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DFA253" w14:textId="4398A9F9" w:rsidR="00F63BF9" w:rsidRPr="00732B06" w:rsidRDefault="00AD4848" w:rsidP="00C42F7B">
      <w:pPr>
        <w:pStyle w:val="UNHLRUNHlogo"/>
      </w:pPr>
      <w:r w:rsidRPr="00732B06">
        <w:rPr>
          <w:noProof/>
        </w:rPr>
        <w:drawing>
          <wp:inline distT="0" distB="0" distL="0" distR="0" wp14:anchorId="2FC8CFCA" wp14:editId="01CDB386">
            <wp:extent cx="457200" cy="557213"/>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mblemBlue_CMYK.eps"/>
                    <pic:cNvPicPr/>
                  </pic:nvPicPr>
                  <pic:blipFill>
                    <a:blip r:embed="rId8" cstate="print">
                      <a:extLst>
                        <a:ext uri="{28A0092B-C50C-407E-A947-70E740481C1C}">
                          <a14:useLocalDpi xmlns:a14="http://schemas.microsoft.com/office/drawing/2010/main" val="0"/>
                        </a:ext>
                      </a:extLst>
                    </a:blip>
                    <a:stretch>
                      <a:fillRect/>
                    </a:stretch>
                  </pic:blipFill>
                  <pic:spPr>
                    <a:xfrm>
                      <a:off x="0" y="0"/>
                      <a:ext cx="457200" cy="557213"/>
                    </a:xfrm>
                    <a:prstGeom prst="rect">
                      <a:avLst/>
                    </a:prstGeom>
                  </pic:spPr>
                </pic:pic>
              </a:graphicData>
            </a:graphic>
          </wp:inline>
        </w:drawing>
      </w:r>
    </w:p>
    <w:p w14:paraId="52BD9FDB" w14:textId="0A7E7DC1" w:rsidR="00AD4848" w:rsidRPr="00AD4848" w:rsidRDefault="008D681D" w:rsidP="00732B06">
      <w:pPr>
        <w:pStyle w:val="UNHLRAuthorName"/>
      </w:pPr>
      <w:r>
        <w:t xml:space="preserve">Jonathan </w:t>
      </w:r>
      <w:proofErr w:type="spellStart"/>
      <w:r>
        <w:t>Cervas</w:t>
      </w:r>
      <w:proofErr w:type="spellEnd"/>
      <w:r>
        <w:t xml:space="preserve">, Bernard </w:t>
      </w:r>
      <w:proofErr w:type="spellStart"/>
      <w:r>
        <w:t>Grofman</w:t>
      </w:r>
      <w:proofErr w:type="spellEnd"/>
      <w:r>
        <w:t xml:space="preserve">, &amp; </w:t>
      </w:r>
      <w:proofErr w:type="spellStart"/>
      <w:r>
        <w:t>Sacott</w:t>
      </w:r>
      <w:proofErr w:type="spellEnd"/>
      <w:r>
        <w:t xml:space="preserve"> Matsuda</w:t>
      </w:r>
    </w:p>
    <w:p w14:paraId="462D327B" w14:textId="4B9A5707" w:rsidR="00AD4848" w:rsidRPr="00310C4B" w:rsidRDefault="008D681D" w:rsidP="00732B06">
      <w:pPr>
        <w:pStyle w:val="Title"/>
      </w:pPr>
      <w:r>
        <w:t>The Role of State Courts in Constraining Partisan Gerrymandering in Congressional Elections</w:t>
      </w:r>
    </w:p>
    <w:p w14:paraId="48A89AC2" w14:textId="132FBD33" w:rsidR="00AD4848" w:rsidRDefault="008D681D" w:rsidP="00310C4B">
      <w:pPr>
        <w:pStyle w:val="UNHLRFront-PageCitation"/>
      </w:pPr>
      <w:r>
        <w:t>21</w:t>
      </w:r>
      <w:r w:rsidR="00AD4848" w:rsidRPr="00310C4B">
        <w:t xml:space="preserve"> U.N.H. L. Rev. </w:t>
      </w:r>
      <w:r w:rsidR="00D779E2">
        <w:t>__</w:t>
      </w:r>
      <w:r w:rsidR="00AD4848" w:rsidRPr="00310C4B">
        <w:t xml:space="preserve"> (20</w:t>
      </w:r>
      <w:r>
        <w:t>23</w:t>
      </w:r>
      <w:r w:rsidR="00AD4848" w:rsidRPr="00310C4B">
        <w:t>)</w:t>
      </w:r>
    </w:p>
    <w:p w14:paraId="1A30E686" w14:textId="77777777" w:rsidR="008D681D" w:rsidRPr="008D681D" w:rsidRDefault="007B7652" w:rsidP="008D681D">
      <w:pPr>
        <w:pStyle w:val="UNHLRAbstractbiofirstparagraph"/>
      </w:pPr>
      <w:r w:rsidRPr="007B7652">
        <w:rPr>
          <w:rStyle w:val="UNHLRAbstractbiotitle"/>
        </w:rPr>
        <w:t>Abstract.</w:t>
      </w:r>
      <w:r>
        <w:t xml:space="preserve"> </w:t>
      </w:r>
      <w:bookmarkStart w:id="0" w:name="_Hlk527562390"/>
      <w:r w:rsidR="008D681D" w:rsidRPr="008D681D">
        <w:t xml:space="preserve">Federal courts were once seen as the place for partisan gerrymandering challenges to be lodged, but after thirty-plus years of failing to find any redistricting plan to be a partisan gerrymander, even while holding partisan gerrymandering to be justiciable, the Supreme Court announced in </w:t>
      </w:r>
      <w:proofErr w:type="spellStart"/>
      <w:r w:rsidR="008D681D" w:rsidRPr="008D681D">
        <w:rPr>
          <w:i/>
          <w:iCs/>
        </w:rPr>
        <w:t>Rucho</w:t>
      </w:r>
      <w:proofErr w:type="spellEnd"/>
      <w:r w:rsidR="008D681D" w:rsidRPr="008D681D">
        <w:rPr>
          <w:i/>
          <w:iCs/>
        </w:rPr>
        <w:t xml:space="preserve"> v. Common Cause</w:t>
      </w:r>
      <w:r w:rsidR="008D681D" w:rsidRPr="008D681D">
        <w:t>, 588 U.S.</w:t>
      </w:r>
      <w:commentRangeStart w:id="1"/>
      <w:r w:rsidR="008D681D" w:rsidRPr="008D681D">
        <w:t xml:space="preserve"> ___ </w:t>
      </w:r>
      <w:commentRangeEnd w:id="1"/>
      <w:r w:rsidR="008D681D" w:rsidRPr="008D681D">
        <w:commentReference w:id="1"/>
      </w:r>
      <w:r w:rsidR="008D681D" w:rsidRPr="008D681D">
        <w:t xml:space="preserve">(2019), that partisan gerrymandering is not justiciable in federal courts. State courts are now seen as the only place where a remedy for egregious partisan gerrymandering might be sought (except, of course, for taking redistricting out of the hands of the state legislature and moving responsibility into a bipartisan or ostensibly non-partisan commission). Thus, we find that partisan gerrymandering claims, while almost entirely in federal courts in the 2010 and earlier rounds of redistricting, are now brought in state courts. We also expect that state courts would look to state constitutional provisions to evaluate partisan gerrymandering claims, especially language added in recent constitutional amendments that affected the procedures and criteria for redistricting.  However, we also see some state courts creatively reevaluating older language in their state’s constitution to find a way to hold egregious gerrymanders in violation of that constitution. Moreover, we see various state court justices relying on a variety of statistical tests proposed by academic specialists, and/or examining the extent to which proposed maps satisfied traditional good government standards.  Thus, they are implicitly challenging the Supreme Court’s view in </w:t>
      </w:r>
      <w:proofErr w:type="spellStart"/>
      <w:r w:rsidR="008D681D" w:rsidRPr="008D681D">
        <w:rPr>
          <w:i/>
        </w:rPr>
        <w:t>Rucho</w:t>
      </w:r>
      <w:proofErr w:type="spellEnd"/>
      <w:r w:rsidR="008D681D" w:rsidRPr="008D681D">
        <w:t xml:space="preserve"> that no manageable standard for egregious partisan gerrymandering existed.</w:t>
      </w:r>
    </w:p>
    <w:bookmarkEnd w:id="0"/>
    <w:p w14:paraId="2F8151AC" w14:textId="63FF4716" w:rsidR="008D703D" w:rsidRPr="008D703D" w:rsidRDefault="007B7652" w:rsidP="008D703D">
      <w:pPr>
        <w:pStyle w:val="UNHLRAbstractbiofirstparagraph"/>
      </w:pPr>
      <w:r w:rsidRPr="007B7652">
        <w:rPr>
          <w:rStyle w:val="UNHLRAbstractbiotitle"/>
        </w:rPr>
        <w:t>Author</w:t>
      </w:r>
      <w:r w:rsidR="008D681D">
        <w:rPr>
          <w:rStyle w:val="UNHLRAbstractbiotitle"/>
        </w:rPr>
        <w:t>S</w:t>
      </w:r>
      <w:r w:rsidRPr="007B7652">
        <w:rPr>
          <w:rStyle w:val="UNHLRAbstractbiotitle"/>
        </w:rPr>
        <w:t>.</w:t>
      </w:r>
      <w:r>
        <w:t xml:space="preserve"> </w:t>
      </w:r>
      <w:proofErr w:type="spellStart"/>
      <w:r w:rsidR="008D703D" w:rsidRPr="008D703D">
        <w:t>Cervas</w:t>
      </w:r>
      <w:proofErr w:type="spellEnd"/>
      <w:r w:rsidR="008D703D" w:rsidRPr="008D703D">
        <w:t xml:space="preserve"> is a postdoctoral fellow, Carnegie Mellon University</w:t>
      </w:r>
      <w:r w:rsidR="008D703D">
        <w:t xml:space="preserve">.  </w:t>
      </w:r>
      <w:proofErr w:type="spellStart"/>
      <w:r w:rsidR="008D703D" w:rsidRPr="008D703D">
        <w:t>Grofman</w:t>
      </w:r>
      <w:proofErr w:type="spellEnd"/>
      <w:r w:rsidR="008D703D" w:rsidRPr="008D703D">
        <w:t xml:space="preserve"> is a Distinguished Professor, Department of Political Science, University of California </w:t>
      </w:r>
      <w:proofErr w:type="gramStart"/>
      <w:r w:rsidR="008D703D" w:rsidRPr="008D703D">
        <w:t>Irvine</w:t>
      </w:r>
      <w:proofErr w:type="gramEnd"/>
      <w:r w:rsidR="008D703D" w:rsidRPr="008D703D">
        <w:t xml:space="preserve"> and inaugural Jack W. Peltason Chair of Democracy Studies emeritus.</w:t>
      </w:r>
      <w:r w:rsidR="008D703D">
        <w:t xml:space="preserve">  </w:t>
      </w:r>
      <w:r w:rsidR="008D703D" w:rsidRPr="008D703D">
        <w:t>Matsuda is a Legislative Research Attorney and graduate of New York Law School.</w:t>
      </w:r>
    </w:p>
    <w:p w14:paraId="1E0202A5" w14:textId="0F2705E9" w:rsidR="00310C4B" w:rsidRDefault="00310C4B" w:rsidP="007B7652">
      <w:pPr>
        <w:pStyle w:val="UNHLRAbstractbiofirstparagraph"/>
      </w:pPr>
    </w:p>
    <w:p w14:paraId="4211EA73" w14:textId="58A6E8C3" w:rsidR="00A406AB" w:rsidRDefault="00D37744">
      <w:pPr>
        <w:pStyle w:val="TOC1"/>
        <w:rPr>
          <w:rFonts w:asciiTheme="minorHAnsi" w:hAnsiTheme="minorHAnsi" w:cstheme="minorBidi"/>
          <w:caps w:val="0"/>
          <w:spacing w:val="0"/>
          <w:sz w:val="24"/>
          <w:szCs w:val="24"/>
        </w:rPr>
      </w:pPr>
      <w:r w:rsidRPr="00D37744">
        <w:lastRenderedPageBreak/>
        <w:fldChar w:fldCharType="begin"/>
      </w:r>
      <w:r w:rsidRPr="00D37744">
        <w:instrText xml:space="preserve"> TOC \o "1-2" \h \z \u </w:instrText>
      </w:r>
      <w:r w:rsidRPr="00D37744">
        <w:fldChar w:fldCharType="separate"/>
      </w:r>
      <w:hyperlink w:anchor="_Toc527940156" w:history="1">
        <w:r w:rsidR="00A406AB" w:rsidRPr="00171E74">
          <w:rPr>
            <w:rStyle w:val="Hyperlink"/>
          </w:rPr>
          <w:t>Introduction</w:t>
        </w:r>
        <w:r w:rsidR="00A406AB">
          <w:rPr>
            <w:webHidden/>
          </w:rPr>
          <w:tab/>
        </w:r>
        <w:r w:rsidR="00A406AB">
          <w:rPr>
            <w:webHidden/>
          </w:rPr>
          <w:fldChar w:fldCharType="begin"/>
        </w:r>
        <w:r w:rsidR="00A406AB">
          <w:rPr>
            <w:webHidden/>
          </w:rPr>
          <w:instrText xml:space="preserve"> PAGEREF _Toc527940156 \h </w:instrText>
        </w:r>
        <w:r w:rsidR="00A406AB">
          <w:rPr>
            <w:webHidden/>
          </w:rPr>
        </w:r>
        <w:r w:rsidR="00A406AB">
          <w:rPr>
            <w:webHidden/>
          </w:rPr>
          <w:fldChar w:fldCharType="separate"/>
        </w:r>
        <w:r w:rsidR="00A406AB">
          <w:rPr>
            <w:webHidden/>
          </w:rPr>
          <w:t>2</w:t>
        </w:r>
        <w:r w:rsidR="00A406AB">
          <w:rPr>
            <w:webHidden/>
          </w:rPr>
          <w:fldChar w:fldCharType="end"/>
        </w:r>
      </w:hyperlink>
    </w:p>
    <w:p w14:paraId="445C191D" w14:textId="342C6242" w:rsidR="00A406AB" w:rsidRDefault="004C4606">
      <w:pPr>
        <w:pStyle w:val="TOC1"/>
        <w:rPr>
          <w:rFonts w:asciiTheme="minorHAnsi" w:hAnsiTheme="minorHAnsi" w:cstheme="minorBidi"/>
          <w:caps w:val="0"/>
          <w:spacing w:val="0"/>
          <w:sz w:val="24"/>
          <w:szCs w:val="24"/>
        </w:rPr>
      </w:pPr>
      <w:hyperlink w:anchor="_Toc527940157" w:history="1">
        <w:r w:rsidR="00A406AB" w:rsidRPr="00171E74">
          <w:rPr>
            <w:rStyle w:val="Hyperlink"/>
          </w:rPr>
          <w:t>I.</w:t>
        </w:r>
        <w:r w:rsidR="00A406AB">
          <w:rPr>
            <w:rFonts w:asciiTheme="minorHAnsi" w:hAnsiTheme="minorHAnsi" w:cstheme="minorBidi"/>
            <w:caps w:val="0"/>
            <w:spacing w:val="0"/>
            <w:sz w:val="24"/>
            <w:szCs w:val="24"/>
          </w:rPr>
          <w:tab/>
        </w:r>
        <w:r w:rsidR="008D703D">
          <w:rPr>
            <w:rStyle w:val="Hyperlink"/>
          </w:rPr>
          <w:t>Background</w:t>
        </w:r>
        <w:r w:rsidR="00A406AB">
          <w:rPr>
            <w:webHidden/>
          </w:rPr>
          <w:tab/>
        </w:r>
        <w:r w:rsidR="00A406AB">
          <w:rPr>
            <w:webHidden/>
          </w:rPr>
          <w:fldChar w:fldCharType="begin"/>
        </w:r>
        <w:r w:rsidR="00A406AB">
          <w:rPr>
            <w:webHidden/>
          </w:rPr>
          <w:instrText xml:space="preserve"> PAGEREF _Toc527940157 \h </w:instrText>
        </w:r>
        <w:r w:rsidR="00A406AB">
          <w:rPr>
            <w:webHidden/>
          </w:rPr>
        </w:r>
        <w:r w:rsidR="00A406AB">
          <w:rPr>
            <w:webHidden/>
          </w:rPr>
          <w:fldChar w:fldCharType="separate"/>
        </w:r>
        <w:r w:rsidR="00A406AB">
          <w:rPr>
            <w:webHidden/>
          </w:rPr>
          <w:t>2</w:t>
        </w:r>
        <w:r w:rsidR="00A406AB">
          <w:rPr>
            <w:webHidden/>
          </w:rPr>
          <w:fldChar w:fldCharType="end"/>
        </w:r>
      </w:hyperlink>
    </w:p>
    <w:p w14:paraId="1C3C577C" w14:textId="52CF8DEE" w:rsidR="00A406AB" w:rsidRDefault="004C4606">
      <w:pPr>
        <w:pStyle w:val="TOC2"/>
        <w:rPr>
          <w:rFonts w:asciiTheme="minorHAnsi" w:hAnsiTheme="minorHAnsi" w:cstheme="minorBidi"/>
          <w:i w:val="0"/>
          <w:spacing w:val="0"/>
          <w:sz w:val="24"/>
          <w:szCs w:val="24"/>
        </w:rPr>
      </w:pPr>
      <w:hyperlink w:anchor="_Toc527940158" w:history="1">
        <w:r w:rsidR="00A406AB" w:rsidRPr="00171E74">
          <w:rPr>
            <w:rStyle w:val="Hyperlink"/>
          </w:rPr>
          <w:t>A.</w:t>
        </w:r>
        <w:r w:rsidR="00A406AB">
          <w:rPr>
            <w:rFonts w:asciiTheme="minorHAnsi" w:hAnsiTheme="minorHAnsi" w:cstheme="minorBidi"/>
            <w:i w:val="0"/>
            <w:spacing w:val="0"/>
            <w:sz w:val="24"/>
            <w:szCs w:val="24"/>
          </w:rPr>
          <w:tab/>
        </w:r>
        <w:r w:rsidR="008D703D">
          <w:rPr>
            <w:rStyle w:val="Hyperlink"/>
          </w:rPr>
          <w:t>The State of Partisan Gerrymandering Law Prior to 2020</w:t>
        </w:r>
        <w:r w:rsidR="00A406AB">
          <w:rPr>
            <w:webHidden/>
          </w:rPr>
          <w:tab/>
        </w:r>
        <w:r w:rsidR="00A406AB">
          <w:rPr>
            <w:webHidden/>
          </w:rPr>
          <w:fldChar w:fldCharType="begin"/>
        </w:r>
        <w:r w:rsidR="00A406AB">
          <w:rPr>
            <w:webHidden/>
          </w:rPr>
          <w:instrText xml:space="preserve"> PAGEREF _Toc527940158 \h </w:instrText>
        </w:r>
        <w:r w:rsidR="00A406AB">
          <w:rPr>
            <w:webHidden/>
          </w:rPr>
        </w:r>
        <w:r w:rsidR="00A406AB">
          <w:rPr>
            <w:webHidden/>
          </w:rPr>
          <w:fldChar w:fldCharType="separate"/>
        </w:r>
        <w:r w:rsidR="00A406AB">
          <w:rPr>
            <w:webHidden/>
          </w:rPr>
          <w:t>2</w:t>
        </w:r>
        <w:r w:rsidR="00A406AB">
          <w:rPr>
            <w:webHidden/>
          </w:rPr>
          <w:fldChar w:fldCharType="end"/>
        </w:r>
      </w:hyperlink>
    </w:p>
    <w:p w14:paraId="51F503BE" w14:textId="0F9F6F1A" w:rsidR="00A406AB" w:rsidRDefault="004C4606">
      <w:pPr>
        <w:pStyle w:val="TOC2"/>
      </w:pPr>
      <w:hyperlink w:anchor="_Toc527940159" w:history="1">
        <w:r w:rsidR="00A406AB" w:rsidRPr="00171E74">
          <w:rPr>
            <w:rStyle w:val="Hyperlink"/>
          </w:rPr>
          <w:t>B.</w:t>
        </w:r>
        <w:r w:rsidR="00A406AB">
          <w:rPr>
            <w:rFonts w:asciiTheme="minorHAnsi" w:hAnsiTheme="minorHAnsi" w:cstheme="minorBidi"/>
            <w:i w:val="0"/>
            <w:spacing w:val="0"/>
            <w:sz w:val="24"/>
            <w:szCs w:val="24"/>
          </w:rPr>
          <w:tab/>
        </w:r>
        <w:r w:rsidR="008D703D">
          <w:rPr>
            <w:rStyle w:val="Hyperlink"/>
          </w:rPr>
          <w:t>The 2020 Resdistricting Round: Institutions and Context</w:t>
        </w:r>
        <w:r w:rsidR="00A406AB">
          <w:rPr>
            <w:webHidden/>
          </w:rPr>
          <w:tab/>
        </w:r>
        <w:r w:rsidR="00A406AB">
          <w:rPr>
            <w:webHidden/>
          </w:rPr>
          <w:fldChar w:fldCharType="begin"/>
        </w:r>
        <w:r w:rsidR="00A406AB">
          <w:rPr>
            <w:webHidden/>
          </w:rPr>
          <w:instrText xml:space="preserve"> PAGEREF _Toc527940159 \h </w:instrText>
        </w:r>
        <w:r w:rsidR="00A406AB">
          <w:rPr>
            <w:webHidden/>
          </w:rPr>
        </w:r>
        <w:r w:rsidR="00A406AB">
          <w:rPr>
            <w:webHidden/>
          </w:rPr>
          <w:fldChar w:fldCharType="separate"/>
        </w:r>
        <w:r w:rsidR="00A406AB">
          <w:rPr>
            <w:webHidden/>
          </w:rPr>
          <w:t>3</w:t>
        </w:r>
        <w:r w:rsidR="00A406AB">
          <w:rPr>
            <w:webHidden/>
          </w:rPr>
          <w:fldChar w:fldCharType="end"/>
        </w:r>
      </w:hyperlink>
    </w:p>
    <w:p w14:paraId="66B85A22" w14:textId="57759907" w:rsidR="008D703D" w:rsidRPr="008D703D" w:rsidRDefault="004C4606" w:rsidP="008D703D">
      <w:pPr>
        <w:pStyle w:val="TOC2"/>
      </w:pPr>
      <w:hyperlink w:anchor="_Toc527940159" w:history="1">
        <w:r w:rsidR="008D703D">
          <w:rPr>
            <w:rStyle w:val="Hyperlink"/>
          </w:rPr>
          <w:t>C.</w:t>
        </w:r>
      </w:hyperlink>
      <w:r w:rsidR="008D703D">
        <w:tab/>
      </w:r>
      <w:r w:rsidR="008D703D" w:rsidRPr="008D703D">
        <w:t>Comparing Outcomes in Congressional Districts Before and After Redistricting</w:t>
      </w:r>
      <w:r w:rsidR="008D703D" w:rsidRPr="008D703D">
        <w:rPr>
          <w:webHidden/>
        </w:rPr>
        <w:tab/>
      </w:r>
      <w:r w:rsidR="008D703D" w:rsidRPr="008D703D">
        <w:rPr>
          <w:webHidden/>
        </w:rPr>
        <w:fldChar w:fldCharType="begin"/>
      </w:r>
      <w:r w:rsidR="008D703D" w:rsidRPr="008D703D">
        <w:rPr>
          <w:webHidden/>
        </w:rPr>
        <w:instrText xml:space="preserve"> PAGEREF _Toc527940159 \h </w:instrText>
      </w:r>
      <w:r w:rsidR="008D703D" w:rsidRPr="008D703D">
        <w:rPr>
          <w:webHidden/>
        </w:rPr>
      </w:r>
      <w:r w:rsidR="008D703D" w:rsidRPr="008D703D">
        <w:rPr>
          <w:webHidden/>
        </w:rPr>
        <w:fldChar w:fldCharType="separate"/>
      </w:r>
      <w:r w:rsidR="008D703D" w:rsidRPr="008D703D">
        <w:rPr>
          <w:webHidden/>
        </w:rPr>
        <w:t>3</w:t>
      </w:r>
      <w:r w:rsidR="008D703D" w:rsidRPr="008D703D">
        <w:rPr>
          <w:webHidden/>
        </w:rPr>
        <w:fldChar w:fldCharType="end"/>
      </w:r>
    </w:p>
    <w:p w14:paraId="3F9D65BE" w14:textId="5F45E8FF" w:rsidR="00A406AB" w:rsidRDefault="004C4606">
      <w:pPr>
        <w:pStyle w:val="TOC1"/>
      </w:pPr>
      <w:hyperlink w:anchor="_Toc527940160" w:history="1">
        <w:r w:rsidR="00A406AB" w:rsidRPr="00171E74">
          <w:rPr>
            <w:rStyle w:val="Hyperlink"/>
          </w:rPr>
          <w:t>II.</w:t>
        </w:r>
        <w:r w:rsidR="00A406AB">
          <w:rPr>
            <w:rFonts w:asciiTheme="minorHAnsi" w:hAnsiTheme="minorHAnsi" w:cstheme="minorBidi"/>
            <w:caps w:val="0"/>
            <w:spacing w:val="0"/>
            <w:sz w:val="24"/>
            <w:szCs w:val="24"/>
          </w:rPr>
          <w:tab/>
        </w:r>
        <w:r w:rsidR="008D703D">
          <w:rPr>
            <w:rStyle w:val="Hyperlink"/>
          </w:rPr>
          <w:t>The role and effects of State courts</w:t>
        </w:r>
        <w:r w:rsidR="00A406AB">
          <w:rPr>
            <w:webHidden/>
          </w:rPr>
          <w:tab/>
        </w:r>
        <w:r w:rsidR="00A406AB">
          <w:rPr>
            <w:webHidden/>
          </w:rPr>
          <w:fldChar w:fldCharType="begin"/>
        </w:r>
        <w:r w:rsidR="00A406AB">
          <w:rPr>
            <w:webHidden/>
          </w:rPr>
          <w:instrText xml:space="preserve"> PAGEREF _Toc527940160 \h </w:instrText>
        </w:r>
        <w:r w:rsidR="00A406AB">
          <w:rPr>
            <w:webHidden/>
          </w:rPr>
        </w:r>
        <w:r w:rsidR="00A406AB">
          <w:rPr>
            <w:webHidden/>
          </w:rPr>
          <w:fldChar w:fldCharType="separate"/>
        </w:r>
        <w:r w:rsidR="00A406AB">
          <w:rPr>
            <w:webHidden/>
          </w:rPr>
          <w:t>4</w:t>
        </w:r>
        <w:r w:rsidR="00A406AB">
          <w:rPr>
            <w:webHidden/>
          </w:rPr>
          <w:fldChar w:fldCharType="end"/>
        </w:r>
      </w:hyperlink>
    </w:p>
    <w:p w14:paraId="05370F83" w14:textId="4006AC4F" w:rsidR="008D703D" w:rsidRDefault="004C4606" w:rsidP="008D703D">
      <w:pPr>
        <w:pStyle w:val="TOC2"/>
      </w:pPr>
      <w:hyperlink w:anchor="_Toc527940158" w:history="1">
        <w:r w:rsidR="008D703D" w:rsidRPr="00171E74">
          <w:rPr>
            <w:rStyle w:val="Hyperlink"/>
          </w:rPr>
          <w:t>A.</w:t>
        </w:r>
        <w:r w:rsidR="008D703D">
          <w:rPr>
            <w:rFonts w:asciiTheme="minorHAnsi" w:hAnsiTheme="minorHAnsi" w:cstheme="minorBidi"/>
            <w:i w:val="0"/>
            <w:spacing w:val="0"/>
            <w:sz w:val="24"/>
            <w:szCs w:val="24"/>
          </w:rPr>
          <w:tab/>
        </w:r>
        <w:r w:rsidR="008D703D">
          <w:rPr>
            <w:rStyle w:val="Hyperlink"/>
          </w:rPr>
          <w:t>Potential Partisan Gerrymanders and State Law</w:t>
        </w:r>
        <w:r w:rsidR="008D703D">
          <w:rPr>
            <w:webHidden/>
          </w:rPr>
          <w:tab/>
        </w:r>
        <w:r w:rsidR="008D703D">
          <w:rPr>
            <w:webHidden/>
          </w:rPr>
          <w:fldChar w:fldCharType="begin"/>
        </w:r>
        <w:r w:rsidR="008D703D">
          <w:rPr>
            <w:webHidden/>
          </w:rPr>
          <w:instrText xml:space="preserve"> PAGEREF _Toc527940158 \h </w:instrText>
        </w:r>
        <w:r w:rsidR="008D703D">
          <w:rPr>
            <w:webHidden/>
          </w:rPr>
        </w:r>
        <w:r w:rsidR="008D703D">
          <w:rPr>
            <w:webHidden/>
          </w:rPr>
          <w:fldChar w:fldCharType="separate"/>
        </w:r>
        <w:r w:rsidR="008D703D">
          <w:rPr>
            <w:webHidden/>
          </w:rPr>
          <w:t>2</w:t>
        </w:r>
        <w:r w:rsidR="008D703D">
          <w:rPr>
            <w:webHidden/>
          </w:rPr>
          <w:fldChar w:fldCharType="end"/>
        </w:r>
      </w:hyperlink>
    </w:p>
    <w:p w14:paraId="434E1828" w14:textId="0F0D2FBC" w:rsidR="008D703D" w:rsidRPr="008D703D" w:rsidRDefault="004C4606" w:rsidP="008D703D">
      <w:pPr>
        <w:pStyle w:val="TOC2"/>
      </w:pPr>
      <w:hyperlink w:anchor="_Toc527940159" w:history="1">
        <w:r w:rsidR="008D703D" w:rsidRPr="00171E74">
          <w:rPr>
            <w:rStyle w:val="Hyperlink"/>
          </w:rPr>
          <w:t>B.</w:t>
        </w:r>
        <w:r w:rsidR="008D703D">
          <w:rPr>
            <w:rFonts w:asciiTheme="minorHAnsi" w:hAnsiTheme="minorHAnsi" w:cstheme="minorBidi"/>
            <w:i w:val="0"/>
            <w:spacing w:val="0"/>
            <w:sz w:val="24"/>
            <w:szCs w:val="24"/>
          </w:rPr>
          <w:tab/>
        </w:r>
        <w:r w:rsidR="008D703D">
          <w:rPr>
            <w:rStyle w:val="Hyperlink"/>
          </w:rPr>
          <w:t>State Court Cases Where Partisan Gerrymander Issues are Implicated</w:t>
        </w:r>
        <w:r w:rsidR="008D703D">
          <w:rPr>
            <w:webHidden/>
          </w:rPr>
          <w:tab/>
        </w:r>
        <w:r w:rsidR="008D703D">
          <w:rPr>
            <w:webHidden/>
          </w:rPr>
          <w:fldChar w:fldCharType="begin"/>
        </w:r>
        <w:r w:rsidR="008D703D">
          <w:rPr>
            <w:webHidden/>
          </w:rPr>
          <w:instrText xml:space="preserve"> PAGEREF _Toc527940159 \h </w:instrText>
        </w:r>
        <w:r w:rsidR="008D703D">
          <w:rPr>
            <w:webHidden/>
          </w:rPr>
        </w:r>
        <w:r w:rsidR="008D703D">
          <w:rPr>
            <w:webHidden/>
          </w:rPr>
          <w:fldChar w:fldCharType="separate"/>
        </w:r>
        <w:r w:rsidR="008D703D">
          <w:rPr>
            <w:webHidden/>
          </w:rPr>
          <w:t>3</w:t>
        </w:r>
        <w:r w:rsidR="008D703D">
          <w:rPr>
            <w:webHidden/>
          </w:rPr>
          <w:fldChar w:fldCharType="end"/>
        </w:r>
      </w:hyperlink>
    </w:p>
    <w:p w14:paraId="2E66A885" w14:textId="74C11937" w:rsidR="008D703D" w:rsidRDefault="004C4606" w:rsidP="008D703D">
      <w:pPr>
        <w:pStyle w:val="TOC3"/>
        <w:rPr>
          <w:rFonts w:asciiTheme="minorHAnsi" w:hAnsiTheme="minorHAnsi" w:cstheme="minorBidi"/>
          <w:spacing w:val="0"/>
          <w:sz w:val="24"/>
        </w:rPr>
      </w:pPr>
      <w:hyperlink w:anchor="_Toc119581499" w:history="1">
        <w:r w:rsidR="008D703D" w:rsidRPr="000908FD">
          <w:rPr>
            <w:rStyle w:val="Hyperlink"/>
          </w:rPr>
          <w:t>1.</w:t>
        </w:r>
        <w:r w:rsidR="008D703D">
          <w:rPr>
            <w:rFonts w:asciiTheme="minorHAnsi" w:hAnsiTheme="minorHAnsi" w:cstheme="minorBidi"/>
            <w:spacing w:val="0"/>
            <w:sz w:val="24"/>
          </w:rPr>
          <w:tab/>
        </w:r>
        <w:r w:rsidR="008D703D">
          <w:rPr>
            <w:rStyle w:val="Hyperlink"/>
          </w:rPr>
          <w:t>Cases Where There was a Partisan Gerrymandering Challenged Based on Indirect Constitutional Language Prohibiting Partisan Gerrymandering</w:t>
        </w:r>
        <w:r w:rsidR="008D703D">
          <w:rPr>
            <w:webHidden/>
          </w:rPr>
          <w:tab/>
        </w:r>
        <w:r w:rsidR="008D703D">
          <w:rPr>
            <w:webHidden/>
          </w:rPr>
          <w:fldChar w:fldCharType="begin"/>
        </w:r>
        <w:r w:rsidR="008D703D">
          <w:rPr>
            <w:webHidden/>
          </w:rPr>
          <w:instrText xml:space="preserve"> PAGEREF _Toc119581499 \h </w:instrText>
        </w:r>
        <w:r w:rsidR="008D703D">
          <w:rPr>
            <w:webHidden/>
          </w:rPr>
        </w:r>
        <w:r w:rsidR="008D703D">
          <w:rPr>
            <w:webHidden/>
          </w:rPr>
          <w:fldChar w:fldCharType="separate"/>
        </w:r>
        <w:r w:rsidR="008D703D">
          <w:rPr>
            <w:webHidden/>
          </w:rPr>
          <w:t>195</w:t>
        </w:r>
        <w:r w:rsidR="008D703D">
          <w:rPr>
            <w:webHidden/>
          </w:rPr>
          <w:fldChar w:fldCharType="end"/>
        </w:r>
      </w:hyperlink>
    </w:p>
    <w:p w14:paraId="335BBEB3" w14:textId="012E4979" w:rsidR="008D703D" w:rsidRDefault="004C4606" w:rsidP="008D703D">
      <w:pPr>
        <w:pStyle w:val="TOC3"/>
        <w:rPr>
          <w:rFonts w:asciiTheme="minorHAnsi" w:hAnsiTheme="minorHAnsi" w:cstheme="minorBidi"/>
          <w:spacing w:val="0"/>
          <w:sz w:val="24"/>
        </w:rPr>
      </w:pPr>
      <w:hyperlink w:anchor="_Toc119581500" w:history="1">
        <w:r w:rsidR="008D703D" w:rsidRPr="000908FD">
          <w:rPr>
            <w:rStyle w:val="Hyperlink"/>
          </w:rPr>
          <w:t>2.</w:t>
        </w:r>
        <w:r w:rsidR="008D703D">
          <w:rPr>
            <w:rFonts w:asciiTheme="minorHAnsi" w:hAnsiTheme="minorHAnsi" w:cstheme="minorBidi"/>
            <w:spacing w:val="0"/>
            <w:sz w:val="24"/>
          </w:rPr>
          <w:tab/>
        </w:r>
        <w:r w:rsidR="008D703D">
          <w:rPr>
            <w:rStyle w:val="Hyperlink"/>
          </w:rPr>
          <w:t>Cases Challenging Partisan Gerrymandering Where There is No State Constitutional Language Either Directly or Indirectly Prohibiting Partisan Gerrymandering</w:t>
        </w:r>
        <w:r w:rsidR="008D703D">
          <w:rPr>
            <w:webHidden/>
          </w:rPr>
          <w:tab/>
        </w:r>
        <w:r w:rsidR="008D703D">
          <w:rPr>
            <w:webHidden/>
          </w:rPr>
          <w:fldChar w:fldCharType="begin"/>
        </w:r>
        <w:r w:rsidR="008D703D">
          <w:rPr>
            <w:webHidden/>
          </w:rPr>
          <w:instrText xml:space="preserve"> PAGEREF _Toc119581500 \h </w:instrText>
        </w:r>
        <w:r w:rsidR="008D703D">
          <w:rPr>
            <w:webHidden/>
          </w:rPr>
        </w:r>
        <w:r w:rsidR="008D703D">
          <w:rPr>
            <w:webHidden/>
          </w:rPr>
          <w:fldChar w:fldCharType="separate"/>
        </w:r>
        <w:r w:rsidR="008D703D">
          <w:rPr>
            <w:webHidden/>
          </w:rPr>
          <w:t>200</w:t>
        </w:r>
        <w:r w:rsidR="008D703D">
          <w:rPr>
            <w:webHidden/>
          </w:rPr>
          <w:fldChar w:fldCharType="end"/>
        </w:r>
      </w:hyperlink>
    </w:p>
    <w:p w14:paraId="61AF9E56" w14:textId="39C6352D" w:rsidR="008D703D" w:rsidRDefault="004C4606" w:rsidP="008D703D">
      <w:pPr>
        <w:pStyle w:val="TOC3"/>
        <w:rPr>
          <w:rFonts w:asciiTheme="minorHAnsi" w:hAnsiTheme="minorHAnsi" w:cstheme="minorBidi"/>
          <w:spacing w:val="0"/>
          <w:sz w:val="24"/>
        </w:rPr>
      </w:pPr>
      <w:hyperlink w:anchor="_Toc119581501" w:history="1">
        <w:r w:rsidR="008D703D" w:rsidRPr="000908FD">
          <w:rPr>
            <w:rStyle w:val="Hyperlink"/>
          </w:rPr>
          <w:t>3.</w:t>
        </w:r>
        <w:r w:rsidR="008D703D">
          <w:rPr>
            <w:rFonts w:asciiTheme="minorHAnsi" w:hAnsiTheme="minorHAnsi" w:cstheme="minorBidi"/>
            <w:spacing w:val="0"/>
            <w:sz w:val="24"/>
          </w:rPr>
          <w:tab/>
        </w:r>
        <w:r w:rsidR="008D703D">
          <w:rPr>
            <w:rStyle w:val="Hyperlink"/>
          </w:rPr>
          <w:t>Cases Challenging Alleged Partisan Gerrymandering Where There is No State Constitutional Language Either Directly or Indirectly Prohibiting Partisan Gerrymandering</w:t>
        </w:r>
        <w:r w:rsidR="008D703D">
          <w:rPr>
            <w:webHidden/>
          </w:rPr>
          <w:tab/>
        </w:r>
        <w:r w:rsidR="008D703D">
          <w:rPr>
            <w:webHidden/>
          </w:rPr>
          <w:fldChar w:fldCharType="begin"/>
        </w:r>
        <w:r w:rsidR="008D703D">
          <w:rPr>
            <w:webHidden/>
          </w:rPr>
          <w:instrText xml:space="preserve"> PAGEREF _Toc119581501 \h </w:instrText>
        </w:r>
        <w:r w:rsidR="008D703D">
          <w:rPr>
            <w:webHidden/>
          </w:rPr>
        </w:r>
        <w:r w:rsidR="008D703D">
          <w:rPr>
            <w:webHidden/>
          </w:rPr>
          <w:fldChar w:fldCharType="separate"/>
        </w:r>
        <w:r w:rsidR="008D703D">
          <w:rPr>
            <w:webHidden/>
          </w:rPr>
          <w:t>203</w:t>
        </w:r>
        <w:r w:rsidR="008D703D">
          <w:rPr>
            <w:webHidden/>
          </w:rPr>
          <w:fldChar w:fldCharType="end"/>
        </w:r>
      </w:hyperlink>
    </w:p>
    <w:p w14:paraId="295A23C2" w14:textId="72C4323F" w:rsidR="008D703D" w:rsidRDefault="004C4606" w:rsidP="008D703D">
      <w:pPr>
        <w:pStyle w:val="TOC3"/>
        <w:rPr>
          <w:rFonts w:asciiTheme="minorHAnsi" w:hAnsiTheme="minorHAnsi" w:cstheme="minorBidi"/>
          <w:spacing w:val="0"/>
          <w:sz w:val="24"/>
        </w:rPr>
      </w:pPr>
      <w:hyperlink w:anchor="_Toc119581502" w:history="1">
        <w:r w:rsidR="008D703D" w:rsidRPr="000908FD">
          <w:rPr>
            <w:rStyle w:val="Hyperlink"/>
          </w:rPr>
          <w:t>4.</w:t>
        </w:r>
        <w:r w:rsidR="008D703D">
          <w:rPr>
            <w:rFonts w:asciiTheme="minorHAnsi" w:hAnsiTheme="minorHAnsi" w:cstheme="minorBidi"/>
            <w:spacing w:val="0"/>
            <w:sz w:val="24"/>
          </w:rPr>
          <w:tab/>
        </w:r>
        <w:r w:rsidR="008D703D">
          <w:rPr>
            <w:rStyle w:val="Hyperlink"/>
          </w:rPr>
          <w:t>Pending Cases in State Courts Where There is Partisan Gerrymandering Litigation</w:t>
        </w:r>
        <w:r w:rsidR="008D703D">
          <w:rPr>
            <w:webHidden/>
          </w:rPr>
          <w:tab/>
        </w:r>
        <w:r w:rsidR="008D703D">
          <w:rPr>
            <w:webHidden/>
          </w:rPr>
          <w:fldChar w:fldCharType="begin"/>
        </w:r>
        <w:r w:rsidR="008D703D">
          <w:rPr>
            <w:webHidden/>
          </w:rPr>
          <w:instrText xml:space="preserve"> PAGEREF _Toc119581502 \h </w:instrText>
        </w:r>
        <w:r w:rsidR="008D703D">
          <w:rPr>
            <w:webHidden/>
          </w:rPr>
        </w:r>
        <w:r w:rsidR="008D703D">
          <w:rPr>
            <w:webHidden/>
          </w:rPr>
          <w:fldChar w:fldCharType="separate"/>
        </w:r>
        <w:r w:rsidR="008D703D">
          <w:rPr>
            <w:webHidden/>
          </w:rPr>
          <w:t>205</w:t>
        </w:r>
        <w:r w:rsidR="008D703D">
          <w:rPr>
            <w:webHidden/>
          </w:rPr>
          <w:fldChar w:fldCharType="end"/>
        </w:r>
      </w:hyperlink>
    </w:p>
    <w:p w14:paraId="1467C449" w14:textId="58CACB1F" w:rsidR="008D703D" w:rsidRDefault="004C4606" w:rsidP="008D703D">
      <w:pPr>
        <w:pStyle w:val="TOC3"/>
        <w:rPr>
          <w:webHidden/>
        </w:rPr>
      </w:pPr>
      <w:hyperlink w:anchor="_Toc119581502" w:history="1">
        <w:r w:rsidR="008D703D">
          <w:rPr>
            <w:rStyle w:val="Hyperlink"/>
          </w:rPr>
          <w:t>5.</w:t>
        </w:r>
      </w:hyperlink>
      <w:r w:rsidR="008D703D">
        <w:tab/>
        <w:t>States Where Courts Were Forced to Act Because the Legislature or a Commission Failed to Act in a Timely Fashion</w:t>
      </w:r>
      <w:r w:rsidR="008D703D" w:rsidRPr="008D703D">
        <w:rPr>
          <w:webHidden/>
        </w:rPr>
        <w:tab/>
      </w:r>
      <w:r w:rsidR="008D703D" w:rsidRPr="008D703D">
        <w:rPr>
          <w:webHidden/>
        </w:rPr>
        <w:fldChar w:fldCharType="begin"/>
      </w:r>
      <w:r w:rsidR="008D703D" w:rsidRPr="008D703D">
        <w:rPr>
          <w:webHidden/>
        </w:rPr>
        <w:instrText xml:space="preserve"> PAGEREF _Toc119581502 \h </w:instrText>
      </w:r>
      <w:r w:rsidR="008D703D" w:rsidRPr="008D703D">
        <w:rPr>
          <w:webHidden/>
        </w:rPr>
      </w:r>
      <w:r w:rsidR="008D703D" w:rsidRPr="008D703D">
        <w:rPr>
          <w:webHidden/>
        </w:rPr>
        <w:fldChar w:fldCharType="separate"/>
      </w:r>
      <w:r w:rsidR="008D703D" w:rsidRPr="008D703D">
        <w:rPr>
          <w:webHidden/>
        </w:rPr>
        <w:t>205</w:t>
      </w:r>
      <w:r w:rsidR="008D703D" w:rsidRPr="008D703D">
        <w:rPr>
          <w:webHidden/>
        </w:rPr>
        <w:fldChar w:fldCharType="end"/>
      </w:r>
    </w:p>
    <w:p w14:paraId="6CCDB3E6" w14:textId="58F47294" w:rsidR="008D703D" w:rsidRPr="008D703D" w:rsidRDefault="004C4606" w:rsidP="008D703D">
      <w:pPr>
        <w:pStyle w:val="TOC2"/>
        <w:rPr>
          <w:webHidden/>
        </w:rPr>
      </w:pPr>
      <w:hyperlink w:anchor="_Toc527940159" w:history="1">
        <w:r w:rsidR="008D703D">
          <w:rPr>
            <w:rStyle w:val="Hyperlink"/>
          </w:rPr>
          <w:t>C.</w:t>
        </w:r>
      </w:hyperlink>
      <w:r w:rsidR="008D703D">
        <w:tab/>
        <w:t>Evaluating the Consequences of Court Action</w:t>
      </w:r>
      <w:r w:rsidR="008D703D" w:rsidRPr="008D703D">
        <w:rPr>
          <w:webHidden/>
        </w:rPr>
        <w:tab/>
      </w:r>
      <w:r w:rsidR="008D703D" w:rsidRPr="008D703D">
        <w:rPr>
          <w:webHidden/>
        </w:rPr>
        <w:fldChar w:fldCharType="begin"/>
      </w:r>
      <w:r w:rsidR="008D703D" w:rsidRPr="008D703D">
        <w:rPr>
          <w:webHidden/>
        </w:rPr>
        <w:instrText xml:space="preserve"> PAGEREF _Toc527940159 \h </w:instrText>
      </w:r>
      <w:r w:rsidR="008D703D" w:rsidRPr="008D703D">
        <w:rPr>
          <w:webHidden/>
        </w:rPr>
      </w:r>
      <w:r w:rsidR="008D703D" w:rsidRPr="008D703D">
        <w:rPr>
          <w:webHidden/>
        </w:rPr>
        <w:fldChar w:fldCharType="separate"/>
      </w:r>
      <w:r w:rsidR="008D703D" w:rsidRPr="008D703D">
        <w:rPr>
          <w:webHidden/>
        </w:rPr>
        <w:t>3</w:t>
      </w:r>
      <w:r w:rsidR="008D703D" w:rsidRPr="008D703D">
        <w:rPr>
          <w:webHidden/>
        </w:rPr>
        <w:fldChar w:fldCharType="end"/>
      </w:r>
    </w:p>
    <w:p w14:paraId="1B571469" w14:textId="4680FF78" w:rsidR="008D703D" w:rsidRDefault="004C4606">
      <w:pPr>
        <w:pStyle w:val="TOC1"/>
      </w:pPr>
      <w:hyperlink w:anchor="_Toc527940162" w:history="1">
        <w:r w:rsidR="00A406AB" w:rsidRPr="00171E74">
          <w:rPr>
            <w:rStyle w:val="Hyperlink"/>
          </w:rPr>
          <w:t>Conclusion</w:t>
        </w:r>
        <w:r w:rsidR="00A406AB">
          <w:rPr>
            <w:webHidden/>
          </w:rPr>
          <w:tab/>
        </w:r>
        <w:r w:rsidR="00A406AB">
          <w:rPr>
            <w:webHidden/>
          </w:rPr>
          <w:fldChar w:fldCharType="begin"/>
        </w:r>
        <w:r w:rsidR="00A406AB">
          <w:rPr>
            <w:webHidden/>
          </w:rPr>
          <w:instrText xml:space="preserve"> PAGEREF _Toc527940162 \h </w:instrText>
        </w:r>
        <w:r w:rsidR="00A406AB">
          <w:rPr>
            <w:webHidden/>
          </w:rPr>
        </w:r>
        <w:r w:rsidR="00A406AB">
          <w:rPr>
            <w:webHidden/>
          </w:rPr>
          <w:fldChar w:fldCharType="separate"/>
        </w:r>
        <w:r w:rsidR="00A406AB">
          <w:rPr>
            <w:webHidden/>
          </w:rPr>
          <w:t>5</w:t>
        </w:r>
        <w:r w:rsidR="00A406AB">
          <w:rPr>
            <w:webHidden/>
          </w:rPr>
          <w:fldChar w:fldCharType="end"/>
        </w:r>
      </w:hyperlink>
    </w:p>
    <w:p w14:paraId="52ACB3F7" w14:textId="61744C41" w:rsidR="00A406AB" w:rsidRPr="008D703D" w:rsidRDefault="008D703D" w:rsidP="008D703D">
      <w:pPr>
        <w:widowControl/>
        <w:rPr>
          <w:rFonts w:cs="Times New Roman (Body CS)"/>
          <w:caps/>
          <w:noProof/>
          <w:spacing w:val="6"/>
          <w:szCs w:val="21"/>
        </w:rPr>
      </w:pPr>
      <w:r>
        <w:br w:type="page"/>
      </w:r>
    </w:p>
    <w:p w14:paraId="6204D7DD" w14:textId="753309F5" w:rsidR="00310C4B" w:rsidRPr="00C23B4F" w:rsidRDefault="00D37744" w:rsidP="00D625DD">
      <w:pPr>
        <w:pStyle w:val="UNHLRIntroConcl"/>
      </w:pPr>
      <w:r w:rsidRPr="00D37744">
        <w:rPr>
          <w:rFonts w:ascii="Alegreya" w:eastAsiaTheme="minorEastAsia" w:hAnsi="Alegreya" w:cs="Times New Roman (Body CS)"/>
          <w:noProof/>
          <w:color w:val="auto"/>
          <w:spacing w:val="6"/>
          <w:w w:val="100"/>
          <w:szCs w:val="21"/>
        </w:rPr>
        <w:fldChar w:fldCharType="end"/>
      </w:r>
      <w:bookmarkStart w:id="2" w:name="_Toc527940156"/>
      <w:r w:rsidR="002525C4" w:rsidRPr="00C23B4F">
        <w:t>Introduction</w:t>
      </w:r>
      <w:bookmarkEnd w:id="2"/>
    </w:p>
    <w:p w14:paraId="647EE0AC" w14:textId="77777777" w:rsidR="008D703D" w:rsidRPr="00CC06D9" w:rsidRDefault="008D703D" w:rsidP="00212B79">
      <w:pPr>
        <w:pStyle w:val="BodyText"/>
      </w:pPr>
      <w:bookmarkStart w:id="3" w:name="_Hlk527562865"/>
      <w:r>
        <w:t>The</w:t>
      </w:r>
      <w:r w:rsidRPr="00CC06D9">
        <w:t xml:space="preserve"> focus </w:t>
      </w:r>
      <w:r>
        <w:t xml:space="preserve">of </w:t>
      </w:r>
      <w:r w:rsidRPr="00CC06D9">
        <w:t xml:space="preserve">this essay </w:t>
      </w:r>
      <w:r>
        <w:t>is</w:t>
      </w:r>
      <w:r w:rsidRPr="00CC06D9">
        <w:t xml:space="preserve"> the role of state courts as checks on partisan gerrymandering in the U.S. House of Representatives.</w:t>
      </w:r>
      <w:r w:rsidRPr="0078695B">
        <w:rPr>
          <w:rStyle w:val="FootnoteReference"/>
        </w:rPr>
        <w:footnoteReference w:id="1"/>
      </w:r>
      <w:r w:rsidRPr="00CC06D9">
        <w:t xml:space="preserve"> </w:t>
      </w:r>
      <w:r>
        <w:t xml:space="preserve"> </w:t>
      </w:r>
      <w:r w:rsidRPr="00CC06D9">
        <w:t>State courts can become involved in the redistricting process in two ways: (1) when those with primary redistricting authority fail to enact a plan in a timely fashion, state courts can be forced to draw their own map</w:t>
      </w:r>
      <w:r>
        <w:t>, or</w:t>
      </w:r>
      <w:r w:rsidRPr="00CC06D9">
        <w:t xml:space="preserve"> (2)</w:t>
      </w:r>
      <w:r>
        <w:t xml:space="preserve"> </w:t>
      </w:r>
      <w:r w:rsidRPr="00CC06D9">
        <w:t>they can be the site of litigation challenging a (congressional) plan as a partisan gerrymander under provisions of the state’s own constitution (or for other violations of state law)</w:t>
      </w:r>
      <w:r>
        <w:t xml:space="preserve">.  </w:t>
      </w:r>
      <w:r w:rsidRPr="00CC06D9">
        <w:t>In so doing, they may choose to be attentive to the map’s partisan consequences</w:t>
      </w:r>
      <w:r w:rsidRPr="00F912CF">
        <w:t>,</w:t>
      </w:r>
      <w:r w:rsidRPr="00CC06D9">
        <w:t xml:space="preserve"> or they may be required to do so because of specific provisions in the state</w:t>
      </w:r>
      <w:r>
        <w:t>’s</w:t>
      </w:r>
      <w:r w:rsidRPr="00CC06D9">
        <w:t xml:space="preserve"> constitution.</w:t>
      </w:r>
      <w:r>
        <w:t xml:space="preserve">  </w:t>
      </w:r>
      <w:r w:rsidRPr="00CC06D9">
        <w:t>To understand the role of state courts in redistricting</w:t>
      </w:r>
      <w:r w:rsidRPr="00F912CF">
        <w:t>,</w:t>
      </w:r>
      <w:r w:rsidRPr="00CC06D9">
        <w:t xml:space="preserve"> we must understand the institutional context that governs redistricting in each state.</w:t>
      </w:r>
    </w:p>
    <w:p w14:paraId="727E0D5C" w14:textId="77777777" w:rsidR="008D703D" w:rsidRPr="00CC06D9" w:rsidRDefault="008D703D" w:rsidP="00212B79">
      <w:pPr>
        <w:pStyle w:val="BodyText"/>
      </w:pPr>
      <w:r w:rsidRPr="00CC06D9">
        <w:t>State legislatures are generally the body that redraws Congressional districts after decennial censuses.</w:t>
      </w:r>
      <w:r>
        <w:t xml:space="preserve">  </w:t>
      </w:r>
      <w:r w:rsidRPr="00CC06D9">
        <w:t>Following the 2020 census,</w:t>
      </w:r>
      <w:r w:rsidRPr="0078695B">
        <w:rPr>
          <w:rStyle w:val="FootnoteReference"/>
        </w:rPr>
        <w:footnoteReference w:id="2"/>
      </w:r>
      <w:r w:rsidRPr="00CC06D9">
        <w:t xml:space="preserve"> in </w:t>
      </w:r>
      <w:r>
        <w:t>thirty-three</w:t>
      </w:r>
      <w:r w:rsidRPr="00CC06D9">
        <w:t xml:space="preserve"> of the</w:t>
      </w:r>
      <w:r>
        <w:t xml:space="preserve"> forty-four</w:t>
      </w:r>
      <w:r w:rsidRPr="00CC06D9">
        <w:t xml:space="preserve"> states that required </w:t>
      </w:r>
      <w:r w:rsidRPr="00F912CF">
        <w:t xml:space="preserve">the </w:t>
      </w:r>
      <w:r w:rsidRPr="00CC06D9">
        <w:t>drawing of congressional districts, the legislature had the primary responsibility for producing new maps.</w:t>
      </w:r>
      <w:r w:rsidRPr="0078695B">
        <w:rPr>
          <w:rStyle w:val="FootnoteReference"/>
        </w:rPr>
        <w:footnoteReference w:id="3"/>
      </w:r>
      <w:r>
        <w:t xml:space="preserve">   </w:t>
      </w:r>
      <w:r w:rsidRPr="00CC06D9">
        <w:t>Political gerrymanders are most likely to occur when all aspects of the line-drawing process are controlled by a single political party.</w:t>
      </w:r>
      <w:r w:rsidRPr="0078695B">
        <w:rPr>
          <w:rStyle w:val="FootnoteReference"/>
        </w:rPr>
        <w:footnoteReference w:id="4"/>
      </w:r>
      <w:r>
        <w:t xml:space="preserve">  </w:t>
      </w:r>
      <w:r w:rsidRPr="00CC06D9">
        <w:t xml:space="preserve">The vast bulk of these </w:t>
      </w:r>
      <w:r>
        <w:t>thirty-three</w:t>
      </w:r>
      <w:r w:rsidRPr="00CC06D9">
        <w:t xml:space="preserve"> states were under single</w:t>
      </w:r>
      <w:r w:rsidRPr="00FB61B1">
        <w:t>-</w:t>
      </w:r>
      <w:r w:rsidRPr="00CC06D9">
        <w:t>party control.</w:t>
      </w:r>
      <w:r w:rsidRPr="0078695B">
        <w:rPr>
          <w:rStyle w:val="FootnoteReference"/>
        </w:rPr>
        <w:footnoteReference w:id="5"/>
      </w:r>
    </w:p>
    <w:p w14:paraId="68D36B52" w14:textId="77777777" w:rsidR="008D703D" w:rsidRPr="00CC06D9" w:rsidRDefault="008D703D" w:rsidP="00212B79">
      <w:pPr>
        <w:pStyle w:val="BodyText"/>
      </w:pPr>
      <w:r w:rsidRPr="00CC06D9">
        <w:t>In states where congressional redistricting is not primarily under legislative control, some form of commission is used, and commissions may also be used as backup if there is not political agreement on a plan.</w:t>
      </w:r>
      <w:r w:rsidRPr="0078695B">
        <w:rPr>
          <w:rStyle w:val="FootnoteReference"/>
        </w:rPr>
        <w:footnoteReference w:id="6"/>
      </w:r>
      <w:r>
        <w:t xml:space="preserve">  </w:t>
      </w:r>
      <w:r w:rsidRPr="00CC06D9">
        <w:t>Several states changed their constitutional provisions affecting redistricting after the 2010 cycle</w:t>
      </w:r>
      <w:r>
        <w:t>.</w:t>
      </w:r>
      <w:r w:rsidRPr="00CC06D9">
        <w:t xml:space="preserve"> </w:t>
      </w:r>
      <w:r>
        <w:t xml:space="preserve"> T</w:t>
      </w:r>
      <w:r w:rsidRPr="00CC06D9">
        <w:t>he key change involved taking redistricting out of the hands of the legislature and replacing the legislature with some form of commission.</w:t>
      </w:r>
      <w:r w:rsidRPr="0078695B">
        <w:rPr>
          <w:rStyle w:val="FootnoteReference"/>
        </w:rPr>
        <w:footnoteReference w:id="7"/>
      </w:r>
      <w:r>
        <w:t xml:space="preserve">  </w:t>
      </w:r>
      <w:r w:rsidRPr="00CC06D9">
        <w:t>Commissions take a variety of forms, and some commissions can operate essentially as partisan bodies when members aligned with one party vote for plans almost entirely based on their projected advantage for that party, or when a tie-breaker member adopts a plan proposed by one side that can be regarded as a partisan gerrymander.</w:t>
      </w:r>
      <w:r w:rsidRPr="0078695B">
        <w:rPr>
          <w:rStyle w:val="FootnoteReference"/>
        </w:rPr>
        <w:footnoteReference w:id="8"/>
      </w:r>
    </w:p>
    <w:p w14:paraId="11C90E05" w14:textId="77777777" w:rsidR="008D703D" w:rsidRPr="002A4413" w:rsidRDefault="008D703D" w:rsidP="00212B79">
      <w:pPr>
        <w:pStyle w:val="BodyText"/>
      </w:pPr>
      <w:r w:rsidRPr="00CC06D9">
        <w:t>Most states have provisions in their constitutions that guide the line-drawing process.</w:t>
      </w:r>
      <w:r w:rsidRPr="0078695B">
        <w:rPr>
          <w:rStyle w:val="FootnoteReference"/>
        </w:rPr>
        <w:footnoteReference w:id="9"/>
      </w:r>
      <w:r>
        <w:t xml:space="preserve">  </w:t>
      </w:r>
      <w:r w:rsidRPr="00CC06D9">
        <w:t>These rules affect districting practices even in states where redistricting is out of the hands of the legislature or under divided control.</w:t>
      </w:r>
      <w:r>
        <w:t xml:space="preserve">  </w:t>
      </w:r>
      <w:r w:rsidRPr="00CC06D9">
        <w:t>Most often</w:t>
      </w:r>
      <w:r>
        <w:t>,</w:t>
      </w:r>
      <w:r w:rsidRPr="00CC06D9">
        <w:t xml:space="preserve"> we find state constitutions including references to “traditional redistricting criteria,” e.g., provisions that limit districts to </w:t>
      </w:r>
      <w:r w:rsidRPr="00F912CF">
        <w:t xml:space="preserve">a </w:t>
      </w:r>
      <w:r w:rsidRPr="00CC06D9">
        <w:t>contiguous territory (</w:t>
      </w:r>
      <w:r>
        <w:t>thirty-four</w:t>
      </w:r>
      <w:r w:rsidRPr="00CC06D9">
        <w:t xml:space="preserve"> states), restrictions on political subdivision splits (</w:t>
      </w:r>
      <w:r>
        <w:t>thirty-one</w:t>
      </w:r>
      <w:r w:rsidRPr="00CC06D9">
        <w:t xml:space="preserve"> states), and requirements for compact districts</w:t>
      </w:r>
      <w:r>
        <w:t xml:space="preserve"> (thirty-one states).</w:t>
      </w:r>
      <w:r w:rsidRPr="0078695B">
        <w:rPr>
          <w:rStyle w:val="FootnoteReference"/>
        </w:rPr>
        <w:footnoteReference w:id="10"/>
      </w:r>
      <w:r>
        <w:t xml:space="preserve"> L</w:t>
      </w:r>
      <w:r w:rsidRPr="00494B03">
        <w:t xml:space="preserve">anguage </w:t>
      </w:r>
      <w:r>
        <w:t xml:space="preserve">is also found in some </w:t>
      </w:r>
      <w:r w:rsidRPr="00494B03">
        <w:t>state constitution</w:t>
      </w:r>
      <w:r>
        <w:t xml:space="preserve">s </w:t>
      </w:r>
      <w:r w:rsidRPr="00494B03">
        <w:t>prohibiting</w:t>
      </w:r>
      <w:r w:rsidRPr="002D20B5">
        <w:t xml:space="preserve"> plans that unduly favor</w:t>
      </w:r>
      <w:r>
        <w:t xml:space="preserve"> </w:t>
      </w:r>
      <w:r w:rsidRPr="002D20B5">
        <w:t>or disfavor</w:t>
      </w:r>
      <w:r>
        <w:t xml:space="preserve"> </w:t>
      </w:r>
      <w:r w:rsidRPr="002D20B5">
        <w:t>a p</w:t>
      </w:r>
      <w:r w:rsidRPr="002A4413">
        <w:t>olitical party or a particular candidate, with several states adding such provisions recently concomitantly with changes in control over the redistricting process.</w:t>
      </w:r>
      <w:r w:rsidRPr="0078695B">
        <w:rPr>
          <w:rStyle w:val="FootnoteReference"/>
        </w:rPr>
        <w:footnoteReference w:id="11"/>
      </w:r>
      <w:r>
        <w:t xml:space="preserve">  </w:t>
      </w:r>
      <w:r w:rsidRPr="002A4413">
        <w:t>But even when there was no explicit anti-gerrymandering provision in the state constitution, beginning with a Pennsylvania Supreme Court decisio</w:t>
      </w:r>
      <w:r w:rsidRPr="006632F8">
        <w:t>n in 2018</w:t>
      </w:r>
      <w:r>
        <w:t>,</w:t>
      </w:r>
      <w:r w:rsidRPr="0078695B">
        <w:rPr>
          <w:rStyle w:val="FootnoteReference"/>
        </w:rPr>
        <w:footnoteReference w:id="12"/>
      </w:r>
      <w:r>
        <w:t>,</w:t>
      </w:r>
      <w:r w:rsidRPr="006632F8">
        <w:t xml:space="preserve"> some </w:t>
      </w:r>
      <w:r w:rsidRPr="002A4413">
        <w:t>state courts have begun to interpret older provisions of their state constitutions as implicitly prohibiting egregious gerrymandering</w:t>
      </w:r>
      <w:r>
        <w:t>—</w:t>
      </w:r>
      <w:r w:rsidRPr="002A4413">
        <w:t>language that says elections shall be “free and equal</w:t>
      </w:r>
      <w:r w:rsidRPr="008225A3">
        <w:t>,”</w:t>
      </w:r>
      <w:r w:rsidRPr="002A4413">
        <w:t xml:space="preserve"> “free and open</w:t>
      </w:r>
      <w:r w:rsidRPr="009E6B1A">
        <w:t>,”</w:t>
      </w:r>
      <w:r w:rsidRPr="002A4413">
        <w:t xml:space="preserve"> simply “free</w:t>
      </w:r>
      <w:r w:rsidRPr="009E6B1A">
        <w:t>,”</w:t>
      </w:r>
      <w:r>
        <w:t xml:space="preserve"> </w:t>
      </w:r>
      <w:r w:rsidRPr="002A4413">
        <w:t>or language regarding the “right to vote</w:t>
      </w:r>
      <w:r>
        <w:t>.</w:t>
      </w:r>
      <w:r w:rsidRPr="002A4413">
        <w:t>”</w:t>
      </w:r>
      <w:r w:rsidRPr="0078695B">
        <w:rPr>
          <w:rStyle w:val="FootnoteReference"/>
        </w:rPr>
        <w:footnoteReference w:id="13"/>
      </w:r>
      <w:r w:rsidRPr="002A4413">
        <w:rPr>
          <w:rStyle w:val="FootnoteReference"/>
        </w:rPr>
        <w:t xml:space="preserve"> </w:t>
      </w:r>
    </w:p>
    <w:p w14:paraId="692B9880" w14:textId="77777777" w:rsidR="008D703D" w:rsidRPr="008912BD" w:rsidRDefault="008D703D" w:rsidP="00212B79">
      <w:pPr>
        <w:pStyle w:val="BodyText"/>
      </w:pPr>
      <w:r w:rsidRPr="002A4413">
        <w:t>After first reviewing the state of redistricting case law affecting partisan gerrymandering claims prior to the 2020 round, we next review the changes in the institutional context that shape how 2020 was different in important ways from previous redistricting rounds.</w:t>
      </w:r>
      <w:r>
        <w:t xml:space="preserve">  </w:t>
      </w:r>
      <w:r w:rsidRPr="002A4413">
        <w:t>Then</w:t>
      </w:r>
      <w:r>
        <w:t>,</w:t>
      </w:r>
      <w:r w:rsidRPr="002A4413">
        <w:t xml:space="preserve"> we look in at the actions of state courts in dealing with challenges to enacted plans based on claims of partisan gerrymandering and their role in drawing plans of their own in cases where the legislature or commission failed to draw a plan in a timely fashion.</w:t>
      </w:r>
      <w:r w:rsidRPr="0078695B">
        <w:rPr>
          <w:rStyle w:val="FootnoteReference"/>
        </w:rPr>
        <w:footnoteReference w:id="14"/>
      </w:r>
    </w:p>
    <w:p w14:paraId="1BF04DC3" w14:textId="22486025" w:rsidR="001939F5" w:rsidRDefault="008D703D" w:rsidP="00D625DD">
      <w:pPr>
        <w:pStyle w:val="Heading1"/>
      </w:pPr>
      <w:r>
        <w:t>Background</w:t>
      </w:r>
    </w:p>
    <w:p w14:paraId="0B299E28" w14:textId="3561BD76" w:rsidR="00DC1FE7" w:rsidRPr="00D37744" w:rsidRDefault="008D703D" w:rsidP="00212B79">
      <w:pPr>
        <w:pStyle w:val="Heading2"/>
      </w:pPr>
      <w:bookmarkStart w:id="5" w:name="_Hlk527583489"/>
      <w:bookmarkEnd w:id="3"/>
      <w:r>
        <w:t>The State of Partisan Gerrymandering Law Prior to 2020</w:t>
      </w:r>
    </w:p>
    <w:p w14:paraId="1024924E" w14:textId="77777777" w:rsidR="008D703D" w:rsidRDefault="008D703D" w:rsidP="00212B79">
      <w:pPr>
        <w:pStyle w:val="BodyText"/>
      </w:pPr>
      <w:bookmarkStart w:id="6" w:name="_Toc527940159"/>
      <w:bookmarkEnd w:id="5"/>
      <w:r w:rsidRPr="00623982">
        <w:t>In this section</w:t>
      </w:r>
      <w:r w:rsidRPr="00F912CF">
        <w:t>,</w:t>
      </w:r>
      <w:r w:rsidRPr="00623982">
        <w:t xml:space="preserve"> we look at the status of redistricting law vis-à-vis partisan gerrymandering prior to the 2020 redistricting round.</w:t>
      </w:r>
      <w:r>
        <w:t xml:space="preserve">  </w:t>
      </w:r>
      <w:r w:rsidRPr="00623982">
        <w:t xml:space="preserve">While our focus in this section is </w:t>
      </w:r>
      <w:r>
        <w:t>to trace litigation through time, and generally that has been concentrated in</w:t>
      </w:r>
      <w:r w:rsidRPr="00623982">
        <w:t xml:space="preserve"> federal courts, we also briefly examine the role of state courts in the 2010 redistricting round since previous precedents in other states affected how state courts saw the options for controlling partisan gerrymandering</w:t>
      </w:r>
      <w:r w:rsidRPr="008912BD">
        <w:t xml:space="preserve"> in their own state in the current decade</w:t>
      </w:r>
      <w:r>
        <w:t>.</w:t>
      </w:r>
      <w:r w:rsidRPr="0078695B">
        <w:rPr>
          <w:rStyle w:val="FootnoteReference"/>
        </w:rPr>
        <w:footnoteReference w:id="15"/>
      </w:r>
      <w:r>
        <w:t xml:space="preserve">  And while we view malapportionment as having potential partisan consequences, we will begin our review after the series of U.S. Supreme Court decisions resolving malapportionment.</w:t>
      </w:r>
      <w:r w:rsidRPr="0078695B">
        <w:rPr>
          <w:rStyle w:val="FootnoteReference"/>
        </w:rPr>
        <w:footnoteReference w:id="16"/>
      </w:r>
    </w:p>
    <w:p w14:paraId="660D706F" w14:textId="77777777" w:rsidR="008D703D" w:rsidRPr="009E2F11" w:rsidRDefault="008D703D" w:rsidP="00212B79">
      <w:pPr>
        <w:pStyle w:val="BodyText"/>
      </w:pPr>
      <w:r w:rsidRPr="0080356A">
        <w:t xml:space="preserve">The </w:t>
      </w:r>
      <w:r>
        <w:t>U.S.</w:t>
      </w:r>
      <w:r w:rsidRPr="0080356A">
        <w:t xml:space="preserve"> Supreme Court first dealt with the role of partisanship in districting in 1973 in a Connecticut case, </w:t>
      </w:r>
      <w:r w:rsidRPr="0080356A">
        <w:rPr>
          <w:i/>
          <w:iCs/>
        </w:rPr>
        <w:t>Gaffney</w:t>
      </w:r>
      <w:r w:rsidRPr="0080356A">
        <w:t> </w:t>
      </w:r>
      <w:r w:rsidRPr="0080356A">
        <w:rPr>
          <w:i/>
          <w:iCs/>
        </w:rPr>
        <w:t>v.</w:t>
      </w:r>
      <w:r w:rsidRPr="0080356A">
        <w:t> </w:t>
      </w:r>
      <w:r w:rsidRPr="0080356A">
        <w:rPr>
          <w:i/>
          <w:iCs/>
        </w:rPr>
        <w:t>Cummings</w:t>
      </w:r>
      <w:r w:rsidRPr="0080356A">
        <w:t>,</w:t>
      </w:r>
      <w:r w:rsidRPr="0078695B">
        <w:rPr>
          <w:rStyle w:val="FootnoteReference"/>
        </w:rPr>
        <w:footnoteReference w:id="17"/>
      </w:r>
      <w:r w:rsidRPr="0080356A">
        <w:t xml:space="preserve"> in which political data was used to try and balance districts roughly proportional to the </w:t>
      </w:r>
      <w:r w:rsidRPr="00A16555">
        <w:t>state</w:t>
      </w:r>
      <w:r w:rsidRPr="00F912CF">
        <w:t>-wide</w:t>
      </w:r>
      <w:r w:rsidRPr="0080356A">
        <w:t xml:space="preserve"> political strength of parties</w:t>
      </w:r>
      <w:r>
        <w:t>.</w:t>
      </w:r>
      <w:r w:rsidRPr="0078695B">
        <w:rPr>
          <w:rStyle w:val="FootnoteReference"/>
        </w:rPr>
        <w:footnoteReference w:id="18"/>
      </w:r>
      <w:r>
        <w:t xml:space="preserve">  </w:t>
      </w:r>
      <w:r w:rsidRPr="0080356A">
        <w:t xml:space="preserve">In </w:t>
      </w:r>
      <w:r w:rsidRPr="0080356A">
        <w:rPr>
          <w:i/>
          <w:iCs/>
        </w:rPr>
        <w:t>Gaffney</w:t>
      </w:r>
      <w:r w:rsidRPr="0080356A">
        <w:t xml:space="preserve">, the </w:t>
      </w:r>
      <w:r>
        <w:t>c</w:t>
      </w:r>
      <w:r w:rsidRPr="00F912CF">
        <w:t>ourt</w:t>
      </w:r>
      <w:r w:rsidRPr="0080356A">
        <w:t xml:space="preserve"> ruled that the state legislature did not violate the </w:t>
      </w:r>
      <w:r>
        <w:t>Fourteenth</w:t>
      </w:r>
      <w:r w:rsidRPr="00F912CF">
        <w:t xml:space="preserve"> </w:t>
      </w:r>
      <w:r>
        <w:t>A</w:t>
      </w:r>
      <w:r w:rsidRPr="0080356A">
        <w:t>mendment’s Equal Protection Clause by taking partisanship into account to represent the parties in a fashion reflective of their electoral strength.</w:t>
      </w:r>
      <w:r w:rsidRPr="0078695B">
        <w:rPr>
          <w:rStyle w:val="FootnoteReference"/>
        </w:rPr>
        <w:footnoteReference w:id="19"/>
      </w:r>
      <w:r>
        <w:t xml:space="preserve">  </w:t>
      </w:r>
      <w:r w:rsidRPr="0080356A">
        <w:rPr>
          <w:i/>
          <w:iCs/>
        </w:rPr>
        <w:t>Gaffney</w:t>
      </w:r>
      <w:r w:rsidRPr="0080356A">
        <w:t xml:space="preserve"> allowed for partisanship to be used in what appeared to be a benevolent </w:t>
      </w:r>
      <w:r w:rsidRPr="00B777BB">
        <w:t>fashion, but the continuing concern of good government groups and political parties has been about the malevolent uses of partisanship in districting to create</w:t>
      </w:r>
      <w:r w:rsidRPr="0080356A">
        <w:t xml:space="preserve"> political gerrymanders.</w:t>
      </w:r>
      <w:r>
        <w:t xml:space="preserve">  </w:t>
      </w:r>
      <w:r w:rsidRPr="0080356A">
        <w:t>Post-</w:t>
      </w:r>
      <w:r w:rsidRPr="0080356A">
        <w:rPr>
          <w:i/>
          <w:iCs/>
        </w:rPr>
        <w:t>Gaffney</w:t>
      </w:r>
      <w:r w:rsidRPr="00F912CF">
        <w:rPr>
          <w:i/>
          <w:iCs/>
        </w:rPr>
        <w:t>,</w:t>
      </w:r>
      <w:r w:rsidRPr="0080356A">
        <w:t xml:space="preserve"> there were various challenges to plans as partisan gerrymanders, such as </w:t>
      </w:r>
      <w:proofErr w:type="spellStart"/>
      <w:r w:rsidRPr="0080356A">
        <w:rPr>
          <w:i/>
          <w:iCs/>
          <w:lang w:val="fr-FR"/>
        </w:rPr>
        <w:t>Badham</w:t>
      </w:r>
      <w:proofErr w:type="spellEnd"/>
      <w:r w:rsidRPr="0080356A">
        <w:rPr>
          <w:i/>
          <w:iCs/>
          <w:lang w:val="fr-FR"/>
        </w:rPr>
        <w:t xml:space="preserve"> v. Eu</w:t>
      </w:r>
      <w:r w:rsidRPr="0078695B">
        <w:rPr>
          <w:rStyle w:val="FootnoteReference"/>
        </w:rPr>
        <w:footnoteReference w:id="20"/>
      </w:r>
      <w:r>
        <w:rPr>
          <w:i/>
          <w:iCs/>
          <w:lang w:val="fr-FR"/>
        </w:rPr>
        <w:t>,</w:t>
      </w:r>
      <w:r w:rsidRPr="0080356A">
        <w:rPr>
          <w:lang w:val="fr-FR"/>
        </w:rPr>
        <w:t xml:space="preserve"> </w:t>
      </w:r>
      <w:r w:rsidRPr="0080356A">
        <w:t>which, like several other cases, was dismissed for want of a federal claim.</w:t>
      </w:r>
      <w:r w:rsidRPr="0078695B">
        <w:rPr>
          <w:rStyle w:val="FootnoteReference"/>
        </w:rPr>
        <w:footnoteReference w:id="21"/>
      </w:r>
      <w:r w:rsidRPr="0080356A">
        <w:t xml:space="preserve"> </w:t>
      </w:r>
    </w:p>
    <w:p w14:paraId="2C9F31B6" w14:textId="77777777" w:rsidR="008D703D" w:rsidRPr="0080356A" w:rsidRDefault="008D703D" w:rsidP="00212B79">
      <w:pPr>
        <w:pStyle w:val="BodyText"/>
      </w:pPr>
      <w:r w:rsidRPr="0080356A">
        <w:t xml:space="preserve">The first hint that federal courts might reign in egregious manipulation of district lines drawn for political gain came thirteen years after </w:t>
      </w:r>
      <w:r w:rsidRPr="0080356A">
        <w:rPr>
          <w:i/>
          <w:iCs/>
        </w:rPr>
        <w:t>Gaffney</w:t>
      </w:r>
      <w:r w:rsidRPr="0080356A">
        <w:t xml:space="preserve"> in </w:t>
      </w:r>
      <w:r w:rsidRPr="0080356A">
        <w:rPr>
          <w:i/>
          <w:iCs/>
        </w:rPr>
        <w:t xml:space="preserve">Davis v. </w:t>
      </w:r>
      <w:proofErr w:type="spellStart"/>
      <w:r w:rsidRPr="0080356A">
        <w:rPr>
          <w:i/>
          <w:iCs/>
        </w:rPr>
        <w:t>Bandemer</w:t>
      </w:r>
      <w:proofErr w:type="spellEnd"/>
      <w:r>
        <w:t>.</w:t>
      </w:r>
      <w:r w:rsidRPr="0078695B">
        <w:rPr>
          <w:rStyle w:val="FootnoteReference"/>
        </w:rPr>
        <w:footnoteReference w:id="22"/>
      </w:r>
      <w:r w:rsidRPr="0080356A">
        <w:rPr>
          <w:i/>
          <w:iCs/>
        </w:rPr>
        <w:t xml:space="preserve"> </w:t>
      </w:r>
      <w:r>
        <w:rPr>
          <w:i/>
          <w:iCs/>
        </w:rPr>
        <w:t xml:space="preserve"> </w:t>
      </w:r>
      <w:proofErr w:type="spellStart"/>
      <w:r w:rsidRPr="00907FDE">
        <w:rPr>
          <w:i/>
          <w:iCs/>
        </w:rPr>
        <w:t>Bandemer</w:t>
      </w:r>
      <w:proofErr w:type="spellEnd"/>
      <w:r w:rsidRPr="00907FDE">
        <w:t xml:space="preserve"> </w:t>
      </w:r>
      <w:r>
        <w:t xml:space="preserve">was </w:t>
      </w:r>
      <w:r w:rsidRPr="00907FDE">
        <w:t>a</w:t>
      </w:r>
      <w:r w:rsidRPr="0080356A">
        <w:t xml:space="preserve"> challenge to Indian</w:t>
      </w:r>
      <w:r>
        <w:t>a’s</w:t>
      </w:r>
      <w:r w:rsidRPr="0080356A">
        <w:t xml:space="preserve"> legislative plans as partisan gerrymanders.</w:t>
      </w:r>
      <w:r w:rsidRPr="0078695B">
        <w:rPr>
          <w:rStyle w:val="FootnoteReference"/>
        </w:rPr>
        <w:footnoteReference w:id="23"/>
      </w:r>
      <w:r>
        <w:t xml:space="preserve">  </w:t>
      </w:r>
      <w:r w:rsidRPr="0080356A">
        <w:t xml:space="preserve">In </w:t>
      </w:r>
      <w:proofErr w:type="spellStart"/>
      <w:r w:rsidRPr="0080356A">
        <w:rPr>
          <w:i/>
          <w:iCs/>
        </w:rPr>
        <w:t>Bandemer</w:t>
      </w:r>
      <w:proofErr w:type="spellEnd"/>
      <w:r w:rsidRPr="0080356A">
        <w:t xml:space="preserve">, the Court’s majority ruled that partisan gerrymandering claims were justiciable in federal courts, but the Court rejected the claim that the Indiana plans were gerrymanders, and seemingly set an impossible threshold </w:t>
      </w:r>
      <w:r>
        <w:t>to</w:t>
      </w:r>
      <w:r w:rsidRPr="0080356A">
        <w:t xml:space="preserve"> hold a plan to be unconstitutional</w:t>
      </w:r>
      <w:r>
        <w:t>.  N</w:t>
      </w:r>
      <w:r w:rsidRPr="0080356A">
        <w:t>amely</w:t>
      </w:r>
      <w:r>
        <w:t>,</w:t>
      </w:r>
      <w:r w:rsidRPr="0080356A">
        <w:t xml:space="preserve"> that the minority be “shut out of” the political process.</w:t>
      </w:r>
      <w:r w:rsidRPr="0078695B">
        <w:rPr>
          <w:rStyle w:val="FootnoteReference"/>
        </w:rPr>
        <w:footnoteReference w:id="24"/>
      </w:r>
    </w:p>
    <w:p w14:paraId="7242CF5B" w14:textId="77777777" w:rsidR="008D703D" w:rsidRDefault="008D703D" w:rsidP="00212B79">
      <w:pPr>
        <w:pStyle w:val="BodyText"/>
      </w:pPr>
      <w:r w:rsidRPr="0080356A">
        <w:t xml:space="preserve">That high bar did not prevent new challenges to alleged partisan gerrymanders </w:t>
      </w:r>
      <w:r>
        <w:t xml:space="preserve">from </w:t>
      </w:r>
      <w:r w:rsidRPr="0080356A">
        <w:t xml:space="preserve">being brought in federal </w:t>
      </w:r>
      <w:r w:rsidRPr="0031501C">
        <w:t xml:space="preserve">courts after </w:t>
      </w:r>
      <w:proofErr w:type="spellStart"/>
      <w:r w:rsidRPr="002474A2">
        <w:rPr>
          <w:i/>
        </w:rPr>
        <w:t>Bandemer</w:t>
      </w:r>
      <w:proofErr w:type="spellEnd"/>
      <w:r>
        <w:t>,</w:t>
      </w:r>
      <w:r w:rsidRPr="0078695B">
        <w:rPr>
          <w:rStyle w:val="FootnoteReference"/>
        </w:rPr>
        <w:footnoteReference w:id="25"/>
      </w:r>
      <w:r>
        <w:t xml:space="preserve"> </w:t>
      </w:r>
      <w:r w:rsidRPr="0080356A">
        <w:t>but again</w:t>
      </w:r>
      <w:r w:rsidRPr="00A16555">
        <w:t>,</w:t>
      </w:r>
      <w:r w:rsidRPr="0080356A">
        <w:t xml:space="preserve"> lower courts ultimately rejected partisan gerrymandering claims.</w:t>
      </w:r>
      <w:r w:rsidRPr="0078695B">
        <w:rPr>
          <w:rStyle w:val="FootnoteReference"/>
        </w:rPr>
        <w:footnoteReference w:id="26"/>
      </w:r>
      <w:r>
        <w:t xml:space="preserve">  </w:t>
      </w:r>
      <w:r w:rsidRPr="0080356A">
        <w:t xml:space="preserve">Eighteen years after </w:t>
      </w:r>
      <w:proofErr w:type="spellStart"/>
      <w:r w:rsidRPr="0080356A">
        <w:rPr>
          <w:i/>
          <w:iCs/>
        </w:rPr>
        <w:t>Bandemer</w:t>
      </w:r>
      <w:proofErr w:type="spellEnd"/>
      <w:r w:rsidRPr="0080356A">
        <w:t xml:space="preserve">, in a case from Pennsylvania, </w:t>
      </w:r>
      <w:proofErr w:type="spellStart"/>
      <w:r w:rsidRPr="0080356A">
        <w:rPr>
          <w:i/>
          <w:iCs/>
        </w:rPr>
        <w:t>Vieth</w:t>
      </w:r>
      <w:proofErr w:type="spellEnd"/>
      <w:r w:rsidRPr="0080356A">
        <w:rPr>
          <w:i/>
          <w:iCs/>
        </w:rPr>
        <w:t xml:space="preserve"> v. </w:t>
      </w:r>
      <w:proofErr w:type="spellStart"/>
      <w:r w:rsidRPr="0080356A">
        <w:rPr>
          <w:i/>
          <w:iCs/>
        </w:rPr>
        <w:t>Jubelirer</w:t>
      </w:r>
      <w:proofErr w:type="spellEnd"/>
      <w:r>
        <w:t>,</w:t>
      </w:r>
      <w:r w:rsidRPr="0078695B">
        <w:rPr>
          <w:rStyle w:val="FootnoteReference"/>
        </w:rPr>
        <w:footnoteReference w:id="27"/>
      </w:r>
      <w:r>
        <w:t xml:space="preserve"> </w:t>
      </w:r>
      <w:r w:rsidRPr="0080356A">
        <w:t>that lacked a majority opinion, the issue was again brought before the U</w:t>
      </w:r>
      <w:r>
        <w:t>.</w:t>
      </w:r>
      <w:r w:rsidRPr="0080356A">
        <w:t>S</w:t>
      </w:r>
      <w:r>
        <w:t>.</w:t>
      </w:r>
      <w:r w:rsidRPr="0080356A">
        <w:t xml:space="preserve"> Supreme Court, and it again rejected a partisan gerrymandering claim.</w:t>
      </w:r>
      <w:r w:rsidRPr="0078695B">
        <w:rPr>
          <w:rStyle w:val="FootnoteReference"/>
        </w:rPr>
        <w:footnoteReference w:id="28"/>
      </w:r>
      <w:r>
        <w:t xml:space="preserve">  </w:t>
      </w:r>
      <w:r w:rsidRPr="0080356A">
        <w:t>But now there were clear signs that the Court was rethinking the issue of the justiciability of partisan gerrymandering.</w:t>
      </w:r>
      <w:r w:rsidRPr="0078695B">
        <w:rPr>
          <w:rStyle w:val="FootnoteReference"/>
        </w:rPr>
        <w:footnoteReference w:id="29"/>
      </w:r>
      <w:r w:rsidRPr="0080356A">
        <w:t xml:space="preserve"> </w:t>
      </w:r>
    </w:p>
    <w:p w14:paraId="0819D7C3" w14:textId="77777777" w:rsidR="008D703D" w:rsidRDefault="008D703D" w:rsidP="00212B79">
      <w:pPr>
        <w:pStyle w:val="BodyText"/>
      </w:pPr>
      <w:r w:rsidRPr="0080356A">
        <w:t>Justice Scalia, writing for a plurality, would have held that there was no justiciable claim because there was no “judicially discernible and manageable standard” by which the Court could decide when a plan went from being constitutional to unconstitutional.</w:t>
      </w:r>
      <w:r w:rsidRPr="0078695B">
        <w:rPr>
          <w:rStyle w:val="FootnoteReference"/>
        </w:rPr>
        <w:footnoteReference w:id="30"/>
      </w:r>
      <w:r>
        <w:t xml:space="preserve">  </w:t>
      </w:r>
      <w:r w:rsidRPr="0080356A">
        <w:t xml:space="preserve">His view would have overturned </w:t>
      </w:r>
      <w:proofErr w:type="spellStart"/>
      <w:r w:rsidRPr="0080356A">
        <w:rPr>
          <w:i/>
          <w:iCs/>
        </w:rPr>
        <w:t>Bandemer</w:t>
      </w:r>
      <w:proofErr w:type="spellEnd"/>
      <w:r w:rsidRPr="0080356A">
        <w:t xml:space="preserve">. </w:t>
      </w:r>
      <w:r>
        <w:t xml:space="preserve"> </w:t>
      </w:r>
      <w:r w:rsidRPr="0080356A">
        <w:t xml:space="preserve">Three justices in </w:t>
      </w:r>
      <w:proofErr w:type="spellStart"/>
      <w:r w:rsidRPr="0080356A">
        <w:rPr>
          <w:i/>
          <w:iCs/>
        </w:rPr>
        <w:t>Vieth</w:t>
      </w:r>
      <w:proofErr w:type="spellEnd"/>
      <w:r w:rsidRPr="0080356A">
        <w:t xml:space="preserve"> (Breyer, Souter, and Stevens) wrote separate dissents, each proposing their </w:t>
      </w:r>
      <w:r>
        <w:t xml:space="preserve">own </w:t>
      </w:r>
      <w:r w:rsidRPr="0080356A">
        <w:t>standard for adjudicating partisan gerrymandering claims.</w:t>
      </w:r>
      <w:r w:rsidRPr="0078695B">
        <w:rPr>
          <w:rStyle w:val="FootnoteReference"/>
        </w:rPr>
        <w:footnoteReference w:id="31"/>
      </w:r>
      <w:r>
        <w:t xml:space="preserve">  </w:t>
      </w:r>
      <w:r w:rsidRPr="0080356A">
        <w:t xml:space="preserve">Justice Kennedy concurred with the plurality that the </w:t>
      </w:r>
      <w:r>
        <w:t>A</w:t>
      </w:r>
      <w:r w:rsidRPr="009E6B1A">
        <w:t>ppellants’</w:t>
      </w:r>
      <w:r w:rsidRPr="0080356A">
        <w:t xml:space="preserve"> complaint be dismissed because the “proposed standards each have their own deficiencies</w:t>
      </w:r>
      <w:r w:rsidRPr="008225A3">
        <w:t>,”</w:t>
      </w:r>
      <w:r w:rsidRPr="0078695B">
        <w:rPr>
          <w:rStyle w:val="FootnoteReference"/>
        </w:rPr>
        <w:footnoteReference w:id="32"/>
      </w:r>
      <w:r w:rsidRPr="0080356A">
        <w:rPr>
          <w:i/>
          <w:iCs/>
        </w:rPr>
        <w:t xml:space="preserve"> </w:t>
      </w:r>
      <w:r w:rsidRPr="0080356A">
        <w:t>but left open the possibility that a manageable standard might be established.</w:t>
      </w:r>
      <w:r w:rsidRPr="0078695B">
        <w:rPr>
          <w:rStyle w:val="FootnoteReference"/>
        </w:rPr>
        <w:footnoteReference w:id="33"/>
      </w:r>
      <w:r>
        <w:t xml:space="preserve">  The </w:t>
      </w:r>
      <w:proofErr w:type="spellStart"/>
      <w:r w:rsidRPr="002474A2">
        <w:rPr>
          <w:i/>
        </w:rPr>
        <w:t>Vieth</w:t>
      </w:r>
      <w:proofErr w:type="spellEnd"/>
      <w:r>
        <w:t xml:space="preserve"> Court concluded that “‘</w:t>
      </w:r>
      <w:r w:rsidRPr="00F05DD4">
        <w:t>Fairness</w:t>
      </w:r>
      <w:r>
        <w:t>’</w:t>
      </w:r>
      <w:r w:rsidRPr="00F05DD4">
        <w:t xml:space="preserve"> is not a judicially manageable standard.</w:t>
      </w:r>
      <w:r>
        <w:t>”</w:t>
      </w:r>
      <w:r w:rsidRPr="0078695B">
        <w:rPr>
          <w:rStyle w:val="FootnoteReference"/>
        </w:rPr>
        <w:footnoteReference w:id="34"/>
      </w:r>
    </w:p>
    <w:p w14:paraId="62771780" w14:textId="77777777" w:rsidR="008D703D" w:rsidRDefault="008D703D" w:rsidP="00212B79">
      <w:pPr>
        <w:pStyle w:val="BodyText"/>
      </w:pPr>
      <w:r w:rsidRPr="0080356A">
        <w:t>A few years later, in</w:t>
      </w:r>
      <w:r w:rsidRPr="00FB52C4">
        <w:t xml:space="preserve"> </w:t>
      </w:r>
      <w:r>
        <w:rPr>
          <w:i/>
          <w:iCs/>
        </w:rPr>
        <w:t>League of United Latin American Citizens</w:t>
      </w:r>
      <w:r w:rsidRPr="0080356A">
        <w:rPr>
          <w:i/>
          <w:iCs/>
        </w:rPr>
        <w:t xml:space="preserve"> v. Perry</w:t>
      </w:r>
      <w:r w:rsidRPr="0080356A">
        <w:t xml:space="preserve">, the Court heard a challenge to the mid-decade redistricting scheme by the Texas </w:t>
      </w:r>
      <w:r>
        <w:t>L</w:t>
      </w:r>
      <w:r w:rsidRPr="009E6B1A">
        <w:t>egislature</w:t>
      </w:r>
      <w:r w:rsidRPr="0080356A">
        <w:t xml:space="preserve"> but again rejected claims that the plan was a </w:t>
      </w:r>
      <w:r w:rsidRPr="00800482">
        <w:t>gerrymander.</w:t>
      </w:r>
      <w:r w:rsidRPr="0078695B">
        <w:rPr>
          <w:rStyle w:val="FootnoteReference"/>
        </w:rPr>
        <w:footnoteReference w:id="35"/>
      </w:r>
      <w:r>
        <w:t xml:space="preserve">  </w:t>
      </w:r>
      <w:r w:rsidRPr="00800482">
        <w:t>In that case, some Justices expressed the view that a manag</w:t>
      </w:r>
      <w:r w:rsidRPr="0080356A">
        <w:t>eable standard combining partisan symmetry approaches with other measures might yet be contrived</w:t>
      </w:r>
      <w:r>
        <w:t>.</w:t>
      </w:r>
      <w:r w:rsidRPr="0078695B">
        <w:rPr>
          <w:rStyle w:val="FootnoteReference"/>
        </w:rPr>
        <w:footnoteReference w:id="36"/>
      </w:r>
      <w:r>
        <w:t xml:space="preserve">  P</w:t>
      </w:r>
      <w:r w:rsidRPr="0080356A">
        <w:t>ost-</w:t>
      </w:r>
      <w:r w:rsidRPr="0080356A">
        <w:rPr>
          <w:i/>
          <w:iCs/>
        </w:rPr>
        <w:t>LULAC</w:t>
      </w:r>
      <w:r w:rsidRPr="0080356A">
        <w:t xml:space="preserve"> there was a spate of work by lawyers, social scientists, and other concerned scholars, including computer scientists, offering new ways of measuring gerrymandering (or ways to defend previously rejected metrics) to offer to federal courts.</w:t>
      </w:r>
      <w:r w:rsidRPr="0078695B">
        <w:rPr>
          <w:rStyle w:val="FootnoteReference"/>
        </w:rPr>
        <w:footnoteReference w:id="37"/>
      </w:r>
      <w:r>
        <w:t xml:space="preserve">  </w:t>
      </w:r>
      <w:r w:rsidRPr="0080356A">
        <w:t>And cases challenging plans as partisan gerrymanders continued to be filed in federal courts</w:t>
      </w:r>
      <w:commentRangeStart w:id="7"/>
      <w:r w:rsidRPr="0080356A">
        <w:t>.</w:t>
      </w:r>
      <w:r w:rsidRPr="0078695B">
        <w:rPr>
          <w:rStyle w:val="FootnoteReference"/>
        </w:rPr>
        <w:footnoteReference w:id="38"/>
      </w:r>
      <w:r w:rsidRPr="0080356A">
        <w:t xml:space="preserve"> </w:t>
      </w:r>
      <w:commentRangeEnd w:id="7"/>
      <w:r>
        <w:rPr>
          <w:rStyle w:val="CommentReference"/>
        </w:rPr>
        <w:commentReference w:id="7"/>
      </w:r>
    </w:p>
    <w:p w14:paraId="0DCD642B" w14:textId="77777777" w:rsidR="008D703D" w:rsidRPr="002713C2" w:rsidRDefault="008D703D" w:rsidP="00212B79">
      <w:pPr>
        <w:pStyle w:val="BodyText"/>
        <w:rPr>
          <w:b/>
          <w:bCs/>
          <w:sz w:val="28"/>
          <w:szCs w:val="28"/>
        </w:rPr>
      </w:pPr>
      <w:r w:rsidRPr="0080356A">
        <w:t xml:space="preserve">After </w:t>
      </w:r>
      <w:r>
        <w:t>more than thirty</w:t>
      </w:r>
      <w:r w:rsidRPr="0080356A">
        <w:t xml:space="preserve"> years of unsuccessful challenges, three federal trial courts, one in Wisconsin</w:t>
      </w:r>
      <w:r>
        <w:t>,</w:t>
      </w:r>
      <w:r w:rsidRPr="0078695B">
        <w:rPr>
          <w:rStyle w:val="FootnoteReference"/>
        </w:rPr>
        <w:footnoteReference w:id="39"/>
      </w:r>
      <w:r w:rsidRPr="0080356A">
        <w:t xml:space="preserve"> one in North Carolina</w:t>
      </w:r>
      <w:r>
        <w:t>,</w:t>
      </w:r>
      <w:r w:rsidRPr="0078695B">
        <w:rPr>
          <w:rStyle w:val="FootnoteReference"/>
        </w:rPr>
        <w:footnoteReference w:id="40"/>
      </w:r>
      <w:r w:rsidRPr="0080356A">
        <w:t xml:space="preserve"> and one in Maryland</w:t>
      </w:r>
      <w:r>
        <w:t>,</w:t>
      </w:r>
      <w:r w:rsidRPr="0078695B">
        <w:rPr>
          <w:rStyle w:val="FootnoteReference"/>
        </w:rPr>
        <w:footnoteReference w:id="41"/>
      </w:r>
      <w:r w:rsidRPr="0080356A">
        <w:t xml:space="preserve"> found proposed plans to be unconstitutional partisan gerrymanders.</w:t>
      </w:r>
      <w:r>
        <w:t xml:space="preserve">  </w:t>
      </w:r>
      <w:r w:rsidRPr="0080356A">
        <w:t>These cases were appealed to the</w:t>
      </w:r>
      <w:r>
        <w:t xml:space="preserve"> U.S.</w:t>
      </w:r>
      <w:r w:rsidRPr="0080356A">
        <w:t xml:space="preserve"> Supreme Court, which </w:t>
      </w:r>
      <w:r w:rsidRPr="00EB0534">
        <w:t>issued</w:t>
      </w:r>
      <w:r w:rsidRPr="0080356A">
        <w:t xml:space="preserve"> a definitive ruling that focused on the challenged North Carolina map.</w:t>
      </w:r>
      <w:r w:rsidRPr="0078695B">
        <w:rPr>
          <w:rStyle w:val="FootnoteReference"/>
        </w:rPr>
        <w:footnoteReference w:id="42"/>
      </w:r>
      <w:r w:rsidRPr="0080356A">
        <w:t xml:space="preserve"> </w:t>
      </w:r>
    </w:p>
    <w:p w14:paraId="1B8870DB" w14:textId="77777777" w:rsidR="008D703D" w:rsidRPr="0080356A" w:rsidRDefault="008D703D" w:rsidP="00212B79">
      <w:pPr>
        <w:pStyle w:val="BodyText"/>
      </w:pPr>
      <w:r w:rsidRPr="0080356A">
        <w:t xml:space="preserve">In a 5-4 opinion in </w:t>
      </w:r>
      <w:proofErr w:type="spellStart"/>
      <w:r w:rsidRPr="0080356A">
        <w:rPr>
          <w:i/>
          <w:iCs/>
        </w:rPr>
        <w:t>Rucho</w:t>
      </w:r>
      <w:proofErr w:type="spellEnd"/>
      <w:r w:rsidRPr="0080356A">
        <w:t xml:space="preserve">, the </w:t>
      </w:r>
      <w:r>
        <w:t>c</w:t>
      </w:r>
      <w:r w:rsidRPr="0080356A">
        <w:t xml:space="preserve">ourt majority took away the ability to bring </w:t>
      </w:r>
      <w:r>
        <w:t>claims of</w:t>
      </w:r>
      <w:r w:rsidRPr="0080356A">
        <w:t xml:space="preserve"> partisan gerrymandering in federal court</w:t>
      </w:r>
      <w:r>
        <w:t>,</w:t>
      </w:r>
      <w:r w:rsidRPr="00915587">
        <w:t xml:space="preserve"> </w:t>
      </w:r>
      <w:r w:rsidRPr="0080356A">
        <w:t>with Justice Kagan, joined by Justices Ginsberg, Breyer, and Sotomayor</w:t>
      </w:r>
      <w:r>
        <w:t>,</w:t>
      </w:r>
      <w:r w:rsidRPr="0080356A">
        <w:t xml:space="preserve"> in dissent</w:t>
      </w:r>
      <w:r>
        <w:t>.</w:t>
      </w:r>
      <w:r w:rsidRPr="0078695B">
        <w:rPr>
          <w:rStyle w:val="FootnoteReference"/>
        </w:rPr>
        <w:footnoteReference w:id="43"/>
      </w:r>
      <w:r>
        <w:t xml:space="preserve">  </w:t>
      </w:r>
      <w:proofErr w:type="spellStart"/>
      <w:r w:rsidRPr="0080356A">
        <w:rPr>
          <w:i/>
          <w:iCs/>
        </w:rPr>
        <w:t>Bandemer</w:t>
      </w:r>
      <w:proofErr w:type="spellEnd"/>
      <w:r w:rsidRPr="0080356A">
        <w:t xml:space="preserve"> was overruled</w:t>
      </w:r>
      <w:r w:rsidRPr="00B14853">
        <w:t>:</w:t>
      </w:r>
      <w:r>
        <w:t xml:space="preserve"> </w:t>
      </w:r>
      <w:r w:rsidRPr="0080356A">
        <w:t>the justiciability of partisan gerrymandering claims was eliminated, and the lower court finding</w:t>
      </w:r>
      <w:r>
        <w:t>s</w:t>
      </w:r>
      <w:r w:rsidRPr="0080356A">
        <w:t xml:space="preserve"> of unconstitutional partisan gerrymandering were reversed.</w:t>
      </w:r>
      <w:r w:rsidRPr="0078695B">
        <w:rPr>
          <w:rStyle w:val="FootnoteReference"/>
        </w:rPr>
        <w:footnoteReference w:id="44"/>
      </w:r>
      <w:r>
        <w:t xml:space="preserve">  </w:t>
      </w:r>
      <w:r w:rsidRPr="0080356A">
        <w:t xml:space="preserve">The ruling explicitly rejected all </w:t>
      </w:r>
      <w:r>
        <w:t xml:space="preserve">of </w:t>
      </w:r>
      <w:r w:rsidRPr="0080356A">
        <w:t>the possible avenues for bringing a partisan gerrymandering claim that had ever been asserted: “the First Amendment, the Equal Protection Clause of the Fourteenth Amendment, the Elections Clause, [or] Article I, § 2, of the Constitution</w:t>
      </w:r>
      <w:r w:rsidRPr="008225A3">
        <w:t>.”</w:t>
      </w:r>
      <w:r w:rsidRPr="0078695B">
        <w:rPr>
          <w:rStyle w:val="FootnoteReference"/>
        </w:rPr>
        <w:footnoteReference w:id="45"/>
      </w:r>
      <w:r>
        <w:t xml:space="preserve">  </w:t>
      </w:r>
      <w:r w:rsidRPr="0080356A">
        <w:t>In </w:t>
      </w:r>
      <w:proofErr w:type="spellStart"/>
      <w:r w:rsidRPr="0080356A">
        <w:rPr>
          <w:i/>
          <w:iCs/>
        </w:rPr>
        <w:t>Rucho</w:t>
      </w:r>
      <w:proofErr w:type="spellEnd"/>
      <w:r w:rsidRPr="0080356A">
        <w:t xml:space="preserve">, the Supreme Court asserted, without qualification, that there is no </w:t>
      </w:r>
      <w:r>
        <w:t>“</w:t>
      </w:r>
      <w:r w:rsidRPr="0080356A">
        <w:t>appropriate role for the Federal Judiciary in remedying the problem of partisan gerrymandering—</w:t>
      </w:r>
      <w:r w:rsidRPr="0080356A">
        <w:rPr>
          <w:u w:val="single"/>
        </w:rPr>
        <w:t>whether such claims are claims of legal right, resolvable according to legal principles, or political questions that must find their resolution elsewhere</w:t>
      </w:r>
      <w:r w:rsidRPr="0080356A">
        <w:t>.”</w:t>
      </w:r>
      <w:r w:rsidRPr="0078695B">
        <w:rPr>
          <w:rStyle w:val="FootnoteReference"/>
        </w:rPr>
        <w:footnoteReference w:id="46"/>
      </w:r>
      <w:r>
        <w:t xml:space="preserve">  </w:t>
      </w:r>
      <w:proofErr w:type="spellStart"/>
      <w:r w:rsidRPr="0080356A">
        <w:rPr>
          <w:i/>
          <w:iCs/>
        </w:rPr>
        <w:t>Rucho</w:t>
      </w:r>
      <w:proofErr w:type="spellEnd"/>
      <w:r w:rsidRPr="0080356A">
        <w:t xml:space="preserve"> further asserted: “Federal judges have no license to reallocate political power between the two major political parties, with no plausible grant of authority in the Constitution, and no legal standards to limit and direct their decisions.”</w:t>
      </w:r>
      <w:r w:rsidRPr="0078695B">
        <w:rPr>
          <w:rStyle w:val="FootnoteReference"/>
        </w:rPr>
        <w:footnoteReference w:id="47"/>
      </w:r>
    </w:p>
    <w:p w14:paraId="5C5E53FA" w14:textId="77777777" w:rsidR="008D703D" w:rsidRPr="00B76379" w:rsidRDefault="008D703D" w:rsidP="00212B79">
      <w:pPr>
        <w:pStyle w:val="BodyText"/>
        <w:rPr>
          <w:i/>
          <w:iCs/>
        </w:rPr>
      </w:pPr>
      <w:r w:rsidRPr="0080356A">
        <w:t xml:space="preserve">The </w:t>
      </w:r>
      <w:r>
        <w:t>C</w:t>
      </w:r>
      <w:r w:rsidRPr="00A16555">
        <w:t>ourt</w:t>
      </w:r>
      <w:r>
        <w:t>’s</w:t>
      </w:r>
      <w:r w:rsidRPr="0080356A">
        <w:t xml:space="preserve"> </w:t>
      </w:r>
      <w:r>
        <w:t>o</w:t>
      </w:r>
      <w:r w:rsidRPr="0080356A">
        <w:t xml:space="preserve">pinion </w:t>
      </w:r>
      <w:r>
        <w:t xml:space="preserve">in </w:t>
      </w:r>
      <w:proofErr w:type="spellStart"/>
      <w:r w:rsidRPr="00036774">
        <w:rPr>
          <w:i/>
          <w:iCs/>
        </w:rPr>
        <w:t>Rucho</w:t>
      </w:r>
      <w:proofErr w:type="spellEnd"/>
      <w:r>
        <w:t xml:space="preserve"> </w:t>
      </w:r>
      <w:r w:rsidRPr="0080356A">
        <w:t>was problematic in that it recognizes that “[e]</w:t>
      </w:r>
      <w:proofErr w:type="spellStart"/>
      <w:r w:rsidRPr="0080356A">
        <w:t>xcessive</w:t>
      </w:r>
      <w:proofErr w:type="spellEnd"/>
      <w:r w:rsidRPr="0080356A">
        <w:t xml:space="preserve"> partisanship in districting leads to results that reasonably seem unjust</w:t>
      </w:r>
      <w:r w:rsidRPr="008225A3">
        <w:t>,”</w:t>
      </w:r>
      <w:r w:rsidRPr="0078695B">
        <w:rPr>
          <w:rStyle w:val="FootnoteReference"/>
        </w:rPr>
        <w:footnoteReference w:id="48"/>
      </w:r>
      <w:r w:rsidRPr="0080356A">
        <w:t xml:space="preserve"> and </w:t>
      </w:r>
      <w:r w:rsidRPr="004B7233">
        <w:t>the Court “does</w:t>
      </w:r>
      <w:r w:rsidRPr="0080356A">
        <w:t xml:space="preserve"> not condone excessive partisan gerrymandering</w:t>
      </w:r>
      <w:r w:rsidRPr="008225A3">
        <w:t>,”</w:t>
      </w:r>
      <w:r w:rsidRPr="0078695B">
        <w:rPr>
          <w:rStyle w:val="FootnoteReference"/>
        </w:rPr>
        <w:footnoteReference w:id="49"/>
      </w:r>
      <w:r w:rsidRPr="0080356A">
        <w:t xml:space="preserve"> </w:t>
      </w:r>
      <w:r>
        <w:t xml:space="preserve">yet </w:t>
      </w:r>
      <w:r w:rsidRPr="0080356A">
        <w:t>it simultaneously shirked responsibility.</w:t>
      </w:r>
      <w:r>
        <w:t xml:space="preserve"> </w:t>
      </w:r>
      <w:r w:rsidRPr="00EF5841">
        <w:t xml:space="preserve"> </w:t>
      </w:r>
      <w:r w:rsidRPr="0080356A">
        <w:t xml:space="preserve">The majority </w:t>
      </w:r>
      <w:r w:rsidRPr="00252CF8">
        <w:t xml:space="preserve">opinion in </w:t>
      </w:r>
      <w:proofErr w:type="spellStart"/>
      <w:r w:rsidRPr="00252CF8">
        <w:rPr>
          <w:i/>
          <w:iCs/>
        </w:rPr>
        <w:t>Rucho</w:t>
      </w:r>
      <w:proofErr w:type="spellEnd"/>
      <w:r w:rsidRPr="00252CF8">
        <w:t xml:space="preserve"> is also</w:t>
      </w:r>
      <w:r w:rsidRPr="0080356A">
        <w:t xml:space="preserve"> problematic because it misunderstands the basic measurement issue re</w:t>
      </w:r>
      <w:r>
        <w:t>garding</w:t>
      </w:r>
      <w:r w:rsidRPr="0080356A">
        <w:t xml:space="preserve"> partisan gerrymandering, namely</w:t>
      </w:r>
      <w:r w:rsidRPr="00F912CF">
        <w:t>,</w:t>
      </w:r>
      <w:r w:rsidRPr="0080356A">
        <w:t xml:space="preserve"> how one</w:t>
      </w:r>
      <w:r w:rsidRPr="00F912CF">
        <w:t xml:space="preserve"> </w:t>
      </w:r>
      <w:r w:rsidRPr="009E6B1A">
        <w:t>can</w:t>
      </w:r>
      <w:r w:rsidRPr="0080356A">
        <w:t xml:space="preserve"> detect an egregious partisan gerrymander.</w:t>
      </w:r>
      <w:r>
        <w:t xml:space="preserve">  </w:t>
      </w:r>
      <w:commentRangeStart w:id="8"/>
      <w:r w:rsidRPr="0080356A">
        <w:t>It frames this question as: “how much representation [do] particular political parties deserve—based on the votes of their supporters</w:t>
      </w:r>
      <w:r w:rsidRPr="009E6B1A">
        <w:t>.</w:t>
      </w:r>
      <w:commentRangeEnd w:id="8"/>
      <w:r>
        <w:rPr>
          <w:rStyle w:val="CommentReference"/>
        </w:rPr>
        <w:commentReference w:id="8"/>
      </w:r>
      <w:r w:rsidRPr="009E6B1A">
        <w:t>”</w:t>
      </w:r>
      <w:r w:rsidRPr="0078695B">
        <w:rPr>
          <w:rStyle w:val="FootnoteReference"/>
        </w:rPr>
        <w:footnoteReference w:id="50"/>
      </w:r>
      <w:r>
        <w:t xml:space="preserve">  </w:t>
      </w:r>
      <w:r w:rsidRPr="0080356A">
        <w:t xml:space="preserve">But the </w:t>
      </w:r>
      <w:r w:rsidRPr="005C3881">
        <w:t>Court then goes on to claim that “[p]artisan gerrymandering claims invariably</w:t>
      </w:r>
      <w:r w:rsidRPr="0080356A">
        <w:t xml:space="preserve"> sound in a desire for proportional representation</w:t>
      </w:r>
      <w:r>
        <w:t>.</w:t>
      </w:r>
      <w:r w:rsidRPr="0080356A">
        <w:t>”</w:t>
      </w:r>
      <w:r w:rsidRPr="0078695B">
        <w:rPr>
          <w:rStyle w:val="FootnoteReference"/>
        </w:rPr>
        <w:footnoteReference w:id="51"/>
      </w:r>
      <w:r>
        <w:t xml:space="preserve">  </w:t>
      </w:r>
      <w:r w:rsidRPr="0080356A">
        <w:t xml:space="preserve">However, </w:t>
      </w:r>
      <w:r w:rsidRPr="005C3881">
        <w:t>that latter assertion</w:t>
      </w:r>
      <w:r w:rsidRPr="0080356A">
        <w:t xml:space="preserve"> is flatly wrong.</w:t>
      </w:r>
      <w:r>
        <w:t xml:space="preserve"> </w:t>
      </w:r>
      <w:r w:rsidRPr="0080356A">
        <w:t>Social science is unequivocal in NOT expecting proportionality in single-member, winner-take-all districting schemes</w:t>
      </w:r>
      <w:r>
        <w:t>.</w:t>
      </w:r>
      <w:r w:rsidRPr="0078695B">
        <w:rPr>
          <w:rStyle w:val="FootnoteReference"/>
        </w:rPr>
        <w:footnoteReference w:id="52"/>
      </w:r>
      <w:r>
        <w:t xml:space="preserve"> </w:t>
      </w:r>
      <w:r w:rsidRPr="0080356A">
        <w:t xml:space="preserve"> For example, metrics such as the </w:t>
      </w:r>
      <w:r w:rsidRPr="0080356A">
        <w:rPr>
          <w:i/>
          <w:iCs/>
        </w:rPr>
        <w:t>partisan bias</w:t>
      </w:r>
      <w:r w:rsidRPr="0080356A">
        <w:t xml:space="preserve"> measure require only that parties are treated symmetrically.</w:t>
      </w:r>
      <w:r w:rsidRPr="0078695B">
        <w:rPr>
          <w:rStyle w:val="FootnoteReference"/>
        </w:rPr>
        <w:footnoteReference w:id="53"/>
      </w:r>
      <w:r>
        <w:t xml:space="preserve">  </w:t>
      </w:r>
      <w:r w:rsidRPr="0080356A">
        <w:t>Another test, the use of outlier analysis using an ensemble of plans generated by Markov chains</w:t>
      </w:r>
      <w:r>
        <w:t>,</w:t>
      </w:r>
      <w:r w:rsidRPr="0080356A">
        <w:t xml:space="preserve"> draws on the geography of the state to determine what is suspiciously outside the realm of what can be expected from a plan drawn according to good government criteria.</w:t>
      </w:r>
      <w:r w:rsidRPr="0078695B">
        <w:rPr>
          <w:rStyle w:val="FootnoteReference"/>
        </w:rPr>
        <w:footnoteReference w:id="54"/>
      </w:r>
    </w:p>
    <w:p w14:paraId="29C89688" w14:textId="77777777" w:rsidR="008D703D" w:rsidRPr="0080356A" w:rsidRDefault="008D703D" w:rsidP="00212B79">
      <w:pPr>
        <w:pStyle w:val="BodyText"/>
      </w:pPr>
      <w:r w:rsidRPr="0080356A">
        <w:t xml:space="preserve">Moreover, the Supreme Court majority was far too facile in asserting in </w:t>
      </w:r>
      <w:proofErr w:type="spellStart"/>
      <w:r w:rsidRPr="0080356A">
        <w:rPr>
          <w:i/>
          <w:iCs/>
        </w:rPr>
        <w:t>Rucho</w:t>
      </w:r>
      <w:proofErr w:type="spellEnd"/>
      <w:r w:rsidRPr="0080356A">
        <w:t xml:space="preserve"> that no manageable standard for ascertaining the presence of partisan gerrymandering is possible.</w:t>
      </w:r>
      <w:r>
        <w:t xml:space="preserve">  </w:t>
      </w:r>
      <w:r w:rsidRPr="0080356A">
        <w:t>In fact, in the 2010 round of decennial redistricting</w:t>
      </w:r>
      <w:r>
        <w:t>, two s</w:t>
      </w:r>
      <w:r w:rsidRPr="0080356A">
        <w:t>tate courts had already overturned (in whole or in part) legislatively enacted plans that were found to dilute the voting strength of minority parties</w:t>
      </w:r>
      <w:r>
        <w:t>,</w:t>
      </w:r>
      <w:r w:rsidRPr="0078695B">
        <w:rPr>
          <w:rStyle w:val="FootnoteReference"/>
        </w:rPr>
        <w:footnoteReference w:id="55"/>
      </w:r>
      <w:r w:rsidRPr="0080356A">
        <w:t xml:space="preserve"> </w:t>
      </w:r>
      <w:r w:rsidRPr="004D563A">
        <w:rPr>
          <w:bCs/>
        </w:rPr>
        <w:t>while another did so post-</w:t>
      </w:r>
      <w:proofErr w:type="spellStart"/>
      <w:r w:rsidRPr="002474A2">
        <w:rPr>
          <w:bCs/>
          <w:i/>
        </w:rPr>
        <w:t>Rucho</w:t>
      </w:r>
      <w:proofErr w:type="spellEnd"/>
      <w:r w:rsidRPr="004D563A">
        <w:rPr>
          <w:bCs/>
        </w:rPr>
        <w:t>.</w:t>
      </w:r>
      <w:bookmarkStart w:id="9" w:name="_Ref123139646"/>
      <w:r w:rsidRPr="0078695B">
        <w:rPr>
          <w:rStyle w:val="FootnoteReference"/>
        </w:rPr>
        <w:footnoteReference w:id="56"/>
      </w:r>
      <w:bookmarkEnd w:id="9"/>
    </w:p>
    <w:p w14:paraId="0F43AACA" w14:textId="77777777" w:rsidR="008D703D" w:rsidRPr="0080356A" w:rsidRDefault="008D703D" w:rsidP="00212B79">
      <w:pPr>
        <w:pStyle w:val="BodyText"/>
      </w:pPr>
      <w:r w:rsidRPr="0080356A">
        <w:t>The Florida and Pennsylvania state courts held</w:t>
      </w:r>
      <w:r>
        <w:t xml:space="preserve"> a</w:t>
      </w:r>
      <w:r w:rsidRPr="0080356A">
        <w:t xml:space="preserve"> trial</w:t>
      </w:r>
      <w:r>
        <w:t xml:space="preserve"> in which they</w:t>
      </w:r>
      <w:r w:rsidRPr="0080356A">
        <w:t xml:space="preserve"> heard from expert witnesses, deposed lawmakers, and weighed the evidence to conclude that one political party was inappropriately </w:t>
      </w:r>
      <w:r>
        <w:t>hampered</w:t>
      </w:r>
      <w:r w:rsidRPr="0080356A">
        <w:t xml:space="preserve"> by the district lines in the translation of its votes into seats.</w:t>
      </w:r>
      <w:r w:rsidRPr="0078695B">
        <w:rPr>
          <w:rStyle w:val="FootnoteReference"/>
        </w:rPr>
        <w:footnoteReference w:id="57"/>
      </w:r>
      <w:r>
        <w:t xml:space="preserve">  </w:t>
      </w:r>
      <w:r w:rsidRPr="0080356A">
        <w:t>The situation in North Carolina was a bit different</w:t>
      </w:r>
      <w:r>
        <w:t>; i</w:t>
      </w:r>
      <w:r w:rsidRPr="0080356A">
        <w:t xml:space="preserve">nstead of holding a new trial court hearing, the court used both direct statistical and circumstantial evidence from the federal court case in </w:t>
      </w:r>
      <w:proofErr w:type="spellStart"/>
      <w:r w:rsidRPr="0080356A">
        <w:rPr>
          <w:i/>
          <w:iCs/>
        </w:rPr>
        <w:t>Rucho</w:t>
      </w:r>
      <w:proofErr w:type="spellEnd"/>
      <w:r w:rsidRPr="0080356A">
        <w:t>.</w:t>
      </w:r>
      <w:r w:rsidRPr="0078695B">
        <w:rPr>
          <w:rStyle w:val="FootnoteReference"/>
        </w:rPr>
        <w:footnoteReference w:id="58"/>
      </w:r>
      <w:r>
        <w:t xml:space="preserve">  </w:t>
      </w:r>
      <w:r w:rsidRPr="0080356A">
        <w:t xml:space="preserve">While this </w:t>
      </w:r>
      <w:r>
        <w:t xml:space="preserve">state court </w:t>
      </w:r>
      <w:r w:rsidRPr="0080356A">
        <w:t xml:space="preserve">decision could be seen as a direct rebuttal to the </w:t>
      </w:r>
      <w:proofErr w:type="spellStart"/>
      <w:r w:rsidRPr="0080356A">
        <w:rPr>
          <w:i/>
          <w:iCs/>
        </w:rPr>
        <w:t>Rucho</w:t>
      </w:r>
      <w:proofErr w:type="spellEnd"/>
      <w:r w:rsidRPr="0080356A">
        <w:t xml:space="preserve"> </w:t>
      </w:r>
      <w:r>
        <w:t xml:space="preserve">majority’s </w:t>
      </w:r>
      <w:r w:rsidRPr="0080356A">
        <w:t xml:space="preserve">finding that no manageable standard to detect unconstitutional gerrymandering in North Carolina exists, we see </w:t>
      </w:r>
      <w:r>
        <w:rPr>
          <w:i/>
          <w:iCs/>
        </w:rPr>
        <w:t>Harper</w:t>
      </w:r>
      <w:r>
        <w:t xml:space="preserve"> </w:t>
      </w:r>
      <w:r w:rsidRPr="0080356A">
        <w:t>as confirmation that state courts, interpreting their own state constitution, have the ability to craft state-specific standards for policing partisan gerrymandering.</w:t>
      </w:r>
      <w:r w:rsidRPr="0078695B">
        <w:rPr>
          <w:rStyle w:val="FootnoteReference"/>
        </w:rPr>
        <w:footnoteReference w:id="59"/>
      </w:r>
    </w:p>
    <w:p w14:paraId="31FBB085" w14:textId="77777777" w:rsidR="008D703D" w:rsidRPr="0080356A" w:rsidRDefault="008D703D" w:rsidP="00212B79">
      <w:pPr>
        <w:pStyle w:val="BodyText"/>
      </w:pPr>
      <w:r w:rsidRPr="0080356A">
        <w:t>In Florida</w:t>
      </w:r>
      <w:r>
        <w:t>,</w:t>
      </w:r>
      <w:r w:rsidRPr="0080356A">
        <w:t xml:space="preserve"> there was explicit state constitutional language about the permissible role of partisanship in redistricting.</w:t>
      </w:r>
      <w:r w:rsidRPr="0078695B">
        <w:rPr>
          <w:rStyle w:val="FootnoteReference"/>
        </w:rPr>
        <w:footnoteReference w:id="60"/>
      </w:r>
      <w:r>
        <w:t xml:space="preserve">  </w:t>
      </w:r>
      <w:r w:rsidRPr="0080356A">
        <w:t>In Pennsylvania</w:t>
      </w:r>
      <w:r>
        <w:t>,</w:t>
      </w:r>
      <w:r w:rsidRPr="0080356A">
        <w:t xml:space="preserve"> </w:t>
      </w:r>
      <w:r w:rsidRPr="003E4989">
        <w:t>the Pennsylvania Supreme Court expressly recognized that partisan gerrymandering is a justiciable violation of the Free and Equal Elections Clause</w:t>
      </w:r>
      <w:r>
        <w:t>.</w:t>
      </w:r>
      <w:r w:rsidRPr="0078695B">
        <w:rPr>
          <w:rStyle w:val="FootnoteReference"/>
        </w:rPr>
        <w:footnoteReference w:id="61"/>
      </w:r>
      <w:r>
        <w:t xml:space="preserve">  </w:t>
      </w:r>
      <w:r w:rsidRPr="0080356A">
        <w:t>Similarly, in North Carolina, the state court relied on the “Free Elections Clause” found in the Declaration of Rights in the state’s constitution.</w:t>
      </w:r>
      <w:r w:rsidRPr="0078695B">
        <w:rPr>
          <w:rStyle w:val="FootnoteReference"/>
        </w:rPr>
        <w:footnoteReference w:id="62"/>
      </w:r>
      <w:r w:rsidRPr="0080356A">
        <w:t xml:space="preserve"> </w:t>
      </w:r>
    </w:p>
    <w:p w14:paraId="1FAFAD71" w14:textId="77777777" w:rsidR="008D703D" w:rsidRPr="0080356A" w:rsidRDefault="008D703D" w:rsidP="00212B79">
      <w:pPr>
        <w:pStyle w:val="BodyText"/>
      </w:pPr>
      <w:r w:rsidRPr="0080356A">
        <w:t xml:space="preserve">In Pennsylvania, the state court brought in a </w:t>
      </w:r>
      <w:r>
        <w:t>“legal and technical advisor”</w:t>
      </w:r>
      <w:r w:rsidRPr="0080356A">
        <w:t xml:space="preserve"> to</w:t>
      </w:r>
      <w:r>
        <w:t xml:space="preserve"> assist the court in </w:t>
      </w:r>
      <w:r w:rsidRPr="0080356A">
        <w:t>redraw</w:t>
      </w:r>
      <w:r>
        <w:t>ing</w:t>
      </w:r>
      <w:r w:rsidRPr="0080356A">
        <w:t xml:space="preserve"> the map.</w:t>
      </w:r>
      <w:r w:rsidRPr="0078695B">
        <w:rPr>
          <w:rStyle w:val="FootnoteReference"/>
        </w:rPr>
        <w:footnoteReference w:id="63"/>
      </w:r>
      <w:r>
        <w:t xml:space="preserve">  </w:t>
      </w:r>
      <w:r w:rsidRPr="0080356A">
        <w:t>In Florida, the legislature was permitted to offer a new plan after an initial plan had been rejected.</w:t>
      </w:r>
      <w:r w:rsidRPr="0078695B">
        <w:rPr>
          <w:rStyle w:val="FootnoteReference"/>
        </w:rPr>
        <w:footnoteReference w:id="64"/>
      </w:r>
      <w:r>
        <w:t xml:space="preserve">  However, after the Florida Supreme Court ruled that a greater portion of the map was invalid than those two districts found void by the trial court, and the legislature failed to agree on a new remedial plan, the court approved its own plan.</w:t>
      </w:r>
      <w:r w:rsidRPr="0078695B">
        <w:rPr>
          <w:rStyle w:val="FootnoteReference"/>
        </w:rPr>
        <w:footnoteReference w:id="65"/>
      </w:r>
      <w:r>
        <w:t xml:space="preserve">  </w:t>
      </w:r>
      <w:r w:rsidRPr="0080356A">
        <w:t>The North Carolina court issued a preliminary injunction on November 20, 201</w:t>
      </w:r>
      <w:r>
        <w:t>9,</w:t>
      </w:r>
      <w:r w:rsidRPr="0078695B">
        <w:rPr>
          <w:rStyle w:val="FootnoteReference"/>
        </w:rPr>
        <w:footnoteReference w:id="66"/>
      </w:r>
      <w:r w:rsidRPr="0080356A">
        <w:t xml:space="preserve"> but it remanded to the legislature the first right to remedy the violation,</w:t>
      </w:r>
      <w:r w:rsidRPr="0078695B">
        <w:rPr>
          <w:rStyle w:val="FootnoteReference"/>
        </w:rPr>
        <w:footnoteReference w:id="67"/>
      </w:r>
      <w:r w:rsidRPr="0080356A">
        <w:t xml:space="preserve"> and accepted the revised legislative map for use in 2020.</w:t>
      </w:r>
      <w:r w:rsidRPr="0078695B">
        <w:rPr>
          <w:rStyle w:val="FootnoteReference"/>
        </w:rPr>
        <w:footnoteReference w:id="68"/>
      </w:r>
    </w:p>
    <w:bookmarkEnd w:id="6"/>
    <w:p w14:paraId="1E447955" w14:textId="130EE4CC" w:rsidR="00C23B4F" w:rsidRPr="00D37744" w:rsidRDefault="008D703D" w:rsidP="00212B79">
      <w:pPr>
        <w:pStyle w:val="Heading2"/>
      </w:pPr>
      <w:r>
        <w:t>The 2020 Redistricting Round: Institutions and Context</w:t>
      </w:r>
    </w:p>
    <w:p w14:paraId="2E496C26" w14:textId="77777777" w:rsidR="00414F57" w:rsidRPr="0080356A" w:rsidRDefault="00414F57" w:rsidP="00212B79">
      <w:pPr>
        <w:pStyle w:val="BodyText"/>
      </w:pPr>
      <w:r w:rsidRPr="0080356A">
        <w:t>With federal courts opting out of policing partisan gerrymandering, if there was to be judicial review of partisan gerrymandering, the burden necessarily fell on state courts.</w:t>
      </w:r>
      <w:r>
        <w:t xml:space="preserve">  </w:t>
      </w:r>
      <w:r w:rsidRPr="0080356A">
        <w:t>One key difference between the 2020 round and earlier rounds of redistricting was a division of labor, with state courts now dealing with partisan gerrymandering claims and federal courts continuing to deal with redistricting issues related to race.</w:t>
      </w:r>
    </w:p>
    <w:p w14:paraId="51C3582A" w14:textId="48470952" w:rsidR="00414F57" w:rsidRPr="00691FDD" w:rsidRDefault="00414F57" w:rsidP="00212B79">
      <w:pPr>
        <w:pStyle w:val="BodyText"/>
      </w:pPr>
      <w:r w:rsidRPr="0080356A">
        <w:t>But, as noted earlier, we cannot understand the role of state courts as checks on partisan gerrymandering without understanding the straw which they had to make bricks.</w:t>
      </w:r>
      <w:r>
        <w:t xml:space="preserve">  </w:t>
      </w:r>
      <w:r w:rsidRPr="0080356A">
        <w:t xml:space="preserve">Below we </w:t>
      </w:r>
      <w:r w:rsidRPr="00691FDD">
        <w:t>identify more than a</w:t>
      </w:r>
      <w:r w:rsidRPr="009507A0">
        <w:rPr>
          <w:b/>
          <w:bCs/>
        </w:rPr>
        <w:t xml:space="preserve"> </w:t>
      </w:r>
      <w:r w:rsidRPr="0080356A">
        <w:t>dozen ways in which the institutions and practices of redistricting in the 2020 round differed from earlier redistricting periods</w:t>
      </w:r>
      <w:r>
        <w:t xml:space="preserve">.  </w:t>
      </w:r>
      <w:r w:rsidRPr="00691FDD">
        <w:t>Here</w:t>
      </w:r>
      <w:r>
        <w:t>,</w:t>
      </w:r>
      <w:r w:rsidRPr="00691FDD">
        <w:t xml:space="preserve"> we </w:t>
      </w:r>
      <w:r w:rsidRPr="003B5A85">
        <w:t xml:space="preserve">elaborate on several points made earlier and considerably add to that discussion. </w:t>
      </w:r>
      <w:r>
        <w:t xml:space="preserve"> </w:t>
      </w:r>
      <w:r w:rsidRPr="003B5A85">
        <w:t>But we leave to a later section a detailed discussion of exactly how state courts were involved in the 2020 redistricting round.</w:t>
      </w:r>
    </w:p>
    <w:p w14:paraId="4E1A27BC" w14:textId="70612AAE" w:rsidR="00414F57" w:rsidRDefault="00414F57" w:rsidP="00212B79">
      <w:pPr>
        <w:pStyle w:val="BodyText"/>
        <w:numPr>
          <w:ilvl w:val="2"/>
          <w:numId w:val="2"/>
        </w:numPr>
      </w:pPr>
      <w:r>
        <w:t>During</w:t>
      </w:r>
      <w:r w:rsidRPr="0080356A">
        <w:t xml:space="preserve"> the past decade</w:t>
      </w:r>
      <w:r>
        <w:t>,</w:t>
      </w:r>
      <w:r w:rsidRPr="0080356A" w:rsidDel="00432C23">
        <w:t xml:space="preserve"> </w:t>
      </w:r>
      <w:r>
        <w:t>Colorado, Michigan, New York, and Virginia replaced legislative control of the redistricting process with redistricting commissions</w:t>
      </w:r>
      <w:r w:rsidRPr="0080356A">
        <w:t>.</w:t>
      </w:r>
      <w:r w:rsidRPr="0078695B">
        <w:rPr>
          <w:rStyle w:val="FootnoteReference"/>
        </w:rPr>
        <w:footnoteReference w:id="69"/>
      </w:r>
      <w:r>
        <w:t xml:space="preserve">  </w:t>
      </w:r>
      <w:r w:rsidRPr="0080356A">
        <w:t xml:space="preserve">There are now </w:t>
      </w:r>
      <w:r>
        <w:t>eleven</w:t>
      </w:r>
      <w:r w:rsidRPr="0080356A">
        <w:t xml:space="preserve"> states</w:t>
      </w:r>
      <w:bookmarkStart w:id="10" w:name="_Ref122771657"/>
      <w:r w:rsidRPr="0078695B">
        <w:rPr>
          <w:rStyle w:val="FootnoteReference"/>
        </w:rPr>
        <w:footnoteReference w:id="70"/>
      </w:r>
      <w:bookmarkEnd w:id="10"/>
      <w:r w:rsidRPr="0080356A">
        <w:t xml:space="preserve"> in which primary responsibility to draw Congressional districts is in the hands of commissions.</w:t>
      </w:r>
      <w:bookmarkStart w:id="11" w:name="_Ref122704324"/>
      <w:r w:rsidRPr="0078695B">
        <w:rPr>
          <w:rStyle w:val="FootnoteReference"/>
        </w:rPr>
        <w:footnoteReference w:id="71"/>
      </w:r>
      <w:bookmarkEnd w:id="11"/>
    </w:p>
    <w:p w14:paraId="5C734763" w14:textId="100D7AC6" w:rsidR="00414F57" w:rsidRPr="0080356A" w:rsidRDefault="00414F57" w:rsidP="00212B79">
      <w:pPr>
        <w:pStyle w:val="BodyText"/>
        <w:numPr>
          <w:ilvl w:val="2"/>
          <w:numId w:val="2"/>
        </w:numPr>
      </w:pPr>
      <w:r>
        <w:t xml:space="preserve">Reforms involving the addition of commissions </w:t>
      </w:r>
      <w:r w:rsidRPr="0080356A">
        <w:t xml:space="preserve">usually </w:t>
      </w:r>
      <w:r>
        <w:t xml:space="preserve">included </w:t>
      </w:r>
      <w:r w:rsidRPr="0080356A">
        <w:t>changes in the specific criteria that were to be used in mapmaking identified in the state constitution.</w:t>
      </w:r>
      <w:r>
        <w:t xml:space="preserve">  Overall, a</w:t>
      </w:r>
      <w:r w:rsidRPr="0080356A">
        <w:t xml:space="preserve">s of the beginning of the 2020 round of redistricting, </w:t>
      </w:r>
      <w:r>
        <w:t>fourteen</w:t>
      </w:r>
      <w:r w:rsidRPr="0080356A">
        <w:t xml:space="preserve"> states had in their constitution some prohibition on political gerrymanderin</w:t>
      </w:r>
      <w:r>
        <w:t>g.</w:t>
      </w:r>
      <w:bookmarkStart w:id="12" w:name="_Ref122771879"/>
      <w:r w:rsidRPr="0078695B">
        <w:rPr>
          <w:rStyle w:val="FootnoteReference"/>
        </w:rPr>
        <w:footnoteReference w:id="72"/>
      </w:r>
      <w:bookmarkEnd w:id="12"/>
      <w:r>
        <w:t xml:space="preserve">  As far as we are aware, only Delaware and Hawaii had such provisions prior to the 2010 cycle.</w:t>
      </w:r>
      <w:r w:rsidRPr="0078695B">
        <w:rPr>
          <w:rStyle w:val="FootnoteReference"/>
        </w:rPr>
        <w:footnoteReference w:id="73"/>
      </w:r>
      <w:r>
        <w:t xml:space="preserve">  Florida added such a prohibition in the 2010 round.</w:t>
      </w:r>
      <w:r w:rsidRPr="0078695B">
        <w:rPr>
          <w:rStyle w:val="FootnoteReference"/>
        </w:rPr>
        <w:footnoteReference w:id="74"/>
      </w:r>
      <w:r>
        <w:t xml:space="preserve"> </w:t>
      </w:r>
    </w:p>
    <w:p w14:paraId="4D8696FA" w14:textId="331EB14E" w:rsidR="00414F57" w:rsidRPr="002474A2" w:rsidRDefault="00414F57" w:rsidP="00212B79">
      <w:pPr>
        <w:pStyle w:val="BodyText"/>
        <w:numPr>
          <w:ilvl w:val="2"/>
          <w:numId w:val="2"/>
        </w:numPr>
        <w:rPr>
          <w:i/>
          <w:iCs/>
        </w:rPr>
      </w:pPr>
      <w:r w:rsidRPr="0080356A">
        <w:t xml:space="preserve">The </w:t>
      </w:r>
      <w:r>
        <w:t xml:space="preserve">U.S. </w:t>
      </w:r>
      <w:r w:rsidRPr="0080356A">
        <w:t xml:space="preserve">Supreme Court in </w:t>
      </w:r>
      <w:proofErr w:type="spellStart"/>
      <w:r w:rsidRPr="006C6679">
        <w:rPr>
          <w:i/>
          <w:iCs/>
        </w:rPr>
        <w:t>Rucho</w:t>
      </w:r>
      <w:proofErr w:type="spellEnd"/>
      <w:r w:rsidRPr="0080356A">
        <w:t xml:space="preserve"> gave direct encouragement for state courts to assume the burden of policing partisan gerrymandering.</w:t>
      </w:r>
      <w:r>
        <w:t xml:space="preserve"> </w:t>
      </w:r>
      <w:r w:rsidRPr="0080356A">
        <w:t xml:space="preserve"> While </w:t>
      </w:r>
      <w:r>
        <w:t>the Court</w:t>
      </w:r>
      <w:r w:rsidRPr="0080356A">
        <w:t xml:space="preserve"> asserted that the federal judiciary was </w:t>
      </w:r>
      <w:r w:rsidRPr="006C6679">
        <w:rPr>
          <w:u w:val="single"/>
        </w:rPr>
        <w:t>not</w:t>
      </w:r>
      <w:r w:rsidRPr="0080356A">
        <w:t xml:space="preserve"> the venue to adjudicate the harms caused by partisan gerrymandering, it also claimed that it was not tossing “complaints about districting to echo into a void</w:t>
      </w:r>
      <w:r>
        <w:t>.</w:t>
      </w:r>
      <w:r w:rsidRPr="0080356A">
        <w:t>”</w:t>
      </w:r>
      <w:r w:rsidRPr="0078695B">
        <w:rPr>
          <w:rStyle w:val="FootnoteReference"/>
        </w:rPr>
        <w:footnoteReference w:id="75"/>
      </w:r>
      <w:r>
        <w:t xml:space="preserve">  </w:t>
      </w:r>
      <w:r w:rsidRPr="0080356A">
        <w:t xml:space="preserve">According to the </w:t>
      </w:r>
      <w:r>
        <w:t>C</w:t>
      </w:r>
      <w:r w:rsidRPr="0080356A">
        <w:t xml:space="preserve">ourt majority, among the options left available to police bad behavior are “state </w:t>
      </w:r>
      <w:r>
        <w:t xml:space="preserve">constitutional </w:t>
      </w:r>
      <w:r w:rsidRPr="0080356A">
        <w:t>amendments and legislation placing power to draw electoral districts in the hands of independent commissions, mandating particular districting criteria for their mapmakers, or prohibiting drawing district lines for partisan advantage</w:t>
      </w:r>
      <w:r>
        <w:t>.</w:t>
      </w:r>
      <w:r w:rsidRPr="0080356A">
        <w:t>”</w:t>
      </w:r>
      <w:r w:rsidRPr="0078695B">
        <w:rPr>
          <w:rStyle w:val="FootnoteReference"/>
        </w:rPr>
        <w:footnoteReference w:id="76"/>
      </w:r>
      <w:r>
        <w:t xml:space="preserve">  </w:t>
      </w:r>
      <w:r w:rsidRPr="0080356A">
        <w:t>The Court also note</w:t>
      </w:r>
      <w:r>
        <w:t>d</w:t>
      </w:r>
      <w:r w:rsidRPr="0080356A">
        <w:t xml:space="preserve"> that Congress can use the Election Clause to reform the redistricting proce</w:t>
      </w:r>
      <w:commentRangeStart w:id="13"/>
      <w:r w:rsidRPr="0080356A">
        <w:t>ss</w:t>
      </w:r>
      <w:r w:rsidRPr="0068638F">
        <w:t>.</w:t>
      </w:r>
      <w:r w:rsidRPr="0078695B">
        <w:rPr>
          <w:rStyle w:val="FootnoteReference"/>
        </w:rPr>
        <w:footnoteReference w:id="77"/>
      </w:r>
      <w:r w:rsidRPr="00FB52C4">
        <w:t xml:space="preserve"> </w:t>
      </w:r>
      <w:r>
        <w:t xml:space="preserve"> </w:t>
      </w:r>
      <w:commentRangeEnd w:id="13"/>
      <w:r>
        <w:rPr>
          <w:rStyle w:val="CommentReference"/>
        </w:rPr>
        <w:commentReference w:id="13"/>
      </w:r>
      <w:r w:rsidRPr="0080356A">
        <w:t>What is of</w:t>
      </w:r>
      <w:r w:rsidRPr="006C6679">
        <w:rPr>
          <w:i/>
          <w:iCs/>
        </w:rPr>
        <w:t xml:space="preserve"> </w:t>
      </w:r>
      <w:r w:rsidRPr="0080356A">
        <w:t xml:space="preserve">direct relevance to the 2020 role of state courts in policing partisan gerrymandering is this language in </w:t>
      </w:r>
      <w:proofErr w:type="spellStart"/>
      <w:r w:rsidRPr="006C6679">
        <w:rPr>
          <w:i/>
          <w:iCs/>
        </w:rPr>
        <w:t>Rucho</w:t>
      </w:r>
      <w:proofErr w:type="spellEnd"/>
      <w:r w:rsidRPr="0080356A">
        <w:t xml:space="preserve">: </w:t>
      </w:r>
      <w:r>
        <w:t>“</w:t>
      </w:r>
      <w:r w:rsidRPr="0080356A">
        <w:t>Provisions in state statutes and state constitutions can provide standards and guidance </w:t>
      </w:r>
      <w:r w:rsidRPr="006C6679">
        <w:rPr>
          <w:u w:val="single"/>
        </w:rPr>
        <w:t>for state courts to apply</w:t>
      </w:r>
      <w:r w:rsidRPr="0080356A">
        <w:t>.</w:t>
      </w:r>
      <w:r>
        <w:t>”</w:t>
      </w:r>
      <w:r w:rsidRPr="0078695B">
        <w:rPr>
          <w:rStyle w:val="FootnoteReference"/>
        </w:rPr>
        <w:footnoteReference w:id="78"/>
      </w:r>
      <w:r w:rsidRPr="0080356A">
        <w:t xml:space="preserve"> </w:t>
      </w:r>
      <w:r>
        <w:t xml:space="preserve"> </w:t>
      </w:r>
      <w:r w:rsidRPr="006C6679">
        <w:t>Thus, the Supreme Court clearly distinguished what it now saw as the distinct roles of federal and state courts in policing partisan gerrymandering.</w:t>
      </w:r>
      <w:r w:rsidRPr="00FB52C4">
        <w:t xml:space="preserve"> </w:t>
      </w:r>
    </w:p>
    <w:p w14:paraId="3F5AD1E2" w14:textId="680AE4F6" w:rsidR="00414F57" w:rsidRDefault="00414F57" w:rsidP="00212B79">
      <w:pPr>
        <w:pStyle w:val="BodyText"/>
        <w:numPr>
          <w:ilvl w:val="2"/>
          <w:numId w:val="2"/>
        </w:numPr>
      </w:pPr>
      <w:r w:rsidRPr="0080356A">
        <w:t>The 2010 round provided inspiration for state courts in the 2020 round by showing how provisions affecting gerrymandering could be operationalized and enforced, especially in terms of showing how language such as “free and equal” in a state constitution could be used as a bar against egregious partisan gerrymandering.</w:t>
      </w:r>
      <w:r>
        <w:t xml:space="preserve">  </w:t>
      </w:r>
      <w:r w:rsidRPr="0080356A">
        <w:t xml:space="preserve">Even </w:t>
      </w:r>
      <w:r>
        <w:t>in states where</w:t>
      </w:r>
      <w:r w:rsidRPr="0080356A">
        <w:t xml:space="preserve"> there was not language directly about partisan fairness, </w:t>
      </w:r>
      <w:r>
        <w:t xml:space="preserve">twenty </w:t>
      </w:r>
      <w:r w:rsidRPr="0080356A">
        <w:t>states have constitutional language, such as that requiring elections to be “Free</w:t>
      </w:r>
      <w:r w:rsidRPr="009E6B1A">
        <w:t>,”</w:t>
      </w:r>
      <w:r w:rsidRPr="0080356A">
        <w:t xml:space="preserve"> “Free and Open</w:t>
      </w:r>
      <w:r w:rsidRPr="009E6B1A">
        <w:t>,</w:t>
      </w:r>
      <w:r w:rsidRPr="0080356A">
        <w:t>” or “Free and Equal</w:t>
      </w:r>
      <w:r w:rsidRPr="00EF5841">
        <w:t>.”</w:t>
      </w:r>
      <w:r w:rsidRPr="0078695B">
        <w:rPr>
          <w:rStyle w:val="FootnoteReference"/>
        </w:rPr>
        <w:footnoteReference w:id="79"/>
      </w:r>
      <w:r>
        <w:t xml:space="preserve">  </w:t>
      </w:r>
      <w:r w:rsidRPr="0080356A">
        <w:t xml:space="preserve">The Pennsylvania </w:t>
      </w:r>
      <w:r>
        <w:t xml:space="preserve">Supreme </w:t>
      </w:r>
      <w:r w:rsidRPr="0080356A">
        <w:t xml:space="preserve">Court in </w:t>
      </w:r>
      <w:r w:rsidRPr="006C6679">
        <w:rPr>
          <w:i/>
        </w:rPr>
        <w:t>League of Women Voters</w:t>
      </w:r>
      <w:r w:rsidRPr="0080356A">
        <w:t xml:space="preserve"> was the first state court to creatively reinterpret such language as being violated if there </w:t>
      </w:r>
      <w:r>
        <w:t>was</w:t>
      </w:r>
      <w:r w:rsidRPr="0080356A">
        <w:t xml:space="preserve"> egregious partisan gerrymandering.</w:t>
      </w:r>
      <w:r w:rsidRPr="0078695B">
        <w:rPr>
          <w:rStyle w:val="FootnoteReference"/>
        </w:rPr>
        <w:footnoteReference w:id="80"/>
      </w:r>
      <w:r w:rsidRPr="0080356A">
        <w:t xml:space="preserve"> </w:t>
      </w:r>
    </w:p>
    <w:p w14:paraId="1A329582" w14:textId="711640FF" w:rsidR="00414F57" w:rsidRDefault="00414F57" w:rsidP="00212B79">
      <w:pPr>
        <w:pStyle w:val="BodyText"/>
        <w:numPr>
          <w:ilvl w:val="2"/>
          <w:numId w:val="2"/>
        </w:numPr>
      </w:pPr>
      <w:r>
        <w:t>In</w:t>
      </w:r>
      <w:r w:rsidRPr="0080356A">
        <w:t xml:space="preserve"> the post-</w:t>
      </w:r>
      <w:r w:rsidRPr="00732751">
        <w:rPr>
          <w:i/>
          <w:iCs/>
        </w:rPr>
        <w:t xml:space="preserve">Baker v. </w:t>
      </w:r>
      <w:proofErr w:type="spellStart"/>
      <w:r w:rsidRPr="00732751">
        <w:rPr>
          <w:i/>
          <w:iCs/>
        </w:rPr>
        <w:t>Carr</w:t>
      </w:r>
      <w:proofErr w:type="spellEnd"/>
      <w:r w:rsidRPr="0078695B">
        <w:rPr>
          <w:rStyle w:val="FootnoteReference"/>
        </w:rPr>
        <w:footnoteReference w:id="81"/>
      </w:r>
      <w:r w:rsidRPr="00530C21">
        <w:t xml:space="preserve"> </w:t>
      </w:r>
      <w:r w:rsidRPr="0080356A">
        <w:t>decades</w:t>
      </w:r>
      <w:r>
        <w:t>, state governments were largely under divided control.</w:t>
      </w:r>
      <w:r w:rsidRPr="0078695B">
        <w:rPr>
          <w:rStyle w:val="FootnoteReference"/>
        </w:rPr>
        <w:footnoteReference w:id="82"/>
      </w:r>
      <w:r>
        <w:t xml:space="preserve">  Even when the government was not divided, there was much more crossover voting such that voters would split their ballots between parties.</w:t>
      </w:r>
      <w:r w:rsidRPr="0078695B">
        <w:rPr>
          <w:rStyle w:val="FootnoteReference"/>
        </w:rPr>
        <w:footnoteReference w:id="83"/>
      </w:r>
      <w:r>
        <w:t xml:space="preserve">  Trifecta government</w:t>
      </w:r>
      <w:r w:rsidRPr="0080356A">
        <w:t xml:space="preserve"> </w:t>
      </w:r>
      <w:r>
        <w:t>has increased over time, especially as states have realigned after the Solid South transitioned from Democratic control to Republican control.</w:t>
      </w:r>
      <w:r w:rsidRPr="0078695B">
        <w:rPr>
          <w:rStyle w:val="FootnoteReference"/>
        </w:rPr>
        <w:footnoteReference w:id="84"/>
      </w:r>
      <w:r>
        <w:t xml:space="preserve"> </w:t>
      </w:r>
    </w:p>
    <w:p w14:paraId="219E5DDE" w14:textId="49A3EE58" w:rsidR="00414F57" w:rsidRPr="00B02412" w:rsidRDefault="00414F57" w:rsidP="00212B79">
      <w:pPr>
        <w:pStyle w:val="BodyText"/>
      </w:pPr>
      <w:r w:rsidRPr="0080356A">
        <w:t>In the 2010 redistricting round</w:t>
      </w:r>
      <w:r>
        <w:t xml:space="preserve">, </w:t>
      </w:r>
      <w:r w:rsidRPr="0080356A">
        <w:t xml:space="preserve">Republicans disproportionately had </w:t>
      </w:r>
      <w:r>
        <w:t>party</w:t>
      </w:r>
      <w:r w:rsidRPr="0080356A">
        <w:t xml:space="preserve"> </w:t>
      </w:r>
      <w:r>
        <w:t>control.</w:t>
      </w:r>
      <w:r w:rsidRPr="0078695B">
        <w:rPr>
          <w:rStyle w:val="FootnoteReference"/>
        </w:rPr>
        <w:footnoteReference w:id="85"/>
      </w:r>
      <w:r>
        <w:t xml:space="preserve">  However, this advantage in places where Republicans controlled the process declined in the 2020 round.</w:t>
      </w:r>
      <w:r w:rsidRPr="0078695B">
        <w:rPr>
          <w:rStyle w:val="FootnoteReference"/>
        </w:rPr>
        <w:footnoteReference w:id="86"/>
      </w:r>
      <w:r>
        <w:t xml:space="preserve">  Although the total number of states where the process was controlled by a single party actually increased, and Republicans controlled the process in one additional state and the Democrats in two additional states,</w:t>
      </w:r>
      <w:r w:rsidRPr="0078695B">
        <w:rPr>
          <w:rStyle w:val="FootnoteReference"/>
        </w:rPr>
        <w:footnoteReference w:id="87"/>
      </w:r>
      <w:r>
        <w:t xml:space="preserve"> the advantage that Republicans had in 2010 (162 district advantage) was significantly reduced by 2020 (108 district advantage).</w:t>
      </w:r>
      <w:r w:rsidRPr="0078695B">
        <w:rPr>
          <w:rStyle w:val="FootnoteReference"/>
        </w:rPr>
        <w:footnoteReference w:id="88"/>
      </w:r>
      <w:r>
        <w:t xml:space="preserve">  </w:t>
      </w:r>
    </w:p>
    <w:p w14:paraId="5383C59E" w14:textId="63AB3B90" w:rsidR="00414F57" w:rsidRDefault="00414F57" w:rsidP="00212B79">
      <w:pPr>
        <w:pStyle w:val="BodyText"/>
        <w:numPr>
          <w:ilvl w:val="2"/>
          <w:numId w:val="2"/>
        </w:numPr>
      </w:pPr>
      <w:r w:rsidRPr="0080356A">
        <w:t xml:space="preserve">The incentives for partisan gerrymandering increased in the 2020 round. </w:t>
      </w:r>
      <w:r>
        <w:t xml:space="preserve"> </w:t>
      </w:r>
      <w:r w:rsidRPr="0080356A">
        <w:t xml:space="preserve">On the one hand, the </w:t>
      </w:r>
      <w:r>
        <w:t>U.S.</w:t>
      </w:r>
      <w:r w:rsidRPr="0080356A">
        <w:t xml:space="preserve"> is experiencing hyper levels of </w:t>
      </w:r>
      <w:r>
        <w:t xml:space="preserve">elite </w:t>
      </w:r>
      <w:r w:rsidRPr="0080356A">
        <w:t>party polarization</w:t>
      </w:r>
      <w:r>
        <w:t>,</w:t>
      </w:r>
      <w:r w:rsidRPr="0080356A">
        <w:t xml:space="preserve"> last seen more than a century ago.</w:t>
      </w:r>
      <w:r w:rsidRPr="0078695B">
        <w:rPr>
          <w:rStyle w:val="FootnoteReference"/>
        </w:rPr>
        <w:footnoteReference w:id="89"/>
      </w:r>
      <w:r>
        <w:t xml:space="preserve">  </w:t>
      </w:r>
      <w:r w:rsidRPr="0080356A">
        <w:t>On the other hand, politics is more competitive (for the presidency, control of the Senate, and control of the U.S. House of Representatives) than at any time in the previous 130 years.</w:t>
      </w:r>
      <w:r w:rsidRPr="0078695B">
        <w:rPr>
          <w:rStyle w:val="FootnoteReference"/>
        </w:rPr>
        <w:footnoteReference w:id="90"/>
      </w:r>
      <w:r>
        <w:t xml:space="preserve">  </w:t>
      </w:r>
      <w:r w:rsidRPr="0080356A">
        <w:t xml:space="preserve">That level of competition raises the stakes for congressional gerrymandering </w:t>
      </w:r>
      <w:r>
        <w:t xml:space="preserve">since </w:t>
      </w:r>
      <w:r w:rsidRPr="0080356A">
        <w:t>small shift</w:t>
      </w:r>
      <w:r>
        <w:t>s</w:t>
      </w:r>
      <w:r w:rsidRPr="0080356A">
        <w:t xml:space="preserve"> in the number of House seats could </w:t>
      </w:r>
      <w:r>
        <w:t xml:space="preserve">be decisive for either party to gain </w:t>
      </w:r>
      <w:r w:rsidRPr="0080356A">
        <w:t>complete control over the national government.</w:t>
      </w:r>
    </w:p>
    <w:p w14:paraId="0141328B" w14:textId="70344300" w:rsidR="00414F57" w:rsidRDefault="00414F57" w:rsidP="00212B79">
      <w:pPr>
        <w:pStyle w:val="BodyText"/>
        <w:numPr>
          <w:ilvl w:val="2"/>
          <w:numId w:val="2"/>
        </w:numPr>
      </w:pPr>
      <w:r w:rsidRPr="0080356A">
        <w:t xml:space="preserve">There was not a perfect congruence between control of the legislative </w:t>
      </w:r>
      <w:r w:rsidRPr="00FB52C4">
        <w:rPr>
          <w:u w:val="single"/>
        </w:rPr>
        <w:t>and</w:t>
      </w:r>
      <w:r w:rsidRPr="0080356A">
        <w:t xml:space="preserve"> executive branches of a state </w:t>
      </w:r>
      <w:r w:rsidRPr="00FB52C4">
        <w:rPr>
          <w:u w:val="single"/>
        </w:rPr>
        <w:t>and</w:t>
      </w:r>
      <w:r w:rsidRPr="0080356A">
        <w:t xml:space="preserve"> dominance vis</w:t>
      </w:r>
      <w:r>
        <w:t>-à-v</w:t>
      </w:r>
      <w:r w:rsidRPr="0080356A">
        <w:t>is the partisan identification of state supreme court justices.</w:t>
      </w:r>
      <w:r>
        <w:t xml:space="preserve"> </w:t>
      </w:r>
      <w:r w:rsidRPr="0080356A">
        <w:t xml:space="preserve"> Because of longer terms for judicial </w:t>
      </w:r>
      <w:r>
        <w:t>officers, at-large elections, partisan (or nonpartisan) contests versus appointment, and other dynamics</w:t>
      </w:r>
      <w:r w:rsidRPr="00F912CF">
        <w:t>,</w:t>
      </w:r>
      <w:r>
        <w:t xml:space="preserve"> including gerrymandered legislatures</w:t>
      </w:r>
      <w:r w:rsidRPr="0080356A">
        <w:t>, state courts were somewhat more Democratic than state legislatures</w:t>
      </w:r>
      <w:r>
        <w:t>.</w:t>
      </w:r>
      <w:r w:rsidRPr="0078695B">
        <w:rPr>
          <w:rStyle w:val="FootnoteReference"/>
        </w:rPr>
        <w:footnoteReference w:id="91"/>
      </w:r>
      <w:r>
        <w:t xml:space="preserve">  Relevant here, i</w:t>
      </w:r>
      <w:r w:rsidRPr="0080356A">
        <w:t>n some states, the balance of partisan identifications on the court was such that if most or all of the justices who identified with the minority party found a map unconstitutional under state law, even if only one or a few justices whose party was congruent with that of the party in legislative control declined to support a map from that party</w:t>
      </w:r>
      <w:r>
        <w:t>,</w:t>
      </w:r>
      <w:r w:rsidRPr="0078695B">
        <w:rPr>
          <w:rStyle w:val="FootnoteReference"/>
        </w:rPr>
        <w:footnoteReference w:id="92"/>
      </w:r>
      <w:r w:rsidRPr="0080356A">
        <w:t xml:space="preserve"> the state court might, by a divided vote, nonetheless end up rejecting that map as unconstitutional.</w:t>
      </w:r>
      <w:r w:rsidRPr="0078695B">
        <w:rPr>
          <w:rStyle w:val="FootnoteReference"/>
        </w:rPr>
        <w:footnoteReference w:id="93"/>
      </w:r>
    </w:p>
    <w:p w14:paraId="3D3CA070" w14:textId="429D1D1F" w:rsidR="00414F57" w:rsidRDefault="00414F57" w:rsidP="00212B79">
      <w:pPr>
        <w:pStyle w:val="BodyText"/>
        <w:numPr>
          <w:ilvl w:val="2"/>
          <w:numId w:val="2"/>
        </w:numPr>
      </w:pPr>
      <w:r>
        <w:t xml:space="preserve">Data from the federal census is required for the purpose of reapportionment and redistricting the House of Representatives.  </w:t>
      </w:r>
      <w:r w:rsidRPr="0080356A">
        <w:t>The Census</w:t>
      </w:r>
      <w:r>
        <w:t xml:space="preserve"> Bureau’s</w:t>
      </w:r>
      <w:r w:rsidRPr="0080356A">
        <w:t xml:space="preserve"> report to the states of the data needed for redistricting was delayed to an unprecedented extent</w:t>
      </w:r>
      <w:r>
        <w:t>.</w:t>
      </w:r>
      <w:r w:rsidRPr="0078695B">
        <w:rPr>
          <w:rStyle w:val="FootnoteReference"/>
        </w:rPr>
        <w:footnoteReference w:id="94"/>
      </w:r>
      <w:r>
        <w:t xml:space="preserve">  Usually delivered by April 1 in the year ended in “1” (and usually released earlier on a rolling basis</w:t>
      </w:r>
      <w:r w:rsidRPr="00F912CF">
        <w:t>,</w:t>
      </w:r>
      <w:r>
        <w:t xml:space="preserve"> so states that have legislative elections in odd years have the data with enough time to complete their new districting plans), it was not delivered until August 12,</w:t>
      </w:r>
      <w:r w:rsidRPr="0080356A">
        <w:t xml:space="preserve"> four months late.</w:t>
      </w:r>
      <w:r w:rsidRPr="0078695B">
        <w:rPr>
          <w:rStyle w:val="FootnoteReference"/>
        </w:rPr>
        <w:footnoteReference w:id="95"/>
      </w:r>
      <w:r>
        <w:t xml:space="preserve">  </w:t>
      </w:r>
      <w:r w:rsidRPr="0080356A">
        <w:t>This delay had consequences for how the redistricting process played out</w:t>
      </w:r>
      <w:r>
        <w:t xml:space="preserve">.  Pertinent to our current discussion, the delay of data meant that there was a shorter time between enactment and an election, and that resulted in less </w:t>
      </w:r>
      <w:r w:rsidRPr="009B652D">
        <w:t>time for a plan to be litigated as being violative of state or federal law.</w:t>
      </w:r>
      <w:r>
        <w:t xml:space="preserve">   </w:t>
      </w:r>
      <w:r w:rsidRPr="009B652D">
        <w:t xml:space="preserve">The consequences of delay in map-making by the primary redistricting authority </w:t>
      </w:r>
      <w:r w:rsidRPr="00F912CF">
        <w:t>are</w:t>
      </w:r>
      <w:r w:rsidRPr="009B652D">
        <w:t xml:space="preserve"> elaborated on in point</w:t>
      </w:r>
      <w:r>
        <w:t xml:space="preserve"> twelve</w:t>
      </w:r>
      <w:r w:rsidRPr="009B652D">
        <w:t>.</w:t>
      </w:r>
    </w:p>
    <w:p w14:paraId="59E3CD64" w14:textId="4712D4F3" w:rsidR="00414F57" w:rsidRDefault="00414F57" w:rsidP="00212B79">
      <w:pPr>
        <w:pStyle w:val="BodyText"/>
        <w:numPr>
          <w:ilvl w:val="2"/>
          <w:numId w:val="2"/>
        </w:numPr>
      </w:pPr>
      <w:r w:rsidRPr="009C73A3">
        <w:t xml:space="preserve">The Supreme Court’s gutting of Section </w:t>
      </w:r>
      <w:r>
        <w:t>Five</w:t>
      </w:r>
      <w:r w:rsidRPr="009C73A3">
        <w:t xml:space="preserve"> of the Voting Rights Act in </w:t>
      </w:r>
      <w:r w:rsidRPr="004B6F05">
        <w:rPr>
          <w:i/>
          <w:iCs/>
        </w:rPr>
        <w:t>Shelby County v. Holder</w:t>
      </w:r>
      <w:r w:rsidRPr="0078695B">
        <w:rPr>
          <w:rStyle w:val="FootnoteReference"/>
        </w:rPr>
        <w:footnoteReference w:id="96"/>
      </w:r>
      <w:r w:rsidRPr="00A35BE3">
        <w:t xml:space="preserve"> </w:t>
      </w:r>
      <w:r w:rsidRPr="004B6F05">
        <w:t>represents a radical turn from the previous five decades of redistricting</w:t>
      </w:r>
      <w:r w:rsidRPr="009E2F11">
        <w:t>.</w:t>
      </w:r>
      <w:r w:rsidRPr="0078695B">
        <w:rPr>
          <w:rStyle w:val="FootnoteReference"/>
        </w:rPr>
        <w:footnoteReference w:id="97"/>
      </w:r>
      <w:r>
        <w:rPr>
          <w:rStyle w:val="FootnoteReference"/>
        </w:rPr>
        <w:t xml:space="preserve"> </w:t>
      </w:r>
      <w:r>
        <w:t xml:space="preserve">  </w:t>
      </w:r>
      <w:r w:rsidRPr="004B6F05">
        <w:t xml:space="preserve">Section </w:t>
      </w:r>
      <w:r>
        <w:t xml:space="preserve">Five </w:t>
      </w:r>
      <w:r w:rsidRPr="004B6F05">
        <w:t>of the Voting Right Act</w:t>
      </w:r>
      <w:r w:rsidRPr="009E2F11">
        <w:t xml:space="preserve"> required preclearance by the Voting Rights Section of</w:t>
      </w:r>
      <w:r w:rsidRPr="004B6F05">
        <w:t xml:space="preserve"> the Civil Rights Division of the U.S. Department of Justice or the District Court for the District of Columbia of any election law changes, including redistricting.</w:t>
      </w:r>
      <w:r w:rsidRPr="0078695B">
        <w:rPr>
          <w:rStyle w:val="FootnoteReference"/>
        </w:rPr>
        <w:footnoteReference w:id="98"/>
      </w:r>
      <w:r>
        <w:t xml:space="preserve">  </w:t>
      </w:r>
      <w:r w:rsidRPr="004B6F05">
        <w:t xml:space="preserve">The trigger clause for Section </w:t>
      </w:r>
      <w:r>
        <w:t>Five</w:t>
      </w:r>
      <w:r w:rsidRPr="004B6F05">
        <w:t xml:space="preserve"> was held to rely on outdated data (voter turnout by race) to identify which states (or portions of states) would come under preclearance scrutiny</w:t>
      </w:r>
      <w:r>
        <w:t>.</w:t>
      </w:r>
      <w:r w:rsidRPr="0078695B">
        <w:rPr>
          <w:rStyle w:val="FootnoteReference"/>
        </w:rPr>
        <w:footnoteReference w:id="99"/>
      </w:r>
      <w:r>
        <w:t xml:space="preserve">  </w:t>
      </w:r>
      <w:r w:rsidRPr="004B6F05">
        <w:t xml:space="preserve">At the time of the 2010 redistricting cycle, Section </w:t>
      </w:r>
      <w:r>
        <w:t xml:space="preserve">Five </w:t>
      </w:r>
      <w:r w:rsidRPr="004B6F05">
        <w:t>applied to sixteen states in whole or in part</w:t>
      </w:r>
      <w:r w:rsidRPr="00A55BB9">
        <w:t>—</w:t>
      </w:r>
      <w:r w:rsidRPr="004B6F05">
        <w:t>most of the southern states and some other states with substantial minority populations</w:t>
      </w:r>
      <w:r>
        <w:t>.</w:t>
      </w:r>
      <w:r w:rsidRPr="0078695B">
        <w:rPr>
          <w:rStyle w:val="FootnoteReference"/>
        </w:rPr>
        <w:footnoteReference w:id="100"/>
      </w:r>
      <w:r>
        <w:t xml:space="preserve">  </w:t>
      </w:r>
      <w:r w:rsidRPr="004B6F05">
        <w:t>Now it applies to none.</w:t>
      </w:r>
      <w:r w:rsidRPr="0078695B">
        <w:rPr>
          <w:rStyle w:val="FootnoteReference"/>
        </w:rPr>
        <w:footnoteReference w:id="101"/>
      </w:r>
      <w:r w:rsidRPr="004B6F05">
        <w:t xml:space="preserve"> </w:t>
      </w:r>
      <w:r>
        <w:t xml:space="preserve"> </w:t>
      </w:r>
      <w:r w:rsidRPr="004B6F05">
        <w:t xml:space="preserve">Because of the partisan divisions and polarization in Congress, Section </w:t>
      </w:r>
      <w:r>
        <w:t>Four</w:t>
      </w:r>
      <w:r w:rsidRPr="004B6F05">
        <w:t xml:space="preserve"> (the trigger clause) has not been restored</w:t>
      </w:r>
      <w:r>
        <w:t>,</w:t>
      </w:r>
      <w:r w:rsidRPr="0078695B">
        <w:rPr>
          <w:rStyle w:val="FootnoteReference"/>
        </w:rPr>
        <w:footnoteReference w:id="102"/>
      </w:r>
      <w:r w:rsidRPr="004B6F05">
        <w:t xml:space="preserve"> and the present composition of the U.S. Supreme Court suggests that even if a better designed trigger clause were to be passed by Congress</w:t>
      </w:r>
      <w:r>
        <w:t>,</w:t>
      </w:r>
      <w:r w:rsidRPr="004B6F05">
        <w:t xml:space="preserve"> it might not survive Supreme Court review.</w:t>
      </w:r>
      <w:r>
        <w:t xml:space="preserve">  </w:t>
      </w:r>
      <w:r w:rsidRPr="0080356A">
        <w:t xml:space="preserve">Without preclearance, states previously covered under Section </w:t>
      </w:r>
      <w:r>
        <w:t xml:space="preserve">Five </w:t>
      </w:r>
      <w:r w:rsidRPr="0080356A">
        <w:t>need not submit their plans for approval by the federal government as non-retrogressive.</w:t>
      </w:r>
      <w:r w:rsidRPr="0078695B">
        <w:rPr>
          <w:rStyle w:val="FootnoteReference"/>
        </w:rPr>
        <w:footnoteReference w:id="103"/>
      </w:r>
      <w:r>
        <w:t xml:space="preserve">  </w:t>
      </w:r>
      <w:r w:rsidRPr="0080356A">
        <w:t xml:space="preserve">Taking advantage of this new freedom, some previously covered states neglected to draw districts that would have been required by Section </w:t>
      </w:r>
      <w:r>
        <w:t xml:space="preserve">Five </w:t>
      </w:r>
      <w:r w:rsidRPr="0080356A">
        <w:t xml:space="preserve">and failed to draw districts that would be seen as required by Section </w:t>
      </w:r>
      <w:r>
        <w:t>Two</w:t>
      </w:r>
      <w:r w:rsidRPr="0080356A">
        <w:t xml:space="preserve"> under existing case law</w:t>
      </w:r>
      <w:r>
        <w:t>.</w:t>
      </w:r>
      <w:r w:rsidRPr="0078695B">
        <w:rPr>
          <w:rStyle w:val="FootnoteReference"/>
        </w:rPr>
        <w:footnoteReference w:id="104"/>
      </w:r>
    </w:p>
    <w:p w14:paraId="134B5F6E" w14:textId="29EF029C" w:rsidR="00414F57" w:rsidRPr="009B652D" w:rsidRDefault="00414F57" w:rsidP="00212B79">
      <w:pPr>
        <w:pStyle w:val="BodyText"/>
      </w:pPr>
      <w:r w:rsidRPr="000A7B2E">
        <w:t>It might not seem that a provision about racial/ethnic representation would be that relevant to issues of partisan gerrymandering</w:t>
      </w:r>
      <w:r>
        <w:t xml:space="preserve"> but,</w:t>
      </w:r>
      <w:r w:rsidRPr="000A7B2E">
        <w:t xml:space="preserve"> in reality, the two are highly </w:t>
      </w:r>
      <w:r w:rsidRPr="007E7E1C">
        <w:rPr>
          <w:bCs/>
        </w:rPr>
        <w:t>connected</w:t>
      </w:r>
      <w:r w:rsidRPr="000A7B2E">
        <w:t>.</w:t>
      </w:r>
      <w:r w:rsidRPr="0078695B">
        <w:rPr>
          <w:rStyle w:val="FootnoteReference"/>
        </w:rPr>
        <w:footnoteReference w:id="105"/>
      </w:r>
      <w:r>
        <w:t xml:space="preserve">  </w:t>
      </w:r>
      <w:r w:rsidRPr="000A7B2E">
        <w:t>In states with substantial minority populations, the consequences of maps for racial representation and the consequences of those same maps for partisan representation are usually inextricably intertwined.</w:t>
      </w:r>
      <w:r w:rsidRPr="0078695B">
        <w:rPr>
          <w:rStyle w:val="FootnoteReference"/>
        </w:rPr>
        <w:footnoteReference w:id="106"/>
      </w:r>
      <w:r>
        <w:t xml:space="preserve">  </w:t>
      </w:r>
      <w:r w:rsidRPr="000A7B2E">
        <w:t xml:space="preserve">Minority populations are still heavily Democratic, while non-Hispanic Whites tend to vote Republican, with the proportion of non-Hispanic Whites voting Republican in some southern states now at or over </w:t>
      </w:r>
      <w:r>
        <w:t>seventy percent</w:t>
      </w:r>
      <w:r w:rsidRPr="000A7B2E">
        <w:t>.</w:t>
      </w:r>
      <w:r w:rsidRPr="0078695B">
        <w:rPr>
          <w:rStyle w:val="FootnoteReference"/>
        </w:rPr>
        <w:footnoteReference w:id="107"/>
      </w:r>
      <w:r>
        <w:t xml:space="preserve"> </w:t>
      </w:r>
      <w:r w:rsidRPr="000A7B2E">
        <w:t xml:space="preserve">By “cracking” (dispersal gerrymandering) or “packing” (concentration gerrymandering) </w:t>
      </w:r>
      <w:r w:rsidRPr="00FB52C4">
        <w:rPr>
          <w:u w:val="single"/>
        </w:rPr>
        <w:t>minority voters</w:t>
      </w:r>
      <w:r w:rsidRPr="000A7B2E">
        <w:t xml:space="preserve">, Republicans can obtain </w:t>
      </w:r>
      <w:r w:rsidRPr="00FB52C4">
        <w:rPr>
          <w:u w:val="single"/>
        </w:rPr>
        <w:t>partisan</w:t>
      </w:r>
      <w:r w:rsidRPr="000A7B2E">
        <w:t xml:space="preserve"> advantage.</w:t>
      </w:r>
      <w:r>
        <w:t xml:space="preserve">  </w:t>
      </w:r>
      <w:r w:rsidRPr="000A7B2E">
        <w:t xml:space="preserve">Thus, when Section </w:t>
      </w:r>
      <w:r>
        <w:t xml:space="preserve">Five </w:t>
      </w:r>
      <w:r w:rsidRPr="000A7B2E">
        <w:t xml:space="preserve">preclearance was eliminated in </w:t>
      </w:r>
      <w:r w:rsidRPr="000A7B2E">
        <w:rPr>
          <w:i/>
        </w:rPr>
        <w:t>Shelby</w:t>
      </w:r>
      <w:r w:rsidRPr="000A7B2E">
        <w:t xml:space="preserve">, it is now much easier for Republicans in states under complete Republican control to disregard the requirements of satisfying Section </w:t>
      </w:r>
      <w:r>
        <w:t>Two</w:t>
      </w:r>
      <w:r w:rsidRPr="000A7B2E">
        <w:t xml:space="preserve"> of the Voting Rights and choose to manipulate minority population concentrations in the maps that are passed</w:t>
      </w:r>
      <w:r>
        <w:t>,</w:t>
      </w:r>
      <w:r w:rsidRPr="000A7B2E">
        <w:t xml:space="preserve"> in a way that benefits them in partisan terms.</w:t>
      </w:r>
      <w:r>
        <w:t xml:space="preserve">  </w:t>
      </w:r>
      <w:r w:rsidRPr="00DB7211">
        <w:t xml:space="preserve">Even when subsequently found as in violation of </w:t>
      </w:r>
      <w:r>
        <w:t>Section Two</w:t>
      </w:r>
      <w:r w:rsidRPr="00DB7211">
        <w:t xml:space="preserve">, a remedy might not occur until after one or </w:t>
      </w:r>
      <w:r>
        <w:t xml:space="preserve">even </w:t>
      </w:r>
      <w:r w:rsidRPr="00DB7211">
        <w:t>several elections are held under discriminatory maps.</w:t>
      </w:r>
      <w:r>
        <w:t xml:space="preserve"> </w:t>
      </w:r>
    </w:p>
    <w:p w14:paraId="4D98BA3B" w14:textId="2381FF3C" w:rsidR="00414F57" w:rsidRDefault="00414F57" w:rsidP="00212B79">
      <w:pPr>
        <w:pStyle w:val="BodyText"/>
        <w:numPr>
          <w:ilvl w:val="2"/>
          <w:numId w:val="2"/>
        </w:numPr>
      </w:pPr>
      <w:r w:rsidRPr="00DB7211">
        <w:t xml:space="preserve">Challenges to the application of the </w:t>
      </w:r>
      <w:proofErr w:type="spellStart"/>
      <w:r w:rsidRPr="00DB7211">
        <w:rPr>
          <w:i/>
          <w:iCs/>
        </w:rPr>
        <w:t>Gingles</w:t>
      </w:r>
      <w:proofErr w:type="spellEnd"/>
      <w:r w:rsidRPr="0078695B">
        <w:rPr>
          <w:rStyle w:val="FootnoteReference"/>
        </w:rPr>
        <w:footnoteReference w:id="108"/>
      </w:r>
      <w:r w:rsidRPr="00DB7211">
        <w:t xml:space="preserve"> prongs for identifying a violation of </w:t>
      </w:r>
      <w:r>
        <w:t>Section Two</w:t>
      </w:r>
      <w:r w:rsidRPr="00DB7211">
        <w:t xml:space="preserve"> have been </w:t>
      </w:r>
      <w:r w:rsidRPr="009A2739">
        <w:t>brought</w:t>
      </w:r>
      <w:r w:rsidRPr="00DB7211">
        <w:t>.</w:t>
      </w:r>
      <w:r w:rsidRPr="0078695B">
        <w:rPr>
          <w:rStyle w:val="FootnoteReference"/>
        </w:rPr>
        <w:footnoteReference w:id="109"/>
      </w:r>
      <w:r>
        <w:t xml:space="preserve">  </w:t>
      </w:r>
      <w:r w:rsidRPr="00DB7211">
        <w:t xml:space="preserve">The claim is that Section </w:t>
      </w:r>
      <w:r>
        <w:t>Two</w:t>
      </w:r>
      <w:r w:rsidRPr="00DB7211">
        <w:t xml:space="preserve"> requires plaintiffs to show that a </w:t>
      </w:r>
      <w:r w:rsidRPr="00DB7211">
        <w:rPr>
          <w:i/>
          <w:iCs/>
        </w:rPr>
        <w:t>race-blind</w:t>
      </w:r>
      <w:r w:rsidRPr="00DB7211">
        <w:t xml:space="preserve"> map could have been drawn </w:t>
      </w:r>
      <w:r w:rsidRPr="009A2739">
        <w:t xml:space="preserve">(or perhaps even was </w:t>
      </w:r>
      <w:r w:rsidRPr="009A2739">
        <w:rPr>
          <w:i/>
          <w:iCs/>
        </w:rPr>
        <w:t>likely</w:t>
      </w:r>
      <w:r w:rsidRPr="009A2739">
        <w:t xml:space="preserve"> to be drawn)</w:t>
      </w:r>
      <w:r w:rsidRPr="00DB7211">
        <w:t xml:space="preserve"> </w:t>
      </w:r>
      <w:r>
        <w:t>to</w:t>
      </w:r>
      <w:r w:rsidRPr="009A2739">
        <w:t xml:space="preserve"> satisf</w:t>
      </w:r>
      <w:r>
        <w:t>y</w:t>
      </w:r>
      <w:r w:rsidRPr="009A2739">
        <w:t xml:space="preserve"> the first prong of the three-pronged </w:t>
      </w:r>
      <w:proofErr w:type="spellStart"/>
      <w:r w:rsidRPr="009A2739">
        <w:rPr>
          <w:i/>
          <w:iCs/>
        </w:rPr>
        <w:t>Gingles</w:t>
      </w:r>
      <w:proofErr w:type="spellEnd"/>
      <w:r w:rsidRPr="009A2739">
        <w:t xml:space="preserve"> test for a Section </w:t>
      </w:r>
      <w:r>
        <w:t>Two</w:t>
      </w:r>
      <w:r w:rsidRPr="009A2739">
        <w:t xml:space="preserve"> violation</w:t>
      </w:r>
      <w:r>
        <w:t>.</w:t>
      </w:r>
      <w:r w:rsidRPr="0078695B">
        <w:rPr>
          <w:rStyle w:val="FootnoteReference"/>
        </w:rPr>
        <w:footnoteReference w:id="110"/>
      </w:r>
      <w:r>
        <w:t xml:space="preserve">  The first prong</w:t>
      </w:r>
      <w:r w:rsidRPr="00DB7211">
        <w:t xml:space="preserve"> requires a district that is reasonably compact containing a majority of the protected minority to be drawn.</w:t>
      </w:r>
      <w:r w:rsidRPr="0078695B">
        <w:rPr>
          <w:rStyle w:val="FootnoteReference"/>
        </w:rPr>
        <w:footnoteReference w:id="111"/>
      </w:r>
      <w:r>
        <w:t xml:space="preserve">  Just as the elimination of Section Five had consequences for the feasibility of partisan gerrymandering, the elimination of Section Two as it is presently implemented, and its replacement by a requirement for entirely race-blind mapmaking, would make partisan gerrymandering much easier.</w:t>
      </w:r>
    </w:p>
    <w:p w14:paraId="772D36E8" w14:textId="4B445E46" w:rsidR="00414F57" w:rsidRPr="00915943" w:rsidRDefault="00414F57" w:rsidP="00212B79">
      <w:pPr>
        <w:pStyle w:val="BodyText"/>
        <w:numPr>
          <w:ilvl w:val="2"/>
          <w:numId w:val="2"/>
        </w:numPr>
      </w:pPr>
      <w:r w:rsidRPr="00EA44DD">
        <w:t xml:space="preserve">Beginning in the 2010 redistricting round and continuing </w:t>
      </w:r>
      <w:r>
        <w:t>throughout the decade</w:t>
      </w:r>
      <w:r w:rsidRPr="00F912CF">
        <w:t>,</w:t>
      </w:r>
      <w:r w:rsidRPr="00EA44DD">
        <w:t xml:space="preserve"> we saw dramatic changes in which </w:t>
      </w:r>
      <w:r w:rsidRPr="00FB52C4">
        <w:rPr>
          <w:u w:val="single"/>
        </w:rPr>
        <w:t>type</w:t>
      </w:r>
      <w:r w:rsidRPr="00EA44DD">
        <w:t xml:space="preserve"> of litigant was motivated to challenge redistricting plans under the </w:t>
      </w:r>
      <w:r w:rsidRPr="00DB7211">
        <w:rPr>
          <w:i/>
          <w:iCs/>
        </w:rPr>
        <w:t xml:space="preserve">Shaw </w:t>
      </w:r>
      <w:r w:rsidRPr="00EA44DD">
        <w:t>standard that race could not be used as the preponderant motive in how (all or some) of the district lines were drawn in a plan.</w:t>
      </w:r>
      <w:r w:rsidRPr="0078695B">
        <w:rPr>
          <w:rStyle w:val="FootnoteReference"/>
        </w:rPr>
        <w:footnoteReference w:id="112"/>
      </w:r>
      <w:r>
        <w:t xml:space="preserve">  </w:t>
      </w:r>
      <w:r w:rsidRPr="00EA44DD">
        <w:t xml:space="preserve">When the </w:t>
      </w:r>
      <w:r w:rsidRPr="00DB7211">
        <w:rPr>
          <w:i/>
          <w:iCs/>
        </w:rPr>
        <w:t>Shaw</w:t>
      </w:r>
      <w:r w:rsidRPr="00EA44DD">
        <w:t xml:space="preserve"> doctrine first came into play it was </w:t>
      </w:r>
      <w:r>
        <w:t>W</w:t>
      </w:r>
      <w:r w:rsidRPr="00EA44DD">
        <w:t>hites, conservatives</w:t>
      </w:r>
      <w:r>
        <w:t>,</w:t>
      </w:r>
      <w:r w:rsidRPr="00EA44DD">
        <w:t xml:space="preserve"> and Republicans who brought </w:t>
      </w:r>
      <w:r w:rsidRPr="00DB7211">
        <w:rPr>
          <w:i/>
          <w:iCs/>
        </w:rPr>
        <w:t>Shaw</w:t>
      </w:r>
      <w:r w:rsidRPr="00EA44DD">
        <w:t xml:space="preserve"> </w:t>
      </w:r>
      <w:r>
        <w:t>law</w:t>
      </w:r>
      <w:r w:rsidRPr="00EA44DD">
        <w:t>suits</w:t>
      </w:r>
      <w:r>
        <w:t xml:space="preserve">; </w:t>
      </w:r>
      <w:r w:rsidRPr="00EA44DD">
        <w:t>minorities, liberals, and Democrats opposed them</w:t>
      </w:r>
      <w:r>
        <w:t>.</w:t>
      </w:r>
      <w:r w:rsidRPr="0078695B">
        <w:rPr>
          <w:rStyle w:val="FootnoteReference"/>
        </w:rPr>
        <w:footnoteReference w:id="113"/>
      </w:r>
      <w:r>
        <w:t xml:space="preserve">  There have been major changes regarding the</w:t>
      </w:r>
      <w:r w:rsidRPr="00EA44DD">
        <w:t xml:space="preserve"> motivation for using a </w:t>
      </w:r>
      <w:r w:rsidRPr="003973DA">
        <w:rPr>
          <w:i/>
          <w:iCs/>
        </w:rPr>
        <w:t>Shaw</w:t>
      </w:r>
      <w:r w:rsidRPr="00EA44DD">
        <w:t>-based strategy to challenge a map.</w:t>
      </w:r>
      <w:r>
        <w:t xml:space="preserve">  </w:t>
      </w:r>
      <w:r w:rsidRPr="00EA44DD">
        <w:t>On the one hand</w:t>
      </w:r>
      <w:r>
        <w:t>,</w:t>
      </w:r>
      <w:r w:rsidRPr="00EA44DD">
        <w:t xml:space="preserve"> there was a principled belief that the only legitimate kind of redistricting was race-neutral (if not race-blind).</w:t>
      </w:r>
      <w:r w:rsidRPr="0078695B">
        <w:rPr>
          <w:rStyle w:val="FootnoteReference"/>
        </w:rPr>
        <w:footnoteReference w:id="114"/>
      </w:r>
      <w:r>
        <w:t xml:space="preserve"> </w:t>
      </w:r>
      <w:r w:rsidRPr="00EA44DD">
        <w:t>On the other hand, there was the strategic consideration that if a racial gerrymander was undone then the partisan gerrymander that it helped to effectuate would be mitigated even if not eliminated.</w:t>
      </w:r>
      <w:r w:rsidRPr="0078695B">
        <w:rPr>
          <w:rStyle w:val="FootnoteReference"/>
        </w:rPr>
        <w:footnoteReference w:id="115"/>
      </w:r>
      <w:r>
        <w:t xml:space="preserve">  </w:t>
      </w:r>
      <w:r w:rsidRPr="00EA44DD">
        <w:t>When</w:t>
      </w:r>
      <w:r>
        <w:t xml:space="preserve"> the</w:t>
      </w:r>
      <w:r w:rsidRPr="00EA44DD">
        <w:t xml:space="preserve"> </w:t>
      </w:r>
      <w:r w:rsidRPr="003973DA">
        <w:rPr>
          <w:i/>
          <w:iCs/>
        </w:rPr>
        <w:t>Shaw</w:t>
      </w:r>
      <w:r w:rsidRPr="00EA44DD">
        <w:t xml:space="preserve"> </w:t>
      </w:r>
      <w:r>
        <w:t xml:space="preserve">decision </w:t>
      </w:r>
      <w:r w:rsidRPr="00EA44DD">
        <w:t>came down</w:t>
      </w:r>
      <w:r>
        <w:t>,</w:t>
      </w:r>
      <w:r w:rsidRPr="00EA44DD">
        <w:t xml:space="preserve"> control of most southern legislatures was still in the hands of the Democrats, and so the partisan gerrymander that litigators sought to unravel was one favoring Democrats.</w:t>
      </w:r>
      <w:commentRangeStart w:id="14"/>
      <w:r w:rsidRPr="0078695B">
        <w:rPr>
          <w:rStyle w:val="FootnoteReference"/>
        </w:rPr>
        <w:footnoteReference w:id="116"/>
      </w:r>
      <w:commentRangeEnd w:id="14"/>
      <w:r>
        <w:rPr>
          <w:rStyle w:val="CommentReference"/>
        </w:rPr>
        <w:commentReference w:id="14"/>
      </w:r>
      <w:r>
        <w:t xml:space="preserve">  </w:t>
      </w:r>
      <w:r w:rsidRPr="00EA44DD">
        <w:t>But as time wore on, southern states came under Republican control</w:t>
      </w:r>
      <w:r>
        <w:t xml:space="preserve"> </w:t>
      </w:r>
      <w:r w:rsidRPr="00EA44DD">
        <w:t xml:space="preserve">and so the incentives to bring a </w:t>
      </w:r>
      <w:r w:rsidRPr="003973DA">
        <w:rPr>
          <w:i/>
          <w:iCs/>
        </w:rPr>
        <w:t>Shaw</w:t>
      </w:r>
      <w:r w:rsidRPr="00EA44DD">
        <w:t>-type lawsuit flipped.</w:t>
      </w:r>
      <w:r w:rsidRPr="0078695B">
        <w:rPr>
          <w:rStyle w:val="FootnoteReference"/>
        </w:rPr>
        <w:footnoteReference w:id="117"/>
      </w:r>
      <w:r>
        <w:t xml:space="preserve">  </w:t>
      </w:r>
      <w:r w:rsidRPr="00EA44DD">
        <w:t>Now it</w:t>
      </w:r>
      <w:r>
        <w:t xml:space="preserve"> is</w:t>
      </w:r>
      <w:r w:rsidRPr="00EA44DD">
        <w:t xml:space="preserve"> Democrat</w:t>
      </w:r>
      <w:r>
        <w:t>ic and minority interest groups</w:t>
      </w:r>
      <w:r w:rsidRPr="00EA44DD">
        <w:t xml:space="preserve"> who are most likely to file a </w:t>
      </w:r>
      <w:r w:rsidRPr="003973DA">
        <w:rPr>
          <w:i/>
          <w:iCs/>
        </w:rPr>
        <w:t>Shaw</w:t>
      </w:r>
      <w:r w:rsidRPr="00EA44DD">
        <w:t xml:space="preserve">-type </w:t>
      </w:r>
      <w:r>
        <w:t xml:space="preserve">litigation as </w:t>
      </w:r>
      <w:r w:rsidRPr="00EA44DD">
        <w:t>Republicans redistrict in a way that packs minority voters into a handful of districts</w:t>
      </w:r>
      <w:r>
        <w:t xml:space="preserve"> (which has the effect of a packing partisan gerrymandering benefiting Republicans)</w:t>
      </w:r>
      <w:r w:rsidRPr="00EA44DD">
        <w:t xml:space="preserve"> in proportions well beyond what is needed to provide the minority community a realistic opportunity to elect candidates of its choice</w:t>
      </w:r>
      <w:r>
        <w:t>.</w:t>
      </w:r>
      <w:r w:rsidRPr="0078695B">
        <w:rPr>
          <w:rStyle w:val="FootnoteReference"/>
        </w:rPr>
        <w:footnoteReference w:id="118"/>
      </w:r>
      <w:r>
        <w:t xml:space="preserve">  </w:t>
      </w:r>
      <w:r w:rsidRPr="00EA44DD">
        <w:t xml:space="preserve">Thus, just as the end of Section </w:t>
      </w:r>
      <w:r>
        <w:t>Five</w:t>
      </w:r>
      <w:r w:rsidRPr="00EA44DD">
        <w:t xml:space="preserve"> preclearance affected the context within which districting occurs and changed the incentives/opportunities for partisan gerrymandering because race and partisanship are so closely intertwined, so too did the changes in partisan control of state legislatures affect the incentives to bring </w:t>
      </w:r>
      <w:r w:rsidRPr="009E2F11">
        <w:rPr>
          <w:i/>
          <w:iCs/>
        </w:rPr>
        <w:t>Shaw</w:t>
      </w:r>
      <w:r w:rsidRPr="00EA44DD">
        <w:t>-type suits.</w:t>
      </w:r>
    </w:p>
    <w:p w14:paraId="1CA05B71" w14:textId="6AB0269F" w:rsidR="00414F57" w:rsidRPr="009E2F11" w:rsidRDefault="00414F57" w:rsidP="00212B79">
      <w:pPr>
        <w:pStyle w:val="BodyText"/>
        <w:numPr>
          <w:ilvl w:val="2"/>
          <w:numId w:val="2"/>
        </w:numPr>
      </w:pPr>
      <w:bookmarkStart w:id="15" w:name="_Ref120529738"/>
      <w:r w:rsidRPr="0080356A">
        <w:t>In 2022, to a greater extent than in previous decades, there will be congressional plans used for elections that trial courts have found to be unconstitutional.</w:t>
      </w:r>
      <w:r w:rsidRPr="0078695B">
        <w:rPr>
          <w:rStyle w:val="FootnoteReference"/>
        </w:rPr>
        <w:footnoteReference w:id="119"/>
      </w:r>
      <w:r>
        <w:t xml:space="preserve">  </w:t>
      </w:r>
      <w:r w:rsidRPr="0080356A">
        <w:t xml:space="preserve">Delay in delivering census data, in conjunction with the end of Section </w:t>
      </w:r>
      <w:r>
        <w:t>Five</w:t>
      </w:r>
      <w:r w:rsidRPr="0080356A">
        <w:t xml:space="preserve"> preclearance and </w:t>
      </w:r>
      <w:r>
        <w:t>contemporaneously w</w:t>
      </w:r>
      <w:r w:rsidRPr="0080356A">
        <w:t xml:space="preserve">ith a new and unfortunate use of the </w:t>
      </w:r>
      <w:r w:rsidRPr="00DB7211">
        <w:rPr>
          <w:i/>
          <w:iCs/>
        </w:rPr>
        <w:t>Purcell Principle</w:t>
      </w:r>
      <w:r w:rsidRPr="00E020DF">
        <w:t>,</w:t>
      </w:r>
      <w:bookmarkStart w:id="16" w:name="_Ref122773338"/>
      <w:r w:rsidRPr="0078695B">
        <w:rPr>
          <w:rStyle w:val="FootnoteReference"/>
        </w:rPr>
        <w:footnoteReference w:id="120"/>
      </w:r>
      <w:bookmarkEnd w:id="16"/>
      <w:r w:rsidRPr="00DB7211">
        <w:rPr>
          <w:i/>
          <w:iCs/>
        </w:rPr>
        <w:t xml:space="preserve"> </w:t>
      </w:r>
      <w:r w:rsidRPr="0080356A">
        <w:t>made it possible for some maps found by trial courts to be unconstitutional to still be permitted for use for just the 2022 election.</w:t>
      </w:r>
      <w:commentRangeStart w:id="17"/>
      <w:r w:rsidRPr="0078695B">
        <w:rPr>
          <w:rStyle w:val="FootnoteReference"/>
        </w:rPr>
        <w:footnoteReference w:id="121"/>
      </w:r>
      <w:commentRangeEnd w:id="17"/>
      <w:r>
        <w:rPr>
          <w:rStyle w:val="CommentReference"/>
        </w:rPr>
        <w:commentReference w:id="17"/>
      </w:r>
      <w:r>
        <w:t xml:space="preserve">  </w:t>
      </w:r>
      <w:r w:rsidRPr="00DB7211">
        <w:rPr>
          <w:i/>
          <w:iCs/>
        </w:rPr>
        <w:t>Purcell</w:t>
      </w:r>
      <w:r w:rsidRPr="0080356A">
        <w:t xml:space="preserve"> demands “that courts should not issue orders which change election rules in the period just before the election</w:t>
      </w:r>
      <w:r w:rsidRPr="00EF5841">
        <w:t>.”</w:t>
      </w:r>
      <w:r w:rsidRPr="0078695B">
        <w:rPr>
          <w:rStyle w:val="FootnoteReference"/>
        </w:rPr>
        <w:footnoteReference w:id="122"/>
      </w:r>
      <w:r>
        <w:t xml:space="preserve">  </w:t>
      </w:r>
      <w:r w:rsidRPr="0080356A">
        <w:t>Moreover, the delay</w:t>
      </w:r>
      <w:r>
        <w:t xml:space="preserve"> in</w:t>
      </w:r>
      <w:r w:rsidRPr="0080356A">
        <w:t xml:space="preserve"> the creation of plans</w:t>
      </w:r>
      <w:r>
        <w:t xml:space="preserve"> prohibited</w:t>
      </w:r>
      <w:r w:rsidRPr="0080356A">
        <w:t xml:space="preserve"> courts</w:t>
      </w:r>
      <w:r>
        <w:t xml:space="preserve"> from holding trial on the merits and issue rulings in time for the first election held under the new plan.</w:t>
      </w:r>
      <w:r w:rsidRPr="0078695B">
        <w:rPr>
          <w:rStyle w:val="FootnoteReference"/>
        </w:rPr>
        <w:footnoteReference w:id="123"/>
      </w:r>
      <w:r>
        <w:t xml:space="preserve"> Even if a trial were to happen, and</w:t>
      </w:r>
      <w:r w:rsidRPr="0080356A">
        <w:t xml:space="preserve"> that</w:t>
      </w:r>
      <w:r>
        <w:t xml:space="preserve"> court</w:t>
      </w:r>
      <w:r w:rsidRPr="0080356A">
        <w:t xml:space="preserve"> found a legislative plan unconstitutional</w:t>
      </w:r>
      <w:r>
        <w:t>, it</w:t>
      </w:r>
      <w:r w:rsidRPr="0080356A">
        <w:t xml:space="preserve"> would lack sufficient time to draw a constitutional remedial plan if the court deemed it necessary to give the legislature </w:t>
      </w:r>
      <w:r w:rsidRPr="00EF5841">
        <w:t>“</w:t>
      </w:r>
      <w:r w:rsidRPr="0080356A">
        <w:t>another bite at the apple</w:t>
      </w:r>
      <w:r w:rsidRPr="00EF5841">
        <w:t>.</w:t>
      </w:r>
      <w:r w:rsidRPr="009E6B1A">
        <w:t>”</w:t>
      </w:r>
      <w:r>
        <w:t xml:space="preserve">  Alternatively, on appeal, a higher court would stay the decision on either </w:t>
      </w:r>
      <w:r w:rsidRPr="00DB7211">
        <w:rPr>
          <w:i/>
          <w:iCs/>
        </w:rPr>
        <w:t>Purcell</w:t>
      </w:r>
      <w:r>
        <w:t xml:space="preserve"> grounds or because of a dispute in the interpretation of existing law.  I</w:t>
      </w:r>
      <w:r w:rsidRPr="0080356A">
        <w:t>n Alabama and Louisiana</w:t>
      </w:r>
      <w:r>
        <w:t>,</w:t>
      </w:r>
      <w:r w:rsidRPr="0080356A">
        <w:t xml:space="preserve"> federal trial courts found legislative plans to be </w:t>
      </w:r>
      <w:r w:rsidRPr="000164FB">
        <w:t xml:space="preserve">unconstitutional on </w:t>
      </w:r>
      <w:r>
        <w:t>Section Two</w:t>
      </w:r>
      <w:r w:rsidRPr="000164FB">
        <w:t xml:space="preserve"> grounds</w:t>
      </w:r>
      <w:r>
        <w:t xml:space="preserve"> </w:t>
      </w:r>
      <w:r w:rsidRPr="0080356A">
        <w:t>and ordered both states to draw new plans that comply with the Voting Rights Act, but the U</w:t>
      </w:r>
      <w:r>
        <w:t>.</w:t>
      </w:r>
      <w:r w:rsidRPr="0080356A">
        <w:t>S</w:t>
      </w:r>
      <w:r>
        <w:t>.</w:t>
      </w:r>
      <w:r w:rsidRPr="0080356A">
        <w:t xml:space="preserve"> Supreme Court has stayed those rulings based on the </w:t>
      </w:r>
      <w:r w:rsidRPr="00DB7211">
        <w:rPr>
          <w:i/>
          <w:iCs/>
        </w:rPr>
        <w:t>Purcell</w:t>
      </w:r>
      <w:r w:rsidRPr="0080356A">
        <w:t xml:space="preserve"> principle.</w:t>
      </w:r>
      <w:r w:rsidRPr="0078695B">
        <w:rPr>
          <w:rStyle w:val="FootnoteReference"/>
        </w:rPr>
        <w:footnoteReference w:id="124"/>
      </w:r>
      <w:bookmarkEnd w:id="15"/>
    </w:p>
    <w:p w14:paraId="4EE0CCF3" w14:textId="004B0C65" w:rsidR="00414F57" w:rsidRPr="009E2F11" w:rsidRDefault="00414F57" w:rsidP="00212B79">
      <w:pPr>
        <w:pStyle w:val="BodyText"/>
        <w:numPr>
          <w:ilvl w:val="2"/>
          <w:numId w:val="14"/>
        </w:numPr>
      </w:pPr>
      <w:r w:rsidRPr="00EA44DD">
        <w:t>Several new metrics</w:t>
      </w:r>
      <w:r w:rsidRPr="00276322">
        <w:t xml:space="preserve"> </w:t>
      </w:r>
      <w:r w:rsidRPr="00EA44DD">
        <w:t xml:space="preserve">for assessing partisan gerrymandering were introduced in the past decade, including the </w:t>
      </w:r>
      <w:r w:rsidRPr="003D4869">
        <w:rPr>
          <w:i/>
          <w:iCs/>
        </w:rPr>
        <w:t>eff</w:t>
      </w:r>
      <w:r w:rsidRPr="009E2F11">
        <w:rPr>
          <w:i/>
          <w:iCs/>
        </w:rPr>
        <w:t>iciency gap</w:t>
      </w:r>
      <w:r w:rsidRPr="00EA44DD">
        <w:t xml:space="preserve"> and the </w:t>
      </w:r>
      <w:r w:rsidRPr="009E2F11">
        <w:rPr>
          <w:i/>
          <w:iCs/>
        </w:rPr>
        <w:t>declination</w:t>
      </w:r>
      <w:r w:rsidRPr="00EA44DD">
        <w:t>.</w:t>
      </w:r>
      <w:r w:rsidRPr="0078695B">
        <w:rPr>
          <w:rStyle w:val="FootnoteReference"/>
        </w:rPr>
        <w:footnoteReference w:id="125"/>
      </w:r>
      <w:r>
        <w:t xml:space="preserve">  T</w:t>
      </w:r>
      <w:r w:rsidRPr="00EA44DD">
        <w:t>he degree of concordance among alternatives m</w:t>
      </w:r>
      <w:r>
        <w:t>e</w:t>
      </w:r>
      <w:r w:rsidRPr="00EA44DD">
        <w:t>trics, such as the two mentioned above</w:t>
      </w:r>
      <w:r>
        <w:t>,</w:t>
      </w:r>
      <w:r w:rsidRPr="00EA44DD">
        <w:t xml:space="preserve"> with long</w:t>
      </w:r>
      <w:r w:rsidRPr="00F912CF">
        <w:t>-</w:t>
      </w:r>
      <w:r w:rsidRPr="00EA44DD">
        <w:t xml:space="preserve">established metrics such as </w:t>
      </w:r>
      <w:r w:rsidRPr="002474A2">
        <w:rPr>
          <w:i/>
        </w:rPr>
        <w:t>partisan bias</w:t>
      </w:r>
      <w:r w:rsidRPr="00287EE1">
        <w:t xml:space="preserve"> </w:t>
      </w:r>
      <w:r w:rsidRPr="00EA44DD">
        <w:t xml:space="preserve">(in vote share or in seat share) and the </w:t>
      </w:r>
      <w:r w:rsidRPr="009E2F11">
        <w:rPr>
          <w:i/>
          <w:iCs/>
        </w:rPr>
        <w:t>mean minus median gap</w:t>
      </w:r>
      <w:r w:rsidRPr="00EA44DD">
        <w:t xml:space="preserve"> were investigated to look at the question of whether (at least for states that were reasonably competitive) it was plausible to expect a high concordance of the various measures.</w:t>
      </w:r>
      <w:r w:rsidRPr="0078695B">
        <w:rPr>
          <w:rStyle w:val="FootnoteReference"/>
        </w:rPr>
        <w:footnoteReference w:id="126"/>
      </w:r>
      <w:r>
        <w:t xml:space="preserve">  In states that are competitive, the measures do seem to have considerable overlap in whether they evaluate plans as partisan gerrymanders.</w:t>
      </w:r>
      <w:commentRangeStart w:id="18"/>
      <w:r w:rsidRPr="0078695B">
        <w:rPr>
          <w:rStyle w:val="FootnoteReference"/>
        </w:rPr>
        <w:footnoteReference w:id="127"/>
      </w:r>
      <w:commentRangeEnd w:id="18"/>
      <w:r>
        <w:rPr>
          <w:rStyle w:val="CommentReference"/>
        </w:rPr>
        <w:commentReference w:id="18"/>
      </w:r>
    </w:p>
    <w:p w14:paraId="21236A62" w14:textId="3B86E62E" w:rsidR="00414F57" w:rsidRPr="009E2F11" w:rsidRDefault="00414F57" w:rsidP="00212B79">
      <w:pPr>
        <w:pStyle w:val="BodyText"/>
        <w:numPr>
          <w:ilvl w:val="2"/>
          <w:numId w:val="15"/>
        </w:numPr>
      </w:pPr>
      <w:r>
        <w:t>Mapping t</w:t>
      </w:r>
      <w:r w:rsidRPr="00503617">
        <w:t>ools</w:t>
      </w:r>
      <w:r>
        <w:t xml:space="preserve"> </w:t>
      </w:r>
      <w:r w:rsidRPr="00503617">
        <w:t>such as Dave’s Redistricting</w:t>
      </w:r>
      <w:r>
        <w:t xml:space="preserve"> </w:t>
      </w:r>
      <w:r w:rsidRPr="00503617">
        <w:t xml:space="preserve">App and </w:t>
      </w:r>
      <w:proofErr w:type="spellStart"/>
      <w:r w:rsidRPr="00503617">
        <w:t>PlanScore</w:t>
      </w:r>
      <w:proofErr w:type="spellEnd"/>
      <w:r>
        <w:t xml:space="preserve"> allowed the public to participate in new ways in a process from which they had previously been excluded.  </w:t>
      </w:r>
      <w:r w:rsidRPr="00287EE1">
        <w:rPr>
          <w:bCs/>
        </w:rPr>
        <w:t>These tools included data on past election results and demography.</w:t>
      </w:r>
      <w:r w:rsidRPr="0078695B">
        <w:rPr>
          <w:rStyle w:val="FootnoteReference"/>
        </w:rPr>
        <w:footnoteReference w:id="128"/>
      </w:r>
      <w:r w:rsidRPr="00287EE1">
        <w:rPr>
          <w:bCs/>
        </w:rPr>
        <w:t xml:space="preserve"> </w:t>
      </w:r>
      <w:r>
        <w:rPr>
          <w:bCs/>
        </w:rPr>
        <w:t xml:space="preserve"> </w:t>
      </w:r>
      <w:r w:rsidRPr="00287EE1">
        <w:rPr>
          <w:bCs/>
        </w:rPr>
        <w:t>Members of the public could use them to create plans and submit them to a commission or legislature</w:t>
      </w:r>
      <w:r>
        <w:t>.</w:t>
      </w:r>
      <w:r w:rsidRPr="0078695B">
        <w:rPr>
          <w:rStyle w:val="FootnoteReference"/>
        </w:rPr>
        <w:footnoteReference w:id="129"/>
      </w:r>
      <w:r>
        <w:t xml:space="preserve">  Perhaps even more importantly, such tools </w:t>
      </w:r>
      <w:r w:rsidRPr="00503617">
        <w:t>enabled both line drawers and reformers to quickly assess the degree to which a plan deviated from neutrality</w:t>
      </w:r>
      <w:r>
        <w:t>,</w:t>
      </w:r>
      <w:r w:rsidRPr="00503617">
        <w:t xml:space="preserve"> </w:t>
      </w:r>
      <w:r>
        <w:t>with respect to a large set of metrics, and compare legislative maps to alternatives.</w:t>
      </w:r>
      <w:r w:rsidRPr="0078695B">
        <w:rPr>
          <w:rStyle w:val="FootnoteReference"/>
        </w:rPr>
        <w:footnoteReference w:id="130"/>
      </w:r>
      <w:r>
        <w:t xml:space="preserve"> </w:t>
      </w:r>
    </w:p>
    <w:p w14:paraId="66B4FEDA" w14:textId="31B33185" w:rsidR="00414F57" w:rsidRPr="00DF05DB" w:rsidRDefault="00414F57" w:rsidP="00212B79">
      <w:pPr>
        <w:pStyle w:val="BodyText"/>
        <w:numPr>
          <w:ilvl w:val="2"/>
          <w:numId w:val="15"/>
        </w:numPr>
      </w:pPr>
      <w:r w:rsidRPr="00503617">
        <w:t>Computer simulations</w:t>
      </w:r>
      <w:r>
        <w:t xml:space="preserve"> </w:t>
      </w:r>
      <w:r w:rsidRPr="00503617">
        <w:t>played a more important role in the 2020 round than in previous rounds.</w:t>
      </w:r>
      <w:r>
        <w:t xml:space="preserve">  S</w:t>
      </w:r>
      <w:r w:rsidRPr="00503617">
        <w:t xml:space="preserve">ophisticated computer simulation tools based on a state’s geography </w:t>
      </w:r>
      <w:r w:rsidRPr="007074EC">
        <w:t>were used by experts to create ensembles (a set of feasible plans satisfying pre-designated criteria) that</w:t>
      </w:r>
      <w:r w:rsidRPr="00503617">
        <w:t xml:space="preserve"> could inform mapmakers (and courts) about the range of feasible outcomes under the specified </w:t>
      </w:r>
      <w:r w:rsidRPr="007074EC">
        <w:t>assumptions and could be used to identify</w:t>
      </w:r>
      <w:r w:rsidRPr="00503617">
        <w:t xml:space="preserve"> outliers or plans that came closest to perfect neutrality vis-</w:t>
      </w:r>
      <w:r w:rsidRPr="00623982">
        <w:t>à</w:t>
      </w:r>
      <w:r w:rsidRPr="00503617">
        <w:t>-vis any given metric</w:t>
      </w:r>
      <w:r>
        <w:t>.</w:t>
      </w:r>
      <w:r w:rsidRPr="0078695B">
        <w:rPr>
          <w:rStyle w:val="FootnoteReference"/>
        </w:rPr>
        <w:footnoteReference w:id="131"/>
      </w:r>
    </w:p>
    <w:p w14:paraId="038677F8" w14:textId="6E3B881D" w:rsidR="00414F57" w:rsidRDefault="00414F57" w:rsidP="00212B79">
      <w:pPr>
        <w:pStyle w:val="BodyText"/>
      </w:pPr>
      <w:r>
        <w:t xml:space="preserve">Above, we described some of the important ways in which redistricting in the 2020s round differed from redistricting in earlier rounds. </w:t>
      </w:r>
      <w:r w:rsidRPr="00F912CF">
        <w:t xml:space="preserve">In </w:t>
      </w:r>
      <w:r w:rsidRPr="00FB61B1">
        <w:fldChar w:fldCharType="begin"/>
      </w:r>
      <w:r w:rsidRPr="00F912CF">
        <w:instrText xml:space="preserve"> REF _Ref123137422 \h  \* MERGEFORMAT </w:instrText>
      </w:r>
      <w:r w:rsidRPr="00FB61B1">
        <w:fldChar w:fldCharType="separate"/>
      </w:r>
      <w:r>
        <w:t xml:space="preserve">Table </w:t>
      </w:r>
      <w:r>
        <w:rPr>
          <w:noProof/>
        </w:rPr>
        <w:t>1</w:t>
      </w:r>
      <w:r w:rsidRPr="00FB61B1">
        <w:fldChar w:fldCharType="end"/>
      </w:r>
      <w:r w:rsidRPr="00F912CF">
        <w:t>,</w:t>
      </w:r>
      <w:r>
        <w:t xml:space="preserve"> we summarize a variety of aspects of redistricting circa 2020 that impact the likelihood of partisan gerrymandering and the likelihood that state courts will address partisan gerrymandering issues in the state, if those exist.  </w:t>
      </w:r>
      <w:r>
        <w:fldChar w:fldCharType="begin"/>
      </w:r>
      <w:r>
        <w:instrText xml:space="preserve"> REF _Ref123137422 \h  \* MERGEFORMAT </w:instrText>
      </w:r>
      <w:r>
        <w:fldChar w:fldCharType="separate"/>
      </w:r>
      <w:r>
        <w:t xml:space="preserve">Table </w:t>
      </w:r>
      <w:r>
        <w:rPr>
          <w:noProof/>
        </w:rPr>
        <w:t>1</w:t>
      </w:r>
      <w:r>
        <w:fldChar w:fldCharType="end"/>
      </w:r>
      <w:r>
        <w:t xml:space="preserve"> </w:t>
      </w:r>
      <w:r w:rsidRPr="007074EC">
        <w:t xml:space="preserve">shows </w:t>
      </w:r>
      <w:r w:rsidRPr="007074EC">
        <w:rPr>
          <w:iCs/>
        </w:rPr>
        <w:t>which entity</w:t>
      </w:r>
      <w:r w:rsidRPr="002474A2">
        <w:rPr>
          <w:iCs/>
        </w:rPr>
        <w:t xml:space="preserve"> has </w:t>
      </w:r>
      <w:r w:rsidRPr="007074EC">
        <w:rPr>
          <w:iCs/>
        </w:rPr>
        <w:t>i</w:t>
      </w:r>
      <w:r w:rsidRPr="002474A2">
        <w:rPr>
          <w:iCs/>
        </w:rPr>
        <w:t xml:space="preserve">nitial </w:t>
      </w:r>
      <w:r w:rsidRPr="007074EC">
        <w:rPr>
          <w:iCs/>
        </w:rPr>
        <w:t>c</w:t>
      </w:r>
      <w:r w:rsidRPr="002474A2">
        <w:rPr>
          <w:iCs/>
        </w:rPr>
        <w:t>ontrol over redistricting;</w:t>
      </w:r>
      <w:r w:rsidRPr="0078695B">
        <w:rPr>
          <w:rStyle w:val="FootnoteReference"/>
        </w:rPr>
        <w:footnoteReference w:id="132"/>
      </w:r>
      <w:r w:rsidRPr="002474A2">
        <w:rPr>
          <w:iCs/>
        </w:rPr>
        <w:t xml:space="preserve"> </w:t>
      </w:r>
      <w:r w:rsidRPr="007074EC">
        <w:rPr>
          <w:iCs/>
        </w:rPr>
        <w:t>wh</w:t>
      </w:r>
      <w:r>
        <w:rPr>
          <w:iCs/>
        </w:rPr>
        <w:t>ich</w:t>
      </w:r>
      <w:r w:rsidRPr="007074EC">
        <w:rPr>
          <w:iCs/>
        </w:rPr>
        <w:t xml:space="preserve"> party</w:t>
      </w:r>
      <w:r>
        <w:rPr>
          <w:iCs/>
        </w:rPr>
        <w:t xml:space="preserve"> is in</w:t>
      </w:r>
      <w:r w:rsidRPr="007074EC">
        <w:rPr>
          <w:iCs/>
        </w:rPr>
        <w:t xml:space="preserve"> control in the state; which entity </w:t>
      </w:r>
      <w:r w:rsidRPr="002474A2">
        <w:rPr>
          <w:iCs/>
        </w:rPr>
        <w:t xml:space="preserve">drew the </w:t>
      </w:r>
      <w:r w:rsidRPr="007074EC">
        <w:rPr>
          <w:iCs/>
        </w:rPr>
        <w:t>congressional m</w:t>
      </w:r>
      <w:r w:rsidRPr="002474A2">
        <w:rPr>
          <w:iCs/>
        </w:rPr>
        <w:t xml:space="preserve">ap </w:t>
      </w:r>
      <w:r w:rsidRPr="007074EC">
        <w:rPr>
          <w:iCs/>
        </w:rPr>
        <w:t>u</w:t>
      </w:r>
      <w:r w:rsidRPr="002474A2">
        <w:rPr>
          <w:iCs/>
        </w:rPr>
        <w:t>sed in 2022</w:t>
      </w:r>
      <w:r w:rsidRPr="007074EC">
        <w:rPr>
          <w:iCs/>
        </w:rPr>
        <w:t>; and what</w:t>
      </w:r>
      <w:r w:rsidRPr="002474A2">
        <w:rPr>
          <w:iCs/>
        </w:rPr>
        <w:t xml:space="preserve"> does the </w:t>
      </w:r>
      <w:r w:rsidRPr="007074EC">
        <w:rPr>
          <w:iCs/>
        </w:rPr>
        <w:t>s</w:t>
      </w:r>
      <w:r w:rsidRPr="002474A2">
        <w:rPr>
          <w:iCs/>
        </w:rPr>
        <w:t xml:space="preserve">tate </w:t>
      </w:r>
      <w:r w:rsidRPr="007074EC">
        <w:rPr>
          <w:iCs/>
        </w:rPr>
        <w:t>c</w:t>
      </w:r>
      <w:r w:rsidRPr="002474A2">
        <w:rPr>
          <w:iCs/>
        </w:rPr>
        <w:t xml:space="preserve">onstitution </w:t>
      </w:r>
      <w:r w:rsidRPr="007074EC">
        <w:rPr>
          <w:iCs/>
        </w:rPr>
        <w:t>o</w:t>
      </w:r>
      <w:r w:rsidRPr="002474A2">
        <w:rPr>
          <w:iCs/>
        </w:rPr>
        <w:t xml:space="preserve">ffer vis-à-vis </w:t>
      </w:r>
      <w:r w:rsidRPr="007074EC">
        <w:rPr>
          <w:iCs/>
        </w:rPr>
        <w:t>direct</w:t>
      </w:r>
      <w:r w:rsidRPr="002474A2">
        <w:rPr>
          <w:iCs/>
        </w:rPr>
        <w:t xml:space="preserve"> </w:t>
      </w:r>
      <w:r w:rsidRPr="007074EC">
        <w:rPr>
          <w:iCs/>
        </w:rPr>
        <w:t xml:space="preserve">language </w:t>
      </w:r>
      <w:r w:rsidRPr="002474A2">
        <w:rPr>
          <w:iCs/>
        </w:rPr>
        <w:t xml:space="preserve">or </w:t>
      </w:r>
      <w:r w:rsidRPr="007074EC">
        <w:rPr>
          <w:iCs/>
        </w:rPr>
        <w:t>language with the p</w:t>
      </w:r>
      <w:r w:rsidRPr="002474A2">
        <w:rPr>
          <w:iCs/>
        </w:rPr>
        <w:t xml:space="preserve">otential </w:t>
      </w:r>
      <w:r w:rsidRPr="007074EC">
        <w:rPr>
          <w:iCs/>
        </w:rPr>
        <w:t>to be used to p</w:t>
      </w:r>
      <w:r w:rsidRPr="002474A2">
        <w:rPr>
          <w:iCs/>
        </w:rPr>
        <w:t>rohibit</w:t>
      </w:r>
      <w:r w:rsidRPr="007074EC">
        <w:rPr>
          <w:iCs/>
        </w:rPr>
        <w:t>/limit</w:t>
      </w:r>
      <w:r w:rsidRPr="002474A2">
        <w:rPr>
          <w:iCs/>
        </w:rPr>
        <w:t xml:space="preserve"> </w:t>
      </w:r>
      <w:r w:rsidRPr="007074EC">
        <w:rPr>
          <w:iCs/>
        </w:rPr>
        <w:t>g</w:t>
      </w:r>
      <w:r w:rsidRPr="002474A2">
        <w:rPr>
          <w:iCs/>
        </w:rPr>
        <w:t>errymandering</w:t>
      </w:r>
      <w:r w:rsidRPr="007074EC">
        <w:rPr>
          <w:iCs/>
        </w:rPr>
        <w:t>.</w:t>
      </w:r>
      <w:r>
        <w:t xml:space="preserve"> </w:t>
      </w:r>
    </w:p>
    <w:p w14:paraId="58B51ABE" w14:textId="77777777" w:rsidR="00414F57" w:rsidRPr="002474A2" w:rsidRDefault="00414F57" w:rsidP="00212B79">
      <w:pPr>
        <w:pStyle w:val="BodyText"/>
        <w:rPr>
          <w:b/>
        </w:rPr>
      </w:pPr>
      <w:bookmarkStart w:id="19" w:name="_Ref123137422"/>
      <w:r w:rsidRPr="00B35A12">
        <w:rPr>
          <w:i/>
          <w:iCs/>
        </w:rPr>
        <w:t xml:space="preserve">Table </w:t>
      </w:r>
      <w:r w:rsidRPr="00B35A12">
        <w:rPr>
          <w:i/>
          <w:iCs/>
        </w:rPr>
        <w:fldChar w:fldCharType="begin"/>
      </w:r>
      <w:r w:rsidRPr="00B35A12">
        <w:rPr>
          <w:i/>
          <w:iCs/>
        </w:rPr>
        <w:instrText xml:space="preserve"> SEQ Table \* ARABIC </w:instrText>
      </w:r>
      <w:r w:rsidRPr="00B35A12">
        <w:rPr>
          <w:i/>
          <w:iCs/>
        </w:rPr>
        <w:fldChar w:fldCharType="separate"/>
      </w:r>
      <w:r w:rsidRPr="00B35A12">
        <w:rPr>
          <w:i/>
          <w:iCs/>
          <w:noProof/>
        </w:rPr>
        <w:t>1</w:t>
      </w:r>
      <w:r w:rsidRPr="00B35A12">
        <w:rPr>
          <w:i/>
          <w:iCs/>
          <w:noProof/>
        </w:rPr>
        <w:fldChar w:fldCharType="end"/>
      </w:r>
      <w:bookmarkEnd w:id="19"/>
      <w:r>
        <w:t xml:space="preserve">. </w:t>
      </w:r>
      <w:r w:rsidRPr="002474A2">
        <w:t xml:space="preserve">Information on </w:t>
      </w:r>
      <w:r w:rsidRPr="00A34314">
        <w:t xml:space="preserve">Party Composition of Legislatures, </w:t>
      </w:r>
      <w:r w:rsidRPr="002474A2">
        <w:t xml:space="preserve">Initial Districting </w:t>
      </w:r>
      <w:r w:rsidRPr="00A34314">
        <w:t xml:space="preserve">Authority, </w:t>
      </w:r>
      <w:r w:rsidRPr="002474A2">
        <w:t xml:space="preserve">Actual </w:t>
      </w:r>
      <w:r w:rsidRPr="00A34314">
        <w:t xml:space="preserve">Author </w:t>
      </w:r>
      <w:r w:rsidRPr="002474A2">
        <w:t>of the 2022 Map</w:t>
      </w:r>
      <w:r w:rsidRPr="00F912CF">
        <w:t>,</w:t>
      </w:r>
      <w:r w:rsidRPr="00A34314">
        <w:t xml:space="preserve"> </w:t>
      </w:r>
      <w:r w:rsidRPr="002474A2">
        <w:t>and</w:t>
      </w:r>
      <w:r w:rsidRPr="00A34314">
        <w:t xml:space="preserve"> </w:t>
      </w:r>
      <w:r w:rsidRPr="002474A2">
        <w:t>State Constitutional Criteria for Redistricting</w:t>
      </w:r>
      <w:r w:rsidRPr="0078695B">
        <w:rPr>
          <w:rStyle w:val="FootnoteReference"/>
        </w:rPr>
        <w:footnoteReference w:id="133"/>
      </w:r>
    </w:p>
    <w:tbl>
      <w:tblPr>
        <w:tblW w:w="566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0"/>
        <w:gridCol w:w="1075"/>
        <w:gridCol w:w="720"/>
        <w:gridCol w:w="1080"/>
        <w:gridCol w:w="900"/>
        <w:gridCol w:w="900"/>
        <w:gridCol w:w="990"/>
        <w:gridCol w:w="910"/>
      </w:tblGrid>
      <w:tr w:rsidR="00C93FE1" w:rsidRPr="00C93FE1" w14:paraId="6F5B0188" w14:textId="77777777" w:rsidTr="00C133C9">
        <w:trPr>
          <w:jc w:val="center"/>
        </w:trPr>
        <w:tc>
          <w:tcPr>
            <w:tcW w:w="1440" w:type="dxa"/>
            <w:shd w:val="clear" w:color="auto" w:fill="auto"/>
            <w:noWrap/>
            <w:hideMark/>
          </w:tcPr>
          <w:p w14:paraId="36CFC6F6" w14:textId="75A60731" w:rsidR="00C93FE1" w:rsidRPr="00C133C9" w:rsidRDefault="00C93FE1" w:rsidP="00C93FE1">
            <w:pPr>
              <w:jc w:val="right"/>
              <w:rPr>
                <w:b/>
                <w:bCs/>
                <w:sz w:val="19"/>
                <w:szCs w:val="19"/>
              </w:rPr>
            </w:pPr>
            <w:r w:rsidRPr="00C133C9">
              <w:rPr>
                <w:b/>
                <w:bCs/>
                <w:sz w:val="19"/>
                <w:szCs w:val="19"/>
              </w:rPr>
              <w:t>State</w:t>
            </w:r>
          </w:p>
        </w:tc>
        <w:tc>
          <w:tcPr>
            <w:tcW w:w="1075" w:type="dxa"/>
            <w:shd w:val="clear" w:color="auto" w:fill="auto"/>
            <w:noWrap/>
            <w:hideMark/>
          </w:tcPr>
          <w:p w14:paraId="5C10A056" w14:textId="54FA1A66" w:rsidR="00C93FE1" w:rsidRPr="00C133C9" w:rsidRDefault="00C93FE1" w:rsidP="00C93FE1">
            <w:pPr>
              <w:jc w:val="center"/>
              <w:rPr>
                <w:b/>
                <w:bCs/>
                <w:sz w:val="19"/>
                <w:szCs w:val="19"/>
              </w:rPr>
            </w:pPr>
            <w:r w:rsidRPr="00C133C9">
              <w:rPr>
                <w:b/>
                <w:bCs/>
                <w:sz w:val="19"/>
                <w:szCs w:val="19"/>
              </w:rPr>
              <w:t>Population</w:t>
            </w:r>
          </w:p>
        </w:tc>
        <w:tc>
          <w:tcPr>
            <w:tcW w:w="720" w:type="dxa"/>
            <w:shd w:val="clear" w:color="auto" w:fill="auto"/>
            <w:noWrap/>
            <w:hideMark/>
          </w:tcPr>
          <w:p w14:paraId="04E3DC56" w14:textId="4F5B7F01" w:rsidR="00C93FE1" w:rsidRPr="00C133C9" w:rsidRDefault="00C93FE1" w:rsidP="00C93FE1">
            <w:pPr>
              <w:jc w:val="center"/>
              <w:rPr>
                <w:b/>
                <w:bCs/>
                <w:sz w:val="19"/>
                <w:szCs w:val="19"/>
              </w:rPr>
            </w:pPr>
            <w:r w:rsidRPr="00C133C9">
              <w:rPr>
                <w:b/>
                <w:bCs/>
                <w:sz w:val="19"/>
                <w:szCs w:val="19"/>
              </w:rPr>
              <w:t>Seats</w:t>
            </w:r>
          </w:p>
        </w:tc>
        <w:tc>
          <w:tcPr>
            <w:tcW w:w="1080" w:type="dxa"/>
            <w:shd w:val="clear" w:color="auto" w:fill="auto"/>
            <w:noWrap/>
            <w:hideMark/>
          </w:tcPr>
          <w:p w14:paraId="34888198" w14:textId="012657F7" w:rsidR="00C93FE1" w:rsidRPr="00C133C9" w:rsidRDefault="00C93FE1" w:rsidP="00C93FE1">
            <w:pPr>
              <w:jc w:val="center"/>
              <w:rPr>
                <w:b/>
                <w:bCs/>
                <w:sz w:val="19"/>
                <w:szCs w:val="19"/>
              </w:rPr>
            </w:pPr>
            <w:r w:rsidRPr="00C133C9">
              <w:rPr>
                <w:b/>
                <w:bCs/>
                <w:sz w:val="19"/>
                <w:szCs w:val="19"/>
              </w:rPr>
              <w:t>Primary Authority for Drawing the Lines</w:t>
            </w:r>
          </w:p>
        </w:tc>
        <w:tc>
          <w:tcPr>
            <w:tcW w:w="900" w:type="dxa"/>
            <w:shd w:val="clear" w:color="auto" w:fill="auto"/>
            <w:noWrap/>
            <w:hideMark/>
          </w:tcPr>
          <w:p w14:paraId="73E08074" w14:textId="7E4528EC" w:rsidR="00C93FE1" w:rsidRPr="00C133C9" w:rsidRDefault="00C93FE1" w:rsidP="00C93FE1">
            <w:pPr>
              <w:jc w:val="center"/>
              <w:rPr>
                <w:b/>
                <w:bCs/>
                <w:sz w:val="19"/>
                <w:szCs w:val="19"/>
              </w:rPr>
            </w:pPr>
            <w:r w:rsidRPr="00C133C9">
              <w:rPr>
                <w:b/>
                <w:bCs/>
                <w:sz w:val="19"/>
                <w:szCs w:val="19"/>
              </w:rPr>
              <w:t>Party Control</w:t>
            </w:r>
          </w:p>
        </w:tc>
        <w:tc>
          <w:tcPr>
            <w:tcW w:w="900" w:type="dxa"/>
            <w:shd w:val="clear" w:color="auto" w:fill="auto"/>
          </w:tcPr>
          <w:p w14:paraId="06ACD2FD" w14:textId="34EC13EF" w:rsidR="00C93FE1" w:rsidRPr="00C133C9" w:rsidRDefault="00C93FE1" w:rsidP="00C93FE1">
            <w:pPr>
              <w:jc w:val="center"/>
              <w:rPr>
                <w:b/>
                <w:bCs/>
                <w:sz w:val="19"/>
                <w:szCs w:val="19"/>
              </w:rPr>
            </w:pPr>
            <w:r w:rsidRPr="00C133C9">
              <w:rPr>
                <w:b/>
                <w:bCs/>
                <w:sz w:val="19"/>
                <w:szCs w:val="19"/>
              </w:rPr>
              <w:t>Who Drew the Lines</w:t>
            </w:r>
          </w:p>
        </w:tc>
        <w:tc>
          <w:tcPr>
            <w:tcW w:w="990" w:type="dxa"/>
          </w:tcPr>
          <w:p w14:paraId="2F26D64E" w14:textId="356FC69A" w:rsidR="00C93FE1" w:rsidRPr="00C133C9" w:rsidRDefault="00C93FE1" w:rsidP="00C93FE1">
            <w:pPr>
              <w:jc w:val="center"/>
              <w:rPr>
                <w:b/>
                <w:bCs/>
                <w:sz w:val="19"/>
                <w:szCs w:val="19"/>
              </w:rPr>
            </w:pPr>
            <w:r w:rsidRPr="00C133C9">
              <w:rPr>
                <w:b/>
                <w:bCs/>
                <w:sz w:val="19"/>
                <w:szCs w:val="19"/>
              </w:rPr>
              <w:t>Direct Language</w:t>
            </w:r>
          </w:p>
        </w:tc>
        <w:tc>
          <w:tcPr>
            <w:tcW w:w="910" w:type="dxa"/>
            <w:shd w:val="clear" w:color="auto" w:fill="auto"/>
            <w:noWrap/>
            <w:hideMark/>
          </w:tcPr>
          <w:p w14:paraId="6F18A63F" w14:textId="77777777" w:rsidR="00C133C9" w:rsidRDefault="00C93FE1" w:rsidP="00C93FE1">
            <w:pPr>
              <w:jc w:val="center"/>
              <w:rPr>
                <w:b/>
                <w:bCs/>
                <w:sz w:val="19"/>
                <w:szCs w:val="19"/>
              </w:rPr>
            </w:pPr>
            <w:r w:rsidRPr="00C133C9">
              <w:rPr>
                <w:b/>
                <w:bCs/>
                <w:sz w:val="19"/>
                <w:szCs w:val="19"/>
              </w:rPr>
              <w:t>Free and Equal/</w:t>
            </w:r>
          </w:p>
          <w:p w14:paraId="7FF8301F" w14:textId="6B88830E" w:rsidR="00C93FE1" w:rsidRPr="00C133C9" w:rsidRDefault="00C93FE1" w:rsidP="00C93FE1">
            <w:pPr>
              <w:jc w:val="center"/>
              <w:rPr>
                <w:b/>
                <w:bCs/>
                <w:sz w:val="19"/>
                <w:szCs w:val="19"/>
              </w:rPr>
            </w:pPr>
            <w:r w:rsidRPr="00C133C9">
              <w:rPr>
                <w:b/>
                <w:bCs/>
                <w:sz w:val="19"/>
                <w:szCs w:val="19"/>
              </w:rPr>
              <w:t>Open</w:t>
            </w:r>
          </w:p>
        </w:tc>
      </w:tr>
      <w:tr w:rsidR="00C133C9" w:rsidRPr="00C93FE1" w14:paraId="2AEE1F11" w14:textId="77777777" w:rsidTr="00C133C9">
        <w:trPr>
          <w:jc w:val="center"/>
        </w:trPr>
        <w:tc>
          <w:tcPr>
            <w:tcW w:w="1440" w:type="dxa"/>
            <w:shd w:val="clear" w:color="auto" w:fill="D9D9D9" w:themeFill="background1" w:themeFillShade="D9"/>
            <w:noWrap/>
            <w:hideMark/>
          </w:tcPr>
          <w:p w14:paraId="1156AA62" w14:textId="532D59F0" w:rsidR="00C93FE1" w:rsidRPr="00C133C9" w:rsidRDefault="00C93FE1" w:rsidP="00C93FE1">
            <w:pPr>
              <w:jc w:val="right"/>
              <w:rPr>
                <w:i/>
                <w:color w:val="000000"/>
                <w:sz w:val="19"/>
                <w:szCs w:val="19"/>
              </w:rPr>
            </w:pPr>
            <w:r w:rsidRPr="00C133C9">
              <w:rPr>
                <w:i/>
                <w:color w:val="000000"/>
                <w:sz w:val="19"/>
                <w:szCs w:val="19"/>
              </w:rPr>
              <w:t>Alabama</w:t>
            </w:r>
          </w:p>
        </w:tc>
        <w:tc>
          <w:tcPr>
            <w:tcW w:w="1075" w:type="dxa"/>
            <w:shd w:val="clear" w:color="auto" w:fill="D9D9D9" w:themeFill="background1" w:themeFillShade="D9"/>
            <w:noWrap/>
            <w:hideMark/>
          </w:tcPr>
          <w:p w14:paraId="44D31B56" w14:textId="6BC94495" w:rsidR="00C93FE1" w:rsidRPr="00C133C9" w:rsidRDefault="00C93FE1" w:rsidP="00C93FE1">
            <w:pPr>
              <w:jc w:val="center"/>
              <w:rPr>
                <w:color w:val="000000"/>
                <w:sz w:val="19"/>
                <w:szCs w:val="19"/>
              </w:rPr>
            </w:pPr>
            <w:r w:rsidRPr="00C133C9">
              <w:rPr>
                <w:color w:val="000000"/>
                <w:sz w:val="19"/>
                <w:szCs w:val="19"/>
              </w:rPr>
              <w:t>5,024,279</w:t>
            </w:r>
          </w:p>
        </w:tc>
        <w:tc>
          <w:tcPr>
            <w:tcW w:w="720" w:type="dxa"/>
            <w:shd w:val="clear" w:color="auto" w:fill="D9D9D9" w:themeFill="background1" w:themeFillShade="D9"/>
            <w:noWrap/>
            <w:hideMark/>
          </w:tcPr>
          <w:p w14:paraId="71CC92BF" w14:textId="279EEDB4" w:rsidR="00C93FE1" w:rsidRPr="00C133C9" w:rsidRDefault="00C93FE1" w:rsidP="00C93FE1">
            <w:pPr>
              <w:jc w:val="center"/>
              <w:rPr>
                <w:color w:val="000000"/>
                <w:sz w:val="19"/>
                <w:szCs w:val="19"/>
              </w:rPr>
            </w:pPr>
            <w:r w:rsidRPr="00C133C9">
              <w:rPr>
                <w:color w:val="000000"/>
                <w:sz w:val="19"/>
                <w:szCs w:val="19"/>
              </w:rPr>
              <w:t>7</w:t>
            </w:r>
          </w:p>
        </w:tc>
        <w:tc>
          <w:tcPr>
            <w:tcW w:w="1080" w:type="dxa"/>
            <w:shd w:val="clear" w:color="auto" w:fill="D9D9D9" w:themeFill="background1" w:themeFillShade="D9"/>
            <w:noWrap/>
            <w:hideMark/>
          </w:tcPr>
          <w:p w14:paraId="5026A7CA" w14:textId="211FB8F8"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75FFDAB4" w14:textId="182C4F72" w:rsidR="00C93FE1" w:rsidRPr="00C133C9" w:rsidRDefault="00C93FE1" w:rsidP="00C93FE1">
            <w:pPr>
              <w:jc w:val="center"/>
              <w:rPr>
                <w:color w:val="000000"/>
                <w:sz w:val="19"/>
                <w:szCs w:val="19"/>
              </w:rPr>
            </w:pPr>
            <w:r w:rsidRPr="00C133C9">
              <w:rPr>
                <w:color w:val="000000"/>
                <w:sz w:val="19"/>
                <w:szCs w:val="19"/>
              </w:rPr>
              <w:t>GOP</w:t>
            </w:r>
          </w:p>
        </w:tc>
        <w:tc>
          <w:tcPr>
            <w:tcW w:w="900" w:type="dxa"/>
            <w:shd w:val="clear" w:color="auto" w:fill="D9D9D9" w:themeFill="background1" w:themeFillShade="D9"/>
          </w:tcPr>
          <w:p w14:paraId="737621ED" w14:textId="055A2E26" w:rsidR="00C93FE1" w:rsidRPr="00C133C9" w:rsidRDefault="00C93FE1" w:rsidP="00C93FE1">
            <w:pPr>
              <w:jc w:val="center"/>
              <w:rPr>
                <w:color w:val="000000"/>
                <w:sz w:val="19"/>
                <w:szCs w:val="19"/>
              </w:rPr>
            </w:pPr>
            <w:r w:rsidRPr="00C133C9">
              <w:rPr>
                <w:color w:val="000000"/>
                <w:sz w:val="19"/>
                <w:szCs w:val="19"/>
              </w:rPr>
              <w:t>L</w:t>
            </w:r>
          </w:p>
        </w:tc>
        <w:tc>
          <w:tcPr>
            <w:tcW w:w="990" w:type="dxa"/>
            <w:shd w:val="clear" w:color="auto" w:fill="D9D9D9" w:themeFill="background1" w:themeFillShade="D9"/>
          </w:tcPr>
          <w:p w14:paraId="160068BA" w14:textId="6CA8CF73" w:rsidR="00C93FE1" w:rsidRPr="00C133C9" w:rsidRDefault="00C93FE1" w:rsidP="00C93FE1">
            <w:pPr>
              <w:jc w:val="center"/>
              <w:rPr>
                <w:color w:val="000000"/>
                <w:sz w:val="19"/>
                <w:szCs w:val="19"/>
              </w:rPr>
            </w:pPr>
          </w:p>
        </w:tc>
        <w:tc>
          <w:tcPr>
            <w:tcW w:w="910" w:type="dxa"/>
            <w:shd w:val="clear" w:color="auto" w:fill="D9D9D9" w:themeFill="background1" w:themeFillShade="D9"/>
            <w:noWrap/>
            <w:hideMark/>
          </w:tcPr>
          <w:p w14:paraId="28BE6324" w14:textId="77777777" w:rsidR="00C93FE1" w:rsidRPr="00C133C9" w:rsidRDefault="00C93FE1" w:rsidP="00C93FE1">
            <w:pPr>
              <w:jc w:val="center"/>
              <w:rPr>
                <w:color w:val="000000"/>
                <w:sz w:val="19"/>
                <w:szCs w:val="19"/>
              </w:rPr>
            </w:pPr>
          </w:p>
        </w:tc>
      </w:tr>
      <w:tr w:rsidR="00C93FE1" w:rsidRPr="00C93FE1" w14:paraId="6FEC936B" w14:textId="77777777" w:rsidTr="00C133C9">
        <w:trPr>
          <w:jc w:val="center"/>
        </w:trPr>
        <w:tc>
          <w:tcPr>
            <w:tcW w:w="1440" w:type="dxa"/>
            <w:shd w:val="clear" w:color="auto" w:fill="auto"/>
            <w:noWrap/>
            <w:hideMark/>
          </w:tcPr>
          <w:p w14:paraId="0C2A917E" w14:textId="63EBBB0C" w:rsidR="00C93FE1" w:rsidRPr="00C133C9" w:rsidRDefault="00C93FE1" w:rsidP="00C93FE1">
            <w:pPr>
              <w:jc w:val="right"/>
              <w:rPr>
                <w:i/>
                <w:color w:val="000000"/>
                <w:sz w:val="19"/>
                <w:szCs w:val="19"/>
              </w:rPr>
            </w:pPr>
            <w:r w:rsidRPr="00C133C9">
              <w:rPr>
                <w:i/>
                <w:color w:val="000000"/>
                <w:sz w:val="19"/>
                <w:szCs w:val="19"/>
              </w:rPr>
              <w:t>Alaska</w:t>
            </w:r>
          </w:p>
        </w:tc>
        <w:tc>
          <w:tcPr>
            <w:tcW w:w="1075" w:type="dxa"/>
            <w:shd w:val="clear" w:color="auto" w:fill="auto"/>
            <w:noWrap/>
            <w:hideMark/>
          </w:tcPr>
          <w:p w14:paraId="581C38BB" w14:textId="1F324B90" w:rsidR="00C93FE1" w:rsidRPr="00C133C9" w:rsidRDefault="00C93FE1" w:rsidP="00C93FE1">
            <w:pPr>
              <w:jc w:val="center"/>
              <w:rPr>
                <w:color w:val="000000"/>
                <w:sz w:val="19"/>
                <w:szCs w:val="19"/>
              </w:rPr>
            </w:pPr>
            <w:r w:rsidRPr="00C133C9">
              <w:rPr>
                <w:color w:val="000000"/>
                <w:sz w:val="19"/>
                <w:szCs w:val="19"/>
              </w:rPr>
              <w:t>733,391</w:t>
            </w:r>
          </w:p>
        </w:tc>
        <w:tc>
          <w:tcPr>
            <w:tcW w:w="720" w:type="dxa"/>
            <w:shd w:val="clear" w:color="auto" w:fill="auto"/>
            <w:noWrap/>
            <w:hideMark/>
          </w:tcPr>
          <w:p w14:paraId="4DB95359" w14:textId="23DC2FD9" w:rsidR="00C93FE1" w:rsidRPr="00C133C9" w:rsidRDefault="00C93FE1" w:rsidP="00C93FE1">
            <w:pPr>
              <w:jc w:val="center"/>
              <w:rPr>
                <w:color w:val="000000"/>
                <w:sz w:val="19"/>
                <w:szCs w:val="19"/>
              </w:rPr>
            </w:pPr>
            <w:r w:rsidRPr="00C133C9">
              <w:rPr>
                <w:color w:val="000000"/>
                <w:sz w:val="19"/>
                <w:szCs w:val="19"/>
              </w:rPr>
              <w:t>1</w:t>
            </w:r>
          </w:p>
        </w:tc>
        <w:tc>
          <w:tcPr>
            <w:tcW w:w="1080" w:type="dxa"/>
            <w:shd w:val="clear" w:color="auto" w:fill="auto"/>
            <w:noWrap/>
            <w:hideMark/>
          </w:tcPr>
          <w:p w14:paraId="59BF4902" w14:textId="7A8C0ECC" w:rsidR="00C93FE1" w:rsidRPr="00C133C9" w:rsidRDefault="00C93FE1" w:rsidP="00C93FE1">
            <w:pPr>
              <w:jc w:val="center"/>
              <w:rPr>
                <w:color w:val="000000"/>
                <w:sz w:val="19"/>
                <w:szCs w:val="19"/>
              </w:rPr>
            </w:pPr>
            <w:r w:rsidRPr="00C133C9">
              <w:rPr>
                <w:color w:val="000000"/>
                <w:sz w:val="19"/>
                <w:szCs w:val="19"/>
              </w:rPr>
              <w:t>-</w:t>
            </w:r>
          </w:p>
        </w:tc>
        <w:tc>
          <w:tcPr>
            <w:tcW w:w="900" w:type="dxa"/>
            <w:shd w:val="clear" w:color="auto" w:fill="auto"/>
            <w:noWrap/>
            <w:hideMark/>
          </w:tcPr>
          <w:p w14:paraId="1A60BD1A" w14:textId="7F78F2BD" w:rsidR="00C93FE1" w:rsidRPr="00C133C9" w:rsidRDefault="00C93FE1" w:rsidP="00C93FE1">
            <w:pPr>
              <w:jc w:val="center"/>
              <w:rPr>
                <w:color w:val="000000"/>
                <w:sz w:val="19"/>
                <w:szCs w:val="19"/>
              </w:rPr>
            </w:pPr>
            <w:r w:rsidRPr="00C133C9">
              <w:rPr>
                <w:color w:val="000000"/>
                <w:sz w:val="19"/>
                <w:szCs w:val="19"/>
              </w:rPr>
              <w:t>-</w:t>
            </w:r>
          </w:p>
        </w:tc>
        <w:tc>
          <w:tcPr>
            <w:tcW w:w="900" w:type="dxa"/>
            <w:shd w:val="clear" w:color="auto" w:fill="auto"/>
          </w:tcPr>
          <w:p w14:paraId="0C434D17" w14:textId="0C21C369" w:rsidR="00C93FE1" w:rsidRPr="00C133C9" w:rsidRDefault="00C93FE1" w:rsidP="00C93FE1">
            <w:pPr>
              <w:jc w:val="center"/>
              <w:rPr>
                <w:color w:val="000000"/>
                <w:sz w:val="19"/>
                <w:szCs w:val="19"/>
              </w:rPr>
            </w:pPr>
            <w:r w:rsidRPr="00C133C9">
              <w:rPr>
                <w:color w:val="000000"/>
                <w:sz w:val="19"/>
                <w:szCs w:val="19"/>
              </w:rPr>
              <w:t>-</w:t>
            </w:r>
          </w:p>
        </w:tc>
        <w:tc>
          <w:tcPr>
            <w:tcW w:w="990" w:type="dxa"/>
          </w:tcPr>
          <w:p w14:paraId="0CF11924" w14:textId="232B5163" w:rsidR="00C93FE1" w:rsidRPr="00C133C9" w:rsidRDefault="00C93FE1" w:rsidP="00C93FE1">
            <w:pPr>
              <w:jc w:val="center"/>
              <w:rPr>
                <w:color w:val="000000"/>
                <w:sz w:val="19"/>
                <w:szCs w:val="19"/>
              </w:rPr>
            </w:pPr>
          </w:p>
        </w:tc>
        <w:tc>
          <w:tcPr>
            <w:tcW w:w="910" w:type="dxa"/>
            <w:shd w:val="clear" w:color="auto" w:fill="auto"/>
            <w:noWrap/>
            <w:hideMark/>
          </w:tcPr>
          <w:p w14:paraId="185E2CE2" w14:textId="77777777" w:rsidR="00C93FE1" w:rsidRPr="00C133C9" w:rsidRDefault="00C93FE1" w:rsidP="00C93FE1">
            <w:pPr>
              <w:jc w:val="center"/>
              <w:rPr>
                <w:color w:val="000000"/>
                <w:sz w:val="19"/>
                <w:szCs w:val="19"/>
              </w:rPr>
            </w:pPr>
          </w:p>
        </w:tc>
      </w:tr>
      <w:tr w:rsidR="00C93FE1" w:rsidRPr="00C93FE1" w14:paraId="05710036" w14:textId="77777777" w:rsidTr="00C133C9">
        <w:trPr>
          <w:jc w:val="center"/>
        </w:trPr>
        <w:tc>
          <w:tcPr>
            <w:tcW w:w="1440" w:type="dxa"/>
            <w:shd w:val="clear" w:color="auto" w:fill="auto"/>
            <w:noWrap/>
            <w:hideMark/>
          </w:tcPr>
          <w:p w14:paraId="61E06E59" w14:textId="4DAB3378" w:rsidR="00C93FE1" w:rsidRPr="00C133C9" w:rsidRDefault="00C93FE1" w:rsidP="00C93FE1">
            <w:pPr>
              <w:jc w:val="right"/>
              <w:rPr>
                <w:i/>
                <w:color w:val="000000"/>
                <w:sz w:val="19"/>
                <w:szCs w:val="19"/>
              </w:rPr>
            </w:pPr>
            <w:r w:rsidRPr="00C133C9">
              <w:rPr>
                <w:i/>
                <w:color w:val="000000"/>
                <w:sz w:val="19"/>
                <w:szCs w:val="19"/>
              </w:rPr>
              <w:t>Arizona</w:t>
            </w:r>
          </w:p>
        </w:tc>
        <w:tc>
          <w:tcPr>
            <w:tcW w:w="1075" w:type="dxa"/>
            <w:shd w:val="clear" w:color="auto" w:fill="auto"/>
            <w:noWrap/>
            <w:hideMark/>
          </w:tcPr>
          <w:p w14:paraId="79F63D8C" w14:textId="7881E327" w:rsidR="00C93FE1" w:rsidRPr="00C133C9" w:rsidRDefault="00C93FE1" w:rsidP="00C93FE1">
            <w:pPr>
              <w:jc w:val="center"/>
              <w:rPr>
                <w:color w:val="000000"/>
                <w:sz w:val="19"/>
                <w:szCs w:val="19"/>
              </w:rPr>
            </w:pPr>
            <w:r w:rsidRPr="00C133C9">
              <w:rPr>
                <w:color w:val="000000"/>
                <w:sz w:val="19"/>
                <w:szCs w:val="19"/>
              </w:rPr>
              <w:t>7,151,502</w:t>
            </w:r>
          </w:p>
        </w:tc>
        <w:tc>
          <w:tcPr>
            <w:tcW w:w="720" w:type="dxa"/>
            <w:shd w:val="clear" w:color="auto" w:fill="auto"/>
            <w:noWrap/>
            <w:hideMark/>
          </w:tcPr>
          <w:p w14:paraId="76A40F4E" w14:textId="1CC69EFD" w:rsidR="00C93FE1" w:rsidRPr="00C133C9" w:rsidRDefault="00C93FE1" w:rsidP="00C93FE1">
            <w:pPr>
              <w:jc w:val="center"/>
              <w:rPr>
                <w:color w:val="000000"/>
                <w:sz w:val="19"/>
                <w:szCs w:val="19"/>
              </w:rPr>
            </w:pPr>
            <w:r w:rsidRPr="00C133C9">
              <w:rPr>
                <w:color w:val="000000"/>
                <w:sz w:val="19"/>
                <w:szCs w:val="19"/>
              </w:rPr>
              <w:t>9</w:t>
            </w:r>
          </w:p>
        </w:tc>
        <w:tc>
          <w:tcPr>
            <w:tcW w:w="1080" w:type="dxa"/>
            <w:shd w:val="clear" w:color="auto" w:fill="auto"/>
            <w:noWrap/>
            <w:hideMark/>
          </w:tcPr>
          <w:p w14:paraId="0EEC0F76" w14:textId="1D5353E8" w:rsidR="00C93FE1" w:rsidRPr="00C133C9" w:rsidRDefault="00C93FE1" w:rsidP="00C93FE1">
            <w:pPr>
              <w:jc w:val="center"/>
              <w:rPr>
                <w:color w:val="000000"/>
                <w:sz w:val="19"/>
                <w:szCs w:val="19"/>
              </w:rPr>
            </w:pPr>
            <w:r w:rsidRPr="00C133C9">
              <w:rPr>
                <w:color w:val="000000"/>
                <w:sz w:val="19"/>
                <w:szCs w:val="19"/>
              </w:rPr>
              <w:t>C</w:t>
            </w:r>
          </w:p>
        </w:tc>
        <w:tc>
          <w:tcPr>
            <w:tcW w:w="900" w:type="dxa"/>
            <w:shd w:val="clear" w:color="auto" w:fill="auto"/>
            <w:noWrap/>
            <w:hideMark/>
          </w:tcPr>
          <w:p w14:paraId="1119D98B" w14:textId="7F2FA55C" w:rsidR="00C93FE1" w:rsidRPr="00C133C9" w:rsidRDefault="00C93FE1" w:rsidP="00C93FE1">
            <w:pPr>
              <w:jc w:val="center"/>
              <w:rPr>
                <w:color w:val="000000"/>
                <w:sz w:val="19"/>
                <w:szCs w:val="19"/>
              </w:rPr>
            </w:pPr>
            <w:r w:rsidRPr="00C133C9">
              <w:rPr>
                <w:color w:val="000000"/>
                <w:sz w:val="19"/>
                <w:szCs w:val="19"/>
              </w:rPr>
              <w:t>GOP</w:t>
            </w:r>
          </w:p>
        </w:tc>
        <w:tc>
          <w:tcPr>
            <w:tcW w:w="900" w:type="dxa"/>
            <w:shd w:val="clear" w:color="auto" w:fill="auto"/>
          </w:tcPr>
          <w:p w14:paraId="27BB5B66" w14:textId="12037D0B" w:rsidR="00C93FE1" w:rsidRPr="00C133C9" w:rsidRDefault="00C93FE1" w:rsidP="00C93FE1">
            <w:pPr>
              <w:jc w:val="center"/>
              <w:rPr>
                <w:color w:val="000000"/>
                <w:sz w:val="19"/>
                <w:szCs w:val="19"/>
              </w:rPr>
            </w:pPr>
            <w:r w:rsidRPr="00C133C9">
              <w:rPr>
                <w:color w:val="000000"/>
                <w:sz w:val="19"/>
                <w:szCs w:val="19"/>
              </w:rPr>
              <w:t>Comm.</w:t>
            </w:r>
          </w:p>
        </w:tc>
        <w:tc>
          <w:tcPr>
            <w:tcW w:w="990" w:type="dxa"/>
            <w:shd w:val="clear" w:color="auto" w:fill="auto"/>
          </w:tcPr>
          <w:p w14:paraId="59AE30D8" w14:textId="0F03E5EE" w:rsidR="00C93FE1" w:rsidRPr="00C133C9" w:rsidRDefault="00C93FE1" w:rsidP="00C93FE1">
            <w:pPr>
              <w:jc w:val="center"/>
              <w:rPr>
                <w:color w:val="000000"/>
                <w:sz w:val="19"/>
                <w:szCs w:val="19"/>
              </w:rPr>
            </w:pPr>
            <w:r w:rsidRPr="00C133C9">
              <w:rPr>
                <w:color w:val="000000"/>
                <w:sz w:val="19"/>
                <w:szCs w:val="19"/>
              </w:rPr>
              <w:t>x</w:t>
            </w:r>
          </w:p>
        </w:tc>
        <w:tc>
          <w:tcPr>
            <w:tcW w:w="910" w:type="dxa"/>
            <w:shd w:val="clear" w:color="auto" w:fill="auto"/>
            <w:noWrap/>
            <w:hideMark/>
          </w:tcPr>
          <w:p w14:paraId="0A94B1AD" w14:textId="2EBEBE37" w:rsidR="00C93FE1" w:rsidRPr="00C133C9" w:rsidRDefault="00C93FE1" w:rsidP="00C93FE1">
            <w:pPr>
              <w:jc w:val="center"/>
              <w:rPr>
                <w:color w:val="000000"/>
                <w:sz w:val="19"/>
                <w:szCs w:val="19"/>
              </w:rPr>
            </w:pPr>
            <w:r w:rsidRPr="00C133C9">
              <w:rPr>
                <w:color w:val="000000"/>
                <w:sz w:val="19"/>
                <w:szCs w:val="19"/>
              </w:rPr>
              <w:t>x</w:t>
            </w:r>
          </w:p>
        </w:tc>
      </w:tr>
      <w:tr w:rsidR="00C133C9" w:rsidRPr="00C93FE1" w14:paraId="49A02FE6" w14:textId="77777777" w:rsidTr="00C133C9">
        <w:trPr>
          <w:jc w:val="center"/>
        </w:trPr>
        <w:tc>
          <w:tcPr>
            <w:tcW w:w="1440" w:type="dxa"/>
            <w:shd w:val="clear" w:color="auto" w:fill="D9D9D9" w:themeFill="background1" w:themeFillShade="D9"/>
            <w:noWrap/>
            <w:hideMark/>
          </w:tcPr>
          <w:p w14:paraId="5B21BA3C" w14:textId="5821174D" w:rsidR="00C93FE1" w:rsidRPr="00C133C9" w:rsidRDefault="00C93FE1" w:rsidP="00C93FE1">
            <w:pPr>
              <w:jc w:val="right"/>
              <w:rPr>
                <w:i/>
                <w:color w:val="000000"/>
                <w:sz w:val="19"/>
                <w:szCs w:val="19"/>
              </w:rPr>
            </w:pPr>
            <w:r w:rsidRPr="00C133C9">
              <w:rPr>
                <w:i/>
                <w:color w:val="000000"/>
                <w:sz w:val="19"/>
                <w:szCs w:val="19"/>
              </w:rPr>
              <w:t>Arkansas</w:t>
            </w:r>
          </w:p>
        </w:tc>
        <w:tc>
          <w:tcPr>
            <w:tcW w:w="1075" w:type="dxa"/>
            <w:shd w:val="clear" w:color="auto" w:fill="D9D9D9" w:themeFill="background1" w:themeFillShade="D9"/>
            <w:noWrap/>
            <w:hideMark/>
          </w:tcPr>
          <w:p w14:paraId="37F2667D" w14:textId="5BAFD7B9" w:rsidR="00C93FE1" w:rsidRPr="00C133C9" w:rsidRDefault="00C93FE1" w:rsidP="00C93FE1">
            <w:pPr>
              <w:jc w:val="center"/>
              <w:rPr>
                <w:color w:val="000000"/>
                <w:sz w:val="19"/>
                <w:szCs w:val="19"/>
              </w:rPr>
            </w:pPr>
            <w:r w:rsidRPr="00C133C9">
              <w:rPr>
                <w:color w:val="000000"/>
                <w:sz w:val="19"/>
                <w:szCs w:val="19"/>
              </w:rPr>
              <w:t>3,011,524</w:t>
            </w:r>
          </w:p>
        </w:tc>
        <w:tc>
          <w:tcPr>
            <w:tcW w:w="720" w:type="dxa"/>
            <w:shd w:val="clear" w:color="auto" w:fill="D9D9D9" w:themeFill="background1" w:themeFillShade="D9"/>
            <w:noWrap/>
            <w:hideMark/>
          </w:tcPr>
          <w:p w14:paraId="6952A951" w14:textId="38DE57B6" w:rsidR="00C93FE1" w:rsidRPr="00C133C9" w:rsidRDefault="00C93FE1" w:rsidP="00C93FE1">
            <w:pPr>
              <w:jc w:val="center"/>
              <w:rPr>
                <w:color w:val="000000"/>
                <w:sz w:val="19"/>
                <w:szCs w:val="19"/>
              </w:rPr>
            </w:pPr>
            <w:r w:rsidRPr="00C133C9">
              <w:rPr>
                <w:color w:val="000000"/>
                <w:sz w:val="19"/>
                <w:szCs w:val="19"/>
              </w:rPr>
              <w:t>4</w:t>
            </w:r>
          </w:p>
        </w:tc>
        <w:tc>
          <w:tcPr>
            <w:tcW w:w="1080" w:type="dxa"/>
            <w:shd w:val="clear" w:color="auto" w:fill="D9D9D9" w:themeFill="background1" w:themeFillShade="D9"/>
            <w:noWrap/>
            <w:hideMark/>
          </w:tcPr>
          <w:p w14:paraId="23367573" w14:textId="20159E3E"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7B447B44" w14:textId="416822A0" w:rsidR="00C93FE1" w:rsidRPr="00C133C9" w:rsidRDefault="00C93FE1" w:rsidP="00C93FE1">
            <w:pPr>
              <w:jc w:val="center"/>
              <w:rPr>
                <w:color w:val="000000"/>
                <w:sz w:val="19"/>
                <w:szCs w:val="19"/>
              </w:rPr>
            </w:pPr>
            <w:r w:rsidRPr="00C133C9">
              <w:rPr>
                <w:color w:val="000000"/>
                <w:sz w:val="19"/>
                <w:szCs w:val="19"/>
              </w:rPr>
              <w:t>GOP</w:t>
            </w:r>
          </w:p>
        </w:tc>
        <w:tc>
          <w:tcPr>
            <w:tcW w:w="900" w:type="dxa"/>
            <w:shd w:val="clear" w:color="auto" w:fill="D9D9D9" w:themeFill="background1" w:themeFillShade="D9"/>
          </w:tcPr>
          <w:p w14:paraId="0D39CC47" w14:textId="080EF66D" w:rsidR="00C93FE1" w:rsidRPr="00C133C9" w:rsidRDefault="00C93FE1" w:rsidP="00C93FE1">
            <w:pPr>
              <w:jc w:val="center"/>
              <w:rPr>
                <w:color w:val="000000"/>
                <w:sz w:val="19"/>
                <w:szCs w:val="19"/>
              </w:rPr>
            </w:pPr>
            <w:r w:rsidRPr="00C133C9">
              <w:rPr>
                <w:color w:val="000000"/>
                <w:sz w:val="19"/>
                <w:szCs w:val="19"/>
              </w:rPr>
              <w:t>L</w:t>
            </w:r>
          </w:p>
        </w:tc>
        <w:tc>
          <w:tcPr>
            <w:tcW w:w="990" w:type="dxa"/>
            <w:shd w:val="clear" w:color="auto" w:fill="D9D9D9" w:themeFill="background1" w:themeFillShade="D9"/>
          </w:tcPr>
          <w:p w14:paraId="7D5E7AE8" w14:textId="4FDDF7F0" w:rsidR="00C93FE1" w:rsidRPr="00C133C9" w:rsidRDefault="00C93FE1" w:rsidP="00C93FE1">
            <w:pPr>
              <w:jc w:val="center"/>
              <w:rPr>
                <w:color w:val="000000"/>
                <w:sz w:val="19"/>
                <w:szCs w:val="19"/>
              </w:rPr>
            </w:pPr>
          </w:p>
        </w:tc>
        <w:tc>
          <w:tcPr>
            <w:tcW w:w="910" w:type="dxa"/>
            <w:shd w:val="clear" w:color="auto" w:fill="D9D9D9" w:themeFill="background1" w:themeFillShade="D9"/>
            <w:noWrap/>
            <w:hideMark/>
          </w:tcPr>
          <w:p w14:paraId="2C9E228C" w14:textId="7306B278" w:rsidR="00C93FE1" w:rsidRPr="00C133C9" w:rsidRDefault="00C93FE1" w:rsidP="00C93FE1">
            <w:pPr>
              <w:jc w:val="center"/>
              <w:rPr>
                <w:color w:val="000000"/>
                <w:sz w:val="19"/>
                <w:szCs w:val="19"/>
              </w:rPr>
            </w:pPr>
            <w:r w:rsidRPr="00C133C9">
              <w:rPr>
                <w:color w:val="000000"/>
                <w:sz w:val="19"/>
                <w:szCs w:val="19"/>
              </w:rPr>
              <w:t>x</w:t>
            </w:r>
          </w:p>
        </w:tc>
      </w:tr>
      <w:tr w:rsidR="00C93FE1" w:rsidRPr="00C93FE1" w14:paraId="4F227DC1" w14:textId="77777777" w:rsidTr="00C133C9">
        <w:trPr>
          <w:jc w:val="center"/>
        </w:trPr>
        <w:tc>
          <w:tcPr>
            <w:tcW w:w="1440" w:type="dxa"/>
            <w:shd w:val="clear" w:color="auto" w:fill="auto"/>
            <w:noWrap/>
            <w:hideMark/>
          </w:tcPr>
          <w:p w14:paraId="215A58A2" w14:textId="1F404A83" w:rsidR="00C93FE1" w:rsidRPr="00C133C9" w:rsidRDefault="00C93FE1" w:rsidP="00C93FE1">
            <w:pPr>
              <w:jc w:val="right"/>
              <w:rPr>
                <w:i/>
                <w:color w:val="000000"/>
                <w:sz w:val="19"/>
                <w:szCs w:val="19"/>
              </w:rPr>
            </w:pPr>
            <w:r w:rsidRPr="00C133C9">
              <w:rPr>
                <w:i/>
                <w:color w:val="000000"/>
                <w:sz w:val="19"/>
                <w:szCs w:val="19"/>
              </w:rPr>
              <w:t>California</w:t>
            </w:r>
          </w:p>
        </w:tc>
        <w:tc>
          <w:tcPr>
            <w:tcW w:w="1075" w:type="dxa"/>
            <w:shd w:val="clear" w:color="auto" w:fill="auto"/>
            <w:noWrap/>
            <w:hideMark/>
          </w:tcPr>
          <w:p w14:paraId="2206FCAB" w14:textId="7BD852B1" w:rsidR="00C93FE1" w:rsidRPr="00C133C9" w:rsidRDefault="00C93FE1" w:rsidP="00C93FE1">
            <w:pPr>
              <w:jc w:val="center"/>
              <w:rPr>
                <w:color w:val="000000"/>
                <w:sz w:val="19"/>
                <w:szCs w:val="19"/>
              </w:rPr>
            </w:pPr>
            <w:r w:rsidRPr="00C133C9">
              <w:rPr>
                <w:color w:val="000000"/>
                <w:sz w:val="19"/>
                <w:szCs w:val="19"/>
              </w:rPr>
              <w:t>39,538,223</w:t>
            </w:r>
          </w:p>
        </w:tc>
        <w:tc>
          <w:tcPr>
            <w:tcW w:w="720" w:type="dxa"/>
            <w:shd w:val="clear" w:color="auto" w:fill="auto"/>
            <w:noWrap/>
            <w:hideMark/>
          </w:tcPr>
          <w:p w14:paraId="01180058" w14:textId="777A0E49" w:rsidR="00C93FE1" w:rsidRPr="00C133C9" w:rsidRDefault="00C93FE1" w:rsidP="00C93FE1">
            <w:pPr>
              <w:jc w:val="center"/>
              <w:rPr>
                <w:color w:val="000000"/>
                <w:sz w:val="19"/>
                <w:szCs w:val="19"/>
              </w:rPr>
            </w:pPr>
            <w:r w:rsidRPr="00C133C9">
              <w:rPr>
                <w:color w:val="000000"/>
                <w:sz w:val="19"/>
                <w:szCs w:val="19"/>
              </w:rPr>
              <w:t>52</w:t>
            </w:r>
          </w:p>
        </w:tc>
        <w:tc>
          <w:tcPr>
            <w:tcW w:w="1080" w:type="dxa"/>
            <w:shd w:val="clear" w:color="auto" w:fill="auto"/>
            <w:noWrap/>
            <w:hideMark/>
          </w:tcPr>
          <w:p w14:paraId="10D1E9BE" w14:textId="5AEB384E" w:rsidR="00C93FE1" w:rsidRPr="00C133C9" w:rsidRDefault="00C93FE1" w:rsidP="00C93FE1">
            <w:pPr>
              <w:jc w:val="center"/>
              <w:rPr>
                <w:color w:val="000000"/>
                <w:sz w:val="19"/>
                <w:szCs w:val="19"/>
              </w:rPr>
            </w:pPr>
            <w:r w:rsidRPr="00C133C9">
              <w:rPr>
                <w:color w:val="000000"/>
                <w:sz w:val="19"/>
                <w:szCs w:val="19"/>
              </w:rPr>
              <w:t>C</w:t>
            </w:r>
          </w:p>
        </w:tc>
        <w:tc>
          <w:tcPr>
            <w:tcW w:w="900" w:type="dxa"/>
            <w:shd w:val="clear" w:color="auto" w:fill="auto"/>
            <w:noWrap/>
            <w:hideMark/>
          </w:tcPr>
          <w:p w14:paraId="6000D339" w14:textId="6B07C3F0" w:rsidR="00C93FE1" w:rsidRPr="00C133C9" w:rsidRDefault="00C93FE1" w:rsidP="00C93FE1">
            <w:pPr>
              <w:jc w:val="center"/>
              <w:rPr>
                <w:color w:val="000000"/>
                <w:sz w:val="19"/>
                <w:szCs w:val="19"/>
              </w:rPr>
            </w:pPr>
            <w:r w:rsidRPr="00C133C9">
              <w:rPr>
                <w:color w:val="000000"/>
                <w:sz w:val="19"/>
                <w:szCs w:val="19"/>
              </w:rPr>
              <w:t>DEM</w:t>
            </w:r>
          </w:p>
        </w:tc>
        <w:tc>
          <w:tcPr>
            <w:tcW w:w="900" w:type="dxa"/>
            <w:shd w:val="clear" w:color="auto" w:fill="auto"/>
          </w:tcPr>
          <w:p w14:paraId="1AB415B4" w14:textId="01458803" w:rsidR="00C93FE1" w:rsidRPr="00C133C9" w:rsidRDefault="00C93FE1" w:rsidP="00C93FE1">
            <w:pPr>
              <w:jc w:val="center"/>
              <w:rPr>
                <w:color w:val="000000"/>
                <w:sz w:val="19"/>
                <w:szCs w:val="19"/>
              </w:rPr>
            </w:pPr>
            <w:r w:rsidRPr="00C133C9">
              <w:rPr>
                <w:color w:val="000000"/>
                <w:sz w:val="19"/>
                <w:szCs w:val="19"/>
              </w:rPr>
              <w:t>Comm.</w:t>
            </w:r>
          </w:p>
        </w:tc>
        <w:tc>
          <w:tcPr>
            <w:tcW w:w="990" w:type="dxa"/>
          </w:tcPr>
          <w:p w14:paraId="09B14A0C" w14:textId="3161AD45" w:rsidR="00C93FE1" w:rsidRPr="00C133C9" w:rsidRDefault="00C93FE1" w:rsidP="00C93FE1">
            <w:pPr>
              <w:jc w:val="center"/>
              <w:rPr>
                <w:color w:val="000000"/>
                <w:sz w:val="19"/>
                <w:szCs w:val="19"/>
              </w:rPr>
            </w:pPr>
            <w:r w:rsidRPr="00C133C9">
              <w:rPr>
                <w:color w:val="000000"/>
                <w:sz w:val="19"/>
                <w:szCs w:val="19"/>
              </w:rPr>
              <w:t>x</w:t>
            </w:r>
          </w:p>
        </w:tc>
        <w:tc>
          <w:tcPr>
            <w:tcW w:w="910" w:type="dxa"/>
            <w:shd w:val="clear" w:color="auto" w:fill="auto"/>
            <w:noWrap/>
            <w:hideMark/>
          </w:tcPr>
          <w:p w14:paraId="717275EA" w14:textId="77777777" w:rsidR="00C93FE1" w:rsidRPr="00C133C9" w:rsidRDefault="00C93FE1" w:rsidP="00C93FE1">
            <w:pPr>
              <w:jc w:val="center"/>
              <w:rPr>
                <w:color w:val="000000"/>
                <w:sz w:val="19"/>
                <w:szCs w:val="19"/>
              </w:rPr>
            </w:pPr>
          </w:p>
        </w:tc>
      </w:tr>
      <w:tr w:rsidR="00C93FE1" w:rsidRPr="00C93FE1" w14:paraId="39200729" w14:textId="77777777" w:rsidTr="00C133C9">
        <w:trPr>
          <w:jc w:val="center"/>
        </w:trPr>
        <w:tc>
          <w:tcPr>
            <w:tcW w:w="1440" w:type="dxa"/>
            <w:shd w:val="clear" w:color="auto" w:fill="auto"/>
            <w:noWrap/>
            <w:hideMark/>
          </w:tcPr>
          <w:p w14:paraId="793F36BE" w14:textId="57DE29B2" w:rsidR="00C93FE1" w:rsidRPr="00C133C9" w:rsidRDefault="00C93FE1" w:rsidP="00C93FE1">
            <w:pPr>
              <w:jc w:val="right"/>
              <w:rPr>
                <w:i/>
                <w:color w:val="000000"/>
                <w:sz w:val="19"/>
                <w:szCs w:val="19"/>
              </w:rPr>
            </w:pPr>
            <w:r w:rsidRPr="00C133C9">
              <w:rPr>
                <w:i/>
                <w:color w:val="000000"/>
                <w:sz w:val="19"/>
                <w:szCs w:val="19"/>
              </w:rPr>
              <w:t>Colorado</w:t>
            </w:r>
          </w:p>
        </w:tc>
        <w:tc>
          <w:tcPr>
            <w:tcW w:w="1075" w:type="dxa"/>
            <w:shd w:val="clear" w:color="auto" w:fill="auto"/>
            <w:noWrap/>
            <w:hideMark/>
          </w:tcPr>
          <w:p w14:paraId="09240ADE" w14:textId="706BF603" w:rsidR="00C93FE1" w:rsidRPr="00C133C9" w:rsidRDefault="00C93FE1" w:rsidP="00C93FE1">
            <w:pPr>
              <w:jc w:val="center"/>
              <w:rPr>
                <w:color w:val="000000"/>
                <w:sz w:val="19"/>
                <w:szCs w:val="19"/>
              </w:rPr>
            </w:pPr>
            <w:r w:rsidRPr="00C133C9">
              <w:rPr>
                <w:color w:val="000000"/>
                <w:sz w:val="19"/>
                <w:szCs w:val="19"/>
              </w:rPr>
              <w:t>5,773,714</w:t>
            </w:r>
          </w:p>
        </w:tc>
        <w:tc>
          <w:tcPr>
            <w:tcW w:w="720" w:type="dxa"/>
            <w:shd w:val="clear" w:color="auto" w:fill="auto"/>
            <w:noWrap/>
            <w:hideMark/>
          </w:tcPr>
          <w:p w14:paraId="46C1933B" w14:textId="71FEC110" w:rsidR="00C93FE1" w:rsidRPr="00C133C9" w:rsidRDefault="00C93FE1" w:rsidP="00C93FE1">
            <w:pPr>
              <w:jc w:val="center"/>
              <w:rPr>
                <w:color w:val="000000"/>
                <w:sz w:val="19"/>
                <w:szCs w:val="19"/>
              </w:rPr>
            </w:pPr>
            <w:r w:rsidRPr="00C133C9">
              <w:rPr>
                <w:color w:val="000000"/>
                <w:sz w:val="19"/>
                <w:szCs w:val="19"/>
              </w:rPr>
              <w:t>8</w:t>
            </w:r>
          </w:p>
        </w:tc>
        <w:tc>
          <w:tcPr>
            <w:tcW w:w="1080" w:type="dxa"/>
            <w:shd w:val="clear" w:color="auto" w:fill="auto"/>
            <w:noWrap/>
            <w:hideMark/>
          </w:tcPr>
          <w:p w14:paraId="0B3A1B33" w14:textId="4BFE9134" w:rsidR="00C93FE1" w:rsidRPr="00C133C9" w:rsidRDefault="00C93FE1" w:rsidP="00C93FE1">
            <w:pPr>
              <w:jc w:val="center"/>
              <w:rPr>
                <w:color w:val="000000"/>
                <w:sz w:val="19"/>
                <w:szCs w:val="19"/>
              </w:rPr>
            </w:pPr>
            <w:r w:rsidRPr="00C133C9">
              <w:rPr>
                <w:color w:val="000000"/>
                <w:sz w:val="19"/>
                <w:szCs w:val="19"/>
              </w:rPr>
              <w:t>C</w:t>
            </w:r>
          </w:p>
        </w:tc>
        <w:tc>
          <w:tcPr>
            <w:tcW w:w="900" w:type="dxa"/>
            <w:shd w:val="clear" w:color="auto" w:fill="auto"/>
            <w:noWrap/>
            <w:hideMark/>
          </w:tcPr>
          <w:p w14:paraId="4F32220F" w14:textId="4ACDFD0C" w:rsidR="00C93FE1" w:rsidRPr="00C133C9" w:rsidRDefault="00C93FE1" w:rsidP="00C93FE1">
            <w:pPr>
              <w:jc w:val="center"/>
              <w:rPr>
                <w:color w:val="000000"/>
                <w:sz w:val="19"/>
                <w:szCs w:val="19"/>
              </w:rPr>
            </w:pPr>
            <w:r w:rsidRPr="00C133C9">
              <w:rPr>
                <w:color w:val="000000"/>
                <w:sz w:val="19"/>
                <w:szCs w:val="19"/>
              </w:rPr>
              <w:t>DEM</w:t>
            </w:r>
          </w:p>
        </w:tc>
        <w:tc>
          <w:tcPr>
            <w:tcW w:w="900" w:type="dxa"/>
            <w:shd w:val="clear" w:color="auto" w:fill="auto"/>
          </w:tcPr>
          <w:p w14:paraId="51516B92" w14:textId="303BC391" w:rsidR="00C93FE1" w:rsidRPr="00C133C9" w:rsidRDefault="00C93FE1" w:rsidP="00C93FE1">
            <w:pPr>
              <w:jc w:val="center"/>
              <w:rPr>
                <w:color w:val="000000"/>
                <w:sz w:val="19"/>
                <w:szCs w:val="19"/>
              </w:rPr>
            </w:pPr>
            <w:r w:rsidRPr="00C133C9">
              <w:rPr>
                <w:color w:val="000000"/>
                <w:sz w:val="19"/>
                <w:szCs w:val="19"/>
              </w:rPr>
              <w:t>Comm.</w:t>
            </w:r>
          </w:p>
        </w:tc>
        <w:tc>
          <w:tcPr>
            <w:tcW w:w="990" w:type="dxa"/>
          </w:tcPr>
          <w:p w14:paraId="3B989CE0" w14:textId="13C7D5EA" w:rsidR="00C93FE1" w:rsidRPr="00C133C9" w:rsidRDefault="00C93FE1" w:rsidP="00C93FE1">
            <w:pPr>
              <w:jc w:val="center"/>
              <w:rPr>
                <w:color w:val="000000"/>
                <w:sz w:val="19"/>
                <w:szCs w:val="19"/>
              </w:rPr>
            </w:pPr>
            <w:r w:rsidRPr="00C133C9">
              <w:rPr>
                <w:color w:val="000000"/>
                <w:sz w:val="19"/>
                <w:szCs w:val="19"/>
              </w:rPr>
              <w:t>x</w:t>
            </w:r>
          </w:p>
        </w:tc>
        <w:tc>
          <w:tcPr>
            <w:tcW w:w="910" w:type="dxa"/>
            <w:shd w:val="clear" w:color="auto" w:fill="auto"/>
            <w:noWrap/>
            <w:hideMark/>
          </w:tcPr>
          <w:p w14:paraId="68C7193C" w14:textId="0C31E94F" w:rsidR="00C93FE1" w:rsidRPr="00C133C9" w:rsidRDefault="00C93FE1" w:rsidP="00C93FE1">
            <w:pPr>
              <w:jc w:val="center"/>
              <w:rPr>
                <w:color w:val="000000"/>
                <w:sz w:val="19"/>
                <w:szCs w:val="19"/>
              </w:rPr>
            </w:pPr>
            <w:r w:rsidRPr="00C133C9">
              <w:rPr>
                <w:color w:val="000000"/>
                <w:sz w:val="19"/>
                <w:szCs w:val="19"/>
              </w:rPr>
              <w:t>x</w:t>
            </w:r>
          </w:p>
        </w:tc>
      </w:tr>
      <w:tr w:rsidR="00C93FE1" w:rsidRPr="00C93FE1" w14:paraId="24CC8EC8" w14:textId="77777777" w:rsidTr="00C133C9">
        <w:trPr>
          <w:jc w:val="center"/>
        </w:trPr>
        <w:tc>
          <w:tcPr>
            <w:tcW w:w="1440" w:type="dxa"/>
            <w:shd w:val="clear" w:color="auto" w:fill="auto"/>
            <w:noWrap/>
            <w:hideMark/>
          </w:tcPr>
          <w:p w14:paraId="1CBF8D1C" w14:textId="5E23FB30" w:rsidR="00C93FE1" w:rsidRPr="00C133C9" w:rsidRDefault="00C93FE1" w:rsidP="00C93FE1">
            <w:pPr>
              <w:jc w:val="right"/>
              <w:rPr>
                <w:i/>
                <w:color w:val="000000"/>
                <w:sz w:val="19"/>
                <w:szCs w:val="19"/>
              </w:rPr>
            </w:pPr>
            <w:r w:rsidRPr="00C133C9">
              <w:rPr>
                <w:i/>
                <w:color w:val="000000"/>
                <w:sz w:val="19"/>
                <w:szCs w:val="19"/>
              </w:rPr>
              <w:t>Connecticut</w:t>
            </w:r>
          </w:p>
        </w:tc>
        <w:tc>
          <w:tcPr>
            <w:tcW w:w="1075" w:type="dxa"/>
            <w:shd w:val="clear" w:color="auto" w:fill="auto"/>
            <w:noWrap/>
            <w:hideMark/>
          </w:tcPr>
          <w:p w14:paraId="7B951D25" w14:textId="2A068DAD" w:rsidR="00C93FE1" w:rsidRPr="00C133C9" w:rsidRDefault="00C93FE1" w:rsidP="00C93FE1">
            <w:pPr>
              <w:jc w:val="center"/>
              <w:rPr>
                <w:color w:val="000000"/>
                <w:sz w:val="19"/>
                <w:szCs w:val="19"/>
              </w:rPr>
            </w:pPr>
            <w:r w:rsidRPr="00C133C9">
              <w:rPr>
                <w:color w:val="000000"/>
                <w:sz w:val="19"/>
                <w:szCs w:val="19"/>
              </w:rPr>
              <w:t>3,605,944</w:t>
            </w:r>
          </w:p>
        </w:tc>
        <w:tc>
          <w:tcPr>
            <w:tcW w:w="720" w:type="dxa"/>
            <w:shd w:val="clear" w:color="auto" w:fill="auto"/>
            <w:noWrap/>
            <w:hideMark/>
          </w:tcPr>
          <w:p w14:paraId="228C1A91" w14:textId="3CF3CD41" w:rsidR="00C93FE1" w:rsidRPr="00C133C9" w:rsidRDefault="00C93FE1" w:rsidP="00C93FE1">
            <w:pPr>
              <w:jc w:val="center"/>
              <w:rPr>
                <w:color w:val="000000"/>
                <w:sz w:val="19"/>
                <w:szCs w:val="19"/>
              </w:rPr>
            </w:pPr>
            <w:r w:rsidRPr="00C133C9">
              <w:rPr>
                <w:color w:val="000000"/>
                <w:sz w:val="19"/>
                <w:szCs w:val="19"/>
              </w:rPr>
              <w:t>5</w:t>
            </w:r>
          </w:p>
        </w:tc>
        <w:tc>
          <w:tcPr>
            <w:tcW w:w="1080" w:type="dxa"/>
            <w:shd w:val="clear" w:color="auto" w:fill="auto"/>
            <w:noWrap/>
            <w:hideMark/>
          </w:tcPr>
          <w:p w14:paraId="73E3E58B" w14:textId="19BB813B" w:rsidR="00C93FE1" w:rsidRPr="00C133C9" w:rsidRDefault="00C93FE1" w:rsidP="00C93FE1">
            <w:pPr>
              <w:jc w:val="center"/>
              <w:rPr>
                <w:color w:val="000000"/>
                <w:sz w:val="19"/>
                <w:szCs w:val="19"/>
              </w:rPr>
            </w:pPr>
            <w:r w:rsidRPr="00C133C9">
              <w:rPr>
                <w:color w:val="000000"/>
                <w:sz w:val="19"/>
                <w:szCs w:val="19"/>
              </w:rPr>
              <w:t>L(C)</w:t>
            </w:r>
          </w:p>
        </w:tc>
        <w:tc>
          <w:tcPr>
            <w:tcW w:w="900" w:type="dxa"/>
            <w:shd w:val="clear" w:color="auto" w:fill="auto"/>
            <w:noWrap/>
            <w:hideMark/>
          </w:tcPr>
          <w:p w14:paraId="08EA0088" w14:textId="050E31AB" w:rsidR="00C93FE1" w:rsidRPr="00C133C9" w:rsidRDefault="00C93FE1" w:rsidP="00C93FE1">
            <w:pPr>
              <w:jc w:val="center"/>
              <w:rPr>
                <w:color w:val="000000"/>
                <w:sz w:val="19"/>
                <w:szCs w:val="19"/>
              </w:rPr>
            </w:pPr>
            <w:r w:rsidRPr="00C133C9">
              <w:rPr>
                <w:color w:val="000000"/>
                <w:sz w:val="19"/>
                <w:szCs w:val="19"/>
              </w:rPr>
              <w:t>SPLIT</w:t>
            </w:r>
          </w:p>
        </w:tc>
        <w:tc>
          <w:tcPr>
            <w:tcW w:w="900" w:type="dxa"/>
            <w:shd w:val="clear" w:color="auto" w:fill="auto"/>
          </w:tcPr>
          <w:p w14:paraId="14231EC7" w14:textId="274C3AEE" w:rsidR="00C93FE1" w:rsidRPr="00C133C9" w:rsidRDefault="00C93FE1" w:rsidP="00C93FE1">
            <w:pPr>
              <w:jc w:val="center"/>
              <w:rPr>
                <w:color w:val="000000"/>
                <w:sz w:val="19"/>
                <w:szCs w:val="19"/>
              </w:rPr>
            </w:pPr>
            <w:r w:rsidRPr="00C133C9">
              <w:rPr>
                <w:color w:val="000000"/>
                <w:sz w:val="19"/>
                <w:szCs w:val="19"/>
              </w:rPr>
              <w:t>Court</w:t>
            </w:r>
          </w:p>
        </w:tc>
        <w:tc>
          <w:tcPr>
            <w:tcW w:w="990" w:type="dxa"/>
          </w:tcPr>
          <w:p w14:paraId="226062B4" w14:textId="117D9C24" w:rsidR="00C93FE1" w:rsidRPr="00C133C9" w:rsidRDefault="00C93FE1" w:rsidP="00C93FE1">
            <w:pPr>
              <w:jc w:val="center"/>
              <w:rPr>
                <w:color w:val="000000"/>
                <w:sz w:val="19"/>
                <w:szCs w:val="19"/>
              </w:rPr>
            </w:pPr>
          </w:p>
        </w:tc>
        <w:tc>
          <w:tcPr>
            <w:tcW w:w="910" w:type="dxa"/>
            <w:shd w:val="clear" w:color="auto" w:fill="auto"/>
            <w:noWrap/>
            <w:hideMark/>
          </w:tcPr>
          <w:p w14:paraId="66B765E2" w14:textId="77777777" w:rsidR="00C93FE1" w:rsidRPr="00C133C9" w:rsidRDefault="00C93FE1" w:rsidP="00C93FE1">
            <w:pPr>
              <w:jc w:val="center"/>
              <w:rPr>
                <w:color w:val="000000"/>
                <w:sz w:val="19"/>
                <w:szCs w:val="19"/>
              </w:rPr>
            </w:pPr>
          </w:p>
        </w:tc>
      </w:tr>
      <w:tr w:rsidR="00C93FE1" w:rsidRPr="00C93FE1" w14:paraId="20EE0670" w14:textId="77777777" w:rsidTr="00C133C9">
        <w:trPr>
          <w:jc w:val="center"/>
        </w:trPr>
        <w:tc>
          <w:tcPr>
            <w:tcW w:w="1440" w:type="dxa"/>
            <w:shd w:val="clear" w:color="auto" w:fill="auto"/>
            <w:noWrap/>
            <w:hideMark/>
          </w:tcPr>
          <w:p w14:paraId="568E55E9" w14:textId="45F090AC" w:rsidR="00C93FE1" w:rsidRPr="00C133C9" w:rsidRDefault="00C93FE1" w:rsidP="00C93FE1">
            <w:pPr>
              <w:jc w:val="right"/>
              <w:rPr>
                <w:i/>
                <w:color w:val="000000"/>
                <w:sz w:val="19"/>
                <w:szCs w:val="19"/>
              </w:rPr>
            </w:pPr>
            <w:r w:rsidRPr="00C133C9">
              <w:rPr>
                <w:i/>
                <w:color w:val="000000"/>
                <w:sz w:val="19"/>
                <w:szCs w:val="19"/>
              </w:rPr>
              <w:t>Delaware</w:t>
            </w:r>
          </w:p>
        </w:tc>
        <w:tc>
          <w:tcPr>
            <w:tcW w:w="1075" w:type="dxa"/>
            <w:shd w:val="clear" w:color="auto" w:fill="auto"/>
            <w:noWrap/>
            <w:hideMark/>
          </w:tcPr>
          <w:p w14:paraId="2D82C1E2" w14:textId="268B836A" w:rsidR="00C93FE1" w:rsidRPr="00C133C9" w:rsidRDefault="00C93FE1" w:rsidP="00C93FE1">
            <w:pPr>
              <w:jc w:val="center"/>
              <w:rPr>
                <w:color w:val="000000"/>
                <w:sz w:val="19"/>
                <w:szCs w:val="19"/>
              </w:rPr>
            </w:pPr>
            <w:r w:rsidRPr="00C133C9">
              <w:rPr>
                <w:color w:val="000000"/>
                <w:sz w:val="19"/>
                <w:szCs w:val="19"/>
              </w:rPr>
              <w:t>989,948</w:t>
            </w:r>
          </w:p>
        </w:tc>
        <w:tc>
          <w:tcPr>
            <w:tcW w:w="720" w:type="dxa"/>
            <w:shd w:val="clear" w:color="auto" w:fill="auto"/>
            <w:noWrap/>
            <w:hideMark/>
          </w:tcPr>
          <w:p w14:paraId="0C54C6B5" w14:textId="366329A5" w:rsidR="00C93FE1" w:rsidRPr="00C133C9" w:rsidRDefault="00C93FE1" w:rsidP="00C93FE1">
            <w:pPr>
              <w:jc w:val="center"/>
              <w:rPr>
                <w:color w:val="000000"/>
                <w:sz w:val="19"/>
                <w:szCs w:val="19"/>
              </w:rPr>
            </w:pPr>
            <w:r w:rsidRPr="00C133C9">
              <w:rPr>
                <w:color w:val="000000"/>
                <w:sz w:val="19"/>
                <w:szCs w:val="19"/>
              </w:rPr>
              <w:t>1</w:t>
            </w:r>
          </w:p>
        </w:tc>
        <w:tc>
          <w:tcPr>
            <w:tcW w:w="1080" w:type="dxa"/>
            <w:shd w:val="clear" w:color="auto" w:fill="auto"/>
            <w:noWrap/>
            <w:hideMark/>
          </w:tcPr>
          <w:p w14:paraId="2B57CBCC" w14:textId="0C6FDA92" w:rsidR="00C93FE1" w:rsidRPr="00C133C9" w:rsidRDefault="00C93FE1" w:rsidP="00C93FE1">
            <w:pPr>
              <w:jc w:val="center"/>
              <w:rPr>
                <w:color w:val="000000"/>
                <w:sz w:val="19"/>
                <w:szCs w:val="19"/>
              </w:rPr>
            </w:pPr>
            <w:r w:rsidRPr="00C133C9">
              <w:rPr>
                <w:color w:val="000000"/>
                <w:sz w:val="19"/>
                <w:szCs w:val="19"/>
              </w:rPr>
              <w:t>-</w:t>
            </w:r>
          </w:p>
        </w:tc>
        <w:tc>
          <w:tcPr>
            <w:tcW w:w="900" w:type="dxa"/>
            <w:shd w:val="clear" w:color="auto" w:fill="auto"/>
            <w:noWrap/>
            <w:hideMark/>
          </w:tcPr>
          <w:p w14:paraId="623213DE" w14:textId="198BA3AD" w:rsidR="00C93FE1" w:rsidRPr="00C133C9" w:rsidRDefault="00C93FE1" w:rsidP="00C93FE1">
            <w:pPr>
              <w:jc w:val="center"/>
              <w:rPr>
                <w:color w:val="000000"/>
                <w:sz w:val="19"/>
                <w:szCs w:val="19"/>
              </w:rPr>
            </w:pPr>
            <w:r w:rsidRPr="00C133C9">
              <w:rPr>
                <w:color w:val="000000"/>
                <w:sz w:val="19"/>
                <w:szCs w:val="19"/>
              </w:rPr>
              <w:t>-</w:t>
            </w:r>
          </w:p>
        </w:tc>
        <w:tc>
          <w:tcPr>
            <w:tcW w:w="900" w:type="dxa"/>
            <w:shd w:val="clear" w:color="auto" w:fill="auto"/>
          </w:tcPr>
          <w:p w14:paraId="363125C8" w14:textId="7793548B" w:rsidR="00C93FE1" w:rsidRPr="00C133C9" w:rsidRDefault="00C93FE1" w:rsidP="00C93FE1">
            <w:pPr>
              <w:jc w:val="center"/>
              <w:rPr>
                <w:color w:val="000000"/>
                <w:sz w:val="19"/>
                <w:szCs w:val="19"/>
              </w:rPr>
            </w:pPr>
            <w:r w:rsidRPr="00C133C9">
              <w:rPr>
                <w:color w:val="000000"/>
                <w:sz w:val="19"/>
                <w:szCs w:val="19"/>
              </w:rPr>
              <w:t>-</w:t>
            </w:r>
          </w:p>
        </w:tc>
        <w:tc>
          <w:tcPr>
            <w:tcW w:w="990" w:type="dxa"/>
          </w:tcPr>
          <w:p w14:paraId="16834658" w14:textId="1ADBBE6A" w:rsidR="00C93FE1" w:rsidRPr="00C133C9" w:rsidRDefault="00C93FE1" w:rsidP="00C93FE1">
            <w:pPr>
              <w:jc w:val="center"/>
              <w:rPr>
                <w:color w:val="000000"/>
                <w:sz w:val="19"/>
                <w:szCs w:val="19"/>
              </w:rPr>
            </w:pPr>
          </w:p>
        </w:tc>
        <w:tc>
          <w:tcPr>
            <w:tcW w:w="910" w:type="dxa"/>
            <w:shd w:val="clear" w:color="auto" w:fill="auto"/>
            <w:noWrap/>
            <w:hideMark/>
          </w:tcPr>
          <w:p w14:paraId="452E6BE5" w14:textId="132F64C0" w:rsidR="00C93FE1" w:rsidRPr="00C133C9" w:rsidRDefault="00C93FE1" w:rsidP="00C93FE1">
            <w:pPr>
              <w:jc w:val="center"/>
              <w:rPr>
                <w:color w:val="000000"/>
                <w:sz w:val="19"/>
                <w:szCs w:val="19"/>
              </w:rPr>
            </w:pPr>
            <w:r w:rsidRPr="00C133C9">
              <w:rPr>
                <w:color w:val="000000"/>
                <w:sz w:val="19"/>
                <w:szCs w:val="19"/>
              </w:rPr>
              <w:t>x</w:t>
            </w:r>
          </w:p>
        </w:tc>
      </w:tr>
      <w:tr w:rsidR="00C133C9" w:rsidRPr="00C93FE1" w14:paraId="7E9D4EE9" w14:textId="77777777" w:rsidTr="00C133C9">
        <w:trPr>
          <w:jc w:val="center"/>
        </w:trPr>
        <w:tc>
          <w:tcPr>
            <w:tcW w:w="1440" w:type="dxa"/>
            <w:shd w:val="clear" w:color="auto" w:fill="D9D9D9" w:themeFill="background1" w:themeFillShade="D9"/>
            <w:noWrap/>
            <w:hideMark/>
          </w:tcPr>
          <w:p w14:paraId="6679ACC9" w14:textId="4BFD6688" w:rsidR="00C93FE1" w:rsidRPr="00C133C9" w:rsidRDefault="00C93FE1" w:rsidP="00C93FE1">
            <w:pPr>
              <w:jc w:val="right"/>
              <w:rPr>
                <w:i/>
                <w:color w:val="000000"/>
                <w:sz w:val="19"/>
                <w:szCs w:val="19"/>
              </w:rPr>
            </w:pPr>
            <w:r w:rsidRPr="00C133C9">
              <w:rPr>
                <w:i/>
                <w:color w:val="000000"/>
                <w:sz w:val="19"/>
                <w:szCs w:val="19"/>
              </w:rPr>
              <w:t>Florida</w:t>
            </w:r>
          </w:p>
        </w:tc>
        <w:tc>
          <w:tcPr>
            <w:tcW w:w="1075" w:type="dxa"/>
            <w:shd w:val="clear" w:color="auto" w:fill="D9D9D9" w:themeFill="background1" w:themeFillShade="D9"/>
            <w:noWrap/>
            <w:hideMark/>
          </w:tcPr>
          <w:p w14:paraId="64E67A67" w14:textId="3F4FEEFD" w:rsidR="00C93FE1" w:rsidRPr="00C133C9" w:rsidRDefault="00C93FE1" w:rsidP="00C93FE1">
            <w:pPr>
              <w:jc w:val="center"/>
              <w:rPr>
                <w:color w:val="000000"/>
                <w:sz w:val="19"/>
                <w:szCs w:val="19"/>
              </w:rPr>
            </w:pPr>
            <w:r w:rsidRPr="00C133C9">
              <w:rPr>
                <w:color w:val="000000"/>
                <w:sz w:val="19"/>
                <w:szCs w:val="19"/>
              </w:rPr>
              <w:t>21,538,187</w:t>
            </w:r>
          </w:p>
        </w:tc>
        <w:tc>
          <w:tcPr>
            <w:tcW w:w="720" w:type="dxa"/>
            <w:shd w:val="clear" w:color="auto" w:fill="D9D9D9" w:themeFill="background1" w:themeFillShade="D9"/>
            <w:noWrap/>
            <w:hideMark/>
          </w:tcPr>
          <w:p w14:paraId="78F2A405" w14:textId="4D97685B" w:rsidR="00C93FE1" w:rsidRPr="00C133C9" w:rsidRDefault="00C93FE1" w:rsidP="00C93FE1">
            <w:pPr>
              <w:jc w:val="center"/>
              <w:rPr>
                <w:color w:val="000000"/>
                <w:sz w:val="19"/>
                <w:szCs w:val="19"/>
              </w:rPr>
            </w:pPr>
            <w:r w:rsidRPr="00C133C9">
              <w:rPr>
                <w:color w:val="000000"/>
                <w:sz w:val="19"/>
                <w:szCs w:val="19"/>
              </w:rPr>
              <w:t>28</w:t>
            </w:r>
          </w:p>
        </w:tc>
        <w:tc>
          <w:tcPr>
            <w:tcW w:w="1080" w:type="dxa"/>
            <w:shd w:val="clear" w:color="auto" w:fill="D9D9D9" w:themeFill="background1" w:themeFillShade="D9"/>
            <w:noWrap/>
            <w:hideMark/>
          </w:tcPr>
          <w:p w14:paraId="0F8B5585" w14:textId="2EFE704C"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6F5C92F9" w14:textId="561A985E" w:rsidR="00C93FE1" w:rsidRPr="00C133C9" w:rsidRDefault="00C93FE1" w:rsidP="00C93FE1">
            <w:pPr>
              <w:jc w:val="center"/>
              <w:rPr>
                <w:color w:val="000000"/>
                <w:sz w:val="19"/>
                <w:szCs w:val="19"/>
              </w:rPr>
            </w:pPr>
            <w:r w:rsidRPr="00C133C9">
              <w:rPr>
                <w:color w:val="000000"/>
                <w:sz w:val="19"/>
                <w:szCs w:val="19"/>
              </w:rPr>
              <w:t>GOP</w:t>
            </w:r>
          </w:p>
        </w:tc>
        <w:tc>
          <w:tcPr>
            <w:tcW w:w="900" w:type="dxa"/>
            <w:shd w:val="clear" w:color="auto" w:fill="D9D9D9" w:themeFill="background1" w:themeFillShade="D9"/>
          </w:tcPr>
          <w:p w14:paraId="4D7F5B7C" w14:textId="1B29C895" w:rsidR="00C93FE1" w:rsidRPr="00C133C9" w:rsidRDefault="00C93FE1" w:rsidP="00C93FE1">
            <w:pPr>
              <w:jc w:val="center"/>
              <w:rPr>
                <w:color w:val="000000"/>
                <w:sz w:val="19"/>
                <w:szCs w:val="19"/>
              </w:rPr>
            </w:pPr>
            <w:r w:rsidRPr="00C133C9">
              <w:rPr>
                <w:color w:val="000000"/>
                <w:sz w:val="19"/>
                <w:szCs w:val="19"/>
              </w:rPr>
              <w:t>L</w:t>
            </w:r>
          </w:p>
        </w:tc>
        <w:tc>
          <w:tcPr>
            <w:tcW w:w="990" w:type="dxa"/>
            <w:shd w:val="clear" w:color="auto" w:fill="D9D9D9" w:themeFill="background1" w:themeFillShade="D9"/>
          </w:tcPr>
          <w:p w14:paraId="29E575CC" w14:textId="0EBF5A96" w:rsidR="00C93FE1" w:rsidRPr="00C133C9" w:rsidRDefault="00C93FE1" w:rsidP="00C93FE1">
            <w:pPr>
              <w:jc w:val="center"/>
              <w:rPr>
                <w:color w:val="000000"/>
                <w:sz w:val="19"/>
                <w:szCs w:val="19"/>
              </w:rPr>
            </w:pPr>
            <w:r w:rsidRPr="00C133C9">
              <w:rPr>
                <w:color w:val="000000"/>
                <w:sz w:val="19"/>
                <w:szCs w:val="19"/>
              </w:rPr>
              <w:t>x</w:t>
            </w:r>
          </w:p>
        </w:tc>
        <w:tc>
          <w:tcPr>
            <w:tcW w:w="910" w:type="dxa"/>
            <w:shd w:val="clear" w:color="auto" w:fill="D9D9D9" w:themeFill="background1" w:themeFillShade="D9"/>
            <w:noWrap/>
            <w:hideMark/>
          </w:tcPr>
          <w:p w14:paraId="62E4CD1A" w14:textId="77777777" w:rsidR="00C93FE1" w:rsidRPr="00C133C9" w:rsidRDefault="00C93FE1" w:rsidP="00C93FE1">
            <w:pPr>
              <w:jc w:val="center"/>
              <w:rPr>
                <w:color w:val="000000"/>
                <w:sz w:val="19"/>
                <w:szCs w:val="19"/>
              </w:rPr>
            </w:pPr>
          </w:p>
        </w:tc>
      </w:tr>
      <w:tr w:rsidR="00C133C9" w:rsidRPr="00C93FE1" w14:paraId="0591200D" w14:textId="77777777" w:rsidTr="00C133C9">
        <w:trPr>
          <w:jc w:val="center"/>
        </w:trPr>
        <w:tc>
          <w:tcPr>
            <w:tcW w:w="1440" w:type="dxa"/>
            <w:shd w:val="clear" w:color="auto" w:fill="D9D9D9" w:themeFill="background1" w:themeFillShade="D9"/>
            <w:noWrap/>
            <w:hideMark/>
          </w:tcPr>
          <w:p w14:paraId="73E93322" w14:textId="31456886" w:rsidR="00C93FE1" w:rsidRPr="00C133C9" w:rsidRDefault="00C93FE1" w:rsidP="00C93FE1">
            <w:pPr>
              <w:jc w:val="right"/>
              <w:rPr>
                <w:i/>
                <w:color w:val="000000"/>
                <w:sz w:val="19"/>
                <w:szCs w:val="19"/>
              </w:rPr>
            </w:pPr>
            <w:r w:rsidRPr="00C133C9">
              <w:rPr>
                <w:i/>
                <w:color w:val="000000"/>
                <w:sz w:val="19"/>
                <w:szCs w:val="19"/>
              </w:rPr>
              <w:t>Georgia</w:t>
            </w:r>
          </w:p>
        </w:tc>
        <w:tc>
          <w:tcPr>
            <w:tcW w:w="1075" w:type="dxa"/>
            <w:shd w:val="clear" w:color="auto" w:fill="D9D9D9" w:themeFill="background1" w:themeFillShade="D9"/>
            <w:noWrap/>
            <w:hideMark/>
          </w:tcPr>
          <w:p w14:paraId="545B8E2B" w14:textId="5BE33E51" w:rsidR="00C93FE1" w:rsidRPr="00C133C9" w:rsidRDefault="00C93FE1" w:rsidP="00C93FE1">
            <w:pPr>
              <w:jc w:val="center"/>
              <w:rPr>
                <w:color w:val="000000"/>
                <w:sz w:val="19"/>
                <w:szCs w:val="19"/>
              </w:rPr>
            </w:pPr>
            <w:r w:rsidRPr="00C133C9">
              <w:rPr>
                <w:color w:val="000000"/>
                <w:sz w:val="19"/>
                <w:szCs w:val="19"/>
              </w:rPr>
              <w:t>10,711,908</w:t>
            </w:r>
          </w:p>
        </w:tc>
        <w:tc>
          <w:tcPr>
            <w:tcW w:w="720" w:type="dxa"/>
            <w:shd w:val="clear" w:color="auto" w:fill="D9D9D9" w:themeFill="background1" w:themeFillShade="D9"/>
            <w:noWrap/>
            <w:hideMark/>
          </w:tcPr>
          <w:p w14:paraId="5769FA56" w14:textId="59C46181" w:rsidR="00C93FE1" w:rsidRPr="00C133C9" w:rsidRDefault="00C93FE1" w:rsidP="00C93FE1">
            <w:pPr>
              <w:jc w:val="center"/>
              <w:rPr>
                <w:color w:val="000000"/>
                <w:sz w:val="19"/>
                <w:szCs w:val="19"/>
              </w:rPr>
            </w:pPr>
            <w:r w:rsidRPr="00C133C9">
              <w:rPr>
                <w:color w:val="000000"/>
                <w:sz w:val="19"/>
                <w:szCs w:val="19"/>
              </w:rPr>
              <w:t>14</w:t>
            </w:r>
          </w:p>
        </w:tc>
        <w:tc>
          <w:tcPr>
            <w:tcW w:w="1080" w:type="dxa"/>
            <w:shd w:val="clear" w:color="auto" w:fill="D9D9D9" w:themeFill="background1" w:themeFillShade="D9"/>
            <w:noWrap/>
            <w:hideMark/>
          </w:tcPr>
          <w:p w14:paraId="17B5929B" w14:textId="15D24387"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2BC60439" w14:textId="33D6528B" w:rsidR="00C93FE1" w:rsidRPr="00C133C9" w:rsidRDefault="00C93FE1" w:rsidP="00C93FE1">
            <w:pPr>
              <w:jc w:val="center"/>
              <w:rPr>
                <w:color w:val="000000"/>
                <w:sz w:val="19"/>
                <w:szCs w:val="19"/>
              </w:rPr>
            </w:pPr>
            <w:r w:rsidRPr="00C133C9">
              <w:rPr>
                <w:color w:val="000000"/>
                <w:sz w:val="19"/>
                <w:szCs w:val="19"/>
              </w:rPr>
              <w:t>GOP</w:t>
            </w:r>
          </w:p>
        </w:tc>
        <w:tc>
          <w:tcPr>
            <w:tcW w:w="900" w:type="dxa"/>
            <w:shd w:val="clear" w:color="auto" w:fill="D9D9D9" w:themeFill="background1" w:themeFillShade="D9"/>
          </w:tcPr>
          <w:p w14:paraId="669CD639" w14:textId="0DD2BCC5" w:rsidR="00C93FE1" w:rsidRPr="00C133C9" w:rsidRDefault="00C93FE1" w:rsidP="00C93FE1">
            <w:pPr>
              <w:jc w:val="center"/>
              <w:rPr>
                <w:color w:val="000000"/>
                <w:sz w:val="19"/>
                <w:szCs w:val="19"/>
              </w:rPr>
            </w:pPr>
            <w:r w:rsidRPr="00C133C9">
              <w:rPr>
                <w:color w:val="000000"/>
                <w:sz w:val="19"/>
                <w:szCs w:val="19"/>
              </w:rPr>
              <w:t>L</w:t>
            </w:r>
          </w:p>
        </w:tc>
        <w:tc>
          <w:tcPr>
            <w:tcW w:w="990" w:type="dxa"/>
            <w:shd w:val="clear" w:color="auto" w:fill="D9D9D9" w:themeFill="background1" w:themeFillShade="D9"/>
          </w:tcPr>
          <w:p w14:paraId="29D3288B" w14:textId="7B2497DC" w:rsidR="00C93FE1" w:rsidRPr="00C133C9" w:rsidRDefault="00C93FE1" w:rsidP="00C93FE1">
            <w:pPr>
              <w:jc w:val="center"/>
              <w:rPr>
                <w:color w:val="000000"/>
                <w:sz w:val="19"/>
                <w:szCs w:val="19"/>
              </w:rPr>
            </w:pPr>
          </w:p>
        </w:tc>
        <w:tc>
          <w:tcPr>
            <w:tcW w:w="910" w:type="dxa"/>
            <w:shd w:val="clear" w:color="auto" w:fill="D9D9D9" w:themeFill="background1" w:themeFillShade="D9"/>
            <w:noWrap/>
            <w:hideMark/>
          </w:tcPr>
          <w:p w14:paraId="24C71C30" w14:textId="77777777" w:rsidR="00C93FE1" w:rsidRPr="00C133C9" w:rsidRDefault="00C93FE1" w:rsidP="00C93FE1">
            <w:pPr>
              <w:jc w:val="center"/>
              <w:rPr>
                <w:color w:val="000000"/>
                <w:sz w:val="19"/>
                <w:szCs w:val="19"/>
              </w:rPr>
            </w:pPr>
          </w:p>
        </w:tc>
      </w:tr>
      <w:tr w:rsidR="00C93FE1" w:rsidRPr="00C93FE1" w14:paraId="49E10532" w14:textId="77777777" w:rsidTr="00C133C9">
        <w:trPr>
          <w:jc w:val="center"/>
        </w:trPr>
        <w:tc>
          <w:tcPr>
            <w:tcW w:w="1440" w:type="dxa"/>
            <w:shd w:val="clear" w:color="auto" w:fill="auto"/>
            <w:noWrap/>
            <w:hideMark/>
          </w:tcPr>
          <w:p w14:paraId="2B87588F" w14:textId="34C6D151" w:rsidR="00C93FE1" w:rsidRPr="00C133C9" w:rsidRDefault="00C93FE1" w:rsidP="00C93FE1">
            <w:pPr>
              <w:jc w:val="right"/>
              <w:rPr>
                <w:i/>
                <w:color w:val="000000"/>
                <w:sz w:val="19"/>
                <w:szCs w:val="19"/>
              </w:rPr>
            </w:pPr>
            <w:r w:rsidRPr="00C133C9">
              <w:rPr>
                <w:i/>
                <w:color w:val="000000"/>
                <w:sz w:val="19"/>
                <w:szCs w:val="19"/>
              </w:rPr>
              <w:t>Hawaii</w:t>
            </w:r>
          </w:p>
        </w:tc>
        <w:tc>
          <w:tcPr>
            <w:tcW w:w="1075" w:type="dxa"/>
            <w:shd w:val="clear" w:color="auto" w:fill="auto"/>
            <w:noWrap/>
            <w:hideMark/>
          </w:tcPr>
          <w:p w14:paraId="025D2485" w14:textId="4C1812CD" w:rsidR="00C93FE1" w:rsidRPr="00C133C9" w:rsidRDefault="00C93FE1" w:rsidP="00C93FE1">
            <w:pPr>
              <w:jc w:val="center"/>
              <w:rPr>
                <w:color w:val="000000"/>
                <w:sz w:val="19"/>
                <w:szCs w:val="19"/>
              </w:rPr>
            </w:pPr>
            <w:r w:rsidRPr="00C133C9">
              <w:rPr>
                <w:color w:val="000000"/>
                <w:sz w:val="19"/>
                <w:szCs w:val="19"/>
              </w:rPr>
              <w:t>1,455,271</w:t>
            </w:r>
          </w:p>
        </w:tc>
        <w:tc>
          <w:tcPr>
            <w:tcW w:w="720" w:type="dxa"/>
            <w:shd w:val="clear" w:color="auto" w:fill="auto"/>
            <w:noWrap/>
            <w:hideMark/>
          </w:tcPr>
          <w:p w14:paraId="4A4EA921" w14:textId="66F67622" w:rsidR="00C93FE1" w:rsidRPr="00C133C9" w:rsidRDefault="00C93FE1" w:rsidP="00C93FE1">
            <w:pPr>
              <w:jc w:val="center"/>
              <w:rPr>
                <w:color w:val="000000"/>
                <w:sz w:val="19"/>
                <w:szCs w:val="19"/>
              </w:rPr>
            </w:pPr>
            <w:r w:rsidRPr="00C133C9">
              <w:rPr>
                <w:color w:val="000000"/>
                <w:sz w:val="19"/>
                <w:szCs w:val="19"/>
              </w:rPr>
              <w:t>2</w:t>
            </w:r>
          </w:p>
        </w:tc>
        <w:tc>
          <w:tcPr>
            <w:tcW w:w="1080" w:type="dxa"/>
            <w:shd w:val="clear" w:color="auto" w:fill="auto"/>
            <w:noWrap/>
            <w:hideMark/>
          </w:tcPr>
          <w:p w14:paraId="46BB3447" w14:textId="7486F28B" w:rsidR="00C93FE1" w:rsidRPr="00C133C9" w:rsidRDefault="00C93FE1" w:rsidP="00C93FE1">
            <w:pPr>
              <w:jc w:val="center"/>
              <w:rPr>
                <w:color w:val="000000"/>
                <w:sz w:val="19"/>
                <w:szCs w:val="19"/>
              </w:rPr>
            </w:pPr>
            <w:r w:rsidRPr="00C133C9">
              <w:rPr>
                <w:color w:val="000000"/>
                <w:sz w:val="19"/>
                <w:szCs w:val="19"/>
              </w:rPr>
              <w:t>C(P)</w:t>
            </w:r>
          </w:p>
        </w:tc>
        <w:tc>
          <w:tcPr>
            <w:tcW w:w="900" w:type="dxa"/>
            <w:shd w:val="clear" w:color="auto" w:fill="auto"/>
            <w:noWrap/>
            <w:hideMark/>
          </w:tcPr>
          <w:p w14:paraId="16D157BF" w14:textId="268AE1BE" w:rsidR="00C93FE1" w:rsidRPr="00C133C9" w:rsidRDefault="00C93FE1" w:rsidP="00C93FE1">
            <w:pPr>
              <w:jc w:val="center"/>
              <w:rPr>
                <w:color w:val="000000"/>
                <w:sz w:val="19"/>
                <w:szCs w:val="19"/>
              </w:rPr>
            </w:pPr>
            <w:r w:rsidRPr="00C133C9">
              <w:rPr>
                <w:color w:val="000000"/>
                <w:sz w:val="19"/>
                <w:szCs w:val="19"/>
              </w:rPr>
              <w:t>DEM</w:t>
            </w:r>
          </w:p>
        </w:tc>
        <w:tc>
          <w:tcPr>
            <w:tcW w:w="900" w:type="dxa"/>
            <w:shd w:val="clear" w:color="auto" w:fill="auto"/>
          </w:tcPr>
          <w:p w14:paraId="781FE697" w14:textId="41E10CDC" w:rsidR="00C93FE1" w:rsidRPr="00C133C9" w:rsidRDefault="00C93FE1" w:rsidP="00C93FE1">
            <w:pPr>
              <w:jc w:val="center"/>
              <w:rPr>
                <w:color w:val="000000"/>
                <w:sz w:val="19"/>
                <w:szCs w:val="19"/>
              </w:rPr>
            </w:pPr>
            <w:r w:rsidRPr="00C133C9">
              <w:rPr>
                <w:color w:val="000000"/>
                <w:sz w:val="19"/>
                <w:szCs w:val="19"/>
              </w:rPr>
              <w:t>Comm.</w:t>
            </w:r>
          </w:p>
        </w:tc>
        <w:tc>
          <w:tcPr>
            <w:tcW w:w="990" w:type="dxa"/>
          </w:tcPr>
          <w:p w14:paraId="7ADE3580" w14:textId="1A32B139" w:rsidR="00C93FE1" w:rsidRPr="00C133C9" w:rsidRDefault="00C93FE1" w:rsidP="00C93FE1">
            <w:pPr>
              <w:jc w:val="center"/>
              <w:rPr>
                <w:color w:val="000000"/>
                <w:sz w:val="19"/>
                <w:szCs w:val="19"/>
              </w:rPr>
            </w:pPr>
            <w:r w:rsidRPr="00C133C9">
              <w:rPr>
                <w:color w:val="000000"/>
                <w:sz w:val="19"/>
                <w:szCs w:val="19"/>
              </w:rPr>
              <w:t>x</w:t>
            </w:r>
          </w:p>
        </w:tc>
        <w:tc>
          <w:tcPr>
            <w:tcW w:w="910" w:type="dxa"/>
            <w:shd w:val="clear" w:color="auto" w:fill="auto"/>
            <w:noWrap/>
            <w:hideMark/>
          </w:tcPr>
          <w:p w14:paraId="39B75913" w14:textId="77777777" w:rsidR="00C93FE1" w:rsidRPr="00C133C9" w:rsidRDefault="00C93FE1" w:rsidP="00C93FE1">
            <w:pPr>
              <w:jc w:val="center"/>
              <w:rPr>
                <w:color w:val="000000"/>
                <w:sz w:val="19"/>
                <w:szCs w:val="19"/>
              </w:rPr>
            </w:pPr>
          </w:p>
        </w:tc>
      </w:tr>
      <w:tr w:rsidR="00C93FE1" w:rsidRPr="00C93FE1" w14:paraId="12B19BA8" w14:textId="77777777" w:rsidTr="00C133C9">
        <w:trPr>
          <w:jc w:val="center"/>
        </w:trPr>
        <w:tc>
          <w:tcPr>
            <w:tcW w:w="1440" w:type="dxa"/>
            <w:shd w:val="clear" w:color="auto" w:fill="auto"/>
            <w:noWrap/>
            <w:hideMark/>
          </w:tcPr>
          <w:p w14:paraId="58911A17" w14:textId="28A142EB" w:rsidR="00C93FE1" w:rsidRPr="00C133C9" w:rsidRDefault="00C93FE1" w:rsidP="00C93FE1">
            <w:pPr>
              <w:jc w:val="right"/>
              <w:rPr>
                <w:i/>
                <w:color w:val="000000"/>
                <w:sz w:val="19"/>
                <w:szCs w:val="19"/>
              </w:rPr>
            </w:pPr>
            <w:r w:rsidRPr="00C133C9">
              <w:rPr>
                <w:i/>
                <w:color w:val="000000"/>
                <w:sz w:val="19"/>
                <w:szCs w:val="19"/>
              </w:rPr>
              <w:t>Idaho</w:t>
            </w:r>
          </w:p>
        </w:tc>
        <w:tc>
          <w:tcPr>
            <w:tcW w:w="1075" w:type="dxa"/>
            <w:shd w:val="clear" w:color="auto" w:fill="auto"/>
            <w:noWrap/>
            <w:hideMark/>
          </w:tcPr>
          <w:p w14:paraId="51A2D6C5" w14:textId="4CBED273" w:rsidR="00C93FE1" w:rsidRPr="00C133C9" w:rsidRDefault="00C93FE1" w:rsidP="00C93FE1">
            <w:pPr>
              <w:jc w:val="center"/>
              <w:rPr>
                <w:color w:val="000000"/>
                <w:sz w:val="19"/>
                <w:szCs w:val="19"/>
              </w:rPr>
            </w:pPr>
            <w:r w:rsidRPr="00C133C9">
              <w:rPr>
                <w:color w:val="000000"/>
                <w:sz w:val="19"/>
                <w:szCs w:val="19"/>
              </w:rPr>
              <w:t>1,839,106</w:t>
            </w:r>
          </w:p>
        </w:tc>
        <w:tc>
          <w:tcPr>
            <w:tcW w:w="720" w:type="dxa"/>
            <w:shd w:val="clear" w:color="auto" w:fill="auto"/>
            <w:noWrap/>
            <w:hideMark/>
          </w:tcPr>
          <w:p w14:paraId="6F162B6A" w14:textId="3D18818E" w:rsidR="00C93FE1" w:rsidRPr="00C133C9" w:rsidRDefault="00C93FE1" w:rsidP="00C93FE1">
            <w:pPr>
              <w:jc w:val="center"/>
              <w:rPr>
                <w:color w:val="000000"/>
                <w:sz w:val="19"/>
                <w:szCs w:val="19"/>
              </w:rPr>
            </w:pPr>
            <w:r w:rsidRPr="00C133C9">
              <w:rPr>
                <w:color w:val="000000"/>
                <w:sz w:val="19"/>
                <w:szCs w:val="19"/>
              </w:rPr>
              <w:t>2</w:t>
            </w:r>
          </w:p>
        </w:tc>
        <w:tc>
          <w:tcPr>
            <w:tcW w:w="1080" w:type="dxa"/>
            <w:shd w:val="clear" w:color="auto" w:fill="auto"/>
            <w:noWrap/>
            <w:hideMark/>
          </w:tcPr>
          <w:p w14:paraId="408C7845" w14:textId="5359CA7F" w:rsidR="00C93FE1" w:rsidRPr="00C133C9" w:rsidRDefault="00C93FE1" w:rsidP="00C93FE1">
            <w:pPr>
              <w:jc w:val="center"/>
              <w:rPr>
                <w:color w:val="000000"/>
                <w:sz w:val="19"/>
                <w:szCs w:val="19"/>
              </w:rPr>
            </w:pPr>
            <w:r w:rsidRPr="00C133C9">
              <w:rPr>
                <w:color w:val="000000"/>
                <w:sz w:val="19"/>
                <w:szCs w:val="19"/>
              </w:rPr>
              <w:t>C</w:t>
            </w:r>
          </w:p>
        </w:tc>
        <w:tc>
          <w:tcPr>
            <w:tcW w:w="900" w:type="dxa"/>
            <w:shd w:val="clear" w:color="auto" w:fill="auto"/>
            <w:noWrap/>
            <w:hideMark/>
          </w:tcPr>
          <w:p w14:paraId="67EEC528" w14:textId="24558DE8" w:rsidR="00C93FE1" w:rsidRPr="00C133C9" w:rsidRDefault="00C93FE1" w:rsidP="00C93FE1">
            <w:pPr>
              <w:jc w:val="center"/>
              <w:rPr>
                <w:color w:val="000000"/>
                <w:sz w:val="19"/>
                <w:szCs w:val="19"/>
              </w:rPr>
            </w:pPr>
            <w:r w:rsidRPr="00C133C9">
              <w:rPr>
                <w:color w:val="000000"/>
                <w:sz w:val="19"/>
                <w:szCs w:val="19"/>
              </w:rPr>
              <w:t>GOP</w:t>
            </w:r>
          </w:p>
        </w:tc>
        <w:tc>
          <w:tcPr>
            <w:tcW w:w="900" w:type="dxa"/>
            <w:shd w:val="clear" w:color="auto" w:fill="auto"/>
          </w:tcPr>
          <w:p w14:paraId="4E0E846B" w14:textId="6C847B0F" w:rsidR="00C93FE1" w:rsidRPr="00C133C9" w:rsidRDefault="00C93FE1" w:rsidP="00C93FE1">
            <w:pPr>
              <w:jc w:val="center"/>
              <w:rPr>
                <w:color w:val="000000"/>
                <w:sz w:val="19"/>
                <w:szCs w:val="19"/>
              </w:rPr>
            </w:pPr>
            <w:r w:rsidRPr="00C133C9">
              <w:rPr>
                <w:color w:val="000000"/>
                <w:sz w:val="19"/>
                <w:szCs w:val="19"/>
              </w:rPr>
              <w:t>Comm.</w:t>
            </w:r>
          </w:p>
        </w:tc>
        <w:tc>
          <w:tcPr>
            <w:tcW w:w="990" w:type="dxa"/>
          </w:tcPr>
          <w:p w14:paraId="1DFAE480" w14:textId="75F81256" w:rsidR="00C93FE1" w:rsidRPr="00C133C9" w:rsidRDefault="00C93FE1" w:rsidP="00C93FE1">
            <w:pPr>
              <w:jc w:val="center"/>
              <w:rPr>
                <w:color w:val="000000"/>
                <w:sz w:val="19"/>
                <w:szCs w:val="19"/>
              </w:rPr>
            </w:pPr>
            <w:r w:rsidRPr="00C133C9">
              <w:rPr>
                <w:color w:val="000000"/>
                <w:sz w:val="19"/>
                <w:szCs w:val="19"/>
              </w:rPr>
              <w:t>x</w:t>
            </w:r>
          </w:p>
        </w:tc>
        <w:tc>
          <w:tcPr>
            <w:tcW w:w="910" w:type="dxa"/>
            <w:shd w:val="clear" w:color="auto" w:fill="auto"/>
            <w:noWrap/>
            <w:hideMark/>
          </w:tcPr>
          <w:p w14:paraId="3D1CBDFE" w14:textId="77777777" w:rsidR="00C93FE1" w:rsidRPr="00C133C9" w:rsidRDefault="00C93FE1" w:rsidP="00C93FE1">
            <w:pPr>
              <w:jc w:val="center"/>
              <w:rPr>
                <w:color w:val="000000"/>
                <w:sz w:val="19"/>
                <w:szCs w:val="19"/>
              </w:rPr>
            </w:pPr>
          </w:p>
        </w:tc>
      </w:tr>
      <w:tr w:rsidR="00C133C9" w:rsidRPr="00C93FE1" w14:paraId="530C7008" w14:textId="77777777" w:rsidTr="00C133C9">
        <w:trPr>
          <w:jc w:val="center"/>
        </w:trPr>
        <w:tc>
          <w:tcPr>
            <w:tcW w:w="1440" w:type="dxa"/>
            <w:shd w:val="clear" w:color="auto" w:fill="D9D9D9" w:themeFill="background1" w:themeFillShade="D9"/>
            <w:noWrap/>
            <w:hideMark/>
          </w:tcPr>
          <w:p w14:paraId="42AD4277" w14:textId="7E27E181" w:rsidR="00C93FE1" w:rsidRPr="00C133C9" w:rsidRDefault="00C93FE1" w:rsidP="00C93FE1">
            <w:pPr>
              <w:jc w:val="right"/>
              <w:rPr>
                <w:i/>
                <w:color w:val="000000"/>
                <w:sz w:val="19"/>
                <w:szCs w:val="19"/>
              </w:rPr>
            </w:pPr>
            <w:r w:rsidRPr="00C133C9">
              <w:rPr>
                <w:i/>
                <w:color w:val="000000"/>
                <w:sz w:val="19"/>
                <w:szCs w:val="19"/>
              </w:rPr>
              <w:t>Illinois</w:t>
            </w:r>
          </w:p>
        </w:tc>
        <w:tc>
          <w:tcPr>
            <w:tcW w:w="1075" w:type="dxa"/>
            <w:shd w:val="clear" w:color="auto" w:fill="D9D9D9" w:themeFill="background1" w:themeFillShade="D9"/>
            <w:noWrap/>
            <w:hideMark/>
          </w:tcPr>
          <w:p w14:paraId="0BDB9F2F" w14:textId="20D2FCC0" w:rsidR="00C93FE1" w:rsidRPr="00C133C9" w:rsidRDefault="00C93FE1" w:rsidP="00C93FE1">
            <w:pPr>
              <w:jc w:val="center"/>
              <w:rPr>
                <w:color w:val="000000"/>
                <w:sz w:val="19"/>
                <w:szCs w:val="19"/>
              </w:rPr>
            </w:pPr>
            <w:r w:rsidRPr="00C133C9">
              <w:rPr>
                <w:color w:val="000000"/>
                <w:sz w:val="19"/>
                <w:szCs w:val="19"/>
              </w:rPr>
              <w:t>12,812,508</w:t>
            </w:r>
          </w:p>
        </w:tc>
        <w:tc>
          <w:tcPr>
            <w:tcW w:w="720" w:type="dxa"/>
            <w:shd w:val="clear" w:color="auto" w:fill="D9D9D9" w:themeFill="background1" w:themeFillShade="D9"/>
            <w:noWrap/>
            <w:hideMark/>
          </w:tcPr>
          <w:p w14:paraId="03767A49" w14:textId="2ED8F35B" w:rsidR="00C93FE1" w:rsidRPr="00C133C9" w:rsidRDefault="00C93FE1" w:rsidP="00C93FE1">
            <w:pPr>
              <w:jc w:val="center"/>
              <w:rPr>
                <w:color w:val="000000"/>
                <w:sz w:val="19"/>
                <w:szCs w:val="19"/>
              </w:rPr>
            </w:pPr>
            <w:r w:rsidRPr="00C133C9">
              <w:rPr>
                <w:color w:val="000000"/>
                <w:sz w:val="19"/>
                <w:szCs w:val="19"/>
              </w:rPr>
              <w:t>17</w:t>
            </w:r>
          </w:p>
        </w:tc>
        <w:tc>
          <w:tcPr>
            <w:tcW w:w="1080" w:type="dxa"/>
            <w:shd w:val="clear" w:color="auto" w:fill="D9D9D9" w:themeFill="background1" w:themeFillShade="D9"/>
            <w:noWrap/>
            <w:hideMark/>
          </w:tcPr>
          <w:p w14:paraId="733DFC70" w14:textId="21089658"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2C0A3E30" w14:textId="7DC12C6A" w:rsidR="00C93FE1" w:rsidRPr="00C133C9" w:rsidRDefault="00C93FE1" w:rsidP="00C93FE1">
            <w:pPr>
              <w:jc w:val="center"/>
              <w:rPr>
                <w:color w:val="000000"/>
                <w:sz w:val="19"/>
                <w:szCs w:val="19"/>
              </w:rPr>
            </w:pPr>
            <w:r w:rsidRPr="00C133C9">
              <w:rPr>
                <w:color w:val="000000"/>
                <w:sz w:val="19"/>
                <w:szCs w:val="19"/>
              </w:rPr>
              <w:t>DEM</w:t>
            </w:r>
          </w:p>
        </w:tc>
        <w:tc>
          <w:tcPr>
            <w:tcW w:w="900" w:type="dxa"/>
            <w:shd w:val="clear" w:color="auto" w:fill="D9D9D9" w:themeFill="background1" w:themeFillShade="D9"/>
          </w:tcPr>
          <w:p w14:paraId="200087B0" w14:textId="6E3F87EE" w:rsidR="00C93FE1" w:rsidRPr="00C133C9" w:rsidRDefault="00C93FE1" w:rsidP="00C93FE1">
            <w:pPr>
              <w:jc w:val="center"/>
              <w:rPr>
                <w:color w:val="000000"/>
                <w:sz w:val="19"/>
                <w:szCs w:val="19"/>
              </w:rPr>
            </w:pPr>
            <w:r w:rsidRPr="00C133C9">
              <w:rPr>
                <w:color w:val="000000"/>
                <w:sz w:val="19"/>
                <w:szCs w:val="19"/>
              </w:rPr>
              <w:t>L</w:t>
            </w:r>
          </w:p>
        </w:tc>
        <w:tc>
          <w:tcPr>
            <w:tcW w:w="990" w:type="dxa"/>
            <w:shd w:val="clear" w:color="auto" w:fill="D9D9D9" w:themeFill="background1" w:themeFillShade="D9"/>
          </w:tcPr>
          <w:p w14:paraId="4F623305" w14:textId="45E2CB55" w:rsidR="00C93FE1" w:rsidRPr="00C133C9" w:rsidRDefault="00C93FE1" w:rsidP="00C93FE1">
            <w:pPr>
              <w:jc w:val="center"/>
              <w:rPr>
                <w:color w:val="000000"/>
                <w:sz w:val="19"/>
                <w:szCs w:val="19"/>
              </w:rPr>
            </w:pPr>
          </w:p>
        </w:tc>
        <w:tc>
          <w:tcPr>
            <w:tcW w:w="910" w:type="dxa"/>
            <w:shd w:val="clear" w:color="auto" w:fill="D9D9D9" w:themeFill="background1" w:themeFillShade="D9"/>
            <w:noWrap/>
            <w:hideMark/>
          </w:tcPr>
          <w:p w14:paraId="054C169E" w14:textId="4FFDB0C7" w:rsidR="00C93FE1" w:rsidRPr="00C133C9" w:rsidRDefault="00C93FE1" w:rsidP="00C93FE1">
            <w:pPr>
              <w:jc w:val="center"/>
              <w:rPr>
                <w:color w:val="000000"/>
                <w:sz w:val="19"/>
                <w:szCs w:val="19"/>
              </w:rPr>
            </w:pPr>
            <w:r w:rsidRPr="00C133C9">
              <w:rPr>
                <w:color w:val="000000"/>
                <w:sz w:val="19"/>
                <w:szCs w:val="19"/>
              </w:rPr>
              <w:t>x</w:t>
            </w:r>
          </w:p>
        </w:tc>
      </w:tr>
      <w:tr w:rsidR="00C133C9" w:rsidRPr="00C93FE1" w14:paraId="79683DDD" w14:textId="77777777" w:rsidTr="00C133C9">
        <w:trPr>
          <w:jc w:val="center"/>
        </w:trPr>
        <w:tc>
          <w:tcPr>
            <w:tcW w:w="1440" w:type="dxa"/>
            <w:shd w:val="clear" w:color="auto" w:fill="D9D9D9" w:themeFill="background1" w:themeFillShade="D9"/>
            <w:noWrap/>
            <w:hideMark/>
          </w:tcPr>
          <w:p w14:paraId="1F32CB6F" w14:textId="3A41DE9E" w:rsidR="00C93FE1" w:rsidRPr="00C133C9" w:rsidRDefault="00C93FE1" w:rsidP="00C93FE1">
            <w:pPr>
              <w:jc w:val="right"/>
              <w:rPr>
                <w:i/>
                <w:color w:val="000000"/>
                <w:sz w:val="19"/>
                <w:szCs w:val="19"/>
              </w:rPr>
            </w:pPr>
            <w:r w:rsidRPr="00C133C9">
              <w:rPr>
                <w:i/>
                <w:color w:val="000000"/>
                <w:sz w:val="19"/>
                <w:szCs w:val="19"/>
              </w:rPr>
              <w:t>Indiana</w:t>
            </w:r>
          </w:p>
        </w:tc>
        <w:tc>
          <w:tcPr>
            <w:tcW w:w="1075" w:type="dxa"/>
            <w:shd w:val="clear" w:color="auto" w:fill="D9D9D9" w:themeFill="background1" w:themeFillShade="D9"/>
            <w:noWrap/>
            <w:hideMark/>
          </w:tcPr>
          <w:p w14:paraId="7AB323B5" w14:textId="61648CF7" w:rsidR="00C93FE1" w:rsidRPr="00C133C9" w:rsidRDefault="00C93FE1" w:rsidP="00C93FE1">
            <w:pPr>
              <w:jc w:val="center"/>
              <w:rPr>
                <w:color w:val="000000"/>
                <w:sz w:val="19"/>
                <w:szCs w:val="19"/>
              </w:rPr>
            </w:pPr>
            <w:r w:rsidRPr="00C133C9">
              <w:rPr>
                <w:color w:val="000000"/>
                <w:sz w:val="19"/>
                <w:szCs w:val="19"/>
              </w:rPr>
              <w:t>6,785,528</w:t>
            </w:r>
          </w:p>
        </w:tc>
        <w:tc>
          <w:tcPr>
            <w:tcW w:w="720" w:type="dxa"/>
            <w:shd w:val="clear" w:color="auto" w:fill="D9D9D9" w:themeFill="background1" w:themeFillShade="D9"/>
            <w:noWrap/>
            <w:hideMark/>
          </w:tcPr>
          <w:p w14:paraId="456DD469" w14:textId="0A75C68D" w:rsidR="00C93FE1" w:rsidRPr="00C133C9" w:rsidRDefault="00C93FE1" w:rsidP="00C93FE1">
            <w:pPr>
              <w:jc w:val="center"/>
              <w:rPr>
                <w:color w:val="000000"/>
                <w:sz w:val="19"/>
                <w:szCs w:val="19"/>
              </w:rPr>
            </w:pPr>
            <w:r w:rsidRPr="00C133C9">
              <w:rPr>
                <w:color w:val="000000"/>
                <w:sz w:val="19"/>
                <w:szCs w:val="19"/>
              </w:rPr>
              <w:t>9</w:t>
            </w:r>
          </w:p>
        </w:tc>
        <w:tc>
          <w:tcPr>
            <w:tcW w:w="1080" w:type="dxa"/>
            <w:shd w:val="clear" w:color="auto" w:fill="D9D9D9" w:themeFill="background1" w:themeFillShade="D9"/>
            <w:noWrap/>
            <w:hideMark/>
          </w:tcPr>
          <w:p w14:paraId="217A8B26" w14:textId="5FAFBD46"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753903D3" w14:textId="50A35353" w:rsidR="00C93FE1" w:rsidRPr="00C133C9" w:rsidRDefault="00C93FE1" w:rsidP="00C93FE1">
            <w:pPr>
              <w:jc w:val="center"/>
              <w:rPr>
                <w:color w:val="000000"/>
                <w:sz w:val="19"/>
                <w:szCs w:val="19"/>
              </w:rPr>
            </w:pPr>
            <w:r w:rsidRPr="00C133C9">
              <w:rPr>
                <w:color w:val="000000"/>
                <w:sz w:val="19"/>
                <w:szCs w:val="19"/>
              </w:rPr>
              <w:t>GOP</w:t>
            </w:r>
          </w:p>
        </w:tc>
        <w:tc>
          <w:tcPr>
            <w:tcW w:w="900" w:type="dxa"/>
            <w:shd w:val="clear" w:color="auto" w:fill="D9D9D9" w:themeFill="background1" w:themeFillShade="D9"/>
          </w:tcPr>
          <w:p w14:paraId="27549962" w14:textId="09536891" w:rsidR="00C93FE1" w:rsidRPr="00C133C9" w:rsidRDefault="00C93FE1" w:rsidP="00C93FE1">
            <w:pPr>
              <w:jc w:val="center"/>
              <w:rPr>
                <w:color w:val="000000"/>
                <w:sz w:val="19"/>
                <w:szCs w:val="19"/>
              </w:rPr>
            </w:pPr>
            <w:r w:rsidRPr="00C133C9">
              <w:rPr>
                <w:color w:val="000000"/>
                <w:sz w:val="19"/>
                <w:szCs w:val="19"/>
              </w:rPr>
              <w:t>L</w:t>
            </w:r>
          </w:p>
        </w:tc>
        <w:tc>
          <w:tcPr>
            <w:tcW w:w="990" w:type="dxa"/>
            <w:shd w:val="clear" w:color="auto" w:fill="D9D9D9" w:themeFill="background1" w:themeFillShade="D9"/>
          </w:tcPr>
          <w:p w14:paraId="738D1572" w14:textId="289F51D3" w:rsidR="00C93FE1" w:rsidRPr="00C133C9" w:rsidRDefault="00C93FE1" w:rsidP="00C93FE1">
            <w:pPr>
              <w:jc w:val="center"/>
              <w:rPr>
                <w:color w:val="000000"/>
                <w:sz w:val="19"/>
                <w:szCs w:val="19"/>
              </w:rPr>
            </w:pPr>
          </w:p>
        </w:tc>
        <w:tc>
          <w:tcPr>
            <w:tcW w:w="910" w:type="dxa"/>
            <w:shd w:val="clear" w:color="auto" w:fill="D9D9D9" w:themeFill="background1" w:themeFillShade="D9"/>
            <w:noWrap/>
            <w:hideMark/>
          </w:tcPr>
          <w:p w14:paraId="067CB63F" w14:textId="00F6BA38" w:rsidR="00C93FE1" w:rsidRPr="00C133C9" w:rsidRDefault="00C93FE1" w:rsidP="00C93FE1">
            <w:pPr>
              <w:jc w:val="center"/>
              <w:rPr>
                <w:color w:val="000000"/>
                <w:sz w:val="19"/>
                <w:szCs w:val="19"/>
              </w:rPr>
            </w:pPr>
            <w:r w:rsidRPr="00C133C9">
              <w:rPr>
                <w:color w:val="000000"/>
                <w:sz w:val="19"/>
                <w:szCs w:val="19"/>
              </w:rPr>
              <w:t>x</w:t>
            </w:r>
          </w:p>
        </w:tc>
      </w:tr>
      <w:tr w:rsidR="00C133C9" w:rsidRPr="00C93FE1" w14:paraId="676938ED" w14:textId="77777777" w:rsidTr="00C133C9">
        <w:trPr>
          <w:jc w:val="center"/>
        </w:trPr>
        <w:tc>
          <w:tcPr>
            <w:tcW w:w="1440" w:type="dxa"/>
            <w:shd w:val="clear" w:color="auto" w:fill="D9D9D9" w:themeFill="background1" w:themeFillShade="D9"/>
            <w:noWrap/>
            <w:hideMark/>
          </w:tcPr>
          <w:p w14:paraId="2F1A4338" w14:textId="412FFBA3" w:rsidR="00C93FE1" w:rsidRPr="00C133C9" w:rsidRDefault="00C93FE1" w:rsidP="00C93FE1">
            <w:pPr>
              <w:jc w:val="right"/>
              <w:rPr>
                <w:i/>
                <w:color w:val="000000"/>
                <w:sz w:val="19"/>
                <w:szCs w:val="19"/>
              </w:rPr>
            </w:pPr>
            <w:r w:rsidRPr="00C133C9">
              <w:rPr>
                <w:i/>
                <w:color w:val="000000"/>
                <w:sz w:val="19"/>
                <w:szCs w:val="19"/>
              </w:rPr>
              <w:t>Iowa</w:t>
            </w:r>
          </w:p>
        </w:tc>
        <w:tc>
          <w:tcPr>
            <w:tcW w:w="1075" w:type="dxa"/>
            <w:shd w:val="clear" w:color="auto" w:fill="D9D9D9" w:themeFill="background1" w:themeFillShade="D9"/>
            <w:noWrap/>
            <w:hideMark/>
          </w:tcPr>
          <w:p w14:paraId="1D917F9B" w14:textId="5F0F2504" w:rsidR="00C93FE1" w:rsidRPr="00C133C9" w:rsidRDefault="00C93FE1" w:rsidP="00C93FE1">
            <w:pPr>
              <w:jc w:val="center"/>
              <w:rPr>
                <w:color w:val="000000"/>
                <w:sz w:val="19"/>
                <w:szCs w:val="19"/>
              </w:rPr>
            </w:pPr>
            <w:r w:rsidRPr="00C133C9">
              <w:rPr>
                <w:color w:val="000000"/>
                <w:sz w:val="19"/>
                <w:szCs w:val="19"/>
              </w:rPr>
              <w:t>3,190,369</w:t>
            </w:r>
          </w:p>
        </w:tc>
        <w:tc>
          <w:tcPr>
            <w:tcW w:w="720" w:type="dxa"/>
            <w:shd w:val="clear" w:color="auto" w:fill="D9D9D9" w:themeFill="background1" w:themeFillShade="D9"/>
            <w:noWrap/>
            <w:hideMark/>
          </w:tcPr>
          <w:p w14:paraId="71D922FD" w14:textId="5B9513A8" w:rsidR="00C93FE1" w:rsidRPr="00C133C9" w:rsidRDefault="00C93FE1" w:rsidP="00C93FE1">
            <w:pPr>
              <w:jc w:val="center"/>
              <w:rPr>
                <w:color w:val="000000"/>
                <w:sz w:val="19"/>
                <w:szCs w:val="19"/>
              </w:rPr>
            </w:pPr>
            <w:r w:rsidRPr="00C133C9">
              <w:rPr>
                <w:color w:val="000000"/>
                <w:sz w:val="19"/>
                <w:szCs w:val="19"/>
              </w:rPr>
              <w:t>4</w:t>
            </w:r>
          </w:p>
        </w:tc>
        <w:tc>
          <w:tcPr>
            <w:tcW w:w="1080" w:type="dxa"/>
            <w:shd w:val="clear" w:color="auto" w:fill="D9D9D9" w:themeFill="background1" w:themeFillShade="D9"/>
            <w:noWrap/>
            <w:hideMark/>
          </w:tcPr>
          <w:p w14:paraId="32204144" w14:textId="42C140FE"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1A74A333" w14:textId="602244DC" w:rsidR="00C93FE1" w:rsidRPr="00C133C9" w:rsidRDefault="00C93FE1" w:rsidP="00C93FE1">
            <w:pPr>
              <w:jc w:val="center"/>
              <w:rPr>
                <w:color w:val="000000"/>
                <w:sz w:val="19"/>
                <w:szCs w:val="19"/>
              </w:rPr>
            </w:pPr>
            <w:r w:rsidRPr="00C133C9">
              <w:rPr>
                <w:color w:val="000000"/>
                <w:sz w:val="19"/>
                <w:szCs w:val="19"/>
              </w:rPr>
              <w:t>GOP</w:t>
            </w:r>
          </w:p>
        </w:tc>
        <w:tc>
          <w:tcPr>
            <w:tcW w:w="900" w:type="dxa"/>
            <w:shd w:val="clear" w:color="auto" w:fill="D9D9D9" w:themeFill="background1" w:themeFillShade="D9"/>
          </w:tcPr>
          <w:p w14:paraId="07A598AC" w14:textId="4F2C0AC1" w:rsidR="00C93FE1" w:rsidRPr="00C133C9" w:rsidRDefault="00C93FE1" w:rsidP="00C93FE1">
            <w:pPr>
              <w:jc w:val="center"/>
              <w:rPr>
                <w:color w:val="000000"/>
                <w:sz w:val="19"/>
                <w:szCs w:val="19"/>
              </w:rPr>
            </w:pPr>
            <w:r w:rsidRPr="00C133C9">
              <w:rPr>
                <w:color w:val="000000"/>
                <w:sz w:val="19"/>
                <w:szCs w:val="19"/>
              </w:rPr>
              <w:t>L</w:t>
            </w:r>
          </w:p>
        </w:tc>
        <w:tc>
          <w:tcPr>
            <w:tcW w:w="990" w:type="dxa"/>
            <w:shd w:val="clear" w:color="auto" w:fill="D9D9D9" w:themeFill="background1" w:themeFillShade="D9"/>
          </w:tcPr>
          <w:p w14:paraId="76DEBA59" w14:textId="52634CDA" w:rsidR="00C93FE1" w:rsidRPr="00C133C9" w:rsidRDefault="00C93FE1" w:rsidP="00C93FE1">
            <w:pPr>
              <w:jc w:val="center"/>
              <w:rPr>
                <w:color w:val="000000"/>
                <w:sz w:val="19"/>
                <w:szCs w:val="19"/>
              </w:rPr>
            </w:pPr>
            <w:r w:rsidRPr="00C133C9">
              <w:rPr>
                <w:color w:val="000000"/>
                <w:sz w:val="19"/>
                <w:szCs w:val="19"/>
              </w:rPr>
              <w:t>x</w:t>
            </w:r>
          </w:p>
        </w:tc>
        <w:tc>
          <w:tcPr>
            <w:tcW w:w="910" w:type="dxa"/>
            <w:shd w:val="clear" w:color="auto" w:fill="D9D9D9" w:themeFill="background1" w:themeFillShade="D9"/>
            <w:noWrap/>
            <w:hideMark/>
          </w:tcPr>
          <w:p w14:paraId="599FED8E" w14:textId="77777777" w:rsidR="00C93FE1" w:rsidRPr="00C133C9" w:rsidRDefault="00C93FE1" w:rsidP="00C93FE1">
            <w:pPr>
              <w:jc w:val="center"/>
              <w:rPr>
                <w:color w:val="000000"/>
                <w:sz w:val="19"/>
                <w:szCs w:val="19"/>
              </w:rPr>
            </w:pPr>
          </w:p>
        </w:tc>
      </w:tr>
      <w:tr w:rsidR="00C133C9" w:rsidRPr="00C93FE1" w14:paraId="73739A63" w14:textId="77777777" w:rsidTr="00C133C9">
        <w:trPr>
          <w:jc w:val="center"/>
        </w:trPr>
        <w:tc>
          <w:tcPr>
            <w:tcW w:w="1440" w:type="dxa"/>
            <w:shd w:val="clear" w:color="auto" w:fill="D9D9D9" w:themeFill="background1" w:themeFillShade="D9"/>
            <w:noWrap/>
            <w:hideMark/>
          </w:tcPr>
          <w:p w14:paraId="4AB9BBDB" w14:textId="6F8D8642" w:rsidR="00C93FE1" w:rsidRPr="00C133C9" w:rsidRDefault="00C93FE1" w:rsidP="00C93FE1">
            <w:pPr>
              <w:jc w:val="right"/>
              <w:rPr>
                <w:i/>
                <w:color w:val="000000"/>
                <w:sz w:val="19"/>
                <w:szCs w:val="19"/>
              </w:rPr>
            </w:pPr>
            <w:r w:rsidRPr="00C133C9">
              <w:rPr>
                <w:i/>
                <w:color w:val="000000"/>
                <w:sz w:val="19"/>
                <w:szCs w:val="19"/>
              </w:rPr>
              <w:t>Kansas</w:t>
            </w:r>
          </w:p>
        </w:tc>
        <w:tc>
          <w:tcPr>
            <w:tcW w:w="1075" w:type="dxa"/>
            <w:shd w:val="clear" w:color="auto" w:fill="D9D9D9" w:themeFill="background1" w:themeFillShade="D9"/>
            <w:noWrap/>
            <w:hideMark/>
          </w:tcPr>
          <w:p w14:paraId="52689FA4" w14:textId="61EFFB8F" w:rsidR="00C93FE1" w:rsidRPr="00C133C9" w:rsidRDefault="00C93FE1" w:rsidP="00C93FE1">
            <w:pPr>
              <w:jc w:val="center"/>
              <w:rPr>
                <w:color w:val="000000"/>
                <w:sz w:val="19"/>
                <w:szCs w:val="19"/>
              </w:rPr>
            </w:pPr>
            <w:r w:rsidRPr="00C133C9">
              <w:rPr>
                <w:color w:val="000000"/>
                <w:sz w:val="19"/>
                <w:szCs w:val="19"/>
              </w:rPr>
              <w:t>2,937,880</w:t>
            </w:r>
          </w:p>
        </w:tc>
        <w:tc>
          <w:tcPr>
            <w:tcW w:w="720" w:type="dxa"/>
            <w:shd w:val="clear" w:color="auto" w:fill="D9D9D9" w:themeFill="background1" w:themeFillShade="D9"/>
            <w:noWrap/>
            <w:hideMark/>
          </w:tcPr>
          <w:p w14:paraId="12C143AD" w14:textId="68815FE6" w:rsidR="00C93FE1" w:rsidRPr="00C133C9" w:rsidRDefault="00C93FE1" w:rsidP="00C93FE1">
            <w:pPr>
              <w:jc w:val="center"/>
              <w:rPr>
                <w:color w:val="000000"/>
                <w:sz w:val="19"/>
                <w:szCs w:val="19"/>
              </w:rPr>
            </w:pPr>
            <w:r w:rsidRPr="00C133C9">
              <w:rPr>
                <w:color w:val="000000"/>
                <w:sz w:val="19"/>
                <w:szCs w:val="19"/>
              </w:rPr>
              <w:t>4</w:t>
            </w:r>
          </w:p>
        </w:tc>
        <w:tc>
          <w:tcPr>
            <w:tcW w:w="1080" w:type="dxa"/>
            <w:shd w:val="clear" w:color="auto" w:fill="D9D9D9" w:themeFill="background1" w:themeFillShade="D9"/>
            <w:noWrap/>
            <w:hideMark/>
          </w:tcPr>
          <w:p w14:paraId="1B4E094F" w14:textId="77DA20E1"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1BC7DDCA" w14:textId="6DA9B0B5" w:rsidR="00C93FE1" w:rsidRPr="00C133C9" w:rsidRDefault="00C93FE1" w:rsidP="00C93FE1">
            <w:pPr>
              <w:jc w:val="center"/>
              <w:rPr>
                <w:color w:val="000000"/>
                <w:sz w:val="19"/>
                <w:szCs w:val="19"/>
              </w:rPr>
            </w:pPr>
            <w:r w:rsidRPr="00C133C9">
              <w:rPr>
                <w:color w:val="000000"/>
                <w:sz w:val="19"/>
                <w:szCs w:val="19"/>
              </w:rPr>
              <w:t>GOP</w:t>
            </w:r>
          </w:p>
        </w:tc>
        <w:tc>
          <w:tcPr>
            <w:tcW w:w="900" w:type="dxa"/>
            <w:shd w:val="clear" w:color="auto" w:fill="D9D9D9" w:themeFill="background1" w:themeFillShade="D9"/>
          </w:tcPr>
          <w:p w14:paraId="5D9449CD" w14:textId="1C53B54E" w:rsidR="00C93FE1" w:rsidRPr="00C133C9" w:rsidRDefault="00C93FE1" w:rsidP="00C93FE1">
            <w:pPr>
              <w:jc w:val="center"/>
              <w:rPr>
                <w:color w:val="000000"/>
                <w:sz w:val="19"/>
                <w:szCs w:val="19"/>
              </w:rPr>
            </w:pPr>
            <w:r w:rsidRPr="00C133C9">
              <w:rPr>
                <w:color w:val="000000"/>
                <w:sz w:val="19"/>
                <w:szCs w:val="19"/>
              </w:rPr>
              <w:t>L</w:t>
            </w:r>
          </w:p>
        </w:tc>
        <w:tc>
          <w:tcPr>
            <w:tcW w:w="990" w:type="dxa"/>
            <w:shd w:val="clear" w:color="auto" w:fill="D9D9D9" w:themeFill="background1" w:themeFillShade="D9"/>
          </w:tcPr>
          <w:p w14:paraId="1CE018E3" w14:textId="0312CC3F" w:rsidR="00C93FE1" w:rsidRPr="00C133C9" w:rsidRDefault="00C93FE1" w:rsidP="00C93FE1">
            <w:pPr>
              <w:jc w:val="center"/>
              <w:rPr>
                <w:color w:val="000000"/>
                <w:sz w:val="19"/>
                <w:szCs w:val="19"/>
              </w:rPr>
            </w:pPr>
          </w:p>
        </w:tc>
        <w:tc>
          <w:tcPr>
            <w:tcW w:w="910" w:type="dxa"/>
            <w:shd w:val="clear" w:color="auto" w:fill="D9D9D9" w:themeFill="background1" w:themeFillShade="D9"/>
            <w:noWrap/>
            <w:hideMark/>
          </w:tcPr>
          <w:p w14:paraId="5C278704" w14:textId="77777777" w:rsidR="00C93FE1" w:rsidRPr="00C133C9" w:rsidRDefault="00C93FE1" w:rsidP="00C93FE1">
            <w:pPr>
              <w:jc w:val="center"/>
              <w:rPr>
                <w:color w:val="000000"/>
                <w:sz w:val="19"/>
                <w:szCs w:val="19"/>
              </w:rPr>
            </w:pPr>
          </w:p>
        </w:tc>
      </w:tr>
      <w:tr w:rsidR="00C133C9" w:rsidRPr="00C93FE1" w14:paraId="550EB312" w14:textId="77777777" w:rsidTr="00C133C9">
        <w:trPr>
          <w:jc w:val="center"/>
        </w:trPr>
        <w:tc>
          <w:tcPr>
            <w:tcW w:w="1440" w:type="dxa"/>
            <w:shd w:val="clear" w:color="auto" w:fill="D9D9D9" w:themeFill="background1" w:themeFillShade="D9"/>
            <w:noWrap/>
            <w:hideMark/>
          </w:tcPr>
          <w:p w14:paraId="34F6C46C" w14:textId="41A1D8FE" w:rsidR="00C93FE1" w:rsidRPr="00C133C9" w:rsidRDefault="00C93FE1" w:rsidP="00C93FE1">
            <w:pPr>
              <w:jc w:val="right"/>
              <w:rPr>
                <w:i/>
                <w:color w:val="000000"/>
                <w:sz w:val="19"/>
                <w:szCs w:val="19"/>
              </w:rPr>
            </w:pPr>
            <w:r w:rsidRPr="00C133C9">
              <w:rPr>
                <w:i/>
                <w:color w:val="000000"/>
                <w:sz w:val="19"/>
                <w:szCs w:val="19"/>
              </w:rPr>
              <w:t>Kentucky</w:t>
            </w:r>
          </w:p>
        </w:tc>
        <w:tc>
          <w:tcPr>
            <w:tcW w:w="1075" w:type="dxa"/>
            <w:shd w:val="clear" w:color="auto" w:fill="D9D9D9" w:themeFill="background1" w:themeFillShade="D9"/>
            <w:noWrap/>
            <w:hideMark/>
          </w:tcPr>
          <w:p w14:paraId="79DA31D5" w14:textId="34E885F6" w:rsidR="00C93FE1" w:rsidRPr="00C133C9" w:rsidRDefault="00C93FE1" w:rsidP="00C93FE1">
            <w:pPr>
              <w:jc w:val="center"/>
              <w:rPr>
                <w:color w:val="000000"/>
                <w:sz w:val="19"/>
                <w:szCs w:val="19"/>
              </w:rPr>
            </w:pPr>
            <w:r w:rsidRPr="00C133C9">
              <w:rPr>
                <w:color w:val="000000"/>
                <w:sz w:val="19"/>
                <w:szCs w:val="19"/>
              </w:rPr>
              <w:t>4,505,836</w:t>
            </w:r>
          </w:p>
        </w:tc>
        <w:tc>
          <w:tcPr>
            <w:tcW w:w="720" w:type="dxa"/>
            <w:shd w:val="clear" w:color="auto" w:fill="D9D9D9" w:themeFill="background1" w:themeFillShade="D9"/>
            <w:noWrap/>
            <w:hideMark/>
          </w:tcPr>
          <w:p w14:paraId="42B6A6F9" w14:textId="4D37E91D" w:rsidR="00C93FE1" w:rsidRPr="00C133C9" w:rsidRDefault="00C93FE1" w:rsidP="00C93FE1">
            <w:pPr>
              <w:jc w:val="center"/>
              <w:rPr>
                <w:color w:val="000000"/>
                <w:sz w:val="19"/>
                <w:szCs w:val="19"/>
              </w:rPr>
            </w:pPr>
            <w:r w:rsidRPr="00C133C9">
              <w:rPr>
                <w:color w:val="000000"/>
                <w:sz w:val="19"/>
                <w:szCs w:val="19"/>
              </w:rPr>
              <w:t>6</w:t>
            </w:r>
          </w:p>
        </w:tc>
        <w:tc>
          <w:tcPr>
            <w:tcW w:w="1080" w:type="dxa"/>
            <w:shd w:val="clear" w:color="auto" w:fill="D9D9D9" w:themeFill="background1" w:themeFillShade="D9"/>
            <w:noWrap/>
            <w:hideMark/>
          </w:tcPr>
          <w:p w14:paraId="74307C31" w14:textId="3F7A2F79"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0319468F" w14:textId="2D55E281" w:rsidR="00C93FE1" w:rsidRPr="00C133C9" w:rsidRDefault="00C93FE1" w:rsidP="00C93FE1">
            <w:pPr>
              <w:jc w:val="center"/>
              <w:rPr>
                <w:color w:val="000000"/>
                <w:sz w:val="19"/>
                <w:szCs w:val="19"/>
              </w:rPr>
            </w:pPr>
            <w:r w:rsidRPr="00C133C9">
              <w:rPr>
                <w:color w:val="000000"/>
                <w:sz w:val="19"/>
                <w:szCs w:val="19"/>
              </w:rPr>
              <w:t>GOP</w:t>
            </w:r>
          </w:p>
        </w:tc>
        <w:tc>
          <w:tcPr>
            <w:tcW w:w="900" w:type="dxa"/>
            <w:shd w:val="clear" w:color="auto" w:fill="D9D9D9" w:themeFill="background1" w:themeFillShade="D9"/>
          </w:tcPr>
          <w:p w14:paraId="7BB49F02" w14:textId="58F54A15" w:rsidR="00C93FE1" w:rsidRPr="00C133C9" w:rsidRDefault="00C93FE1" w:rsidP="00C93FE1">
            <w:pPr>
              <w:jc w:val="center"/>
              <w:rPr>
                <w:color w:val="000000"/>
                <w:sz w:val="19"/>
                <w:szCs w:val="19"/>
              </w:rPr>
            </w:pPr>
            <w:r w:rsidRPr="00C133C9">
              <w:rPr>
                <w:color w:val="000000"/>
                <w:sz w:val="19"/>
                <w:szCs w:val="19"/>
              </w:rPr>
              <w:t>L</w:t>
            </w:r>
          </w:p>
        </w:tc>
        <w:tc>
          <w:tcPr>
            <w:tcW w:w="990" w:type="dxa"/>
            <w:shd w:val="clear" w:color="auto" w:fill="D9D9D9" w:themeFill="background1" w:themeFillShade="D9"/>
          </w:tcPr>
          <w:p w14:paraId="5B44FF5F" w14:textId="03323008" w:rsidR="00C93FE1" w:rsidRPr="00C133C9" w:rsidRDefault="00C93FE1" w:rsidP="00C93FE1">
            <w:pPr>
              <w:jc w:val="center"/>
              <w:rPr>
                <w:color w:val="000000"/>
                <w:sz w:val="19"/>
                <w:szCs w:val="19"/>
              </w:rPr>
            </w:pPr>
          </w:p>
        </w:tc>
        <w:tc>
          <w:tcPr>
            <w:tcW w:w="910" w:type="dxa"/>
            <w:shd w:val="clear" w:color="auto" w:fill="D9D9D9" w:themeFill="background1" w:themeFillShade="D9"/>
            <w:noWrap/>
            <w:hideMark/>
          </w:tcPr>
          <w:p w14:paraId="0105C2CC" w14:textId="56B3EE5F" w:rsidR="00C93FE1" w:rsidRPr="00C133C9" w:rsidRDefault="00C93FE1" w:rsidP="00C93FE1">
            <w:pPr>
              <w:jc w:val="center"/>
              <w:rPr>
                <w:color w:val="000000"/>
                <w:sz w:val="19"/>
                <w:szCs w:val="19"/>
              </w:rPr>
            </w:pPr>
            <w:r w:rsidRPr="00C133C9">
              <w:rPr>
                <w:color w:val="000000"/>
                <w:sz w:val="19"/>
                <w:szCs w:val="19"/>
              </w:rPr>
              <w:t>x</w:t>
            </w:r>
          </w:p>
        </w:tc>
      </w:tr>
      <w:tr w:rsidR="00C133C9" w:rsidRPr="00C93FE1" w14:paraId="4113D677" w14:textId="77777777" w:rsidTr="00C133C9">
        <w:trPr>
          <w:jc w:val="center"/>
        </w:trPr>
        <w:tc>
          <w:tcPr>
            <w:tcW w:w="1440" w:type="dxa"/>
            <w:shd w:val="clear" w:color="auto" w:fill="D9D9D9" w:themeFill="background1" w:themeFillShade="D9"/>
            <w:noWrap/>
            <w:hideMark/>
          </w:tcPr>
          <w:p w14:paraId="2FF8A4C4" w14:textId="7910DDBF" w:rsidR="00C93FE1" w:rsidRPr="00C133C9" w:rsidRDefault="00C93FE1" w:rsidP="00C93FE1">
            <w:pPr>
              <w:jc w:val="right"/>
              <w:rPr>
                <w:i/>
                <w:color w:val="000000"/>
                <w:sz w:val="19"/>
                <w:szCs w:val="19"/>
              </w:rPr>
            </w:pPr>
            <w:r w:rsidRPr="00C133C9">
              <w:rPr>
                <w:i/>
                <w:color w:val="000000"/>
                <w:sz w:val="19"/>
                <w:szCs w:val="19"/>
              </w:rPr>
              <w:t>Louisiana</w:t>
            </w:r>
          </w:p>
        </w:tc>
        <w:tc>
          <w:tcPr>
            <w:tcW w:w="1075" w:type="dxa"/>
            <w:shd w:val="clear" w:color="auto" w:fill="D9D9D9" w:themeFill="background1" w:themeFillShade="D9"/>
            <w:noWrap/>
            <w:hideMark/>
          </w:tcPr>
          <w:p w14:paraId="70D5AF5E" w14:textId="0AD85F77" w:rsidR="00C93FE1" w:rsidRPr="00C133C9" w:rsidRDefault="00C93FE1" w:rsidP="00C93FE1">
            <w:pPr>
              <w:jc w:val="center"/>
              <w:rPr>
                <w:color w:val="000000"/>
                <w:sz w:val="19"/>
                <w:szCs w:val="19"/>
              </w:rPr>
            </w:pPr>
            <w:r w:rsidRPr="00C133C9">
              <w:rPr>
                <w:color w:val="000000"/>
                <w:sz w:val="19"/>
                <w:szCs w:val="19"/>
              </w:rPr>
              <w:t>4,657,757</w:t>
            </w:r>
          </w:p>
        </w:tc>
        <w:tc>
          <w:tcPr>
            <w:tcW w:w="720" w:type="dxa"/>
            <w:shd w:val="clear" w:color="auto" w:fill="D9D9D9" w:themeFill="background1" w:themeFillShade="D9"/>
            <w:noWrap/>
            <w:hideMark/>
          </w:tcPr>
          <w:p w14:paraId="50B5A3E1" w14:textId="2254FAD5" w:rsidR="00C93FE1" w:rsidRPr="00C133C9" w:rsidRDefault="00C93FE1" w:rsidP="00C93FE1">
            <w:pPr>
              <w:jc w:val="center"/>
              <w:rPr>
                <w:color w:val="000000"/>
                <w:sz w:val="19"/>
                <w:szCs w:val="19"/>
              </w:rPr>
            </w:pPr>
            <w:r w:rsidRPr="00C133C9">
              <w:rPr>
                <w:color w:val="000000"/>
                <w:sz w:val="19"/>
                <w:szCs w:val="19"/>
              </w:rPr>
              <w:t>6</w:t>
            </w:r>
          </w:p>
        </w:tc>
        <w:tc>
          <w:tcPr>
            <w:tcW w:w="1080" w:type="dxa"/>
            <w:shd w:val="clear" w:color="auto" w:fill="D9D9D9" w:themeFill="background1" w:themeFillShade="D9"/>
            <w:noWrap/>
            <w:hideMark/>
          </w:tcPr>
          <w:p w14:paraId="635CDCF5" w14:textId="51692FFF"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7C958442" w14:textId="37125CF3" w:rsidR="00C93FE1" w:rsidRPr="00C133C9" w:rsidRDefault="00C93FE1" w:rsidP="00C93FE1">
            <w:pPr>
              <w:jc w:val="center"/>
              <w:rPr>
                <w:color w:val="000000"/>
                <w:sz w:val="19"/>
                <w:szCs w:val="19"/>
              </w:rPr>
            </w:pPr>
            <w:r w:rsidRPr="00C133C9">
              <w:rPr>
                <w:color w:val="000000"/>
                <w:sz w:val="19"/>
                <w:szCs w:val="19"/>
              </w:rPr>
              <w:t>GOP</w:t>
            </w:r>
          </w:p>
        </w:tc>
        <w:tc>
          <w:tcPr>
            <w:tcW w:w="900" w:type="dxa"/>
            <w:shd w:val="clear" w:color="auto" w:fill="D9D9D9" w:themeFill="background1" w:themeFillShade="D9"/>
          </w:tcPr>
          <w:p w14:paraId="0EFFCF57" w14:textId="3796CC6A" w:rsidR="00C93FE1" w:rsidRPr="00C133C9" w:rsidRDefault="00C93FE1" w:rsidP="00C93FE1">
            <w:pPr>
              <w:jc w:val="center"/>
              <w:rPr>
                <w:color w:val="000000"/>
                <w:sz w:val="19"/>
                <w:szCs w:val="19"/>
              </w:rPr>
            </w:pPr>
            <w:r w:rsidRPr="00C133C9">
              <w:rPr>
                <w:color w:val="000000"/>
                <w:sz w:val="19"/>
                <w:szCs w:val="19"/>
              </w:rPr>
              <w:t>L</w:t>
            </w:r>
          </w:p>
        </w:tc>
        <w:tc>
          <w:tcPr>
            <w:tcW w:w="990" w:type="dxa"/>
            <w:shd w:val="clear" w:color="auto" w:fill="D9D9D9" w:themeFill="background1" w:themeFillShade="D9"/>
          </w:tcPr>
          <w:p w14:paraId="06C1FDB9" w14:textId="37695DA7" w:rsidR="00C93FE1" w:rsidRPr="00C133C9" w:rsidRDefault="00C93FE1" w:rsidP="00C93FE1">
            <w:pPr>
              <w:jc w:val="center"/>
              <w:rPr>
                <w:color w:val="000000"/>
                <w:sz w:val="19"/>
                <w:szCs w:val="19"/>
              </w:rPr>
            </w:pPr>
          </w:p>
        </w:tc>
        <w:tc>
          <w:tcPr>
            <w:tcW w:w="910" w:type="dxa"/>
            <w:shd w:val="clear" w:color="auto" w:fill="D9D9D9" w:themeFill="background1" w:themeFillShade="D9"/>
            <w:noWrap/>
            <w:hideMark/>
          </w:tcPr>
          <w:p w14:paraId="5B2F4FC3" w14:textId="77777777" w:rsidR="00C93FE1" w:rsidRPr="00C133C9" w:rsidRDefault="00C93FE1" w:rsidP="00C93FE1">
            <w:pPr>
              <w:jc w:val="center"/>
              <w:rPr>
                <w:color w:val="000000"/>
                <w:sz w:val="19"/>
                <w:szCs w:val="19"/>
              </w:rPr>
            </w:pPr>
          </w:p>
        </w:tc>
      </w:tr>
      <w:tr w:rsidR="00C93FE1" w:rsidRPr="00C93FE1" w14:paraId="11721522" w14:textId="77777777" w:rsidTr="00C133C9">
        <w:trPr>
          <w:jc w:val="center"/>
        </w:trPr>
        <w:tc>
          <w:tcPr>
            <w:tcW w:w="1440" w:type="dxa"/>
            <w:shd w:val="clear" w:color="auto" w:fill="auto"/>
            <w:noWrap/>
            <w:hideMark/>
          </w:tcPr>
          <w:p w14:paraId="311758EA" w14:textId="5A826F7E" w:rsidR="00C93FE1" w:rsidRPr="00C133C9" w:rsidRDefault="00C93FE1" w:rsidP="00C93FE1">
            <w:pPr>
              <w:jc w:val="right"/>
              <w:rPr>
                <w:i/>
                <w:color w:val="000000"/>
                <w:sz w:val="19"/>
                <w:szCs w:val="19"/>
              </w:rPr>
            </w:pPr>
            <w:r w:rsidRPr="00C133C9">
              <w:rPr>
                <w:i/>
                <w:color w:val="000000"/>
                <w:sz w:val="19"/>
                <w:szCs w:val="19"/>
              </w:rPr>
              <w:t>Maine</w:t>
            </w:r>
          </w:p>
        </w:tc>
        <w:tc>
          <w:tcPr>
            <w:tcW w:w="1075" w:type="dxa"/>
            <w:shd w:val="clear" w:color="auto" w:fill="auto"/>
            <w:noWrap/>
            <w:hideMark/>
          </w:tcPr>
          <w:p w14:paraId="67BADFFF" w14:textId="5C69E4EF" w:rsidR="00C93FE1" w:rsidRPr="00C133C9" w:rsidRDefault="00C93FE1" w:rsidP="00C93FE1">
            <w:pPr>
              <w:jc w:val="center"/>
              <w:rPr>
                <w:color w:val="000000"/>
                <w:sz w:val="19"/>
                <w:szCs w:val="19"/>
              </w:rPr>
            </w:pPr>
            <w:r w:rsidRPr="00C133C9">
              <w:rPr>
                <w:color w:val="000000"/>
                <w:sz w:val="19"/>
                <w:szCs w:val="19"/>
              </w:rPr>
              <w:t>1,362,359</w:t>
            </w:r>
          </w:p>
        </w:tc>
        <w:tc>
          <w:tcPr>
            <w:tcW w:w="720" w:type="dxa"/>
            <w:shd w:val="clear" w:color="auto" w:fill="auto"/>
            <w:noWrap/>
            <w:hideMark/>
          </w:tcPr>
          <w:p w14:paraId="0730356C" w14:textId="0F345E2A" w:rsidR="00C93FE1" w:rsidRPr="00C133C9" w:rsidRDefault="00C93FE1" w:rsidP="00C93FE1">
            <w:pPr>
              <w:jc w:val="center"/>
              <w:rPr>
                <w:color w:val="000000"/>
                <w:sz w:val="19"/>
                <w:szCs w:val="19"/>
              </w:rPr>
            </w:pPr>
            <w:r w:rsidRPr="00C133C9">
              <w:rPr>
                <w:color w:val="000000"/>
                <w:sz w:val="19"/>
                <w:szCs w:val="19"/>
              </w:rPr>
              <w:t>2</w:t>
            </w:r>
          </w:p>
        </w:tc>
        <w:tc>
          <w:tcPr>
            <w:tcW w:w="1080" w:type="dxa"/>
            <w:shd w:val="clear" w:color="auto" w:fill="auto"/>
            <w:noWrap/>
            <w:hideMark/>
          </w:tcPr>
          <w:p w14:paraId="5F7E2668" w14:textId="7E2D3321"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auto"/>
            <w:noWrap/>
            <w:hideMark/>
          </w:tcPr>
          <w:p w14:paraId="05944A23" w14:textId="17670173" w:rsidR="00C93FE1" w:rsidRPr="00C133C9" w:rsidRDefault="00C93FE1" w:rsidP="00C93FE1">
            <w:pPr>
              <w:jc w:val="center"/>
              <w:rPr>
                <w:color w:val="000000"/>
                <w:sz w:val="19"/>
                <w:szCs w:val="19"/>
              </w:rPr>
            </w:pPr>
            <w:r w:rsidRPr="00C133C9">
              <w:rPr>
                <w:color w:val="000000"/>
                <w:sz w:val="19"/>
                <w:szCs w:val="19"/>
              </w:rPr>
              <w:t>SPLIT</w:t>
            </w:r>
          </w:p>
        </w:tc>
        <w:tc>
          <w:tcPr>
            <w:tcW w:w="900" w:type="dxa"/>
            <w:shd w:val="clear" w:color="auto" w:fill="auto"/>
          </w:tcPr>
          <w:p w14:paraId="24ECD8D7" w14:textId="13B0ACE6" w:rsidR="00C93FE1" w:rsidRPr="00C133C9" w:rsidRDefault="00C93FE1" w:rsidP="00C93FE1">
            <w:pPr>
              <w:jc w:val="center"/>
              <w:rPr>
                <w:color w:val="000000"/>
                <w:sz w:val="19"/>
                <w:szCs w:val="19"/>
              </w:rPr>
            </w:pPr>
            <w:r w:rsidRPr="00C133C9">
              <w:rPr>
                <w:color w:val="000000"/>
                <w:sz w:val="19"/>
                <w:szCs w:val="19"/>
              </w:rPr>
              <w:t>L</w:t>
            </w:r>
          </w:p>
        </w:tc>
        <w:tc>
          <w:tcPr>
            <w:tcW w:w="990" w:type="dxa"/>
          </w:tcPr>
          <w:p w14:paraId="2D476575" w14:textId="603AA9BA" w:rsidR="00C93FE1" w:rsidRPr="00C133C9" w:rsidRDefault="00C93FE1" w:rsidP="00C93FE1">
            <w:pPr>
              <w:jc w:val="center"/>
              <w:rPr>
                <w:color w:val="000000"/>
                <w:sz w:val="19"/>
                <w:szCs w:val="19"/>
              </w:rPr>
            </w:pPr>
          </w:p>
        </w:tc>
        <w:tc>
          <w:tcPr>
            <w:tcW w:w="910" w:type="dxa"/>
            <w:shd w:val="clear" w:color="auto" w:fill="auto"/>
            <w:noWrap/>
            <w:hideMark/>
          </w:tcPr>
          <w:p w14:paraId="270BF992" w14:textId="77777777" w:rsidR="00C93FE1" w:rsidRPr="00C133C9" w:rsidRDefault="00C93FE1" w:rsidP="00C93FE1">
            <w:pPr>
              <w:jc w:val="center"/>
              <w:rPr>
                <w:color w:val="000000"/>
                <w:sz w:val="19"/>
                <w:szCs w:val="19"/>
              </w:rPr>
            </w:pPr>
          </w:p>
        </w:tc>
      </w:tr>
      <w:tr w:rsidR="00C133C9" w:rsidRPr="00C93FE1" w14:paraId="0E3427D2" w14:textId="77777777" w:rsidTr="00C133C9">
        <w:trPr>
          <w:jc w:val="center"/>
        </w:trPr>
        <w:tc>
          <w:tcPr>
            <w:tcW w:w="1440" w:type="dxa"/>
            <w:shd w:val="clear" w:color="auto" w:fill="D9D9D9" w:themeFill="background1" w:themeFillShade="D9"/>
            <w:noWrap/>
            <w:hideMark/>
          </w:tcPr>
          <w:p w14:paraId="60A16A94" w14:textId="07B59412" w:rsidR="00C93FE1" w:rsidRPr="00C133C9" w:rsidRDefault="00C93FE1" w:rsidP="00C93FE1">
            <w:pPr>
              <w:jc w:val="right"/>
              <w:rPr>
                <w:i/>
                <w:color w:val="000000"/>
                <w:sz w:val="19"/>
                <w:szCs w:val="19"/>
              </w:rPr>
            </w:pPr>
            <w:r w:rsidRPr="00C133C9">
              <w:rPr>
                <w:i/>
                <w:color w:val="000000"/>
                <w:sz w:val="19"/>
                <w:szCs w:val="19"/>
              </w:rPr>
              <w:t>Maryland</w:t>
            </w:r>
          </w:p>
        </w:tc>
        <w:tc>
          <w:tcPr>
            <w:tcW w:w="1075" w:type="dxa"/>
            <w:shd w:val="clear" w:color="auto" w:fill="D9D9D9" w:themeFill="background1" w:themeFillShade="D9"/>
            <w:noWrap/>
            <w:hideMark/>
          </w:tcPr>
          <w:p w14:paraId="2B829692" w14:textId="3E09A1DD" w:rsidR="00C93FE1" w:rsidRPr="00C133C9" w:rsidRDefault="00C93FE1" w:rsidP="00C93FE1">
            <w:pPr>
              <w:jc w:val="center"/>
              <w:rPr>
                <w:color w:val="000000"/>
                <w:sz w:val="19"/>
                <w:szCs w:val="19"/>
              </w:rPr>
            </w:pPr>
            <w:r w:rsidRPr="00C133C9">
              <w:rPr>
                <w:color w:val="000000"/>
                <w:sz w:val="19"/>
                <w:szCs w:val="19"/>
              </w:rPr>
              <w:t>6,177,224</w:t>
            </w:r>
          </w:p>
        </w:tc>
        <w:tc>
          <w:tcPr>
            <w:tcW w:w="720" w:type="dxa"/>
            <w:shd w:val="clear" w:color="auto" w:fill="D9D9D9" w:themeFill="background1" w:themeFillShade="D9"/>
            <w:noWrap/>
            <w:hideMark/>
          </w:tcPr>
          <w:p w14:paraId="4BD71A9B" w14:textId="3E5A3A4A" w:rsidR="00C93FE1" w:rsidRPr="00C133C9" w:rsidRDefault="00C93FE1" w:rsidP="00C93FE1">
            <w:pPr>
              <w:jc w:val="center"/>
              <w:rPr>
                <w:color w:val="000000"/>
                <w:sz w:val="19"/>
                <w:szCs w:val="19"/>
              </w:rPr>
            </w:pPr>
            <w:r w:rsidRPr="00C133C9">
              <w:rPr>
                <w:color w:val="000000"/>
                <w:sz w:val="19"/>
                <w:szCs w:val="19"/>
              </w:rPr>
              <w:t>8</w:t>
            </w:r>
          </w:p>
        </w:tc>
        <w:tc>
          <w:tcPr>
            <w:tcW w:w="1080" w:type="dxa"/>
            <w:shd w:val="clear" w:color="auto" w:fill="D9D9D9" w:themeFill="background1" w:themeFillShade="D9"/>
            <w:noWrap/>
            <w:hideMark/>
          </w:tcPr>
          <w:p w14:paraId="162495A9" w14:textId="562D3B83"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148E36B6" w14:textId="5A04FDBA" w:rsidR="00C93FE1" w:rsidRPr="00C133C9" w:rsidRDefault="00C93FE1" w:rsidP="00C93FE1">
            <w:pPr>
              <w:jc w:val="center"/>
              <w:rPr>
                <w:color w:val="000000"/>
                <w:sz w:val="19"/>
                <w:szCs w:val="19"/>
              </w:rPr>
            </w:pPr>
            <w:r w:rsidRPr="00C133C9">
              <w:rPr>
                <w:color w:val="000000"/>
                <w:sz w:val="19"/>
                <w:szCs w:val="19"/>
              </w:rPr>
              <w:t>DEM*</w:t>
            </w:r>
          </w:p>
        </w:tc>
        <w:tc>
          <w:tcPr>
            <w:tcW w:w="900" w:type="dxa"/>
            <w:shd w:val="clear" w:color="auto" w:fill="D9D9D9" w:themeFill="background1" w:themeFillShade="D9"/>
          </w:tcPr>
          <w:p w14:paraId="2ED58E14" w14:textId="281399A6" w:rsidR="00C93FE1" w:rsidRPr="00C133C9" w:rsidRDefault="00C93FE1" w:rsidP="00C93FE1">
            <w:pPr>
              <w:jc w:val="center"/>
              <w:rPr>
                <w:color w:val="000000"/>
                <w:sz w:val="19"/>
                <w:szCs w:val="19"/>
              </w:rPr>
            </w:pPr>
            <w:r w:rsidRPr="00C133C9">
              <w:rPr>
                <w:color w:val="000000"/>
                <w:sz w:val="19"/>
                <w:szCs w:val="19"/>
              </w:rPr>
              <w:t>L (Court)</w:t>
            </w:r>
          </w:p>
        </w:tc>
        <w:tc>
          <w:tcPr>
            <w:tcW w:w="990" w:type="dxa"/>
            <w:shd w:val="clear" w:color="auto" w:fill="D9D9D9" w:themeFill="background1" w:themeFillShade="D9"/>
          </w:tcPr>
          <w:p w14:paraId="51B86450" w14:textId="458E2381" w:rsidR="00C93FE1" w:rsidRPr="00C133C9" w:rsidRDefault="00C93FE1" w:rsidP="00C93FE1">
            <w:pPr>
              <w:jc w:val="center"/>
              <w:rPr>
                <w:color w:val="000000"/>
                <w:sz w:val="19"/>
                <w:szCs w:val="19"/>
              </w:rPr>
            </w:pPr>
          </w:p>
        </w:tc>
        <w:tc>
          <w:tcPr>
            <w:tcW w:w="910" w:type="dxa"/>
            <w:shd w:val="clear" w:color="auto" w:fill="D9D9D9" w:themeFill="background1" w:themeFillShade="D9"/>
            <w:noWrap/>
            <w:hideMark/>
          </w:tcPr>
          <w:p w14:paraId="29ED431B" w14:textId="583EB9CF" w:rsidR="00C93FE1" w:rsidRPr="00C133C9" w:rsidRDefault="00C93FE1" w:rsidP="00C93FE1">
            <w:pPr>
              <w:jc w:val="center"/>
              <w:rPr>
                <w:color w:val="000000"/>
                <w:sz w:val="19"/>
                <w:szCs w:val="19"/>
              </w:rPr>
            </w:pPr>
            <w:r w:rsidRPr="00C133C9">
              <w:rPr>
                <w:color w:val="000000"/>
                <w:sz w:val="19"/>
                <w:szCs w:val="19"/>
              </w:rPr>
              <w:t>x</w:t>
            </w:r>
          </w:p>
        </w:tc>
      </w:tr>
      <w:tr w:rsidR="00C133C9" w:rsidRPr="00C93FE1" w14:paraId="4FA7AE5A" w14:textId="77777777" w:rsidTr="00C133C9">
        <w:trPr>
          <w:jc w:val="center"/>
        </w:trPr>
        <w:tc>
          <w:tcPr>
            <w:tcW w:w="1440" w:type="dxa"/>
            <w:shd w:val="clear" w:color="auto" w:fill="D9D9D9" w:themeFill="background1" w:themeFillShade="D9"/>
            <w:noWrap/>
            <w:hideMark/>
          </w:tcPr>
          <w:p w14:paraId="01E861EF" w14:textId="1F760C92" w:rsidR="00C93FE1" w:rsidRPr="00C133C9" w:rsidRDefault="00C93FE1" w:rsidP="00C93FE1">
            <w:pPr>
              <w:jc w:val="right"/>
              <w:rPr>
                <w:i/>
                <w:color w:val="000000"/>
                <w:sz w:val="19"/>
                <w:szCs w:val="19"/>
              </w:rPr>
            </w:pPr>
            <w:r w:rsidRPr="00C133C9">
              <w:rPr>
                <w:i/>
                <w:color w:val="000000"/>
                <w:sz w:val="19"/>
                <w:szCs w:val="19"/>
              </w:rPr>
              <w:t>Massachusetts</w:t>
            </w:r>
          </w:p>
        </w:tc>
        <w:tc>
          <w:tcPr>
            <w:tcW w:w="1075" w:type="dxa"/>
            <w:shd w:val="clear" w:color="auto" w:fill="D9D9D9" w:themeFill="background1" w:themeFillShade="D9"/>
            <w:noWrap/>
            <w:hideMark/>
          </w:tcPr>
          <w:p w14:paraId="4B01BB9B" w14:textId="6813FF89" w:rsidR="00C93FE1" w:rsidRPr="00C133C9" w:rsidRDefault="00C93FE1" w:rsidP="00C93FE1">
            <w:pPr>
              <w:jc w:val="center"/>
              <w:rPr>
                <w:color w:val="000000"/>
                <w:sz w:val="19"/>
                <w:szCs w:val="19"/>
              </w:rPr>
            </w:pPr>
            <w:r w:rsidRPr="00C133C9">
              <w:rPr>
                <w:color w:val="000000"/>
                <w:sz w:val="19"/>
                <w:szCs w:val="19"/>
              </w:rPr>
              <w:t>7,029,917</w:t>
            </w:r>
          </w:p>
        </w:tc>
        <w:tc>
          <w:tcPr>
            <w:tcW w:w="720" w:type="dxa"/>
            <w:shd w:val="clear" w:color="auto" w:fill="D9D9D9" w:themeFill="background1" w:themeFillShade="D9"/>
            <w:noWrap/>
            <w:hideMark/>
          </w:tcPr>
          <w:p w14:paraId="1C87027A" w14:textId="2A217DFF" w:rsidR="00C93FE1" w:rsidRPr="00C133C9" w:rsidRDefault="00C93FE1" w:rsidP="00C93FE1">
            <w:pPr>
              <w:jc w:val="center"/>
              <w:rPr>
                <w:color w:val="000000"/>
                <w:sz w:val="19"/>
                <w:szCs w:val="19"/>
              </w:rPr>
            </w:pPr>
            <w:r w:rsidRPr="00C133C9">
              <w:rPr>
                <w:color w:val="000000"/>
                <w:sz w:val="19"/>
                <w:szCs w:val="19"/>
              </w:rPr>
              <w:t>9</w:t>
            </w:r>
          </w:p>
        </w:tc>
        <w:tc>
          <w:tcPr>
            <w:tcW w:w="1080" w:type="dxa"/>
            <w:shd w:val="clear" w:color="auto" w:fill="D9D9D9" w:themeFill="background1" w:themeFillShade="D9"/>
            <w:noWrap/>
            <w:hideMark/>
          </w:tcPr>
          <w:p w14:paraId="0276D2A6" w14:textId="1E97F1EA"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237BD2FE" w14:textId="13BF543D" w:rsidR="00C93FE1" w:rsidRPr="00C133C9" w:rsidRDefault="00C93FE1" w:rsidP="00C93FE1">
            <w:pPr>
              <w:jc w:val="center"/>
              <w:rPr>
                <w:color w:val="000000"/>
                <w:sz w:val="19"/>
                <w:szCs w:val="19"/>
              </w:rPr>
            </w:pPr>
            <w:r w:rsidRPr="00C133C9">
              <w:rPr>
                <w:color w:val="000000"/>
                <w:sz w:val="19"/>
                <w:szCs w:val="19"/>
              </w:rPr>
              <w:t>DEM*</w:t>
            </w:r>
          </w:p>
        </w:tc>
        <w:tc>
          <w:tcPr>
            <w:tcW w:w="900" w:type="dxa"/>
            <w:shd w:val="clear" w:color="auto" w:fill="D9D9D9" w:themeFill="background1" w:themeFillShade="D9"/>
          </w:tcPr>
          <w:p w14:paraId="605A25F4" w14:textId="20A27237" w:rsidR="00C93FE1" w:rsidRPr="00C133C9" w:rsidRDefault="00C93FE1" w:rsidP="00C93FE1">
            <w:pPr>
              <w:jc w:val="center"/>
              <w:rPr>
                <w:color w:val="000000"/>
                <w:sz w:val="19"/>
                <w:szCs w:val="19"/>
              </w:rPr>
            </w:pPr>
            <w:r w:rsidRPr="00C133C9">
              <w:rPr>
                <w:color w:val="000000"/>
                <w:sz w:val="19"/>
                <w:szCs w:val="19"/>
              </w:rPr>
              <w:t>L</w:t>
            </w:r>
          </w:p>
        </w:tc>
        <w:tc>
          <w:tcPr>
            <w:tcW w:w="990" w:type="dxa"/>
            <w:shd w:val="clear" w:color="auto" w:fill="D9D9D9" w:themeFill="background1" w:themeFillShade="D9"/>
          </w:tcPr>
          <w:p w14:paraId="7D6EDDA6" w14:textId="78F4EB05" w:rsidR="00C93FE1" w:rsidRPr="00C133C9" w:rsidRDefault="00C93FE1" w:rsidP="00C93FE1">
            <w:pPr>
              <w:jc w:val="center"/>
              <w:rPr>
                <w:color w:val="000000"/>
                <w:sz w:val="19"/>
                <w:szCs w:val="19"/>
              </w:rPr>
            </w:pPr>
          </w:p>
        </w:tc>
        <w:tc>
          <w:tcPr>
            <w:tcW w:w="910" w:type="dxa"/>
            <w:shd w:val="clear" w:color="auto" w:fill="D9D9D9" w:themeFill="background1" w:themeFillShade="D9"/>
            <w:noWrap/>
            <w:hideMark/>
          </w:tcPr>
          <w:p w14:paraId="213A2B9B" w14:textId="7A256CE2" w:rsidR="00C93FE1" w:rsidRPr="00C133C9" w:rsidRDefault="00C93FE1" w:rsidP="00C93FE1">
            <w:pPr>
              <w:jc w:val="center"/>
              <w:rPr>
                <w:color w:val="000000"/>
                <w:sz w:val="19"/>
                <w:szCs w:val="19"/>
              </w:rPr>
            </w:pPr>
            <w:r w:rsidRPr="00C133C9">
              <w:rPr>
                <w:color w:val="000000"/>
                <w:sz w:val="19"/>
                <w:szCs w:val="19"/>
              </w:rPr>
              <w:t>x</w:t>
            </w:r>
          </w:p>
        </w:tc>
      </w:tr>
      <w:tr w:rsidR="00C93FE1" w:rsidRPr="00C93FE1" w14:paraId="4A6A75D0" w14:textId="77777777" w:rsidTr="00C133C9">
        <w:trPr>
          <w:jc w:val="center"/>
        </w:trPr>
        <w:tc>
          <w:tcPr>
            <w:tcW w:w="1440" w:type="dxa"/>
            <w:shd w:val="clear" w:color="auto" w:fill="auto"/>
            <w:noWrap/>
            <w:hideMark/>
          </w:tcPr>
          <w:p w14:paraId="6ED892C0" w14:textId="0A1497F0" w:rsidR="00C93FE1" w:rsidRPr="00C133C9" w:rsidRDefault="00C93FE1" w:rsidP="00C93FE1">
            <w:pPr>
              <w:jc w:val="right"/>
              <w:rPr>
                <w:i/>
                <w:color w:val="000000"/>
                <w:sz w:val="19"/>
                <w:szCs w:val="19"/>
              </w:rPr>
            </w:pPr>
            <w:r w:rsidRPr="00C133C9">
              <w:rPr>
                <w:i/>
                <w:color w:val="000000"/>
                <w:sz w:val="19"/>
                <w:szCs w:val="19"/>
              </w:rPr>
              <w:t>Michigan</w:t>
            </w:r>
          </w:p>
        </w:tc>
        <w:tc>
          <w:tcPr>
            <w:tcW w:w="1075" w:type="dxa"/>
            <w:shd w:val="clear" w:color="auto" w:fill="auto"/>
            <w:noWrap/>
            <w:hideMark/>
          </w:tcPr>
          <w:p w14:paraId="0582CAB6" w14:textId="7DA6E60E" w:rsidR="00C93FE1" w:rsidRPr="00C133C9" w:rsidRDefault="00C93FE1" w:rsidP="00C93FE1">
            <w:pPr>
              <w:jc w:val="center"/>
              <w:rPr>
                <w:color w:val="000000"/>
                <w:sz w:val="19"/>
                <w:szCs w:val="19"/>
              </w:rPr>
            </w:pPr>
            <w:r w:rsidRPr="00C133C9">
              <w:rPr>
                <w:color w:val="000000"/>
                <w:sz w:val="19"/>
                <w:szCs w:val="19"/>
              </w:rPr>
              <w:t>10,077,331</w:t>
            </w:r>
          </w:p>
        </w:tc>
        <w:tc>
          <w:tcPr>
            <w:tcW w:w="720" w:type="dxa"/>
            <w:shd w:val="clear" w:color="auto" w:fill="auto"/>
            <w:noWrap/>
            <w:hideMark/>
          </w:tcPr>
          <w:p w14:paraId="05A75E72" w14:textId="23B5DB27" w:rsidR="00C93FE1" w:rsidRPr="00C133C9" w:rsidRDefault="00C93FE1" w:rsidP="00C93FE1">
            <w:pPr>
              <w:jc w:val="center"/>
              <w:rPr>
                <w:color w:val="000000"/>
                <w:sz w:val="19"/>
                <w:szCs w:val="19"/>
              </w:rPr>
            </w:pPr>
            <w:r w:rsidRPr="00C133C9">
              <w:rPr>
                <w:color w:val="000000"/>
                <w:sz w:val="19"/>
                <w:szCs w:val="19"/>
              </w:rPr>
              <w:t>13</w:t>
            </w:r>
          </w:p>
        </w:tc>
        <w:tc>
          <w:tcPr>
            <w:tcW w:w="1080" w:type="dxa"/>
            <w:shd w:val="clear" w:color="auto" w:fill="auto"/>
            <w:noWrap/>
            <w:hideMark/>
          </w:tcPr>
          <w:p w14:paraId="00DEE2FB" w14:textId="63A595FB" w:rsidR="00C93FE1" w:rsidRPr="00C133C9" w:rsidRDefault="00C93FE1" w:rsidP="00C93FE1">
            <w:pPr>
              <w:jc w:val="center"/>
              <w:rPr>
                <w:color w:val="000000"/>
                <w:sz w:val="19"/>
                <w:szCs w:val="19"/>
              </w:rPr>
            </w:pPr>
            <w:r w:rsidRPr="00C133C9">
              <w:rPr>
                <w:color w:val="000000"/>
                <w:sz w:val="19"/>
                <w:szCs w:val="19"/>
              </w:rPr>
              <w:t>C</w:t>
            </w:r>
          </w:p>
        </w:tc>
        <w:tc>
          <w:tcPr>
            <w:tcW w:w="900" w:type="dxa"/>
            <w:shd w:val="clear" w:color="auto" w:fill="auto"/>
            <w:noWrap/>
            <w:hideMark/>
          </w:tcPr>
          <w:p w14:paraId="01B66711" w14:textId="24CD24CA" w:rsidR="00C93FE1" w:rsidRPr="00C133C9" w:rsidRDefault="00C93FE1" w:rsidP="00C93FE1">
            <w:pPr>
              <w:jc w:val="center"/>
              <w:rPr>
                <w:color w:val="000000"/>
                <w:sz w:val="19"/>
                <w:szCs w:val="19"/>
              </w:rPr>
            </w:pPr>
            <w:r w:rsidRPr="00C133C9">
              <w:rPr>
                <w:color w:val="000000"/>
                <w:sz w:val="19"/>
                <w:szCs w:val="19"/>
              </w:rPr>
              <w:t>SPLIT</w:t>
            </w:r>
          </w:p>
        </w:tc>
        <w:tc>
          <w:tcPr>
            <w:tcW w:w="900" w:type="dxa"/>
            <w:shd w:val="clear" w:color="auto" w:fill="auto"/>
          </w:tcPr>
          <w:p w14:paraId="4D9CAD46" w14:textId="107E373E" w:rsidR="00C93FE1" w:rsidRPr="00C133C9" w:rsidRDefault="00C93FE1" w:rsidP="00C93FE1">
            <w:pPr>
              <w:jc w:val="center"/>
              <w:rPr>
                <w:color w:val="000000"/>
                <w:sz w:val="19"/>
                <w:szCs w:val="19"/>
              </w:rPr>
            </w:pPr>
            <w:r w:rsidRPr="00C133C9">
              <w:rPr>
                <w:color w:val="000000"/>
                <w:sz w:val="19"/>
                <w:szCs w:val="19"/>
              </w:rPr>
              <w:t>Comm.</w:t>
            </w:r>
          </w:p>
        </w:tc>
        <w:tc>
          <w:tcPr>
            <w:tcW w:w="990" w:type="dxa"/>
          </w:tcPr>
          <w:p w14:paraId="0EB04151" w14:textId="60D40246" w:rsidR="00C93FE1" w:rsidRPr="00C133C9" w:rsidRDefault="00C93FE1" w:rsidP="00C93FE1">
            <w:pPr>
              <w:jc w:val="center"/>
              <w:rPr>
                <w:color w:val="000000"/>
                <w:sz w:val="19"/>
                <w:szCs w:val="19"/>
              </w:rPr>
            </w:pPr>
            <w:r w:rsidRPr="00C133C9">
              <w:rPr>
                <w:color w:val="000000"/>
                <w:sz w:val="19"/>
                <w:szCs w:val="19"/>
              </w:rPr>
              <w:t>x</w:t>
            </w:r>
          </w:p>
        </w:tc>
        <w:tc>
          <w:tcPr>
            <w:tcW w:w="910" w:type="dxa"/>
            <w:shd w:val="clear" w:color="auto" w:fill="auto"/>
            <w:noWrap/>
            <w:hideMark/>
          </w:tcPr>
          <w:p w14:paraId="1AC6745B" w14:textId="77777777" w:rsidR="00C93FE1" w:rsidRPr="00C133C9" w:rsidRDefault="00C93FE1" w:rsidP="00C93FE1">
            <w:pPr>
              <w:jc w:val="center"/>
              <w:rPr>
                <w:color w:val="000000"/>
                <w:sz w:val="19"/>
                <w:szCs w:val="19"/>
              </w:rPr>
            </w:pPr>
          </w:p>
        </w:tc>
      </w:tr>
      <w:tr w:rsidR="00C93FE1" w:rsidRPr="00C93FE1" w14:paraId="0B92AFEF" w14:textId="77777777" w:rsidTr="00C133C9">
        <w:trPr>
          <w:jc w:val="center"/>
        </w:trPr>
        <w:tc>
          <w:tcPr>
            <w:tcW w:w="1440" w:type="dxa"/>
            <w:shd w:val="clear" w:color="auto" w:fill="auto"/>
            <w:noWrap/>
            <w:hideMark/>
          </w:tcPr>
          <w:p w14:paraId="71369396" w14:textId="7559BF7E" w:rsidR="00C93FE1" w:rsidRPr="00C133C9" w:rsidRDefault="00C93FE1" w:rsidP="00C93FE1">
            <w:pPr>
              <w:jc w:val="right"/>
              <w:rPr>
                <w:i/>
                <w:color w:val="000000"/>
                <w:sz w:val="19"/>
                <w:szCs w:val="19"/>
              </w:rPr>
            </w:pPr>
            <w:r w:rsidRPr="00C133C9">
              <w:rPr>
                <w:i/>
                <w:color w:val="000000"/>
                <w:sz w:val="19"/>
                <w:szCs w:val="19"/>
              </w:rPr>
              <w:t>Minnesota</w:t>
            </w:r>
          </w:p>
        </w:tc>
        <w:tc>
          <w:tcPr>
            <w:tcW w:w="1075" w:type="dxa"/>
            <w:shd w:val="clear" w:color="auto" w:fill="auto"/>
            <w:noWrap/>
            <w:hideMark/>
          </w:tcPr>
          <w:p w14:paraId="55C8D854" w14:textId="14D85CE7" w:rsidR="00C93FE1" w:rsidRPr="00C133C9" w:rsidRDefault="00C93FE1" w:rsidP="00C93FE1">
            <w:pPr>
              <w:jc w:val="center"/>
              <w:rPr>
                <w:color w:val="000000"/>
                <w:sz w:val="19"/>
                <w:szCs w:val="19"/>
              </w:rPr>
            </w:pPr>
            <w:r w:rsidRPr="00C133C9">
              <w:rPr>
                <w:color w:val="000000"/>
                <w:sz w:val="19"/>
                <w:szCs w:val="19"/>
              </w:rPr>
              <w:t>5,706,494</w:t>
            </w:r>
          </w:p>
        </w:tc>
        <w:tc>
          <w:tcPr>
            <w:tcW w:w="720" w:type="dxa"/>
            <w:shd w:val="clear" w:color="auto" w:fill="auto"/>
            <w:noWrap/>
            <w:hideMark/>
          </w:tcPr>
          <w:p w14:paraId="151FEBA8" w14:textId="3F43FBAF" w:rsidR="00C93FE1" w:rsidRPr="00C133C9" w:rsidRDefault="00C93FE1" w:rsidP="00C93FE1">
            <w:pPr>
              <w:jc w:val="center"/>
              <w:rPr>
                <w:color w:val="000000"/>
                <w:sz w:val="19"/>
                <w:szCs w:val="19"/>
              </w:rPr>
            </w:pPr>
            <w:r w:rsidRPr="00C133C9">
              <w:rPr>
                <w:color w:val="000000"/>
                <w:sz w:val="19"/>
                <w:szCs w:val="19"/>
              </w:rPr>
              <w:t>8</w:t>
            </w:r>
          </w:p>
        </w:tc>
        <w:tc>
          <w:tcPr>
            <w:tcW w:w="1080" w:type="dxa"/>
            <w:shd w:val="clear" w:color="auto" w:fill="auto"/>
            <w:noWrap/>
            <w:hideMark/>
          </w:tcPr>
          <w:p w14:paraId="04A0370B" w14:textId="6476E935"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auto"/>
            <w:noWrap/>
            <w:hideMark/>
          </w:tcPr>
          <w:p w14:paraId="116C5E84" w14:textId="0CA8DD4C" w:rsidR="00C93FE1" w:rsidRPr="00C133C9" w:rsidRDefault="00C93FE1" w:rsidP="00C93FE1">
            <w:pPr>
              <w:jc w:val="center"/>
              <w:rPr>
                <w:color w:val="000000"/>
                <w:sz w:val="19"/>
                <w:szCs w:val="19"/>
              </w:rPr>
            </w:pPr>
            <w:r w:rsidRPr="00C133C9">
              <w:rPr>
                <w:color w:val="000000"/>
                <w:sz w:val="19"/>
                <w:szCs w:val="19"/>
              </w:rPr>
              <w:t>SPLIT</w:t>
            </w:r>
          </w:p>
        </w:tc>
        <w:tc>
          <w:tcPr>
            <w:tcW w:w="900" w:type="dxa"/>
            <w:shd w:val="clear" w:color="auto" w:fill="auto"/>
          </w:tcPr>
          <w:p w14:paraId="0572A64E" w14:textId="03EDA9B2" w:rsidR="00C93FE1" w:rsidRPr="00C133C9" w:rsidRDefault="00C93FE1" w:rsidP="00C93FE1">
            <w:pPr>
              <w:jc w:val="center"/>
              <w:rPr>
                <w:color w:val="000000"/>
                <w:sz w:val="19"/>
                <w:szCs w:val="19"/>
              </w:rPr>
            </w:pPr>
            <w:r w:rsidRPr="00C133C9">
              <w:rPr>
                <w:color w:val="000000"/>
                <w:sz w:val="19"/>
                <w:szCs w:val="19"/>
              </w:rPr>
              <w:t>Court</w:t>
            </w:r>
          </w:p>
        </w:tc>
        <w:tc>
          <w:tcPr>
            <w:tcW w:w="990" w:type="dxa"/>
          </w:tcPr>
          <w:p w14:paraId="1A62A23B" w14:textId="66E912E1" w:rsidR="00C93FE1" w:rsidRPr="00C133C9" w:rsidRDefault="00C93FE1" w:rsidP="00C93FE1">
            <w:pPr>
              <w:jc w:val="center"/>
              <w:rPr>
                <w:color w:val="000000"/>
                <w:sz w:val="19"/>
                <w:szCs w:val="19"/>
              </w:rPr>
            </w:pPr>
          </w:p>
        </w:tc>
        <w:tc>
          <w:tcPr>
            <w:tcW w:w="910" w:type="dxa"/>
            <w:shd w:val="clear" w:color="auto" w:fill="auto"/>
            <w:noWrap/>
            <w:hideMark/>
          </w:tcPr>
          <w:p w14:paraId="54F66522" w14:textId="77777777" w:rsidR="00C93FE1" w:rsidRPr="00C133C9" w:rsidRDefault="00C93FE1" w:rsidP="00C93FE1">
            <w:pPr>
              <w:jc w:val="center"/>
              <w:rPr>
                <w:color w:val="000000"/>
                <w:sz w:val="19"/>
                <w:szCs w:val="19"/>
              </w:rPr>
            </w:pPr>
          </w:p>
        </w:tc>
      </w:tr>
      <w:tr w:rsidR="00C133C9" w:rsidRPr="00C93FE1" w14:paraId="066DFB6E" w14:textId="77777777" w:rsidTr="00C133C9">
        <w:trPr>
          <w:jc w:val="center"/>
        </w:trPr>
        <w:tc>
          <w:tcPr>
            <w:tcW w:w="1440" w:type="dxa"/>
            <w:shd w:val="clear" w:color="auto" w:fill="D9D9D9" w:themeFill="background1" w:themeFillShade="D9"/>
            <w:noWrap/>
            <w:hideMark/>
          </w:tcPr>
          <w:p w14:paraId="15740A7D" w14:textId="5E78C339" w:rsidR="00C93FE1" w:rsidRPr="00C133C9" w:rsidRDefault="00C93FE1" w:rsidP="00C93FE1">
            <w:pPr>
              <w:jc w:val="right"/>
              <w:rPr>
                <w:i/>
                <w:color w:val="000000"/>
                <w:sz w:val="19"/>
                <w:szCs w:val="19"/>
              </w:rPr>
            </w:pPr>
            <w:r w:rsidRPr="00C133C9">
              <w:rPr>
                <w:i/>
                <w:color w:val="000000"/>
                <w:sz w:val="19"/>
                <w:szCs w:val="19"/>
              </w:rPr>
              <w:t>Mississippi</w:t>
            </w:r>
          </w:p>
        </w:tc>
        <w:tc>
          <w:tcPr>
            <w:tcW w:w="1075" w:type="dxa"/>
            <w:shd w:val="clear" w:color="auto" w:fill="D9D9D9" w:themeFill="background1" w:themeFillShade="D9"/>
            <w:noWrap/>
            <w:hideMark/>
          </w:tcPr>
          <w:p w14:paraId="1FC32CC3" w14:textId="7092BB03" w:rsidR="00C93FE1" w:rsidRPr="00C133C9" w:rsidRDefault="00C93FE1" w:rsidP="00C93FE1">
            <w:pPr>
              <w:jc w:val="center"/>
              <w:rPr>
                <w:color w:val="000000"/>
                <w:sz w:val="19"/>
                <w:szCs w:val="19"/>
              </w:rPr>
            </w:pPr>
            <w:r w:rsidRPr="00C133C9">
              <w:rPr>
                <w:color w:val="000000"/>
                <w:sz w:val="19"/>
                <w:szCs w:val="19"/>
              </w:rPr>
              <w:t>2,961,279</w:t>
            </w:r>
          </w:p>
        </w:tc>
        <w:tc>
          <w:tcPr>
            <w:tcW w:w="720" w:type="dxa"/>
            <w:shd w:val="clear" w:color="auto" w:fill="D9D9D9" w:themeFill="background1" w:themeFillShade="D9"/>
            <w:noWrap/>
            <w:hideMark/>
          </w:tcPr>
          <w:p w14:paraId="1D98F608" w14:textId="27C70639" w:rsidR="00C93FE1" w:rsidRPr="00C133C9" w:rsidRDefault="00C93FE1" w:rsidP="00C93FE1">
            <w:pPr>
              <w:jc w:val="center"/>
              <w:rPr>
                <w:color w:val="000000"/>
                <w:sz w:val="19"/>
                <w:szCs w:val="19"/>
              </w:rPr>
            </w:pPr>
            <w:r w:rsidRPr="00C133C9">
              <w:rPr>
                <w:color w:val="000000"/>
                <w:sz w:val="19"/>
                <w:szCs w:val="19"/>
              </w:rPr>
              <w:t>4</w:t>
            </w:r>
          </w:p>
        </w:tc>
        <w:tc>
          <w:tcPr>
            <w:tcW w:w="1080" w:type="dxa"/>
            <w:shd w:val="clear" w:color="auto" w:fill="D9D9D9" w:themeFill="background1" w:themeFillShade="D9"/>
            <w:noWrap/>
            <w:hideMark/>
          </w:tcPr>
          <w:p w14:paraId="1023456F" w14:textId="40435B21"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342B7377" w14:textId="2B12CEF4" w:rsidR="00C93FE1" w:rsidRPr="00C133C9" w:rsidRDefault="00C93FE1" w:rsidP="00C93FE1">
            <w:pPr>
              <w:jc w:val="center"/>
              <w:rPr>
                <w:color w:val="000000"/>
                <w:sz w:val="19"/>
                <w:szCs w:val="19"/>
              </w:rPr>
            </w:pPr>
            <w:r w:rsidRPr="00C133C9">
              <w:rPr>
                <w:color w:val="000000"/>
                <w:sz w:val="19"/>
                <w:szCs w:val="19"/>
              </w:rPr>
              <w:t>GOP</w:t>
            </w:r>
          </w:p>
        </w:tc>
        <w:tc>
          <w:tcPr>
            <w:tcW w:w="900" w:type="dxa"/>
            <w:shd w:val="clear" w:color="auto" w:fill="D9D9D9" w:themeFill="background1" w:themeFillShade="D9"/>
          </w:tcPr>
          <w:p w14:paraId="01F9624B" w14:textId="356F59F7" w:rsidR="00C93FE1" w:rsidRPr="00C133C9" w:rsidRDefault="00C93FE1" w:rsidP="00C93FE1">
            <w:pPr>
              <w:jc w:val="center"/>
              <w:rPr>
                <w:color w:val="000000"/>
                <w:sz w:val="19"/>
                <w:szCs w:val="19"/>
              </w:rPr>
            </w:pPr>
            <w:r w:rsidRPr="00C133C9">
              <w:rPr>
                <w:color w:val="000000"/>
                <w:sz w:val="19"/>
                <w:szCs w:val="19"/>
              </w:rPr>
              <w:t>L</w:t>
            </w:r>
          </w:p>
        </w:tc>
        <w:tc>
          <w:tcPr>
            <w:tcW w:w="990" w:type="dxa"/>
            <w:shd w:val="clear" w:color="auto" w:fill="D9D9D9" w:themeFill="background1" w:themeFillShade="D9"/>
          </w:tcPr>
          <w:p w14:paraId="573C845A" w14:textId="16862984" w:rsidR="00C93FE1" w:rsidRPr="00C133C9" w:rsidRDefault="00C93FE1" w:rsidP="00C93FE1">
            <w:pPr>
              <w:jc w:val="center"/>
              <w:rPr>
                <w:color w:val="000000"/>
                <w:sz w:val="19"/>
                <w:szCs w:val="19"/>
              </w:rPr>
            </w:pPr>
          </w:p>
        </w:tc>
        <w:tc>
          <w:tcPr>
            <w:tcW w:w="910" w:type="dxa"/>
            <w:shd w:val="clear" w:color="auto" w:fill="D9D9D9" w:themeFill="background1" w:themeFillShade="D9"/>
            <w:noWrap/>
            <w:hideMark/>
          </w:tcPr>
          <w:p w14:paraId="47AE57E0" w14:textId="77777777" w:rsidR="00C93FE1" w:rsidRPr="00C133C9" w:rsidRDefault="00C93FE1" w:rsidP="00C93FE1">
            <w:pPr>
              <w:jc w:val="center"/>
              <w:rPr>
                <w:color w:val="000000"/>
                <w:sz w:val="19"/>
                <w:szCs w:val="19"/>
              </w:rPr>
            </w:pPr>
          </w:p>
        </w:tc>
      </w:tr>
      <w:tr w:rsidR="00C133C9" w:rsidRPr="00C93FE1" w14:paraId="2D1AA17B" w14:textId="77777777" w:rsidTr="00C133C9">
        <w:trPr>
          <w:jc w:val="center"/>
        </w:trPr>
        <w:tc>
          <w:tcPr>
            <w:tcW w:w="1440" w:type="dxa"/>
            <w:shd w:val="clear" w:color="auto" w:fill="D9D9D9" w:themeFill="background1" w:themeFillShade="D9"/>
            <w:noWrap/>
            <w:hideMark/>
          </w:tcPr>
          <w:p w14:paraId="44535046" w14:textId="72063B79" w:rsidR="00C93FE1" w:rsidRPr="00C133C9" w:rsidRDefault="00C93FE1" w:rsidP="00C93FE1">
            <w:pPr>
              <w:jc w:val="right"/>
              <w:rPr>
                <w:i/>
                <w:color w:val="000000"/>
                <w:sz w:val="19"/>
                <w:szCs w:val="19"/>
              </w:rPr>
            </w:pPr>
            <w:r w:rsidRPr="00C133C9">
              <w:rPr>
                <w:i/>
                <w:color w:val="000000"/>
                <w:sz w:val="19"/>
                <w:szCs w:val="19"/>
              </w:rPr>
              <w:t>Missouri</w:t>
            </w:r>
          </w:p>
        </w:tc>
        <w:tc>
          <w:tcPr>
            <w:tcW w:w="1075" w:type="dxa"/>
            <w:shd w:val="clear" w:color="auto" w:fill="D9D9D9" w:themeFill="background1" w:themeFillShade="D9"/>
            <w:noWrap/>
            <w:hideMark/>
          </w:tcPr>
          <w:p w14:paraId="4B3B78CD" w14:textId="3824179D" w:rsidR="00C93FE1" w:rsidRPr="00C133C9" w:rsidRDefault="00C93FE1" w:rsidP="00C93FE1">
            <w:pPr>
              <w:jc w:val="center"/>
              <w:rPr>
                <w:color w:val="000000"/>
                <w:sz w:val="19"/>
                <w:szCs w:val="19"/>
              </w:rPr>
            </w:pPr>
            <w:r w:rsidRPr="00C133C9">
              <w:rPr>
                <w:color w:val="000000"/>
                <w:sz w:val="19"/>
                <w:szCs w:val="19"/>
              </w:rPr>
              <w:t>6,154,913</w:t>
            </w:r>
          </w:p>
        </w:tc>
        <w:tc>
          <w:tcPr>
            <w:tcW w:w="720" w:type="dxa"/>
            <w:shd w:val="clear" w:color="auto" w:fill="D9D9D9" w:themeFill="background1" w:themeFillShade="D9"/>
            <w:noWrap/>
            <w:hideMark/>
          </w:tcPr>
          <w:p w14:paraId="4396357A" w14:textId="3DE569D8" w:rsidR="00C93FE1" w:rsidRPr="00C133C9" w:rsidRDefault="00C93FE1" w:rsidP="00C93FE1">
            <w:pPr>
              <w:jc w:val="center"/>
              <w:rPr>
                <w:color w:val="000000"/>
                <w:sz w:val="19"/>
                <w:szCs w:val="19"/>
              </w:rPr>
            </w:pPr>
            <w:r w:rsidRPr="00C133C9">
              <w:rPr>
                <w:color w:val="000000"/>
                <w:sz w:val="19"/>
                <w:szCs w:val="19"/>
              </w:rPr>
              <w:t>8</w:t>
            </w:r>
          </w:p>
        </w:tc>
        <w:tc>
          <w:tcPr>
            <w:tcW w:w="1080" w:type="dxa"/>
            <w:shd w:val="clear" w:color="auto" w:fill="D9D9D9" w:themeFill="background1" w:themeFillShade="D9"/>
            <w:noWrap/>
            <w:hideMark/>
          </w:tcPr>
          <w:p w14:paraId="748E5D76" w14:textId="7E1041AA"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14A47766" w14:textId="25244CAC" w:rsidR="00C93FE1" w:rsidRPr="00C133C9" w:rsidRDefault="00C93FE1" w:rsidP="00C93FE1">
            <w:pPr>
              <w:jc w:val="center"/>
              <w:rPr>
                <w:color w:val="000000"/>
                <w:sz w:val="19"/>
                <w:szCs w:val="19"/>
              </w:rPr>
            </w:pPr>
            <w:r w:rsidRPr="00C133C9">
              <w:rPr>
                <w:color w:val="000000"/>
                <w:sz w:val="19"/>
                <w:szCs w:val="19"/>
              </w:rPr>
              <w:t>GOP</w:t>
            </w:r>
          </w:p>
        </w:tc>
        <w:tc>
          <w:tcPr>
            <w:tcW w:w="900" w:type="dxa"/>
            <w:shd w:val="clear" w:color="auto" w:fill="D9D9D9" w:themeFill="background1" w:themeFillShade="D9"/>
          </w:tcPr>
          <w:p w14:paraId="04853D87" w14:textId="59EDD6D2" w:rsidR="00C93FE1" w:rsidRPr="00C133C9" w:rsidRDefault="00C93FE1" w:rsidP="00C93FE1">
            <w:pPr>
              <w:jc w:val="center"/>
              <w:rPr>
                <w:color w:val="000000"/>
                <w:sz w:val="19"/>
                <w:szCs w:val="19"/>
              </w:rPr>
            </w:pPr>
            <w:r w:rsidRPr="00C133C9">
              <w:rPr>
                <w:color w:val="000000"/>
                <w:sz w:val="19"/>
                <w:szCs w:val="19"/>
              </w:rPr>
              <w:t>L</w:t>
            </w:r>
          </w:p>
        </w:tc>
        <w:tc>
          <w:tcPr>
            <w:tcW w:w="990" w:type="dxa"/>
            <w:shd w:val="clear" w:color="auto" w:fill="D9D9D9" w:themeFill="background1" w:themeFillShade="D9"/>
          </w:tcPr>
          <w:p w14:paraId="069623BC" w14:textId="33F37662" w:rsidR="00C93FE1" w:rsidRPr="00C133C9" w:rsidRDefault="00C93FE1" w:rsidP="00C93FE1">
            <w:pPr>
              <w:jc w:val="center"/>
              <w:rPr>
                <w:color w:val="000000"/>
                <w:sz w:val="19"/>
                <w:szCs w:val="19"/>
              </w:rPr>
            </w:pPr>
          </w:p>
        </w:tc>
        <w:tc>
          <w:tcPr>
            <w:tcW w:w="910" w:type="dxa"/>
            <w:shd w:val="clear" w:color="auto" w:fill="D9D9D9" w:themeFill="background1" w:themeFillShade="D9"/>
            <w:noWrap/>
            <w:hideMark/>
          </w:tcPr>
          <w:p w14:paraId="48E5A5E8" w14:textId="603C38C7" w:rsidR="00C93FE1" w:rsidRPr="00C133C9" w:rsidRDefault="00C93FE1" w:rsidP="00C93FE1">
            <w:pPr>
              <w:jc w:val="center"/>
              <w:rPr>
                <w:color w:val="000000"/>
                <w:sz w:val="19"/>
                <w:szCs w:val="19"/>
              </w:rPr>
            </w:pPr>
            <w:r w:rsidRPr="00C133C9">
              <w:rPr>
                <w:color w:val="000000"/>
                <w:sz w:val="19"/>
                <w:szCs w:val="19"/>
              </w:rPr>
              <w:t>x</w:t>
            </w:r>
          </w:p>
        </w:tc>
      </w:tr>
      <w:tr w:rsidR="00C93FE1" w:rsidRPr="00C93FE1" w14:paraId="2529CF99" w14:textId="77777777" w:rsidTr="00C133C9">
        <w:trPr>
          <w:jc w:val="center"/>
        </w:trPr>
        <w:tc>
          <w:tcPr>
            <w:tcW w:w="1440" w:type="dxa"/>
            <w:shd w:val="clear" w:color="auto" w:fill="auto"/>
            <w:noWrap/>
            <w:hideMark/>
          </w:tcPr>
          <w:p w14:paraId="71B1AA3F" w14:textId="204C4964" w:rsidR="00C93FE1" w:rsidRPr="00C133C9" w:rsidRDefault="00C93FE1" w:rsidP="00C93FE1">
            <w:pPr>
              <w:jc w:val="right"/>
              <w:rPr>
                <w:i/>
                <w:color w:val="000000"/>
                <w:sz w:val="19"/>
                <w:szCs w:val="19"/>
              </w:rPr>
            </w:pPr>
            <w:r w:rsidRPr="00C133C9">
              <w:rPr>
                <w:i/>
                <w:color w:val="000000"/>
                <w:sz w:val="19"/>
                <w:szCs w:val="19"/>
              </w:rPr>
              <w:t>Montana</w:t>
            </w:r>
          </w:p>
        </w:tc>
        <w:tc>
          <w:tcPr>
            <w:tcW w:w="1075" w:type="dxa"/>
            <w:shd w:val="clear" w:color="auto" w:fill="auto"/>
            <w:noWrap/>
            <w:hideMark/>
          </w:tcPr>
          <w:p w14:paraId="47DD266D" w14:textId="36886E4B" w:rsidR="00C93FE1" w:rsidRPr="00C133C9" w:rsidRDefault="00C93FE1" w:rsidP="00C93FE1">
            <w:pPr>
              <w:jc w:val="center"/>
              <w:rPr>
                <w:color w:val="000000"/>
                <w:sz w:val="19"/>
                <w:szCs w:val="19"/>
              </w:rPr>
            </w:pPr>
            <w:r w:rsidRPr="00C133C9">
              <w:rPr>
                <w:color w:val="000000"/>
                <w:sz w:val="19"/>
                <w:szCs w:val="19"/>
              </w:rPr>
              <w:t>1,084,225</w:t>
            </w:r>
          </w:p>
        </w:tc>
        <w:tc>
          <w:tcPr>
            <w:tcW w:w="720" w:type="dxa"/>
            <w:shd w:val="clear" w:color="auto" w:fill="auto"/>
            <w:noWrap/>
            <w:hideMark/>
          </w:tcPr>
          <w:p w14:paraId="0A180109" w14:textId="20909D96" w:rsidR="00C93FE1" w:rsidRPr="00C133C9" w:rsidRDefault="00C93FE1" w:rsidP="00C93FE1">
            <w:pPr>
              <w:jc w:val="center"/>
              <w:rPr>
                <w:color w:val="000000"/>
                <w:sz w:val="19"/>
                <w:szCs w:val="19"/>
              </w:rPr>
            </w:pPr>
            <w:r w:rsidRPr="00C133C9">
              <w:rPr>
                <w:color w:val="000000"/>
                <w:sz w:val="19"/>
                <w:szCs w:val="19"/>
              </w:rPr>
              <w:t>2</w:t>
            </w:r>
          </w:p>
        </w:tc>
        <w:tc>
          <w:tcPr>
            <w:tcW w:w="1080" w:type="dxa"/>
            <w:shd w:val="clear" w:color="auto" w:fill="auto"/>
            <w:noWrap/>
            <w:hideMark/>
          </w:tcPr>
          <w:p w14:paraId="55EC7D27" w14:textId="27E7DC18" w:rsidR="00C93FE1" w:rsidRPr="00C133C9" w:rsidRDefault="00C93FE1" w:rsidP="00C93FE1">
            <w:pPr>
              <w:jc w:val="center"/>
              <w:rPr>
                <w:color w:val="000000"/>
                <w:sz w:val="19"/>
                <w:szCs w:val="19"/>
              </w:rPr>
            </w:pPr>
            <w:r w:rsidRPr="00C133C9">
              <w:rPr>
                <w:color w:val="000000"/>
                <w:sz w:val="19"/>
                <w:szCs w:val="19"/>
              </w:rPr>
              <w:t>C</w:t>
            </w:r>
          </w:p>
        </w:tc>
        <w:tc>
          <w:tcPr>
            <w:tcW w:w="900" w:type="dxa"/>
            <w:shd w:val="clear" w:color="auto" w:fill="auto"/>
            <w:noWrap/>
            <w:hideMark/>
          </w:tcPr>
          <w:p w14:paraId="6C8A1490" w14:textId="070C6ACC" w:rsidR="00C93FE1" w:rsidRPr="00C133C9" w:rsidRDefault="00C93FE1" w:rsidP="00C93FE1">
            <w:pPr>
              <w:jc w:val="center"/>
              <w:rPr>
                <w:color w:val="000000"/>
                <w:sz w:val="19"/>
                <w:szCs w:val="19"/>
              </w:rPr>
            </w:pPr>
            <w:r w:rsidRPr="00C133C9">
              <w:rPr>
                <w:color w:val="000000"/>
                <w:sz w:val="19"/>
                <w:szCs w:val="19"/>
              </w:rPr>
              <w:t>GOP</w:t>
            </w:r>
          </w:p>
        </w:tc>
        <w:tc>
          <w:tcPr>
            <w:tcW w:w="900" w:type="dxa"/>
            <w:shd w:val="clear" w:color="auto" w:fill="auto"/>
          </w:tcPr>
          <w:p w14:paraId="0843B886" w14:textId="30BE4449" w:rsidR="00C93FE1" w:rsidRPr="00C133C9" w:rsidRDefault="00C93FE1" w:rsidP="00C93FE1">
            <w:pPr>
              <w:jc w:val="center"/>
              <w:rPr>
                <w:color w:val="000000"/>
                <w:sz w:val="19"/>
                <w:szCs w:val="19"/>
              </w:rPr>
            </w:pPr>
            <w:r w:rsidRPr="00C133C9">
              <w:rPr>
                <w:color w:val="000000"/>
                <w:sz w:val="19"/>
                <w:szCs w:val="19"/>
              </w:rPr>
              <w:t>Comm.</w:t>
            </w:r>
          </w:p>
        </w:tc>
        <w:tc>
          <w:tcPr>
            <w:tcW w:w="990" w:type="dxa"/>
          </w:tcPr>
          <w:p w14:paraId="290AA8D9" w14:textId="70532622" w:rsidR="00C93FE1" w:rsidRPr="00C133C9" w:rsidRDefault="00C93FE1" w:rsidP="00C93FE1">
            <w:pPr>
              <w:jc w:val="center"/>
              <w:rPr>
                <w:color w:val="000000"/>
                <w:sz w:val="19"/>
                <w:szCs w:val="19"/>
              </w:rPr>
            </w:pPr>
            <w:r w:rsidRPr="00C133C9">
              <w:rPr>
                <w:color w:val="000000"/>
                <w:sz w:val="19"/>
                <w:szCs w:val="19"/>
              </w:rPr>
              <w:t>x</w:t>
            </w:r>
          </w:p>
        </w:tc>
        <w:tc>
          <w:tcPr>
            <w:tcW w:w="910" w:type="dxa"/>
            <w:shd w:val="clear" w:color="auto" w:fill="auto"/>
            <w:noWrap/>
            <w:hideMark/>
          </w:tcPr>
          <w:p w14:paraId="18FC6134" w14:textId="0E9307A6" w:rsidR="00C93FE1" w:rsidRPr="00C133C9" w:rsidRDefault="00C93FE1" w:rsidP="00C93FE1">
            <w:pPr>
              <w:jc w:val="center"/>
              <w:rPr>
                <w:color w:val="000000"/>
                <w:sz w:val="19"/>
                <w:szCs w:val="19"/>
              </w:rPr>
            </w:pPr>
            <w:r w:rsidRPr="00C133C9">
              <w:rPr>
                <w:color w:val="000000"/>
                <w:sz w:val="19"/>
                <w:szCs w:val="19"/>
              </w:rPr>
              <w:t>x</w:t>
            </w:r>
          </w:p>
        </w:tc>
      </w:tr>
      <w:tr w:rsidR="00C133C9" w:rsidRPr="00C93FE1" w14:paraId="74BB214D" w14:textId="77777777" w:rsidTr="00C133C9">
        <w:trPr>
          <w:jc w:val="center"/>
        </w:trPr>
        <w:tc>
          <w:tcPr>
            <w:tcW w:w="1440" w:type="dxa"/>
            <w:shd w:val="clear" w:color="auto" w:fill="D9D9D9" w:themeFill="background1" w:themeFillShade="D9"/>
            <w:noWrap/>
            <w:hideMark/>
          </w:tcPr>
          <w:p w14:paraId="500DF3E7" w14:textId="4407BBC4" w:rsidR="00C93FE1" w:rsidRPr="00C133C9" w:rsidRDefault="00C93FE1" w:rsidP="00C93FE1">
            <w:pPr>
              <w:jc w:val="right"/>
              <w:rPr>
                <w:i/>
                <w:color w:val="000000"/>
                <w:sz w:val="19"/>
                <w:szCs w:val="19"/>
              </w:rPr>
            </w:pPr>
            <w:r w:rsidRPr="00C133C9">
              <w:rPr>
                <w:i/>
                <w:color w:val="000000"/>
                <w:sz w:val="19"/>
                <w:szCs w:val="19"/>
              </w:rPr>
              <w:t>Nebraska</w:t>
            </w:r>
          </w:p>
        </w:tc>
        <w:tc>
          <w:tcPr>
            <w:tcW w:w="1075" w:type="dxa"/>
            <w:shd w:val="clear" w:color="auto" w:fill="D9D9D9" w:themeFill="background1" w:themeFillShade="D9"/>
            <w:noWrap/>
            <w:hideMark/>
          </w:tcPr>
          <w:p w14:paraId="4252BE28" w14:textId="6174E5BF" w:rsidR="00C93FE1" w:rsidRPr="00C133C9" w:rsidRDefault="00C93FE1" w:rsidP="00C93FE1">
            <w:pPr>
              <w:jc w:val="center"/>
              <w:rPr>
                <w:color w:val="000000"/>
                <w:sz w:val="19"/>
                <w:szCs w:val="19"/>
              </w:rPr>
            </w:pPr>
            <w:r w:rsidRPr="00C133C9">
              <w:rPr>
                <w:color w:val="000000"/>
                <w:sz w:val="19"/>
                <w:szCs w:val="19"/>
              </w:rPr>
              <w:t>1,961,504</w:t>
            </w:r>
          </w:p>
        </w:tc>
        <w:tc>
          <w:tcPr>
            <w:tcW w:w="720" w:type="dxa"/>
            <w:shd w:val="clear" w:color="auto" w:fill="D9D9D9" w:themeFill="background1" w:themeFillShade="D9"/>
            <w:noWrap/>
            <w:hideMark/>
          </w:tcPr>
          <w:p w14:paraId="7B55EB2E" w14:textId="4E2EC228" w:rsidR="00C93FE1" w:rsidRPr="00C133C9" w:rsidRDefault="00C93FE1" w:rsidP="00C93FE1">
            <w:pPr>
              <w:jc w:val="center"/>
              <w:rPr>
                <w:color w:val="000000"/>
                <w:sz w:val="19"/>
                <w:szCs w:val="19"/>
              </w:rPr>
            </w:pPr>
            <w:r w:rsidRPr="00C133C9">
              <w:rPr>
                <w:color w:val="000000"/>
                <w:sz w:val="19"/>
                <w:szCs w:val="19"/>
              </w:rPr>
              <w:t>3</w:t>
            </w:r>
          </w:p>
        </w:tc>
        <w:tc>
          <w:tcPr>
            <w:tcW w:w="1080" w:type="dxa"/>
            <w:shd w:val="clear" w:color="auto" w:fill="D9D9D9" w:themeFill="background1" w:themeFillShade="D9"/>
            <w:noWrap/>
            <w:hideMark/>
          </w:tcPr>
          <w:p w14:paraId="2A2C3E12" w14:textId="620822C9"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7E5603D7" w14:textId="36AB5ED4" w:rsidR="00C93FE1" w:rsidRPr="00C133C9" w:rsidRDefault="00C93FE1" w:rsidP="00C93FE1">
            <w:pPr>
              <w:jc w:val="center"/>
              <w:rPr>
                <w:color w:val="000000"/>
                <w:sz w:val="19"/>
                <w:szCs w:val="19"/>
              </w:rPr>
            </w:pPr>
            <w:r w:rsidRPr="00C133C9">
              <w:rPr>
                <w:color w:val="000000"/>
                <w:sz w:val="19"/>
                <w:szCs w:val="19"/>
              </w:rPr>
              <w:t>GOP</w:t>
            </w:r>
          </w:p>
        </w:tc>
        <w:tc>
          <w:tcPr>
            <w:tcW w:w="900" w:type="dxa"/>
            <w:shd w:val="clear" w:color="auto" w:fill="D9D9D9" w:themeFill="background1" w:themeFillShade="D9"/>
          </w:tcPr>
          <w:p w14:paraId="44DE3E00" w14:textId="2DBB4C5E" w:rsidR="00C93FE1" w:rsidRPr="00C133C9" w:rsidRDefault="00C93FE1" w:rsidP="00C93FE1">
            <w:pPr>
              <w:jc w:val="center"/>
              <w:rPr>
                <w:color w:val="000000"/>
                <w:sz w:val="19"/>
                <w:szCs w:val="19"/>
              </w:rPr>
            </w:pPr>
            <w:r w:rsidRPr="00C133C9">
              <w:rPr>
                <w:color w:val="000000"/>
                <w:sz w:val="19"/>
                <w:szCs w:val="19"/>
              </w:rPr>
              <w:t>L</w:t>
            </w:r>
          </w:p>
        </w:tc>
        <w:tc>
          <w:tcPr>
            <w:tcW w:w="990" w:type="dxa"/>
            <w:shd w:val="clear" w:color="auto" w:fill="D9D9D9" w:themeFill="background1" w:themeFillShade="D9"/>
          </w:tcPr>
          <w:p w14:paraId="1CFD593F" w14:textId="566C7CE9" w:rsidR="00C93FE1" w:rsidRPr="00C133C9" w:rsidRDefault="00C93FE1" w:rsidP="00C93FE1">
            <w:pPr>
              <w:jc w:val="center"/>
              <w:rPr>
                <w:color w:val="000000"/>
                <w:sz w:val="19"/>
                <w:szCs w:val="19"/>
              </w:rPr>
            </w:pPr>
            <w:r w:rsidRPr="00C133C9">
              <w:rPr>
                <w:color w:val="000000"/>
                <w:sz w:val="19"/>
                <w:szCs w:val="19"/>
              </w:rPr>
              <w:t>x</w:t>
            </w:r>
          </w:p>
        </w:tc>
        <w:tc>
          <w:tcPr>
            <w:tcW w:w="910" w:type="dxa"/>
            <w:shd w:val="clear" w:color="auto" w:fill="D9D9D9" w:themeFill="background1" w:themeFillShade="D9"/>
            <w:noWrap/>
            <w:hideMark/>
          </w:tcPr>
          <w:p w14:paraId="3E559829" w14:textId="08D7FBE5" w:rsidR="00C93FE1" w:rsidRPr="00C133C9" w:rsidRDefault="00C93FE1" w:rsidP="00C93FE1">
            <w:pPr>
              <w:jc w:val="center"/>
              <w:rPr>
                <w:color w:val="000000"/>
                <w:sz w:val="19"/>
                <w:szCs w:val="19"/>
              </w:rPr>
            </w:pPr>
            <w:r w:rsidRPr="00C133C9">
              <w:rPr>
                <w:color w:val="000000"/>
                <w:sz w:val="19"/>
                <w:szCs w:val="19"/>
              </w:rPr>
              <w:t>x</w:t>
            </w:r>
          </w:p>
        </w:tc>
      </w:tr>
      <w:tr w:rsidR="00C133C9" w:rsidRPr="00C93FE1" w14:paraId="77D68843" w14:textId="77777777" w:rsidTr="00C133C9">
        <w:trPr>
          <w:jc w:val="center"/>
        </w:trPr>
        <w:tc>
          <w:tcPr>
            <w:tcW w:w="1440" w:type="dxa"/>
            <w:shd w:val="clear" w:color="auto" w:fill="D9D9D9" w:themeFill="background1" w:themeFillShade="D9"/>
            <w:noWrap/>
            <w:hideMark/>
          </w:tcPr>
          <w:p w14:paraId="49F980F5" w14:textId="2259A5EA" w:rsidR="00C93FE1" w:rsidRPr="00C133C9" w:rsidRDefault="00C93FE1" w:rsidP="00C93FE1">
            <w:pPr>
              <w:jc w:val="right"/>
              <w:rPr>
                <w:i/>
                <w:color w:val="000000"/>
                <w:sz w:val="19"/>
                <w:szCs w:val="19"/>
              </w:rPr>
            </w:pPr>
            <w:r w:rsidRPr="00C133C9">
              <w:rPr>
                <w:i/>
                <w:color w:val="000000"/>
                <w:sz w:val="19"/>
                <w:szCs w:val="19"/>
              </w:rPr>
              <w:t>Nevada</w:t>
            </w:r>
          </w:p>
        </w:tc>
        <w:tc>
          <w:tcPr>
            <w:tcW w:w="1075" w:type="dxa"/>
            <w:shd w:val="clear" w:color="auto" w:fill="D9D9D9" w:themeFill="background1" w:themeFillShade="D9"/>
            <w:noWrap/>
            <w:hideMark/>
          </w:tcPr>
          <w:p w14:paraId="03D505C2" w14:textId="5685938B" w:rsidR="00C93FE1" w:rsidRPr="00C133C9" w:rsidRDefault="00C93FE1" w:rsidP="00C93FE1">
            <w:pPr>
              <w:jc w:val="center"/>
              <w:rPr>
                <w:color w:val="000000"/>
                <w:sz w:val="19"/>
                <w:szCs w:val="19"/>
              </w:rPr>
            </w:pPr>
            <w:r w:rsidRPr="00C133C9">
              <w:rPr>
                <w:color w:val="000000"/>
                <w:sz w:val="19"/>
                <w:szCs w:val="19"/>
              </w:rPr>
              <w:t>3,104,614</w:t>
            </w:r>
          </w:p>
        </w:tc>
        <w:tc>
          <w:tcPr>
            <w:tcW w:w="720" w:type="dxa"/>
            <w:shd w:val="clear" w:color="auto" w:fill="D9D9D9" w:themeFill="background1" w:themeFillShade="D9"/>
            <w:noWrap/>
            <w:hideMark/>
          </w:tcPr>
          <w:p w14:paraId="1E4A9348" w14:textId="30E486A8" w:rsidR="00C93FE1" w:rsidRPr="00C133C9" w:rsidRDefault="00C93FE1" w:rsidP="00C93FE1">
            <w:pPr>
              <w:jc w:val="center"/>
              <w:rPr>
                <w:color w:val="000000"/>
                <w:sz w:val="19"/>
                <w:szCs w:val="19"/>
              </w:rPr>
            </w:pPr>
            <w:r w:rsidRPr="00C133C9">
              <w:rPr>
                <w:color w:val="000000"/>
                <w:sz w:val="19"/>
                <w:szCs w:val="19"/>
              </w:rPr>
              <w:t>4</w:t>
            </w:r>
          </w:p>
        </w:tc>
        <w:tc>
          <w:tcPr>
            <w:tcW w:w="1080" w:type="dxa"/>
            <w:shd w:val="clear" w:color="auto" w:fill="D9D9D9" w:themeFill="background1" w:themeFillShade="D9"/>
            <w:noWrap/>
            <w:hideMark/>
          </w:tcPr>
          <w:p w14:paraId="2E0106A7" w14:textId="2D49CE35"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7868F1CE" w14:textId="44A3B495" w:rsidR="00C93FE1" w:rsidRPr="00C133C9" w:rsidRDefault="00C93FE1" w:rsidP="00C93FE1">
            <w:pPr>
              <w:jc w:val="center"/>
              <w:rPr>
                <w:color w:val="000000"/>
                <w:sz w:val="19"/>
                <w:szCs w:val="19"/>
              </w:rPr>
            </w:pPr>
            <w:r w:rsidRPr="00C133C9">
              <w:rPr>
                <w:color w:val="000000"/>
                <w:sz w:val="19"/>
                <w:szCs w:val="19"/>
              </w:rPr>
              <w:t>DEM</w:t>
            </w:r>
          </w:p>
        </w:tc>
        <w:tc>
          <w:tcPr>
            <w:tcW w:w="900" w:type="dxa"/>
            <w:shd w:val="clear" w:color="auto" w:fill="D9D9D9" w:themeFill="background1" w:themeFillShade="D9"/>
          </w:tcPr>
          <w:p w14:paraId="6D11746E" w14:textId="3BC32C63" w:rsidR="00C93FE1" w:rsidRPr="00C133C9" w:rsidRDefault="00C93FE1" w:rsidP="00C93FE1">
            <w:pPr>
              <w:jc w:val="center"/>
              <w:rPr>
                <w:color w:val="000000"/>
                <w:sz w:val="19"/>
                <w:szCs w:val="19"/>
              </w:rPr>
            </w:pPr>
            <w:r w:rsidRPr="00C133C9">
              <w:rPr>
                <w:color w:val="000000"/>
                <w:sz w:val="19"/>
                <w:szCs w:val="19"/>
              </w:rPr>
              <w:t>L</w:t>
            </w:r>
          </w:p>
        </w:tc>
        <w:tc>
          <w:tcPr>
            <w:tcW w:w="990" w:type="dxa"/>
            <w:shd w:val="clear" w:color="auto" w:fill="D9D9D9" w:themeFill="background1" w:themeFillShade="D9"/>
          </w:tcPr>
          <w:p w14:paraId="51AC7EE5" w14:textId="1E1167BE" w:rsidR="00C93FE1" w:rsidRPr="00C133C9" w:rsidRDefault="00C93FE1" w:rsidP="00C93FE1">
            <w:pPr>
              <w:jc w:val="center"/>
              <w:rPr>
                <w:color w:val="000000"/>
                <w:sz w:val="19"/>
                <w:szCs w:val="19"/>
              </w:rPr>
            </w:pPr>
          </w:p>
        </w:tc>
        <w:tc>
          <w:tcPr>
            <w:tcW w:w="910" w:type="dxa"/>
            <w:shd w:val="clear" w:color="auto" w:fill="D9D9D9" w:themeFill="background1" w:themeFillShade="D9"/>
            <w:noWrap/>
            <w:hideMark/>
          </w:tcPr>
          <w:p w14:paraId="618CF66C" w14:textId="77777777" w:rsidR="00C93FE1" w:rsidRPr="00C133C9" w:rsidRDefault="00C93FE1" w:rsidP="00C93FE1">
            <w:pPr>
              <w:jc w:val="center"/>
              <w:rPr>
                <w:color w:val="000000"/>
                <w:sz w:val="19"/>
                <w:szCs w:val="19"/>
              </w:rPr>
            </w:pPr>
          </w:p>
        </w:tc>
      </w:tr>
      <w:tr w:rsidR="00C133C9" w:rsidRPr="00C93FE1" w14:paraId="499234A3" w14:textId="77777777" w:rsidTr="00C133C9">
        <w:trPr>
          <w:jc w:val="center"/>
        </w:trPr>
        <w:tc>
          <w:tcPr>
            <w:tcW w:w="1440" w:type="dxa"/>
            <w:shd w:val="clear" w:color="auto" w:fill="D9D9D9" w:themeFill="background1" w:themeFillShade="D9"/>
            <w:noWrap/>
            <w:hideMark/>
          </w:tcPr>
          <w:p w14:paraId="7C367C48" w14:textId="584CE638" w:rsidR="00C93FE1" w:rsidRPr="00C133C9" w:rsidRDefault="00C93FE1" w:rsidP="00C93FE1">
            <w:pPr>
              <w:jc w:val="right"/>
              <w:rPr>
                <w:i/>
                <w:color w:val="000000"/>
                <w:sz w:val="19"/>
                <w:szCs w:val="19"/>
              </w:rPr>
            </w:pPr>
            <w:r w:rsidRPr="00C133C9">
              <w:rPr>
                <w:i/>
                <w:color w:val="000000"/>
                <w:sz w:val="19"/>
                <w:szCs w:val="19"/>
              </w:rPr>
              <w:t>New Hampshire</w:t>
            </w:r>
          </w:p>
        </w:tc>
        <w:tc>
          <w:tcPr>
            <w:tcW w:w="1075" w:type="dxa"/>
            <w:shd w:val="clear" w:color="auto" w:fill="D9D9D9" w:themeFill="background1" w:themeFillShade="D9"/>
            <w:noWrap/>
            <w:hideMark/>
          </w:tcPr>
          <w:p w14:paraId="514ABF6E" w14:textId="4C1FC4E7" w:rsidR="00C93FE1" w:rsidRPr="00C133C9" w:rsidRDefault="00C93FE1" w:rsidP="00C93FE1">
            <w:pPr>
              <w:jc w:val="center"/>
              <w:rPr>
                <w:color w:val="000000"/>
                <w:sz w:val="19"/>
                <w:szCs w:val="19"/>
              </w:rPr>
            </w:pPr>
            <w:r w:rsidRPr="00C133C9">
              <w:rPr>
                <w:color w:val="000000"/>
                <w:sz w:val="19"/>
                <w:szCs w:val="19"/>
              </w:rPr>
              <w:t>1,377,529</w:t>
            </w:r>
          </w:p>
        </w:tc>
        <w:tc>
          <w:tcPr>
            <w:tcW w:w="720" w:type="dxa"/>
            <w:shd w:val="clear" w:color="auto" w:fill="D9D9D9" w:themeFill="background1" w:themeFillShade="D9"/>
            <w:noWrap/>
            <w:hideMark/>
          </w:tcPr>
          <w:p w14:paraId="3B9EC0BE" w14:textId="7C357D74" w:rsidR="00C93FE1" w:rsidRPr="00C133C9" w:rsidRDefault="00C93FE1" w:rsidP="00C93FE1">
            <w:pPr>
              <w:jc w:val="center"/>
              <w:rPr>
                <w:color w:val="000000"/>
                <w:sz w:val="19"/>
                <w:szCs w:val="19"/>
              </w:rPr>
            </w:pPr>
            <w:r w:rsidRPr="00C133C9">
              <w:rPr>
                <w:color w:val="000000"/>
                <w:sz w:val="19"/>
                <w:szCs w:val="19"/>
              </w:rPr>
              <w:t>2</w:t>
            </w:r>
          </w:p>
        </w:tc>
        <w:tc>
          <w:tcPr>
            <w:tcW w:w="1080" w:type="dxa"/>
            <w:shd w:val="clear" w:color="auto" w:fill="D9D9D9" w:themeFill="background1" w:themeFillShade="D9"/>
            <w:noWrap/>
            <w:hideMark/>
          </w:tcPr>
          <w:p w14:paraId="5455146F" w14:textId="3F7EAF21"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5EFDD73D" w14:textId="04E8F9CA" w:rsidR="00C93FE1" w:rsidRPr="00C133C9" w:rsidRDefault="00C93FE1" w:rsidP="00C93FE1">
            <w:pPr>
              <w:jc w:val="center"/>
              <w:rPr>
                <w:color w:val="000000"/>
                <w:sz w:val="19"/>
                <w:szCs w:val="19"/>
              </w:rPr>
            </w:pPr>
            <w:r w:rsidRPr="00C133C9">
              <w:rPr>
                <w:color w:val="000000"/>
                <w:sz w:val="19"/>
                <w:szCs w:val="19"/>
              </w:rPr>
              <w:t>GOP</w:t>
            </w:r>
          </w:p>
        </w:tc>
        <w:tc>
          <w:tcPr>
            <w:tcW w:w="900" w:type="dxa"/>
            <w:shd w:val="clear" w:color="auto" w:fill="D9D9D9" w:themeFill="background1" w:themeFillShade="D9"/>
          </w:tcPr>
          <w:p w14:paraId="4B373519" w14:textId="7D4617FC" w:rsidR="00C93FE1" w:rsidRPr="00C133C9" w:rsidRDefault="00C93FE1" w:rsidP="00C93FE1">
            <w:pPr>
              <w:jc w:val="center"/>
              <w:rPr>
                <w:color w:val="000000"/>
                <w:sz w:val="19"/>
                <w:szCs w:val="19"/>
              </w:rPr>
            </w:pPr>
            <w:r w:rsidRPr="00C133C9">
              <w:rPr>
                <w:color w:val="000000"/>
                <w:sz w:val="19"/>
                <w:szCs w:val="19"/>
              </w:rPr>
              <w:t>Court</w:t>
            </w:r>
          </w:p>
        </w:tc>
        <w:tc>
          <w:tcPr>
            <w:tcW w:w="990" w:type="dxa"/>
            <w:shd w:val="clear" w:color="auto" w:fill="D9D9D9" w:themeFill="background1" w:themeFillShade="D9"/>
          </w:tcPr>
          <w:p w14:paraId="1FFCD62D" w14:textId="1CC5AB35" w:rsidR="00C93FE1" w:rsidRPr="00C133C9" w:rsidRDefault="00C93FE1" w:rsidP="00C93FE1">
            <w:pPr>
              <w:jc w:val="center"/>
              <w:rPr>
                <w:color w:val="000000"/>
                <w:sz w:val="19"/>
                <w:szCs w:val="19"/>
              </w:rPr>
            </w:pPr>
          </w:p>
        </w:tc>
        <w:tc>
          <w:tcPr>
            <w:tcW w:w="910" w:type="dxa"/>
            <w:shd w:val="clear" w:color="auto" w:fill="D9D9D9" w:themeFill="background1" w:themeFillShade="D9"/>
            <w:noWrap/>
            <w:hideMark/>
          </w:tcPr>
          <w:p w14:paraId="41B14ADF" w14:textId="558611E5" w:rsidR="00C93FE1" w:rsidRPr="00C133C9" w:rsidRDefault="00C93FE1" w:rsidP="00C93FE1">
            <w:pPr>
              <w:jc w:val="center"/>
              <w:rPr>
                <w:color w:val="000000"/>
                <w:sz w:val="19"/>
                <w:szCs w:val="19"/>
              </w:rPr>
            </w:pPr>
            <w:r w:rsidRPr="00C133C9">
              <w:rPr>
                <w:color w:val="000000"/>
                <w:sz w:val="19"/>
                <w:szCs w:val="19"/>
              </w:rPr>
              <w:t>x</w:t>
            </w:r>
          </w:p>
        </w:tc>
      </w:tr>
      <w:tr w:rsidR="00C93FE1" w:rsidRPr="00C93FE1" w14:paraId="3B7CFFD7" w14:textId="77777777" w:rsidTr="00C133C9">
        <w:trPr>
          <w:jc w:val="center"/>
        </w:trPr>
        <w:tc>
          <w:tcPr>
            <w:tcW w:w="1440" w:type="dxa"/>
            <w:shd w:val="clear" w:color="auto" w:fill="auto"/>
            <w:noWrap/>
            <w:hideMark/>
          </w:tcPr>
          <w:p w14:paraId="08FA3313" w14:textId="4C854F84" w:rsidR="00C93FE1" w:rsidRPr="00C133C9" w:rsidRDefault="00C93FE1" w:rsidP="00C93FE1">
            <w:pPr>
              <w:jc w:val="right"/>
              <w:rPr>
                <w:i/>
                <w:color w:val="000000"/>
                <w:sz w:val="19"/>
                <w:szCs w:val="19"/>
              </w:rPr>
            </w:pPr>
            <w:r w:rsidRPr="00C133C9">
              <w:rPr>
                <w:i/>
                <w:color w:val="000000"/>
                <w:sz w:val="19"/>
                <w:szCs w:val="19"/>
              </w:rPr>
              <w:t>New Jersey</w:t>
            </w:r>
          </w:p>
        </w:tc>
        <w:tc>
          <w:tcPr>
            <w:tcW w:w="1075" w:type="dxa"/>
            <w:shd w:val="clear" w:color="auto" w:fill="auto"/>
            <w:noWrap/>
            <w:hideMark/>
          </w:tcPr>
          <w:p w14:paraId="01861BED" w14:textId="3FB5D83C" w:rsidR="00C93FE1" w:rsidRPr="00C133C9" w:rsidRDefault="00C93FE1" w:rsidP="00C93FE1">
            <w:pPr>
              <w:jc w:val="center"/>
              <w:rPr>
                <w:color w:val="000000"/>
                <w:sz w:val="19"/>
                <w:szCs w:val="19"/>
              </w:rPr>
            </w:pPr>
            <w:r w:rsidRPr="00C133C9">
              <w:rPr>
                <w:color w:val="000000"/>
                <w:sz w:val="19"/>
                <w:szCs w:val="19"/>
              </w:rPr>
              <w:t>9,288,994</w:t>
            </w:r>
          </w:p>
        </w:tc>
        <w:tc>
          <w:tcPr>
            <w:tcW w:w="720" w:type="dxa"/>
            <w:shd w:val="clear" w:color="auto" w:fill="auto"/>
            <w:noWrap/>
            <w:hideMark/>
          </w:tcPr>
          <w:p w14:paraId="10E9F32C" w14:textId="2050B9F7" w:rsidR="00C93FE1" w:rsidRPr="00C133C9" w:rsidRDefault="00C93FE1" w:rsidP="00C93FE1">
            <w:pPr>
              <w:jc w:val="center"/>
              <w:rPr>
                <w:color w:val="000000"/>
                <w:sz w:val="19"/>
                <w:szCs w:val="19"/>
              </w:rPr>
            </w:pPr>
            <w:r w:rsidRPr="00C133C9">
              <w:rPr>
                <w:color w:val="000000"/>
                <w:sz w:val="19"/>
                <w:szCs w:val="19"/>
              </w:rPr>
              <w:t>12</w:t>
            </w:r>
          </w:p>
        </w:tc>
        <w:tc>
          <w:tcPr>
            <w:tcW w:w="1080" w:type="dxa"/>
            <w:shd w:val="clear" w:color="auto" w:fill="auto"/>
            <w:noWrap/>
            <w:hideMark/>
          </w:tcPr>
          <w:p w14:paraId="7A228891" w14:textId="5CEE174B" w:rsidR="00C93FE1" w:rsidRPr="00C133C9" w:rsidRDefault="00C93FE1" w:rsidP="00C93FE1">
            <w:pPr>
              <w:jc w:val="center"/>
              <w:rPr>
                <w:color w:val="000000"/>
                <w:sz w:val="19"/>
                <w:szCs w:val="19"/>
              </w:rPr>
            </w:pPr>
            <w:r w:rsidRPr="00C133C9">
              <w:rPr>
                <w:color w:val="000000"/>
                <w:sz w:val="19"/>
                <w:szCs w:val="19"/>
              </w:rPr>
              <w:t>C(P)</w:t>
            </w:r>
          </w:p>
        </w:tc>
        <w:tc>
          <w:tcPr>
            <w:tcW w:w="900" w:type="dxa"/>
            <w:shd w:val="clear" w:color="auto" w:fill="auto"/>
            <w:noWrap/>
            <w:hideMark/>
          </w:tcPr>
          <w:p w14:paraId="19DE271D" w14:textId="70E2BC99" w:rsidR="00C93FE1" w:rsidRPr="00C133C9" w:rsidRDefault="00C93FE1" w:rsidP="00C93FE1">
            <w:pPr>
              <w:jc w:val="center"/>
              <w:rPr>
                <w:color w:val="000000"/>
                <w:sz w:val="19"/>
                <w:szCs w:val="19"/>
              </w:rPr>
            </w:pPr>
            <w:r w:rsidRPr="00C133C9">
              <w:rPr>
                <w:color w:val="000000"/>
                <w:sz w:val="19"/>
                <w:szCs w:val="19"/>
              </w:rPr>
              <w:t>DEM</w:t>
            </w:r>
          </w:p>
        </w:tc>
        <w:tc>
          <w:tcPr>
            <w:tcW w:w="900" w:type="dxa"/>
            <w:shd w:val="clear" w:color="auto" w:fill="auto"/>
          </w:tcPr>
          <w:p w14:paraId="7A8F4C23" w14:textId="12B6F9B4" w:rsidR="00C93FE1" w:rsidRPr="00C133C9" w:rsidRDefault="00C93FE1" w:rsidP="00C93FE1">
            <w:pPr>
              <w:jc w:val="center"/>
              <w:rPr>
                <w:color w:val="000000"/>
                <w:sz w:val="19"/>
                <w:szCs w:val="19"/>
              </w:rPr>
            </w:pPr>
            <w:r w:rsidRPr="00C133C9">
              <w:rPr>
                <w:color w:val="000000"/>
                <w:sz w:val="19"/>
                <w:szCs w:val="19"/>
              </w:rPr>
              <w:t>Comm.</w:t>
            </w:r>
          </w:p>
        </w:tc>
        <w:tc>
          <w:tcPr>
            <w:tcW w:w="990" w:type="dxa"/>
          </w:tcPr>
          <w:p w14:paraId="6668DB4A" w14:textId="6645D928" w:rsidR="00C93FE1" w:rsidRPr="00C133C9" w:rsidRDefault="00C93FE1" w:rsidP="00C93FE1">
            <w:pPr>
              <w:jc w:val="center"/>
              <w:rPr>
                <w:color w:val="000000"/>
                <w:sz w:val="19"/>
                <w:szCs w:val="19"/>
              </w:rPr>
            </w:pPr>
          </w:p>
        </w:tc>
        <w:tc>
          <w:tcPr>
            <w:tcW w:w="910" w:type="dxa"/>
            <w:shd w:val="clear" w:color="auto" w:fill="auto"/>
            <w:noWrap/>
            <w:hideMark/>
          </w:tcPr>
          <w:p w14:paraId="5FB19A65" w14:textId="77777777" w:rsidR="00C93FE1" w:rsidRPr="00C133C9" w:rsidRDefault="00C93FE1" w:rsidP="00C93FE1">
            <w:pPr>
              <w:jc w:val="center"/>
              <w:rPr>
                <w:color w:val="000000"/>
                <w:sz w:val="19"/>
                <w:szCs w:val="19"/>
              </w:rPr>
            </w:pPr>
          </w:p>
        </w:tc>
      </w:tr>
      <w:tr w:rsidR="00C133C9" w:rsidRPr="00C93FE1" w14:paraId="30ED0EE7" w14:textId="77777777" w:rsidTr="00C133C9">
        <w:trPr>
          <w:jc w:val="center"/>
        </w:trPr>
        <w:tc>
          <w:tcPr>
            <w:tcW w:w="1440" w:type="dxa"/>
            <w:shd w:val="clear" w:color="auto" w:fill="D9D9D9" w:themeFill="background1" w:themeFillShade="D9"/>
            <w:noWrap/>
            <w:hideMark/>
          </w:tcPr>
          <w:p w14:paraId="456FAB34" w14:textId="17D3F158" w:rsidR="00C93FE1" w:rsidRPr="00C133C9" w:rsidRDefault="00C93FE1" w:rsidP="00C93FE1">
            <w:pPr>
              <w:jc w:val="right"/>
              <w:rPr>
                <w:i/>
                <w:color w:val="000000"/>
                <w:sz w:val="19"/>
                <w:szCs w:val="19"/>
              </w:rPr>
            </w:pPr>
            <w:r w:rsidRPr="00C133C9">
              <w:rPr>
                <w:i/>
                <w:color w:val="000000"/>
                <w:sz w:val="19"/>
                <w:szCs w:val="19"/>
              </w:rPr>
              <w:t>New Mexico</w:t>
            </w:r>
          </w:p>
        </w:tc>
        <w:tc>
          <w:tcPr>
            <w:tcW w:w="1075" w:type="dxa"/>
            <w:shd w:val="clear" w:color="auto" w:fill="D9D9D9" w:themeFill="background1" w:themeFillShade="D9"/>
            <w:noWrap/>
            <w:hideMark/>
          </w:tcPr>
          <w:p w14:paraId="6807CA65" w14:textId="4B97940A" w:rsidR="00C93FE1" w:rsidRPr="00C133C9" w:rsidRDefault="00C93FE1" w:rsidP="00C93FE1">
            <w:pPr>
              <w:jc w:val="center"/>
              <w:rPr>
                <w:color w:val="000000"/>
                <w:sz w:val="19"/>
                <w:szCs w:val="19"/>
              </w:rPr>
            </w:pPr>
            <w:r w:rsidRPr="00C133C9">
              <w:rPr>
                <w:color w:val="000000"/>
                <w:sz w:val="19"/>
                <w:szCs w:val="19"/>
              </w:rPr>
              <w:t>2,117,522</w:t>
            </w:r>
          </w:p>
        </w:tc>
        <w:tc>
          <w:tcPr>
            <w:tcW w:w="720" w:type="dxa"/>
            <w:shd w:val="clear" w:color="auto" w:fill="D9D9D9" w:themeFill="background1" w:themeFillShade="D9"/>
            <w:noWrap/>
            <w:hideMark/>
          </w:tcPr>
          <w:p w14:paraId="0DEC8319" w14:textId="3E1D64C7" w:rsidR="00C93FE1" w:rsidRPr="00C133C9" w:rsidRDefault="00C93FE1" w:rsidP="00C93FE1">
            <w:pPr>
              <w:jc w:val="center"/>
              <w:rPr>
                <w:color w:val="000000"/>
                <w:sz w:val="19"/>
                <w:szCs w:val="19"/>
              </w:rPr>
            </w:pPr>
            <w:r w:rsidRPr="00C133C9">
              <w:rPr>
                <w:color w:val="000000"/>
                <w:sz w:val="19"/>
                <w:szCs w:val="19"/>
              </w:rPr>
              <w:t>3</w:t>
            </w:r>
          </w:p>
        </w:tc>
        <w:tc>
          <w:tcPr>
            <w:tcW w:w="1080" w:type="dxa"/>
            <w:shd w:val="clear" w:color="auto" w:fill="D9D9D9" w:themeFill="background1" w:themeFillShade="D9"/>
            <w:noWrap/>
            <w:hideMark/>
          </w:tcPr>
          <w:p w14:paraId="456E19F8" w14:textId="619A9A30"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2BE7084D" w14:textId="197AA2EC" w:rsidR="00C93FE1" w:rsidRPr="00C133C9" w:rsidRDefault="00C93FE1" w:rsidP="00C93FE1">
            <w:pPr>
              <w:jc w:val="center"/>
              <w:rPr>
                <w:color w:val="000000"/>
                <w:sz w:val="19"/>
                <w:szCs w:val="19"/>
              </w:rPr>
            </w:pPr>
            <w:r w:rsidRPr="00C133C9">
              <w:rPr>
                <w:color w:val="000000"/>
                <w:sz w:val="19"/>
                <w:szCs w:val="19"/>
              </w:rPr>
              <w:t>DEM</w:t>
            </w:r>
          </w:p>
        </w:tc>
        <w:tc>
          <w:tcPr>
            <w:tcW w:w="900" w:type="dxa"/>
            <w:shd w:val="clear" w:color="auto" w:fill="D9D9D9" w:themeFill="background1" w:themeFillShade="D9"/>
          </w:tcPr>
          <w:p w14:paraId="59363735" w14:textId="0792782F" w:rsidR="00C93FE1" w:rsidRPr="00C133C9" w:rsidRDefault="00C93FE1" w:rsidP="00C93FE1">
            <w:pPr>
              <w:jc w:val="center"/>
              <w:rPr>
                <w:color w:val="000000"/>
                <w:sz w:val="19"/>
                <w:szCs w:val="19"/>
              </w:rPr>
            </w:pPr>
            <w:r w:rsidRPr="00C133C9">
              <w:rPr>
                <w:color w:val="000000"/>
                <w:sz w:val="19"/>
                <w:szCs w:val="19"/>
              </w:rPr>
              <w:t>L</w:t>
            </w:r>
          </w:p>
        </w:tc>
        <w:tc>
          <w:tcPr>
            <w:tcW w:w="990" w:type="dxa"/>
            <w:shd w:val="clear" w:color="auto" w:fill="D9D9D9" w:themeFill="background1" w:themeFillShade="D9"/>
          </w:tcPr>
          <w:p w14:paraId="0FF0BFCD" w14:textId="20A8C99F" w:rsidR="00C93FE1" w:rsidRPr="00C133C9" w:rsidRDefault="00C93FE1" w:rsidP="00C93FE1">
            <w:pPr>
              <w:jc w:val="center"/>
              <w:rPr>
                <w:color w:val="000000"/>
                <w:sz w:val="19"/>
                <w:szCs w:val="19"/>
              </w:rPr>
            </w:pPr>
          </w:p>
        </w:tc>
        <w:tc>
          <w:tcPr>
            <w:tcW w:w="910" w:type="dxa"/>
            <w:shd w:val="clear" w:color="auto" w:fill="D9D9D9" w:themeFill="background1" w:themeFillShade="D9"/>
            <w:noWrap/>
            <w:hideMark/>
          </w:tcPr>
          <w:p w14:paraId="21FAE342" w14:textId="09A80436" w:rsidR="00C93FE1" w:rsidRPr="00C133C9" w:rsidRDefault="00C93FE1" w:rsidP="00C93FE1">
            <w:pPr>
              <w:jc w:val="center"/>
              <w:rPr>
                <w:color w:val="000000"/>
                <w:sz w:val="19"/>
                <w:szCs w:val="19"/>
              </w:rPr>
            </w:pPr>
            <w:r w:rsidRPr="00C133C9">
              <w:rPr>
                <w:color w:val="000000"/>
                <w:sz w:val="19"/>
                <w:szCs w:val="19"/>
              </w:rPr>
              <w:t>x</w:t>
            </w:r>
          </w:p>
        </w:tc>
      </w:tr>
      <w:tr w:rsidR="00C133C9" w:rsidRPr="00C93FE1" w14:paraId="38A7E1F9" w14:textId="77777777" w:rsidTr="00C133C9">
        <w:trPr>
          <w:jc w:val="center"/>
        </w:trPr>
        <w:tc>
          <w:tcPr>
            <w:tcW w:w="1440" w:type="dxa"/>
            <w:shd w:val="clear" w:color="auto" w:fill="D9D9D9" w:themeFill="background1" w:themeFillShade="D9"/>
            <w:noWrap/>
            <w:hideMark/>
          </w:tcPr>
          <w:p w14:paraId="1161890A" w14:textId="248822EB" w:rsidR="00C93FE1" w:rsidRPr="00C133C9" w:rsidRDefault="00C93FE1" w:rsidP="00C93FE1">
            <w:pPr>
              <w:jc w:val="right"/>
              <w:rPr>
                <w:i/>
                <w:color w:val="000000"/>
                <w:sz w:val="19"/>
                <w:szCs w:val="19"/>
              </w:rPr>
            </w:pPr>
            <w:r w:rsidRPr="00C133C9">
              <w:rPr>
                <w:i/>
                <w:color w:val="000000"/>
                <w:sz w:val="19"/>
                <w:szCs w:val="19"/>
              </w:rPr>
              <w:t>New York</w:t>
            </w:r>
          </w:p>
        </w:tc>
        <w:tc>
          <w:tcPr>
            <w:tcW w:w="1075" w:type="dxa"/>
            <w:shd w:val="clear" w:color="auto" w:fill="D9D9D9" w:themeFill="background1" w:themeFillShade="D9"/>
            <w:noWrap/>
            <w:hideMark/>
          </w:tcPr>
          <w:p w14:paraId="65D3054B" w14:textId="27F4977F" w:rsidR="00C93FE1" w:rsidRPr="00C133C9" w:rsidRDefault="00C93FE1" w:rsidP="00C93FE1">
            <w:pPr>
              <w:jc w:val="center"/>
              <w:rPr>
                <w:color w:val="000000"/>
                <w:sz w:val="19"/>
                <w:szCs w:val="19"/>
              </w:rPr>
            </w:pPr>
            <w:r w:rsidRPr="00C133C9">
              <w:rPr>
                <w:color w:val="000000"/>
                <w:sz w:val="19"/>
                <w:szCs w:val="19"/>
              </w:rPr>
              <w:t>20,201,249</w:t>
            </w:r>
          </w:p>
        </w:tc>
        <w:tc>
          <w:tcPr>
            <w:tcW w:w="720" w:type="dxa"/>
            <w:shd w:val="clear" w:color="auto" w:fill="D9D9D9" w:themeFill="background1" w:themeFillShade="D9"/>
            <w:noWrap/>
            <w:hideMark/>
          </w:tcPr>
          <w:p w14:paraId="6B7F0514" w14:textId="481529A5" w:rsidR="00C93FE1" w:rsidRPr="00C133C9" w:rsidRDefault="00C93FE1" w:rsidP="00C93FE1">
            <w:pPr>
              <w:jc w:val="center"/>
              <w:rPr>
                <w:color w:val="000000"/>
                <w:sz w:val="19"/>
                <w:szCs w:val="19"/>
              </w:rPr>
            </w:pPr>
            <w:r w:rsidRPr="00C133C9">
              <w:rPr>
                <w:color w:val="000000"/>
                <w:sz w:val="19"/>
                <w:szCs w:val="19"/>
              </w:rPr>
              <w:t>26</w:t>
            </w:r>
          </w:p>
        </w:tc>
        <w:tc>
          <w:tcPr>
            <w:tcW w:w="1080" w:type="dxa"/>
            <w:shd w:val="clear" w:color="auto" w:fill="D9D9D9" w:themeFill="background1" w:themeFillShade="D9"/>
            <w:noWrap/>
            <w:hideMark/>
          </w:tcPr>
          <w:p w14:paraId="02F2D39E" w14:textId="5B545904" w:rsidR="00C93FE1" w:rsidRPr="00C133C9" w:rsidRDefault="00C93FE1" w:rsidP="00C93FE1">
            <w:pPr>
              <w:jc w:val="center"/>
              <w:rPr>
                <w:color w:val="000000"/>
                <w:sz w:val="19"/>
                <w:szCs w:val="19"/>
              </w:rPr>
            </w:pPr>
            <w:r w:rsidRPr="00C133C9">
              <w:rPr>
                <w:color w:val="000000"/>
                <w:sz w:val="19"/>
                <w:szCs w:val="19"/>
              </w:rPr>
              <w:t>C(L)</w:t>
            </w:r>
          </w:p>
        </w:tc>
        <w:tc>
          <w:tcPr>
            <w:tcW w:w="900" w:type="dxa"/>
            <w:shd w:val="clear" w:color="auto" w:fill="D9D9D9" w:themeFill="background1" w:themeFillShade="D9"/>
            <w:noWrap/>
            <w:hideMark/>
          </w:tcPr>
          <w:p w14:paraId="38AD17E9" w14:textId="517725D9" w:rsidR="00C93FE1" w:rsidRPr="00C133C9" w:rsidRDefault="00C93FE1" w:rsidP="00C93FE1">
            <w:pPr>
              <w:jc w:val="center"/>
              <w:rPr>
                <w:color w:val="000000"/>
                <w:sz w:val="19"/>
                <w:szCs w:val="19"/>
              </w:rPr>
            </w:pPr>
            <w:r w:rsidRPr="00C133C9">
              <w:rPr>
                <w:color w:val="000000"/>
                <w:sz w:val="19"/>
                <w:szCs w:val="19"/>
              </w:rPr>
              <w:t>DEM*</w:t>
            </w:r>
          </w:p>
        </w:tc>
        <w:tc>
          <w:tcPr>
            <w:tcW w:w="900" w:type="dxa"/>
            <w:shd w:val="clear" w:color="auto" w:fill="D9D9D9" w:themeFill="background1" w:themeFillShade="D9"/>
          </w:tcPr>
          <w:p w14:paraId="637B125F" w14:textId="3D5917D5" w:rsidR="00C93FE1" w:rsidRPr="00C133C9" w:rsidRDefault="00C93FE1" w:rsidP="00C93FE1">
            <w:pPr>
              <w:jc w:val="center"/>
              <w:rPr>
                <w:color w:val="000000"/>
                <w:sz w:val="19"/>
                <w:szCs w:val="19"/>
              </w:rPr>
            </w:pPr>
            <w:r w:rsidRPr="00C133C9">
              <w:rPr>
                <w:color w:val="000000"/>
                <w:sz w:val="19"/>
                <w:szCs w:val="19"/>
              </w:rPr>
              <w:t>Court</w:t>
            </w:r>
          </w:p>
        </w:tc>
        <w:tc>
          <w:tcPr>
            <w:tcW w:w="990" w:type="dxa"/>
            <w:shd w:val="clear" w:color="auto" w:fill="D9D9D9" w:themeFill="background1" w:themeFillShade="D9"/>
          </w:tcPr>
          <w:p w14:paraId="037CB75C" w14:textId="36BBF617" w:rsidR="00C93FE1" w:rsidRPr="00C133C9" w:rsidRDefault="00C93FE1" w:rsidP="00C93FE1">
            <w:pPr>
              <w:jc w:val="center"/>
              <w:rPr>
                <w:color w:val="000000"/>
                <w:sz w:val="19"/>
                <w:szCs w:val="19"/>
              </w:rPr>
            </w:pPr>
            <w:r w:rsidRPr="00C133C9">
              <w:rPr>
                <w:color w:val="000000"/>
                <w:sz w:val="19"/>
                <w:szCs w:val="19"/>
              </w:rPr>
              <w:t>x</w:t>
            </w:r>
          </w:p>
        </w:tc>
        <w:tc>
          <w:tcPr>
            <w:tcW w:w="910" w:type="dxa"/>
            <w:shd w:val="clear" w:color="auto" w:fill="D9D9D9" w:themeFill="background1" w:themeFillShade="D9"/>
            <w:noWrap/>
            <w:hideMark/>
          </w:tcPr>
          <w:p w14:paraId="6292E6AA" w14:textId="77777777" w:rsidR="00C93FE1" w:rsidRPr="00C133C9" w:rsidRDefault="00C93FE1" w:rsidP="00C93FE1">
            <w:pPr>
              <w:jc w:val="center"/>
              <w:rPr>
                <w:color w:val="000000"/>
                <w:sz w:val="19"/>
                <w:szCs w:val="19"/>
              </w:rPr>
            </w:pPr>
          </w:p>
        </w:tc>
      </w:tr>
      <w:tr w:rsidR="00C133C9" w:rsidRPr="00C93FE1" w14:paraId="2EA852C3" w14:textId="77777777" w:rsidTr="00C133C9">
        <w:trPr>
          <w:jc w:val="center"/>
        </w:trPr>
        <w:tc>
          <w:tcPr>
            <w:tcW w:w="1440" w:type="dxa"/>
            <w:shd w:val="clear" w:color="auto" w:fill="D9D9D9" w:themeFill="background1" w:themeFillShade="D9"/>
            <w:noWrap/>
            <w:hideMark/>
          </w:tcPr>
          <w:p w14:paraId="1B94DB9C" w14:textId="2157EA69" w:rsidR="00C93FE1" w:rsidRPr="00C133C9" w:rsidRDefault="00C93FE1" w:rsidP="00C93FE1">
            <w:pPr>
              <w:jc w:val="right"/>
              <w:rPr>
                <w:i/>
                <w:color w:val="000000"/>
                <w:sz w:val="19"/>
                <w:szCs w:val="19"/>
              </w:rPr>
            </w:pPr>
            <w:r w:rsidRPr="00C133C9">
              <w:rPr>
                <w:i/>
                <w:color w:val="000000"/>
                <w:sz w:val="19"/>
                <w:szCs w:val="19"/>
              </w:rPr>
              <w:t>North Carolina</w:t>
            </w:r>
          </w:p>
        </w:tc>
        <w:tc>
          <w:tcPr>
            <w:tcW w:w="1075" w:type="dxa"/>
            <w:shd w:val="clear" w:color="auto" w:fill="D9D9D9" w:themeFill="background1" w:themeFillShade="D9"/>
            <w:noWrap/>
            <w:hideMark/>
          </w:tcPr>
          <w:p w14:paraId="38B9B475" w14:textId="5B06180D" w:rsidR="00C93FE1" w:rsidRPr="00C133C9" w:rsidRDefault="00C93FE1" w:rsidP="00C93FE1">
            <w:pPr>
              <w:jc w:val="center"/>
              <w:rPr>
                <w:color w:val="000000"/>
                <w:sz w:val="19"/>
                <w:szCs w:val="19"/>
              </w:rPr>
            </w:pPr>
            <w:r w:rsidRPr="00C133C9">
              <w:rPr>
                <w:color w:val="000000"/>
                <w:sz w:val="19"/>
                <w:szCs w:val="19"/>
              </w:rPr>
              <w:t>10,439,388</w:t>
            </w:r>
          </w:p>
        </w:tc>
        <w:tc>
          <w:tcPr>
            <w:tcW w:w="720" w:type="dxa"/>
            <w:shd w:val="clear" w:color="auto" w:fill="D9D9D9" w:themeFill="background1" w:themeFillShade="D9"/>
            <w:noWrap/>
            <w:hideMark/>
          </w:tcPr>
          <w:p w14:paraId="474CBC9A" w14:textId="01B89513" w:rsidR="00C93FE1" w:rsidRPr="00C133C9" w:rsidRDefault="00C93FE1" w:rsidP="00C93FE1">
            <w:pPr>
              <w:jc w:val="center"/>
              <w:rPr>
                <w:color w:val="000000"/>
                <w:sz w:val="19"/>
                <w:szCs w:val="19"/>
              </w:rPr>
            </w:pPr>
            <w:r w:rsidRPr="00C133C9">
              <w:rPr>
                <w:color w:val="000000"/>
                <w:sz w:val="19"/>
                <w:szCs w:val="19"/>
              </w:rPr>
              <w:t>14</w:t>
            </w:r>
          </w:p>
        </w:tc>
        <w:tc>
          <w:tcPr>
            <w:tcW w:w="1080" w:type="dxa"/>
            <w:shd w:val="clear" w:color="auto" w:fill="D9D9D9" w:themeFill="background1" w:themeFillShade="D9"/>
            <w:noWrap/>
            <w:hideMark/>
          </w:tcPr>
          <w:p w14:paraId="65EC4073" w14:textId="08ED3A20"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33717A2F" w14:textId="73E1D50E" w:rsidR="00C93FE1" w:rsidRPr="00C133C9" w:rsidRDefault="00C93FE1" w:rsidP="00C93FE1">
            <w:pPr>
              <w:jc w:val="center"/>
              <w:rPr>
                <w:color w:val="000000"/>
                <w:sz w:val="19"/>
                <w:szCs w:val="19"/>
              </w:rPr>
            </w:pPr>
            <w:r w:rsidRPr="00C133C9">
              <w:rPr>
                <w:color w:val="000000"/>
                <w:sz w:val="19"/>
                <w:szCs w:val="19"/>
              </w:rPr>
              <w:t>GOP</w:t>
            </w:r>
          </w:p>
        </w:tc>
        <w:tc>
          <w:tcPr>
            <w:tcW w:w="900" w:type="dxa"/>
            <w:shd w:val="clear" w:color="auto" w:fill="D9D9D9" w:themeFill="background1" w:themeFillShade="D9"/>
          </w:tcPr>
          <w:p w14:paraId="236920F6" w14:textId="4F3456B2" w:rsidR="00C93FE1" w:rsidRPr="00C133C9" w:rsidRDefault="00C93FE1" w:rsidP="00C93FE1">
            <w:pPr>
              <w:jc w:val="center"/>
              <w:rPr>
                <w:color w:val="000000"/>
                <w:sz w:val="19"/>
                <w:szCs w:val="19"/>
              </w:rPr>
            </w:pPr>
            <w:r w:rsidRPr="00C133C9">
              <w:rPr>
                <w:color w:val="000000"/>
                <w:sz w:val="19"/>
                <w:szCs w:val="19"/>
              </w:rPr>
              <w:t>Court</w:t>
            </w:r>
          </w:p>
        </w:tc>
        <w:tc>
          <w:tcPr>
            <w:tcW w:w="990" w:type="dxa"/>
            <w:shd w:val="clear" w:color="auto" w:fill="D9D9D9" w:themeFill="background1" w:themeFillShade="D9"/>
          </w:tcPr>
          <w:p w14:paraId="13224693" w14:textId="064B966E" w:rsidR="00C93FE1" w:rsidRPr="00C133C9" w:rsidRDefault="00C93FE1" w:rsidP="00C93FE1">
            <w:pPr>
              <w:jc w:val="center"/>
              <w:rPr>
                <w:color w:val="000000"/>
                <w:sz w:val="19"/>
                <w:szCs w:val="19"/>
              </w:rPr>
            </w:pPr>
          </w:p>
        </w:tc>
        <w:tc>
          <w:tcPr>
            <w:tcW w:w="910" w:type="dxa"/>
            <w:shd w:val="clear" w:color="auto" w:fill="D9D9D9" w:themeFill="background1" w:themeFillShade="D9"/>
            <w:noWrap/>
            <w:hideMark/>
          </w:tcPr>
          <w:p w14:paraId="24FA3AA3" w14:textId="43F64C5A" w:rsidR="00C93FE1" w:rsidRPr="00C133C9" w:rsidRDefault="00C93FE1" w:rsidP="00C93FE1">
            <w:pPr>
              <w:jc w:val="center"/>
              <w:rPr>
                <w:color w:val="000000"/>
                <w:sz w:val="19"/>
                <w:szCs w:val="19"/>
              </w:rPr>
            </w:pPr>
            <w:r w:rsidRPr="00C133C9">
              <w:rPr>
                <w:color w:val="000000"/>
                <w:sz w:val="19"/>
                <w:szCs w:val="19"/>
              </w:rPr>
              <w:t>x</w:t>
            </w:r>
          </w:p>
        </w:tc>
      </w:tr>
      <w:tr w:rsidR="00C93FE1" w:rsidRPr="00C93FE1" w14:paraId="632D0893" w14:textId="77777777" w:rsidTr="00C133C9">
        <w:trPr>
          <w:jc w:val="center"/>
        </w:trPr>
        <w:tc>
          <w:tcPr>
            <w:tcW w:w="1440" w:type="dxa"/>
            <w:shd w:val="clear" w:color="auto" w:fill="auto"/>
            <w:noWrap/>
            <w:hideMark/>
          </w:tcPr>
          <w:p w14:paraId="0A7BCAA0" w14:textId="40C97C67" w:rsidR="00C93FE1" w:rsidRPr="00C133C9" w:rsidRDefault="00C93FE1" w:rsidP="00C93FE1">
            <w:pPr>
              <w:jc w:val="right"/>
              <w:rPr>
                <w:i/>
                <w:color w:val="000000"/>
                <w:sz w:val="19"/>
                <w:szCs w:val="19"/>
              </w:rPr>
            </w:pPr>
            <w:r w:rsidRPr="00C133C9">
              <w:rPr>
                <w:i/>
                <w:color w:val="000000"/>
                <w:sz w:val="19"/>
                <w:szCs w:val="19"/>
              </w:rPr>
              <w:t>North Dakota</w:t>
            </w:r>
          </w:p>
        </w:tc>
        <w:tc>
          <w:tcPr>
            <w:tcW w:w="1075" w:type="dxa"/>
            <w:shd w:val="clear" w:color="auto" w:fill="auto"/>
            <w:noWrap/>
            <w:hideMark/>
          </w:tcPr>
          <w:p w14:paraId="4A19100D" w14:textId="48568924" w:rsidR="00C93FE1" w:rsidRPr="00C133C9" w:rsidRDefault="00C93FE1" w:rsidP="00C93FE1">
            <w:pPr>
              <w:jc w:val="center"/>
              <w:rPr>
                <w:color w:val="000000"/>
                <w:sz w:val="19"/>
                <w:szCs w:val="19"/>
              </w:rPr>
            </w:pPr>
            <w:r w:rsidRPr="00C133C9">
              <w:rPr>
                <w:color w:val="000000"/>
                <w:sz w:val="19"/>
                <w:szCs w:val="19"/>
              </w:rPr>
              <w:t>779,094</w:t>
            </w:r>
          </w:p>
        </w:tc>
        <w:tc>
          <w:tcPr>
            <w:tcW w:w="720" w:type="dxa"/>
            <w:shd w:val="clear" w:color="auto" w:fill="auto"/>
            <w:noWrap/>
            <w:hideMark/>
          </w:tcPr>
          <w:p w14:paraId="3E8997D7" w14:textId="0E1DA8E6" w:rsidR="00C93FE1" w:rsidRPr="00C133C9" w:rsidRDefault="00C93FE1" w:rsidP="00C93FE1">
            <w:pPr>
              <w:jc w:val="center"/>
              <w:rPr>
                <w:color w:val="000000"/>
                <w:sz w:val="19"/>
                <w:szCs w:val="19"/>
              </w:rPr>
            </w:pPr>
            <w:r w:rsidRPr="00C133C9">
              <w:rPr>
                <w:color w:val="000000"/>
                <w:sz w:val="19"/>
                <w:szCs w:val="19"/>
              </w:rPr>
              <w:t>1</w:t>
            </w:r>
          </w:p>
        </w:tc>
        <w:tc>
          <w:tcPr>
            <w:tcW w:w="1080" w:type="dxa"/>
            <w:shd w:val="clear" w:color="auto" w:fill="auto"/>
            <w:noWrap/>
            <w:hideMark/>
          </w:tcPr>
          <w:p w14:paraId="3F92FA22" w14:textId="4C81FB7C" w:rsidR="00C93FE1" w:rsidRPr="00C133C9" w:rsidRDefault="00C93FE1" w:rsidP="00C93FE1">
            <w:pPr>
              <w:jc w:val="center"/>
              <w:rPr>
                <w:color w:val="000000"/>
                <w:sz w:val="19"/>
                <w:szCs w:val="19"/>
              </w:rPr>
            </w:pPr>
            <w:r w:rsidRPr="00C133C9">
              <w:rPr>
                <w:color w:val="000000"/>
                <w:sz w:val="19"/>
                <w:szCs w:val="19"/>
              </w:rPr>
              <w:t>-</w:t>
            </w:r>
          </w:p>
        </w:tc>
        <w:tc>
          <w:tcPr>
            <w:tcW w:w="900" w:type="dxa"/>
            <w:shd w:val="clear" w:color="auto" w:fill="auto"/>
            <w:noWrap/>
            <w:hideMark/>
          </w:tcPr>
          <w:p w14:paraId="0492BAD4" w14:textId="6E72F1D0" w:rsidR="00C93FE1" w:rsidRPr="00C133C9" w:rsidRDefault="00C93FE1" w:rsidP="00C93FE1">
            <w:pPr>
              <w:jc w:val="center"/>
              <w:rPr>
                <w:color w:val="000000"/>
                <w:sz w:val="19"/>
                <w:szCs w:val="19"/>
              </w:rPr>
            </w:pPr>
            <w:r w:rsidRPr="00C133C9">
              <w:rPr>
                <w:color w:val="000000"/>
                <w:sz w:val="19"/>
                <w:szCs w:val="19"/>
              </w:rPr>
              <w:t>-</w:t>
            </w:r>
          </w:p>
        </w:tc>
        <w:tc>
          <w:tcPr>
            <w:tcW w:w="900" w:type="dxa"/>
            <w:shd w:val="clear" w:color="auto" w:fill="auto"/>
          </w:tcPr>
          <w:p w14:paraId="0C160DA4" w14:textId="6B53EDEB" w:rsidR="00C93FE1" w:rsidRPr="00C133C9" w:rsidRDefault="00C93FE1" w:rsidP="00C93FE1">
            <w:pPr>
              <w:jc w:val="center"/>
              <w:rPr>
                <w:color w:val="000000"/>
                <w:sz w:val="19"/>
                <w:szCs w:val="19"/>
              </w:rPr>
            </w:pPr>
            <w:r w:rsidRPr="00C133C9">
              <w:rPr>
                <w:color w:val="000000"/>
                <w:sz w:val="19"/>
                <w:szCs w:val="19"/>
              </w:rPr>
              <w:t>-</w:t>
            </w:r>
          </w:p>
        </w:tc>
        <w:tc>
          <w:tcPr>
            <w:tcW w:w="990" w:type="dxa"/>
          </w:tcPr>
          <w:p w14:paraId="45161003" w14:textId="1CD6C03F" w:rsidR="00C93FE1" w:rsidRPr="00C133C9" w:rsidRDefault="00C93FE1" w:rsidP="00C93FE1">
            <w:pPr>
              <w:jc w:val="center"/>
              <w:rPr>
                <w:color w:val="000000"/>
                <w:sz w:val="19"/>
                <w:szCs w:val="19"/>
              </w:rPr>
            </w:pPr>
          </w:p>
        </w:tc>
        <w:tc>
          <w:tcPr>
            <w:tcW w:w="910" w:type="dxa"/>
            <w:shd w:val="clear" w:color="auto" w:fill="auto"/>
            <w:noWrap/>
            <w:hideMark/>
          </w:tcPr>
          <w:p w14:paraId="7A712F35" w14:textId="77777777" w:rsidR="00C93FE1" w:rsidRPr="00C133C9" w:rsidRDefault="00C93FE1" w:rsidP="00C93FE1">
            <w:pPr>
              <w:jc w:val="center"/>
              <w:rPr>
                <w:color w:val="000000"/>
                <w:sz w:val="19"/>
                <w:szCs w:val="19"/>
              </w:rPr>
            </w:pPr>
          </w:p>
        </w:tc>
      </w:tr>
      <w:tr w:rsidR="00C133C9" w:rsidRPr="00C93FE1" w14:paraId="507B937E" w14:textId="77777777" w:rsidTr="00C133C9">
        <w:trPr>
          <w:jc w:val="center"/>
        </w:trPr>
        <w:tc>
          <w:tcPr>
            <w:tcW w:w="1440" w:type="dxa"/>
            <w:shd w:val="clear" w:color="auto" w:fill="D9D9D9" w:themeFill="background1" w:themeFillShade="D9"/>
            <w:noWrap/>
            <w:hideMark/>
          </w:tcPr>
          <w:p w14:paraId="51AEE736" w14:textId="2F9E94E4" w:rsidR="00C93FE1" w:rsidRPr="00C133C9" w:rsidRDefault="00C93FE1" w:rsidP="00C93FE1">
            <w:pPr>
              <w:jc w:val="right"/>
              <w:rPr>
                <w:i/>
                <w:color w:val="000000"/>
                <w:sz w:val="19"/>
                <w:szCs w:val="19"/>
              </w:rPr>
            </w:pPr>
            <w:r w:rsidRPr="00C133C9">
              <w:rPr>
                <w:i/>
                <w:color w:val="000000"/>
                <w:sz w:val="19"/>
                <w:szCs w:val="19"/>
              </w:rPr>
              <w:t>Ohio</w:t>
            </w:r>
          </w:p>
        </w:tc>
        <w:tc>
          <w:tcPr>
            <w:tcW w:w="1075" w:type="dxa"/>
            <w:shd w:val="clear" w:color="auto" w:fill="D9D9D9" w:themeFill="background1" w:themeFillShade="D9"/>
            <w:noWrap/>
            <w:hideMark/>
          </w:tcPr>
          <w:p w14:paraId="3DE8ED77" w14:textId="54912838" w:rsidR="00C93FE1" w:rsidRPr="00C133C9" w:rsidRDefault="00C93FE1" w:rsidP="00C93FE1">
            <w:pPr>
              <w:jc w:val="center"/>
              <w:rPr>
                <w:color w:val="000000"/>
                <w:sz w:val="19"/>
                <w:szCs w:val="19"/>
              </w:rPr>
            </w:pPr>
            <w:r w:rsidRPr="00C133C9">
              <w:rPr>
                <w:color w:val="000000"/>
                <w:sz w:val="19"/>
                <w:szCs w:val="19"/>
              </w:rPr>
              <w:t>11,799,448</w:t>
            </w:r>
          </w:p>
        </w:tc>
        <w:tc>
          <w:tcPr>
            <w:tcW w:w="720" w:type="dxa"/>
            <w:shd w:val="clear" w:color="auto" w:fill="D9D9D9" w:themeFill="background1" w:themeFillShade="D9"/>
            <w:noWrap/>
            <w:hideMark/>
          </w:tcPr>
          <w:p w14:paraId="2BEAC8D2" w14:textId="04B02605" w:rsidR="00C93FE1" w:rsidRPr="00C133C9" w:rsidRDefault="00C93FE1" w:rsidP="00C93FE1">
            <w:pPr>
              <w:jc w:val="center"/>
              <w:rPr>
                <w:color w:val="000000"/>
                <w:sz w:val="19"/>
                <w:szCs w:val="19"/>
              </w:rPr>
            </w:pPr>
            <w:r w:rsidRPr="00C133C9">
              <w:rPr>
                <w:color w:val="000000"/>
                <w:sz w:val="19"/>
                <w:szCs w:val="19"/>
              </w:rPr>
              <w:t>15</w:t>
            </w:r>
          </w:p>
        </w:tc>
        <w:tc>
          <w:tcPr>
            <w:tcW w:w="1080" w:type="dxa"/>
            <w:shd w:val="clear" w:color="auto" w:fill="D9D9D9" w:themeFill="background1" w:themeFillShade="D9"/>
            <w:noWrap/>
            <w:hideMark/>
          </w:tcPr>
          <w:p w14:paraId="6926EAEA" w14:textId="052BCC1C"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150F0FEB" w14:textId="08C22BF3" w:rsidR="00C93FE1" w:rsidRPr="00C133C9" w:rsidRDefault="00C93FE1" w:rsidP="00C93FE1">
            <w:pPr>
              <w:jc w:val="center"/>
              <w:rPr>
                <w:color w:val="000000"/>
                <w:sz w:val="19"/>
                <w:szCs w:val="19"/>
              </w:rPr>
            </w:pPr>
            <w:r w:rsidRPr="00C133C9">
              <w:rPr>
                <w:color w:val="000000"/>
                <w:sz w:val="19"/>
                <w:szCs w:val="19"/>
              </w:rPr>
              <w:t>GOP</w:t>
            </w:r>
          </w:p>
        </w:tc>
        <w:tc>
          <w:tcPr>
            <w:tcW w:w="900" w:type="dxa"/>
            <w:shd w:val="clear" w:color="auto" w:fill="D9D9D9" w:themeFill="background1" w:themeFillShade="D9"/>
          </w:tcPr>
          <w:p w14:paraId="7DE255FA" w14:textId="15D2862B" w:rsidR="00C93FE1" w:rsidRPr="00C133C9" w:rsidRDefault="00C93FE1" w:rsidP="00C93FE1">
            <w:pPr>
              <w:jc w:val="center"/>
              <w:rPr>
                <w:color w:val="000000"/>
                <w:sz w:val="19"/>
                <w:szCs w:val="19"/>
              </w:rPr>
            </w:pPr>
            <w:r w:rsidRPr="00C133C9">
              <w:rPr>
                <w:color w:val="000000"/>
                <w:sz w:val="19"/>
                <w:szCs w:val="19"/>
              </w:rPr>
              <w:t>L</w:t>
            </w:r>
          </w:p>
        </w:tc>
        <w:tc>
          <w:tcPr>
            <w:tcW w:w="990" w:type="dxa"/>
            <w:shd w:val="clear" w:color="auto" w:fill="D9D9D9" w:themeFill="background1" w:themeFillShade="D9"/>
          </w:tcPr>
          <w:p w14:paraId="6F094D15" w14:textId="519F790C" w:rsidR="00C93FE1" w:rsidRPr="00C133C9" w:rsidRDefault="00C93FE1" w:rsidP="00C93FE1">
            <w:pPr>
              <w:jc w:val="center"/>
              <w:rPr>
                <w:color w:val="000000"/>
                <w:sz w:val="19"/>
                <w:szCs w:val="19"/>
              </w:rPr>
            </w:pPr>
            <w:r w:rsidRPr="00C133C9">
              <w:rPr>
                <w:color w:val="000000"/>
                <w:sz w:val="19"/>
                <w:szCs w:val="19"/>
              </w:rPr>
              <w:t>x</w:t>
            </w:r>
          </w:p>
        </w:tc>
        <w:tc>
          <w:tcPr>
            <w:tcW w:w="910" w:type="dxa"/>
            <w:shd w:val="clear" w:color="auto" w:fill="D9D9D9" w:themeFill="background1" w:themeFillShade="D9"/>
            <w:noWrap/>
            <w:hideMark/>
          </w:tcPr>
          <w:p w14:paraId="52DF02CF" w14:textId="77777777" w:rsidR="00C93FE1" w:rsidRPr="00C133C9" w:rsidRDefault="00C93FE1" w:rsidP="00C93FE1">
            <w:pPr>
              <w:jc w:val="center"/>
              <w:rPr>
                <w:color w:val="000000"/>
                <w:sz w:val="19"/>
                <w:szCs w:val="19"/>
              </w:rPr>
            </w:pPr>
          </w:p>
        </w:tc>
      </w:tr>
      <w:tr w:rsidR="00C133C9" w:rsidRPr="00C93FE1" w14:paraId="14BAE362" w14:textId="77777777" w:rsidTr="00C133C9">
        <w:trPr>
          <w:jc w:val="center"/>
        </w:trPr>
        <w:tc>
          <w:tcPr>
            <w:tcW w:w="1440" w:type="dxa"/>
            <w:shd w:val="clear" w:color="auto" w:fill="D9D9D9" w:themeFill="background1" w:themeFillShade="D9"/>
            <w:noWrap/>
            <w:hideMark/>
          </w:tcPr>
          <w:p w14:paraId="2FD62FE0" w14:textId="35F1C110" w:rsidR="00C93FE1" w:rsidRPr="00C133C9" w:rsidRDefault="00C93FE1" w:rsidP="00C93FE1">
            <w:pPr>
              <w:jc w:val="right"/>
              <w:rPr>
                <w:i/>
                <w:color w:val="000000"/>
                <w:sz w:val="19"/>
                <w:szCs w:val="19"/>
              </w:rPr>
            </w:pPr>
            <w:r w:rsidRPr="00C133C9">
              <w:rPr>
                <w:i/>
                <w:color w:val="000000"/>
                <w:sz w:val="19"/>
                <w:szCs w:val="19"/>
              </w:rPr>
              <w:t>Oklahoma</w:t>
            </w:r>
          </w:p>
        </w:tc>
        <w:tc>
          <w:tcPr>
            <w:tcW w:w="1075" w:type="dxa"/>
            <w:shd w:val="clear" w:color="auto" w:fill="D9D9D9" w:themeFill="background1" w:themeFillShade="D9"/>
            <w:noWrap/>
            <w:hideMark/>
          </w:tcPr>
          <w:p w14:paraId="46F77BD1" w14:textId="05C7E1D4" w:rsidR="00C93FE1" w:rsidRPr="00C133C9" w:rsidRDefault="00C93FE1" w:rsidP="00C93FE1">
            <w:pPr>
              <w:jc w:val="center"/>
              <w:rPr>
                <w:color w:val="000000"/>
                <w:sz w:val="19"/>
                <w:szCs w:val="19"/>
              </w:rPr>
            </w:pPr>
            <w:r w:rsidRPr="00C133C9">
              <w:rPr>
                <w:color w:val="000000"/>
                <w:sz w:val="19"/>
                <w:szCs w:val="19"/>
              </w:rPr>
              <w:t>3,959,353</w:t>
            </w:r>
          </w:p>
        </w:tc>
        <w:tc>
          <w:tcPr>
            <w:tcW w:w="720" w:type="dxa"/>
            <w:shd w:val="clear" w:color="auto" w:fill="D9D9D9" w:themeFill="background1" w:themeFillShade="D9"/>
            <w:noWrap/>
            <w:hideMark/>
          </w:tcPr>
          <w:p w14:paraId="1F55D9CB" w14:textId="10E714A2" w:rsidR="00C93FE1" w:rsidRPr="00C133C9" w:rsidRDefault="00C93FE1" w:rsidP="00C93FE1">
            <w:pPr>
              <w:jc w:val="center"/>
              <w:rPr>
                <w:color w:val="000000"/>
                <w:sz w:val="19"/>
                <w:szCs w:val="19"/>
              </w:rPr>
            </w:pPr>
            <w:r w:rsidRPr="00C133C9">
              <w:rPr>
                <w:color w:val="000000"/>
                <w:sz w:val="19"/>
                <w:szCs w:val="19"/>
              </w:rPr>
              <w:t>5</w:t>
            </w:r>
          </w:p>
        </w:tc>
        <w:tc>
          <w:tcPr>
            <w:tcW w:w="1080" w:type="dxa"/>
            <w:shd w:val="clear" w:color="auto" w:fill="D9D9D9" w:themeFill="background1" w:themeFillShade="D9"/>
            <w:noWrap/>
            <w:hideMark/>
          </w:tcPr>
          <w:p w14:paraId="3B91048F" w14:textId="4312C8F1"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4568A430" w14:textId="00414DA4" w:rsidR="00C93FE1" w:rsidRPr="00C133C9" w:rsidRDefault="00C93FE1" w:rsidP="00C93FE1">
            <w:pPr>
              <w:jc w:val="center"/>
              <w:rPr>
                <w:color w:val="000000"/>
                <w:sz w:val="19"/>
                <w:szCs w:val="19"/>
              </w:rPr>
            </w:pPr>
            <w:r w:rsidRPr="00C133C9">
              <w:rPr>
                <w:color w:val="000000"/>
                <w:sz w:val="19"/>
                <w:szCs w:val="19"/>
              </w:rPr>
              <w:t>GOP</w:t>
            </w:r>
          </w:p>
        </w:tc>
        <w:tc>
          <w:tcPr>
            <w:tcW w:w="900" w:type="dxa"/>
            <w:shd w:val="clear" w:color="auto" w:fill="D9D9D9" w:themeFill="background1" w:themeFillShade="D9"/>
          </w:tcPr>
          <w:p w14:paraId="5A6F8ECA" w14:textId="5D619DD3" w:rsidR="00C93FE1" w:rsidRPr="00C133C9" w:rsidRDefault="00C93FE1" w:rsidP="00C93FE1">
            <w:pPr>
              <w:jc w:val="center"/>
              <w:rPr>
                <w:color w:val="000000"/>
                <w:sz w:val="19"/>
                <w:szCs w:val="19"/>
              </w:rPr>
            </w:pPr>
            <w:r w:rsidRPr="00C133C9">
              <w:rPr>
                <w:color w:val="000000"/>
                <w:sz w:val="19"/>
                <w:szCs w:val="19"/>
              </w:rPr>
              <w:t>L</w:t>
            </w:r>
          </w:p>
        </w:tc>
        <w:tc>
          <w:tcPr>
            <w:tcW w:w="990" w:type="dxa"/>
            <w:shd w:val="clear" w:color="auto" w:fill="D9D9D9" w:themeFill="background1" w:themeFillShade="D9"/>
          </w:tcPr>
          <w:p w14:paraId="04C5D4EC" w14:textId="7599F2E5" w:rsidR="00C93FE1" w:rsidRPr="00C133C9" w:rsidRDefault="00C93FE1" w:rsidP="00C93FE1">
            <w:pPr>
              <w:jc w:val="center"/>
              <w:rPr>
                <w:color w:val="000000"/>
                <w:sz w:val="19"/>
                <w:szCs w:val="19"/>
              </w:rPr>
            </w:pPr>
          </w:p>
        </w:tc>
        <w:tc>
          <w:tcPr>
            <w:tcW w:w="910" w:type="dxa"/>
            <w:shd w:val="clear" w:color="auto" w:fill="D9D9D9" w:themeFill="background1" w:themeFillShade="D9"/>
            <w:noWrap/>
            <w:hideMark/>
          </w:tcPr>
          <w:p w14:paraId="348606AD" w14:textId="0FAFD38B" w:rsidR="00C93FE1" w:rsidRPr="00C133C9" w:rsidRDefault="00C93FE1" w:rsidP="00C93FE1">
            <w:pPr>
              <w:jc w:val="center"/>
              <w:rPr>
                <w:color w:val="000000"/>
                <w:sz w:val="19"/>
                <w:szCs w:val="19"/>
              </w:rPr>
            </w:pPr>
            <w:r w:rsidRPr="00C133C9">
              <w:rPr>
                <w:color w:val="000000"/>
                <w:sz w:val="19"/>
                <w:szCs w:val="19"/>
              </w:rPr>
              <w:t>x</w:t>
            </w:r>
          </w:p>
        </w:tc>
      </w:tr>
      <w:tr w:rsidR="00C133C9" w:rsidRPr="00C93FE1" w14:paraId="2AEACCCC" w14:textId="77777777" w:rsidTr="00C133C9">
        <w:trPr>
          <w:jc w:val="center"/>
        </w:trPr>
        <w:tc>
          <w:tcPr>
            <w:tcW w:w="1440" w:type="dxa"/>
            <w:shd w:val="clear" w:color="auto" w:fill="D9D9D9" w:themeFill="background1" w:themeFillShade="D9"/>
            <w:noWrap/>
            <w:hideMark/>
          </w:tcPr>
          <w:p w14:paraId="60B1D37B" w14:textId="7FC77AE6" w:rsidR="00C93FE1" w:rsidRPr="00C133C9" w:rsidRDefault="00C93FE1" w:rsidP="00C93FE1">
            <w:pPr>
              <w:jc w:val="right"/>
              <w:rPr>
                <w:i/>
                <w:color w:val="000000"/>
                <w:sz w:val="19"/>
                <w:szCs w:val="19"/>
              </w:rPr>
            </w:pPr>
            <w:r w:rsidRPr="00C133C9">
              <w:rPr>
                <w:i/>
                <w:color w:val="000000"/>
                <w:sz w:val="19"/>
                <w:szCs w:val="19"/>
              </w:rPr>
              <w:t>Oregon</w:t>
            </w:r>
          </w:p>
        </w:tc>
        <w:tc>
          <w:tcPr>
            <w:tcW w:w="1075" w:type="dxa"/>
            <w:shd w:val="clear" w:color="auto" w:fill="D9D9D9" w:themeFill="background1" w:themeFillShade="D9"/>
            <w:noWrap/>
            <w:hideMark/>
          </w:tcPr>
          <w:p w14:paraId="210B0E52" w14:textId="24197C5E" w:rsidR="00C93FE1" w:rsidRPr="00C133C9" w:rsidRDefault="00C93FE1" w:rsidP="00C93FE1">
            <w:pPr>
              <w:jc w:val="center"/>
              <w:rPr>
                <w:color w:val="000000"/>
                <w:sz w:val="19"/>
                <w:szCs w:val="19"/>
              </w:rPr>
            </w:pPr>
            <w:r w:rsidRPr="00C133C9">
              <w:rPr>
                <w:color w:val="000000"/>
                <w:sz w:val="19"/>
                <w:szCs w:val="19"/>
              </w:rPr>
              <w:t>4,237,256</w:t>
            </w:r>
          </w:p>
        </w:tc>
        <w:tc>
          <w:tcPr>
            <w:tcW w:w="720" w:type="dxa"/>
            <w:shd w:val="clear" w:color="auto" w:fill="D9D9D9" w:themeFill="background1" w:themeFillShade="D9"/>
            <w:noWrap/>
            <w:hideMark/>
          </w:tcPr>
          <w:p w14:paraId="40312433" w14:textId="1AA8C846" w:rsidR="00C93FE1" w:rsidRPr="00C133C9" w:rsidRDefault="00C93FE1" w:rsidP="00C93FE1">
            <w:pPr>
              <w:jc w:val="center"/>
              <w:rPr>
                <w:color w:val="000000"/>
                <w:sz w:val="19"/>
                <w:szCs w:val="19"/>
              </w:rPr>
            </w:pPr>
            <w:r w:rsidRPr="00C133C9">
              <w:rPr>
                <w:color w:val="000000"/>
                <w:sz w:val="19"/>
                <w:szCs w:val="19"/>
              </w:rPr>
              <w:t>6</w:t>
            </w:r>
          </w:p>
        </w:tc>
        <w:tc>
          <w:tcPr>
            <w:tcW w:w="1080" w:type="dxa"/>
            <w:shd w:val="clear" w:color="auto" w:fill="D9D9D9" w:themeFill="background1" w:themeFillShade="D9"/>
            <w:noWrap/>
            <w:hideMark/>
          </w:tcPr>
          <w:p w14:paraId="38468C26" w14:textId="27396A53"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057B5C8F" w14:textId="786C4E01" w:rsidR="00C93FE1" w:rsidRPr="00C133C9" w:rsidRDefault="00C93FE1" w:rsidP="00C93FE1">
            <w:pPr>
              <w:jc w:val="center"/>
              <w:rPr>
                <w:color w:val="000000"/>
                <w:sz w:val="19"/>
                <w:szCs w:val="19"/>
              </w:rPr>
            </w:pPr>
            <w:r w:rsidRPr="00C133C9">
              <w:rPr>
                <w:color w:val="000000"/>
                <w:sz w:val="19"/>
                <w:szCs w:val="19"/>
              </w:rPr>
              <w:t>DEM</w:t>
            </w:r>
          </w:p>
        </w:tc>
        <w:tc>
          <w:tcPr>
            <w:tcW w:w="900" w:type="dxa"/>
            <w:shd w:val="clear" w:color="auto" w:fill="D9D9D9" w:themeFill="background1" w:themeFillShade="D9"/>
          </w:tcPr>
          <w:p w14:paraId="689A89C0" w14:textId="163E0316" w:rsidR="00C93FE1" w:rsidRPr="00C133C9" w:rsidRDefault="00C93FE1" w:rsidP="00C93FE1">
            <w:pPr>
              <w:jc w:val="center"/>
              <w:rPr>
                <w:color w:val="000000"/>
                <w:sz w:val="19"/>
                <w:szCs w:val="19"/>
              </w:rPr>
            </w:pPr>
            <w:r w:rsidRPr="00C133C9">
              <w:rPr>
                <w:color w:val="000000"/>
                <w:sz w:val="19"/>
                <w:szCs w:val="19"/>
              </w:rPr>
              <w:t>L</w:t>
            </w:r>
          </w:p>
        </w:tc>
        <w:tc>
          <w:tcPr>
            <w:tcW w:w="990" w:type="dxa"/>
            <w:shd w:val="clear" w:color="auto" w:fill="D9D9D9" w:themeFill="background1" w:themeFillShade="D9"/>
          </w:tcPr>
          <w:p w14:paraId="0BA3869C" w14:textId="4B25D179" w:rsidR="00C93FE1" w:rsidRPr="00C133C9" w:rsidRDefault="00C93FE1" w:rsidP="00C93FE1">
            <w:pPr>
              <w:jc w:val="center"/>
              <w:rPr>
                <w:color w:val="000000"/>
                <w:sz w:val="19"/>
                <w:szCs w:val="19"/>
              </w:rPr>
            </w:pPr>
            <w:r w:rsidRPr="00C133C9">
              <w:rPr>
                <w:color w:val="000000"/>
                <w:sz w:val="19"/>
                <w:szCs w:val="19"/>
              </w:rPr>
              <w:t>x</w:t>
            </w:r>
          </w:p>
        </w:tc>
        <w:tc>
          <w:tcPr>
            <w:tcW w:w="910" w:type="dxa"/>
            <w:shd w:val="clear" w:color="auto" w:fill="D9D9D9" w:themeFill="background1" w:themeFillShade="D9"/>
            <w:noWrap/>
            <w:hideMark/>
          </w:tcPr>
          <w:p w14:paraId="1B6FCBD1" w14:textId="6A816235" w:rsidR="00C93FE1" w:rsidRPr="00C133C9" w:rsidRDefault="00C93FE1" w:rsidP="00C93FE1">
            <w:pPr>
              <w:jc w:val="center"/>
              <w:rPr>
                <w:color w:val="000000"/>
                <w:sz w:val="19"/>
                <w:szCs w:val="19"/>
              </w:rPr>
            </w:pPr>
            <w:r w:rsidRPr="00C133C9">
              <w:rPr>
                <w:color w:val="000000"/>
                <w:sz w:val="19"/>
                <w:szCs w:val="19"/>
              </w:rPr>
              <w:t>x</w:t>
            </w:r>
          </w:p>
        </w:tc>
      </w:tr>
      <w:tr w:rsidR="00C93FE1" w:rsidRPr="00C93FE1" w14:paraId="6ACC789E" w14:textId="77777777" w:rsidTr="00C133C9">
        <w:trPr>
          <w:jc w:val="center"/>
        </w:trPr>
        <w:tc>
          <w:tcPr>
            <w:tcW w:w="1440" w:type="dxa"/>
            <w:shd w:val="clear" w:color="auto" w:fill="auto"/>
            <w:noWrap/>
            <w:hideMark/>
          </w:tcPr>
          <w:p w14:paraId="0CBF669C" w14:textId="50A95697" w:rsidR="00C93FE1" w:rsidRPr="00C133C9" w:rsidRDefault="00C93FE1" w:rsidP="00C93FE1">
            <w:pPr>
              <w:jc w:val="right"/>
              <w:rPr>
                <w:i/>
                <w:color w:val="000000"/>
                <w:sz w:val="19"/>
                <w:szCs w:val="19"/>
              </w:rPr>
            </w:pPr>
            <w:r w:rsidRPr="00C133C9">
              <w:rPr>
                <w:i/>
                <w:color w:val="000000"/>
                <w:sz w:val="19"/>
                <w:szCs w:val="19"/>
              </w:rPr>
              <w:t>Pennsylvania</w:t>
            </w:r>
          </w:p>
        </w:tc>
        <w:tc>
          <w:tcPr>
            <w:tcW w:w="1075" w:type="dxa"/>
            <w:shd w:val="clear" w:color="auto" w:fill="auto"/>
            <w:noWrap/>
            <w:hideMark/>
          </w:tcPr>
          <w:p w14:paraId="25D02080" w14:textId="3DADAC68" w:rsidR="00C93FE1" w:rsidRPr="00C133C9" w:rsidRDefault="00C93FE1" w:rsidP="00C93FE1">
            <w:pPr>
              <w:jc w:val="center"/>
              <w:rPr>
                <w:color w:val="000000"/>
                <w:sz w:val="19"/>
                <w:szCs w:val="19"/>
              </w:rPr>
            </w:pPr>
            <w:r w:rsidRPr="00C133C9">
              <w:rPr>
                <w:color w:val="000000"/>
                <w:sz w:val="19"/>
                <w:szCs w:val="19"/>
              </w:rPr>
              <w:t>13,002,700</w:t>
            </w:r>
          </w:p>
        </w:tc>
        <w:tc>
          <w:tcPr>
            <w:tcW w:w="720" w:type="dxa"/>
            <w:shd w:val="clear" w:color="auto" w:fill="auto"/>
            <w:noWrap/>
            <w:hideMark/>
          </w:tcPr>
          <w:p w14:paraId="3C7BA052" w14:textId="23EC7FB9" w:rsidR="00C93FE1" w:rsidRPr="00C133C9" w:rsidRDefault="00C93FE1" w:rsidP="00C93FE1">
            <w:pPr>
              <w:jc w:val="center"/>
              <w:rPr>
                <w:color w:val="000000"/>
                <w:sz w:val="19"/>
                <w:szCs w:val="19"/>
              </w:rPr>
            </w:pPr>
            <w:r w:rsidRPr="00C133C9">
              <w:rPr>
                <w:color w:val="000000"/>
                <w:sz w:val="19"/>
                <w:szCs w:val="19"/>
              </w:rPr>
              <w:t>17</w:t>
            </w:r>
          </w:p>
        </w:tc>
        <w:tc>
          <w:tcPr>
            <w:tcW w:w="1080" w:type="dxa"/>
            <w:shd w:val="clear" w:color="auto" w:fill="auto"/>
            <w:noWrap/>
            <w:hideMark/>
          </w:tcPr>
          <w:p w14:paraId="6DC2511D" w14:textId="0C13F2ED"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auto"/>
            <w:noWrap/>
            <w:hideMark/>
          </w:tcPr>
          <w:p w14:paraId="52AEB1E1" w14:textId="6726B5F1" w:rsidR="00C93FE1" w:rsidRPr="00C133C9" w:rsidRDefault="00C93FE1" w:rsidP="00C93FE1">
            <w:pPr>
              <w:jc w:val="center"/>
              <w:rPr>
                <w:color w:val="000000"/>
                <w:sz w:val="19"/>
                <w:szCs w:val="19"/>
              </w:rPr>
            </w:pPr>
            <w:r w:rsidRPr="00C133C9">
              <w:rPr>
                <w:color w:val="000000"/>
                <w:sz w:val="19"/>
                <w:szCs w:val="19"/>
              </w:rPr>
              <w:t>SPLIT</w:t>
            </w:r>
          </w:p>
        </w:tc>
        <w:tc>
          <w:tcPr>
            <w:tcW w:w="900" w:type="dxa"/>
            <w:shd w:val="clear" w:color="auto" w:fill="auto"/>
          </w:tcPr>
          <w:p w14:paraId="12EAF7C2" w14:textId="61A7EB8B" w:rsidR="00C93FE1" w:rsidRPr="00C133C9" w:rsidRDefault="00C93FE1" w:rsidP="00C93FE1">
            <w:pPr>
              <w:jc w:val="center"/>
              <w:rPr>
                <w:color w:val="000000"/>
                <w:sz w:val="19"/>
                <w:szCs w:val="19"/>
              </w:rPr>
            </w:pPr>
            <w:r w:rsidRPr="00C133C9">
              <w:rPr>
                <w:color w:val="000000"/>
                <w:sz w:val="19"/>
                <w:szCs w:val="19"/>
              </w:rPr>
              <w:t>Court</w:t>
            </w:r>
          </w:p>
        </w:tc>
        <w:tc>
          <w:tcPr>
            <w:tcW w:w="990" w:type="dxa"/>
          </w:tcPr>
          <w:p w14:paraId="5B2F79FC" w14:textId="2E083C5F" w:rsidR="00C93FE1" w:rsidRPr="00C133C9" w:rsidRDefault="00C93FE1" w:rsidP="00C93FE1">
            <w:pPr>
              <w:jc w:val="center"/>
              <w:rPr>
                <w:color w:val="000000"/>
                <w:sz w:val="19"/>
                <w:szCs w:val="19"/>
              </w:rPr>
            </w:pPr>
          </w:p>
        </w:tc>
        <w:tc>
          <w:tcPr>
            <w:tcW w:w="910" w:type="dxa"/>
            <w:shd w:val="clear" w:color="auto" w:fill="auto"/>
            <w:noWrap/>
            <w:hideMark/>
          </w:tcPr>
          <w:p w14:paraId="47678E57" w14:textId="6CBC524B" w:rsidR="00C93FE1" w:rsidRPr="00C133C9" w:rsidRDefault="00C93FE1" w:rsidP="00C93FE1">
            <w:pPr>
              <w:jc w:val="center"/>
              <w:rPr>
                <w:color w:val="000000"/>
                <w:sz w:val="19"/>
                <w:szCs w:val="19"/>
              </w:rPr>
            </w:pPr>
            <w:r w:rsidRPr="00C133C9">
              <w:rPr>
                <w:color w:val="000000"/>
                <w:sz w:val="19"/>
                <w:szCs w:val="19"/>
              </w:rPr>
              <w:t>x</w:t>
            </w:r>
          </w:p>
        </w:tc>
      </w:tr>
      <w:tr w:rsidR="00C133C9" w:rsidRPr="00C93FE1" w14:paraId="32B60C67" w14:textId="77777777" w:rsidTr="00C133C9">
        <w:trPr>
          <w:jc w:val="center"/>
        </w:trPr>
        <w:tc>
          <w:tcPr>
            <w:tcW w:w="1440" w:type="dxa"/>
            <w:shd w:val="clear" w:color="auto" w:fill="D9D9D9" w:themeFill="background1" w:themeFillShade="D9"/>
            <w:noWrap/>
            <w:hideMark/>
          </w:tcPr>
          <w:p w14:paraId="413C3D82" w14:textId="227A774A" w:rsidR="00C93FE1" w:rsidRPr="00C133C9" w:rsidRDefault="00C93FE1" w:rsidP="00C93FE1">
            <w:pPr>
              <w:jc w:val="right"/>
              <w:rPr>
                <w:i/>
                <w:color w:val="000000"/>
                <w:sz w:val="19"/>
                <w:szCs w:val="19"/>
              </w:rPr>
            </w:pPr>
            <w:r w:rsidRPr="00C133C9">
              <w:rPr>
                <w:i/>
                <w:color w:val="000000"/>
                <w:sz w:val="19"/>
                <w:szCs w:val="19"/>
              </w:rPr>
              <w:t>Rhode Island</w:t>
            </w:r>
          </w:p>
        </w:tc>
        <w:tc>
          <w:tcPr>
            <w:tcW w:w="1075" w:type="dxa"/>
            <w:shd w:val="clear" w:color="auto" w:fill="D9D9D9" w:themeFill="background1" w:themeFillShade="D9"/>
            <w:noWrap/>
            <w:hideMark/>
          </w:tcPr>
          <w:p w14:paraId="3F1084A9" w14:textId="3FDD0AAC" w:rsidR="00C93FE1" w:rsidRPr="00C133C9" w:rsidRDefault="00C93FE1" w:rsidP="00C93FE1">
            <w:pPr>
              <w:jc w:val="center"/>
              <w:rPr>
                <w:color w:val="000000"/>
                <w:sz w:val="19"/>
                <w:szCs w:val="19"/>
              </w:rPr>
            </w:pPr>
            <w:r w:rsidRPr="00C133C9">
              <w:rPr>
                <w:color w:val="000000"/>
                <w:sz w:val="19"/>
                <w:szCs w:val="19"/>
              </w:rPr>
              <w:t>1,097,379</w:t>
            </w:r>
          </w:p>
        </w:tc>
        <w:tc>
          <w:tcPr>
            <w:tcW w:w="720" w:type="dxa"/>
            <w:shd w:val="clear" w:color="auto" w:fill="D9D9D9" w:themeFill="background1" w:themeFillShade="D9"/>
            <w:noWrap/>
            <w:hideMark/>
          </w:tcPr>
          <w:p w14:paraId="77BE1877" w14:textId="7DB3A8A0" w:rsidR="00C93FE1" w:rsidRPr="00C133C9" w:rsidRDefault="00C93FE1" w:rsidP="00C93FE1">
            <w:pPr>
              <w:jc w:val="center"/>
              <w:rPr>
                <w:color w:val="000000"/>
                <w:sz w:val="19"/>
                <w:szCs w:val="19"/>
              </w:rPr>
            </w:pPr>
            <w:r w:rsidRPr="00C133C9">
              <w:rPr>
                <w:color w:val="000000"/>
                <w:sz w:val="19"/>
                <w:szCs w:val="19"/>
              </w:rPr>
              <w:t>2</w:t>
            </w:r>
          </w:p>
        </w:tc>
        <w:tc>
          <w:tcPr>
            <w:tcW w:w="1080" w:type="dxa"/>
            <w:shd w:val="clear" w:color="auto" w:fill="D9D9D9" w:themeFill="background1" w:themeFillShade="D9"/>
            <w:noWrap/>
            <w:hideMark/>
          </w:tcPr>
          <w:p w14:paraId="52BD7B99" w14:textId="1F905B4D"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4A3B8BDA" w14:textId="4CFF23C2" w:rsidR="00C93FE1" w:rsidRPr="00C133C9" w:rsidRDefault="00C93FE1" w:rsidP="00C93FE1">
            <w:pPr>
              <w:jc w:val="center"/>
              <w:rPr>
                <w:color w:val="000000"/>
                <w:sz w:val="19"/>
                <w:szCs w:val="19"/>
              </w:rPr>
            </w:pPr>
            <w:r w:rsidRPr="00C133C9">
              <w:rPr>
                <w:color w:val="000000"/>
                <w:sz w:val="19"/>
                <w:szCs w:val="19"/>
              </w:rPr>
              <w:t>DEM</w:t>
            </w:r>
          </w:p>
        </w:tc>
        <w:tc>
          <w:tcPr>
            <w:tcW w:w="900" w:type="dxa"/>
            <w:shd w:val="clear" w:color="auto" w:fill="D9D9D9" w:themeFill="background1" w:themeFillShade="D9"/>
          </w:tcPr>
          <w:p w14:paraId="6970F9EB" w14:textId="22066868" w:rsidR="00C93FE1" w:rsidRPr="00C133C9" w:rsidRDefault="00C93FE1" w:rsidP="00C93FE1">
            <w:pPr>
              <w:jc w:val="center"/>
              <w:rPr>
                <w:color w:val="000000"/>
                <w:sz w:val="19"/>
                <w:szCs w:val="19"/>
              </w:rPr>
            </w:pPr>
            <w:r w:rsidRPr="00C133C9">
              <w:rPr>
                <w:color w:val="000000"/>
                <w:sz w:val="19"/>
                <w:szCs w:val="19"/>
              </w:rPr>
              <w:t>L</w:t>
            </w:r>
          </w:p>
        </w:tc>
        <w:tc>
          <w:tcPr>
            <w:tcW w:w="990" w:type="dxa"/>
            <w:shd w:val="clear" w:color="auto" w:fill="D9D9D9" w:themeFill="background1" w:themeFillShade="D9"/>
          </w:tcPr>
          <w:p w14:paraId="2E309067" w14:textId="0D00C1AF" w:rsidR="00C93FE1" w:rsidRPr="00C133C9" w:rsidRDefault="00C93FE1" w:rsidP="00C93FE1">
            <w:pPr>
              <w:jc w:val="center"/>
              <w:rPr>
                <w:color w:val="000000"/>
                <w:sz w:val="19"/>
                <w:szCs w:val="19"/>
              </w:rPr>
            </w:pPr>
          </w:p>
        </w:tc>
        <w:tc>
          <w:tcPr>
            <w:tcW w:w="910" w:type="dxa"/>
            <w:shd w:val="clear" w:color="auto" w:fill="D9D9D9" w:themeFill="background1" w:themeFillShade="D9"/>
            <w:noWrap/>
            <w:hideMark/>
          </w:tcPr>
          <w:p w14:paraId="182085B4" w14:textId="77777777" w:rsidR="00C93FE1" w:rsidRPr="00C133C9" w:rsidRDefault="00C93FE1" w:rsidP="00C93FE1">
            <w:pPr>
              <w:jc w:val="center"/>
              <w:rPr>
                <w:color w:val="000000"/>
                <w:sz w:val="19"/>
                <w:szCs w:val="19"/>
              </w:rPr>
            </w:pPr>
          </w:p>
        </w:tc>
      </w:tr>
      <w:tr w:rsidR="00C133C9" w:rsidRPr="00C93FE1" w14:paraId="69520E4D" w14:textId="77777777" w:rsidTr="00C133C9">
        <w:trPr>
          <w:jc w:val="center"/>
        </w:trPr>
        <w:tc>
          <w:tcPr>
            <w:tcW w:w="1440" w:type="dxa"/>
            <w:shd w:val="clear" w:color="auto" w:fill="D9D9D9" w:themeFill="background1" w:themeFillShade="D9"/>
            <w:noWrap/>
            <w:hideMark/>
          </w:tcPr>
          <w:p w14:paraId="0D06A63C" w14:textId="1F9E25C3" w:rsidR="00C93FE1" w:rsidRPr="00C133C9" w:rsidRDefault="00C93FE1" w:rsidP="00C93FE1">
            <w:pPr>
              <w:jc w:val="right"/>
              <w:rPr>
                <w:i/>
                <w:color w:val="000000"/>
                <w:sz w:val="19"/>
                <w:szCs w:val="19"/>
              </w:rPr>
            </w:pPr>
            <w:r w:rsidRPr="00C133C9">
              <w:rPr>
                <w:i/>
                <w:color w:val="000000"/>
                <w:sz w:val="19"/>
                <w:szCs w:val="19"/>
              </w:rPr>
              <w:t>South Carolina</w:t>
            </w:r>
          </w:p>
        </w:tc>
        <w:tc>
          <w:tcPr>
            <w:tcW w:w="1075" w:type="dxa"/>
            <w:shd w:val="clear" w:color="auto" w:fill="D9D9D9" w:themeFill="background1" w:themeFillShade="D9"/>
            <w:noWrap/>
            <w:hideMark/>
          </w:tcPr>
          <w:p w14:paraId="532404F7" w14:textId="6524D813" w:rsidR="00C93FE1" w:rsidRPr="00C133C9" w:rsidRDefault="00C93FE1" w:rsidP="00C93FE1">
            <w:pPr>
              <w:jc w:val="center"/>
              <w:rPr>
                <w:color w:val="000000"/>
                <w:sz w:val="19"/>
                <w:szCs w:val="19"/>
              </w:rPr>
            </w:pPr>
            <w:r w:rsidRPr="00C133C9">
              <w:rPr>
                <w:color w:val="000000"/>
                <w:sz w:val="19"/>
                <w:szCs w:val="19"/>
              </w:rPr>
              <w:t>5,118,425</w:t>
            </w:r>
          </w:p>
        </w:tc>
        <w:tc>
          <w:tcPr>
            <w:tcW w:w="720" w:type="dxa"/>
            <w:shd w:val="clear" w:color="auto" w:fill="D9D9D9" w:themeFill="background1" w:themeFillShade="D9"/>
            <w:noWrap/>
            <w:hideMark/>
          </w:tcPr>
          <w:p w14:paraId="27DF6846" w14:textId="0C0471CD" w:rsidR="00C93FE1" w:rsidRPr="00C133C9" w:rsidRDefault="00C93FE1" w:rsidP="00C93FE1">
            <w:pPr>
              <w:jc w:val="center"/>
              <w:rPr>
                <w:color w:val="000000"/>
                <w:sz w:val="19"/>
                <w:szCs w:val="19"/>
              </w:rPr>
            </w:pPr>
            <w:r w:rsidRPr="00C133C9">
              <w:rPr>
                <w:color w:val="000000"/>
                <w:sz w:val="19"/>
                <w:szCs w:val="19"/>
              </w:rPr>
              <w:t>7</w:t>
            </w:r>
          </w:p>
        </w:tc>
        <w:tc>
          <w:tcPr>
            <w:tcW w:w="1080" w:type="dxa"/>
            <w:shd w:val="clear" w:color="auto" w:fill="D9D9D9" w:themeFill="background1" w:themeFillShade="D9"/>
            <w:noWrap/>
            <w:hideMark/>
          </w:tcPr>
          <w:p w14:paraId="40B01887" w14:textId="6FB7AB7C"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3EA9B761" w14:textId="087B6B85" w:rsidR="00C93FE1" w:rsidRPr="00C133C9" w:rsidRDefault="00C93FE1" w:rsidP="00C93FE1">
            <w:pPr>
              <w:jc w:val="center"/>
              <w:rPr>
                <w:color w:val="000000"/>
                <w:sz w:val="19"/>
                <w:szCs w:val="19"/>
              </w:rPr>
            </w:pPr>
            <w:r w:rsidRPr="00C133C9">
              <w:rPr>
                <w:color w:val="000000"/>
                <w:sz w:val="19"/>
                <w:szCs w:val="19"/>
              </w:rPr>
              <w:t>GOP</w:t>
            </w:r>
          </w:p>
        </w:tc>
        <w:tc>
          <w:tcPr>
            <w:tcW w:w="900" w:type="dxa"/>
            <w:shd w:val="clear" w:color="auto" w:fill="D9D9D9" w:themeFill="background1" w:themeFillShade="D9"/>
          </w:tcPr>
          <w:p w14:paraId="0FECD0E5" w14:textId="6CD41AC2" w:rsidR="00C93FE1" w:rsidRPr="00C133C9" w:rsidRDefault="00C93FE1" w:rsidP="00C93FE1">
            <w:pPr>
              <w:jc w:val="center"/>
              <w:rPr>
                <w:color w:val="000000"/>
                <w:sz w:val="19"/>
                <w:szCs w:val="19"/>
              </w:rPr>
            </w:pPr>
            <w:r w:rsidRPr="00C133C9">
              <w:rPr>
                <w:color w:val="000000"/>
                <w:sz w:val="19"/>
                <w:szCs w:val="19"/>
              </w:rPr>
              <w:t>L</w:t>
            </w:r>
          </w:p>
        </w:tc>
        <w:tc>
          <w:tcPr>
            <w:tcW w:w="990" w:type="dxa"/>
            <w:shd w:val="clear" w:color="auto" w:fill="D9D9D9" w:themeFill="background1" w:themeFillShade="D9"/>
          </w:tcPr>
          <w:p w14:paraId="0B168DB4" w14:textId="711320C0" w:rsidR="00C93FE1" w:rsidRPr="00C133C9" w:rsidRDefault="00C93FE1" w:rsidP="00C93FE1">
            <w:pPr>
              <w:jc w:val="center"/>
              <w:rPr>
                <w:color w:val="000000"/>
                <w:sz w:val="19"/>
                <w:szCs w:val="19"/>
              </w:rPr>
            </w:pPr>
          </w:p>
        </w:tc>
        <w:tc>
          <w:tcPr>
            <w:tcW w:w="910" w:type="dxa"/>
            <w:shd w:val="clear" w:color="auto" w:fill="D9D9D9" w:themeFill="background1" w:themeFillShade="D9"/>
            <w:noWrap/>
            <w:hideMark/>
          </w:tcPr>
          <w:p w14:paraId="7B46E1D1" w14:textId="2FD94C4D" w:rsidR="00C93FE1" w:rsidRPr="00C133C9" w:rsidRDefault="00C93FE1" w:rsidP="00C93FE1">
            <w:pPr>
              <w:jc w:val="center"/>
              <w:rPr>
                <w:color w:val="000000"/>
                <w:sz w:val="19"/>
                <w:szCs w:val="19"/>
              </w:rPr>
            </w:pPr>
            <w:r w:rsidRPr="00C133C9">
              <w:rPr>
                <w:color w:val="000000"/>
                <w:sz w:val="19"/>
                <w:szCs w:val="19"/>
              </w:rPr>
              <w:t>x</w:t>
            </w:r>
          </w:p>
        </w:tc>
      </w:tr>
      <w:tr w:rsidR="00C93FE1" w:rsidRPr="00C93FE1" w14:paraId="21E76682" w14:textId="77777777" w:rsidTr="00C133C9">
        <w:trPr>
          <w:jc w:val="center"/>
        </w:trPr>
        <w:tc>
          <w:tcPr>
            <w:tcW w:w="1440" w:type="dxa"/>
            <w:shd w:val="clear" w:color="auto" w:fill="auto"/>
            <w:noWrap/>
            <w:hideMark/>
          </w:tcPr>
          <w:p w14:paraId="0BFB9816" w14:textId="403CB0BB" w:rsidR="00C93FE1" w:rsidRPr="00C133C9" w:rsidRDefault="00C93FE1" w:rsidP="00C93FE1">
            <w:pPr>
              <w:jc w:val="right"/>
              <w:rPr>
                <w:i/>
                <w:color w:val="000000"/>
                <w:sz w:val="19"/>
                <w:szCs w:val="19"/>
              </w:rPr>
            </w:pPr>
            <w:r w:rsidRPr="00C133C9">
              <w:rPr>
                <w:i/>
                <w:color w:val="000000"/>
                <w:sz w:val="19"/>
                <w:szCs w:val="19"/>
              </w:rPr>
              <w:t>South Dakota</w:t>
            </w:r>
          </w:p>
        </w:tc>
        <w:tc>
          <w:tcPr>
            <w:tcW w:w="1075" w:type="dxa"/>
            <w:shd w:val="clear" w:color="auto" w:fill="auto"/>
            <w:noWrap/>
            <w:hideMark/>
          </w:tcPr>
          <w:p w14:paraId="4E063DFC" w14:textId="19433EA1" w:rsidR="00C93FE1" w:rsidRPr="00C133C9" w:rsidRDefault="00C93FE1" w:rsidP="00C93FE1">
            <w:pPr>
              <w:jc w:val="center"/>
              <w:rPr>
                <w:color w:val="000000"/>
                <w:sz w:val="19"/>
                <w:szCs w:val="19"/>
              </w:rPr>
            </w:pPr>
            <w:r w:rsidRPr="00C133C9">
              <w:rPr>
                <w:color w:val="000000"/>
                <w:sz w:val="19"/>
                <w:szCs w:val="19"/>
              </w:rPr>
              <w:t>886,667</w:t>
            </w:r>
          </w:p>
        </w:tc>
        <w:tc>
          <w:tcPr>
            <w:tcW w:w="720" w:type="dxa"/>
            <w:shd w:val="clear" w:color="auto" w:fill="auto"/>
            <w:noWrap/>
            <w:hideMark/>
          </w:tcPr>
          <w:p w14:paraId="6084DD03" w14:textId="2BCC6686" w:rsidR="00C93FE1" w:rsidRPr="00C133C9" w:rsidRDefault="00C93FE1" w:rsidP="00C93FE1">
            <w:pPr>
              <w:jc w:val="center"/>
              <w:rPr>
                <w:color w:val="000000"/>
                <w:sz w:val="19"/>
                <w:szCs w:val="19"/>
              </w:rPr>
            </w:pPr>
            <w:r w:rsidRPr="00C133C9">
              <w:rPr>
                <w:color w:val="000000"/>
                <w:sz w:val="19"/>
                <w:szCs w:val="19"/>
              </w:rPr>
              <w:t>1</w:t>
            </w:r>
          </w:p>
        </w:tc>
        <w:tc>
          <w:tcPr>
            <w:tcW w:w="1080" w:type="dxa"/>
            <w:shd w:val="clear" w:color="auto" w:fill="auto"/>
            <w:noWrap/>
            <w:hideMark/>
          </w:tcPr>
          <w:p w14:paraId="641FAE94" w14:textId="3CDC5B82" w:rsidR="00C93FE1" w:rsidRPr="00C133C9" w:rsidRDefault="00C93FE1" w:rsidP="00C93FE1">
            <w:pPr>
              <w:jc w:val="center"/>
              <w:rPr>
                <w:color w:val="000000"/>
                <w:sz w:val="19"/>
                <w:szCs w:val="19"/>
              </w:rPr>
            </w:pPr>
            <w:r w:rsidRPr="00C133C9">
              <w:rPr>
                <w:color w:val="000000"/>
                <w:sz w:val="19"/>
                <w:szCs w:val="19"/>
              </w:rPr>
              <w:t>-</w:t>
            </w:r>
          </w:p>
        </w:tc>
        <w:tc>
          <w:tcPr>
            <w:tcW w:w="900" w:type="dxa"/>
            <w:shd w:val="clear" w:color="auto" w:fill="auto"/>
            <w:noWrap/>
            <w:hideMark/>
          </w:tcPr>
          <w:p w14:paraId="2E795296" w14:textId="1EEC79DE" w:rsidR="00C93FE1" w:rsidRPr="00C133C9" w:rsidRDefault="00C93FE1" w:rsidP="00C93FE1">
            <w:pPr>
              <w:jc w:val="center"/>
              <w:rPr>
                <w:color w:val="000000"/>
                <w:sz w:val="19"/>
                <w:szCs w:val="19"/>
              </w:rPr>
            </w:pPr>
            <w:r w:rsidRPr="00C133C9">
              <w:rPr>
                <w:color w:val="000000"/>
                <w:sz w:val="19"/>
                <w:szCs w:val="19"/>
              </w:rPr>
              <w:t>-</w:t>
            </w:r>
          </w:p>
        </w:tc>
        <w:tc>
          <w:tcPr>
            <w:tcW w:w="900" w:type="dxa"/>
            <w:shd w:val="clear" w:color="auto" w:fill="auto"/>
          </w:tcPr>
          <w:p w14:paraId="7F6210C4" w14:textId="754F0B5C" w:rsidR="00C93FE1" w:rsidRPr="00C133C9" w:rsidRDefault="00C93FE1" w:rsidP="00C93FE1">
            <w:pPr>
              <w:jc w:val="center"/>
              <w:rPr>
                <w:color w:val="000000"/>
                <w:sz w:val="19"/>
                <w:szCs w:val="19"/>
              </w:rPr>
            </w:pPr>
            <w:r w:rsidRPr="00C133C9">
              <w:rPr>
                <w:color w:val="000000"/>
                <w:sz w:val="19"/>
                <w:szCs w:val="19"/>
              </w:rPr>
              <w:t>-</w:t>
            </w:r>
          </w:p>
        </w:tc>
        <w:tc>
          <w:tcPr>
            <w:tcW w:w="990" w:type="dxa"/>
          </w:tcPr>
          <w:p w14:paraId="702A2BF5" w14:textId="05DC5F36" w:rsidR="00C93FE1" w:rsidRPr="00C133C9" w:rsidRDefault="00C93FE1" w:rsidP="00C93FE1">
            <w:pPr>
              <w:jc w:val="center"/>
              <w:rPr>
                <w:color w:val="000000"/>
                <w:sz w:val="19"/>
                <w:szCs w:val="19"/>
              </w:rPr>
            </w:pPr>
          </w:p>
        </w:tc>
        <w:tc>
          <w:tcPr>
            <w:tcW w:w="910" w:type="dxa"/>
            <w:shd w:val="clear" w:color="auto" w:fill="auto"/>
            <w:noWrap/>
            <w:hideMark/>
          </w:tcPr>
          <w:p w14:paraId="1CE5407B" w14:textId="6CCAAABB" w:rsidR="00C93FE1" w:rsidRPr="00C133C9" w:rsidRDefault="00C93FE1" w:rsidP="00C93FE1">
            <w:pPr>
              <w:jc w:val="center"/>
              <w:rPr>
                <w:color w:val="000000"/>
                <w:sz w:val="19"/>
                <w:szCs w:val="19"/>
              </w:rPr>
            </w:pPr>
            <w:r w:rsidRPr="00C133C9">
              <w:rPr>
                <w:color w:val="000000"/>
                <w:sz w:val="19"/>
                <w:szCs w:val="19"/>
              </w:rPr>
              <w:t>x</w:t>
            </w:r>
          </w:p>
        </w:tc>
      </w:tr>
      <w:tr w:rsidR="00C133C9" w:rsidRPr="00C93FE1" w14:paraId="35B0EE45" w14:textId="77777777" w:rsidTr="00C133C9">
        <w:trPr>
          <w:jc w:val="center"/>
        </w:trPr>
        <w:tc>
          <w:tcPr>
            <w:tcW w:w="1440" w:type="dxa"/>
            <w:shd w:val="clear" w:color="auto" w:fill="D9D9D9" w:themeFill="background1" w:themeFillShade="D9"/>
            <w:noWrap/>
            <w:hideMark/>
          </w:tcPr>
          <w:p w14:paraId="45544911" w14:textId="712570F5" w:rsidR="00C93FE1" w:rsidRPr="00C133C9" w:rsidRDefault="00C93FE1" w:rsidP="00C93FE1">
            <w:pPr>
              <w:jc w:val="right"/>
              <w:rPr>
                <w:i/>
                <w:color w:val="000000"/>
                <w:sz w:val="19"/>
                <w:szCs w:val="19"/>
              </w:rPr>
            </w:pPr>
            <w:r w:rsidRPr="00C133C9">
              <w:rPr>
                <w:i/>
                <w:color w:val="000000"/>
                <w:sz w:val="19"/>
                <w:szCs w:val="19"/>
              </w:rPr>
              <w:t>Tennessee</w:t>
            </w:r>
          </w:p>
        </w:tc>
        <w:tc>
          <w:tcPr>
            <w:tcW w:w="1075" w:type="dxa"/>
            <w:shd w:val="clear" w:color="auto" w:fill="D9D9D9" w:themeFill="background1" w:themeFillShade="D9"/>
            <w:noWrap/>
            <w:hideMark/>
          </w:tcPr>
          <w:p w14:paraId="4D83E1B9" w14:textId="670A11EF" w:rsidR="00C93FE1" w:rsidRPr="00C133C9" w:rsidRDefault="00C93FE1" w:rsidP="00C93FE1">
            <w:pPr>
              <w:jc w:val="center"/>
              <w:rPr>
                <w:color w:val="000000"/>
                <w:sz w:val="19"/>
                <w:szCs w:val="19"/>
              </w:rPr>
            </w:pPr>
            <w:r w:rsidRPr="00C133C9">
              <w:rPr>
                <w:color w:val="000000"/>
                <w:sz w:val="19"/>
                <w:szCs w:val="19"/>
              </w:rPr>
              <w:t>6,910,840</w:t>
            </w:r>
          </w:p>
        </w:tc>
        <w:tc>
          <w:tcPr>
            <w:tcW w:w="720" w:type="dxa"/>
            <w:shd w:val="clear" w:color="auto" w:fill="D9D9D9" w:themeFill="background1" w:themeFillShade="D9"/>
            <w:noWrap/>
            <w:hideMark/>
          </w:tcPr>
          <w:p w14:paraId="57775A29" w14:textId="3B58F15A" w:rsidR="00C93FE1" w:rsidRPr="00C133C9" w:rsidRDefault="00C93FE1" w:rsidP="00C93FE1">
            <w:pPr>
              <w:jc w:val="center"/>
              <w:rPr>
                <w:color w:val="000000"/>
                <w:sz w:val="19"/>
                <w:szCs w:val="19"/>
              </w:rPr>
            </w:pPr>
            <w:r w:rsidRPr="00C133C9">
              <w:rPr>
                <w:color w:val="000000"/>
                <w:sz w:val="19"/>
                <w:szCs w:val="19"/>
              </w:rPr>
              <w:t>9</w:t>
            </w:r>
          </w:p>
        </w:tc>
        <w:tc>
          <w:tcPr>
            <w:tcW w:w="1080" w:type="dxa"/>
            <w:shd w:val="clear" w:color="auto" w:fill="D9D9D9" w:themeFill="background1" w:themeFillShade="D9"/>
            <w:noWrap/>
            <w:hideMark/>
          </w:tcPr>
          <w:p w14:paraId="18CABC93" w14:textId="6B3952F8"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34B11989" w14:textId="1C330F4A" w:rsidR="00C93FE1" w:rsidRPr="00C133C9" w:rsidRDefault="00C93FE1" w:rsidP="00C93FE1">
            <w:pPr>
              <w:jc w:val="center"/>
              <w:rPr>
                <w:color w:val="000000"/>
                <w:sz w:val="19"/>
                <w:szCs w:val="19"/>
              </w:rPr>
            </w:pPr>
            <w:r w:rsidRPr="00C133C9">
              <w:rPr>
                <w:color w:val="000000"/>
                <w:sz w:val="19"/>
                <w:szCs w:val="19"/>
              </w:rPr>
              <w:t>GOP</w:t>
            </w:r>
          </w:p>
        </w:tc>
        <w:tc>
          <w:tcPr>
            <w:tcW w:w="900" w:type="dxa"/>
            <w:shd w:val="clear" w:color="auto" w:fill="D9D9D9" w:themeFill="background1" w:themeFillShade="D9"/>
          </w:tcPr>
          <w:p w14:paraId="092D7736" w14:textId="04CD429A" w:rsidR="00C93FE1" w:rsidRPr="00C133C9" w:rsidRDefault="00C93FE1" w:rsidP="00C93FE1">
            <w:pPr>
              <w:jc w:val="center"/>
              <w:rPr>
                <w:color w:val="000000"/>
                <w:sz w:val="19"/>
                <w:szCs w:val="19"/>
              </w:rPr>
            </w:pPr>
            <w:r w:rsidRPr="00C133C9">
              <w:rPr>
                <w:color w:val="000000"/>
                <w:sz w:val="19"/>
                <w:szCs w:val="19"/>
              </w:rPr>
              <w:t>L</w:t>
            </w:r>
          </w:p>
        </w:tc>
        <w:tc>
          <w:tcPr>
            <w:tcW w:w="990" w:type="dxa"/>
            <w:shd w:val="clear" w:color="auto" w:fill="D9D9D9" w:themeFill="background1" w:themeFillShade="D9"/>
          </w:tcPr>
          <w:p w14:paraId="30430F4F" w14:textId="723D5F06" w:rsidR="00C93FE1" w:rsidRPr="00C133C9" w:rsidRDefault="00C93FE1" w:rsidP="00C93FE1">
            <w:pPr>
              <w:jc w:val="center"/>
              <w:rPr>
                <w:color w:val="000000"/>
                <w:sz w:val="19"/>
                <w:szCs w:val="19"/>
              </w:rPr>
            </w:pPr>
          </w:p>
        </w:tc>
        <w:tc>
          <w:tcPr>
            <w:tcW w:w="910" w:type="dxa"/>
            <w:shd w:val="clear" w:color="auto" w:fill="D9D9D9" w:themeFill="background1" w:themeFillShade="D9"/>
            <w:noWrap/>
            <w:hideMark/>
          </w:tcPr>
          <w:p w14:paraId="17AF287C" w14:textId="1C745426" w:rsidR="00C93FE1" w:rsidRPr="00C133C9" w:rsidRDefault="00C93FE1" w:rsidP="00C93FE1">
            <w:pPr>
              <w:jc w:val="center"/>
              <w:rPr>
                <w:color w:val="000000"/>
                <w:sz w:val="19"/>
                <w:szCs w:val="19"/>
              </w:rPr>
            </w:pPr>
            <w:r w:rsidRPr="00C133C9">
              <w:rPr>
                <w:color w:val="000000"/>
                <w:sz w:val="19"/>
                <w:szCs w:val="19"/>
              </w:rPr>
              <w:t>x</w:t>
            </w:r>
          </w:p>
        </w:tc>
      </w:tr>
      <w:tr w:rsidR="00C133C9" w:rsidRPr="00C93FE1" w14:paraId="09EEA2C7" w14:textId="77777777" w:rsidTr="00C133C9">
        <w:trPr>
          <w:jc w:val="center"/>
        </w:trPr>
        <w:tc>
          <w:tcPr>
            <w:tcW w:w="1440" w:type="dxa"/>
            <w:shd w:val="clear" w:color="auto" w:fill="D9D9D9" w:themeFill="background1" w:themeFillShade="D9"/>
            <w:noWrap/>
            <w:hideMark/>
          </w:tcPr>
          <w:p w14:paraId="5FB1A302" w14:textId="155CCFF2" w:rsidR="00C93FE1" w:rsidRPr="00C133C9" w:rsidRDefault="00C93FE1" w:rsidP="00C93FE1">
            <w:pPr>
              <w:jc w:val="right"/>
              <w:rPr>
                <w:i/>
                <w:color w:val="000000"/>
                <w:sz w:val="19"/>
                <w:szCs w:val="19"/>
              </w:rPr>
            </w:pPr>
            <w:r w:rsidRPr="00C133C9">
              <w:rPr>
                <w:i/>
                <w:color w:val="000000"/>
                <w:sz w:val="19"/>
                <w:szCs w:val="19"/>
              </w:rPr>
              <w:t>Texas</w:t>
            </w:r>
          </w:p>
        </w:tc>
        <w:tc>
          <w:tcPr>
            <w:tcW w:w="1075" w:type="dxa"/>
            <w:shd w:val="clear" w:color="auto" w:fill="D9D9D9" w:themeFill="background1" w:themeFillShade="D9"/>
            <w:noWrap/>
            <w:hideMark/>
          </w:tcPr>
          <w:p w14:paraId="3CC76AAE" w14:textId="7E7476A6" w:rsidR="00C93FE1" w:rsidRPr="00C133C9" w:rsidRDefault="00C93FE1" w:rsidP="00C93FE1">
            <w:pPr>
              <w:jc w:val="center"/>
              <w:rPr>
                <w:color w:val="000000"/>
                <w:sz w:val="19"/>
                <w:szCs w:val="19"/>
              </w:rPr>
            </w:pPr>
            <w:r w:rsidRPr="00C133C9">
              <w:rPr>
                <w:color w:val="000000"/>
                <w:sz w:val="19"/>
                <w:szCs w:val="19"/>
              </w:rPr>
              <w:t>29,145,505</w:t>
            </w:r>
          </w:p>
        </w:tc>
        <w:tc>
          <w:tcPr>
            <w:tcW w:w="720" w:type="dxa"/>
            <w:shd w:val="clear" w:color="auto" w:fill="D9D9D9" w:themeFill="background1" w:themeFillShade="D9"/>
            <w:noWrap/>
            <w:hideMark/>
          </w:tcPr>
          <w:p w14:paraId="49545EB7" w14:textId="654F975E" w:rsidR="00C93FE1" w:rsidRPr="00C133C9" w:rsidRDefault="00C93FE1" w:rsidP="00C93FE1">
            <w:pPr>
              <w:jc w:val="center"/>
              <w:rPr>
                <w:color w:val="000000"/>
                <w:sz w:val="19"/>
                <w:szCs w:val="19"/>
              </w:rPr>
            </w:pPr>
            <w:r w:rsidRPr="00C133C9">
              <w:rPr>
                <w:color w:val="000000"/>
                <w:sz w:val="19"/>
                <w:szCs w:val="19"/>
              </w:rPr>
              <w:t>38</w:t>
            </w:r>
          </w:p>
        </w:tc>
        <w:tc>
          <w:tcPr>
            <w:tcW w:w="1080" w:type="dxa"/>
            <w:shd w:val="clear" w:color="auto" w:fill="D9D9D9" w:themeFill="background1" w:themeFillShade="D9"/>
            <w:noWrap/>
            <w:hideMark/>
          </w:tcPr>
          <w:p w14:paraId="44C27396" w14:textId="6F284722"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72D92AEA" w14:textId="1AF3C00F" w:rsidR="00C93FE1" w:rsidRPr="00C133C9" w:rsidRDefault="00C93FE1" w:rsidP="00C93FE1">
            <w:pPr>
              <w:jc w:val="center"/>
              <w:rPr>
                <w:color w:val="000000"/>
                <w:sz w:val="19"/>
                <w:szCs w:val="19"/>
              </w:rPr>
            </w:pPr>
            <w:r w:rsidRPr="00C133C9">
              <w:rPr>
                <w:color w:val="000000"/>
                <w:sz w:val="19"/>
                <w:szCs w:val="19"/>
              </w:rPr>
              <w:t>GOP</w:t>
            </w:r>
          </w:p>
        </w:tc>
        <w:tc>
          <w:tcPr>
            <w:tcW w:w="900" w:type="dxa"/>
            <w:shd w:val="clear" w:color="auto" w:fill="D9D9D9" w:themeFill="background1" w:themeFillShade="D9"/>
          </w:tcPr>
          <w:p w14:paraId="105042A7" w14:textId="07B1687F" w:rsidR="00C93FE1" w:rsidRPr="00C133C9" w:rsidRDefault="00C93FE1" w:rsidP="00C93FE1">
            <w:pPr>
              <w:jc w:val="center"/>
              <w:rPr>
                <w:color w:val="000000"/>
                <w:sz w:val="19"/>
                <w:szCs w:val="19"/>
              </w:rPr>
            </w:pPr>
            <w:r w:rsidRPr="00C133C9">
              <w:rPr>
                <w:color w:val="000000"/>
                <w:sz w:val="19"/>
                <w:szCs w:val="19"/>
              </w:rPr>
              <w:t>L</w:t>
            </w:r>
          </w:p>
        </w:tc>
        <w:tc>
          <w:tcPr>
            <w:tcW w:w="990" w:type="dxa"/>
            <w:shd w:val="clear" w:color="auto" w:fill="D9D9D9" w:themeFill="background1" w:themeFillShade="D9"/>
          </w:tcPr>
          <w:p w14:paraId="7219CD04" w14:textId="3773632A" w:rsidR="00C93FE1" w:rsidRPr="00C133C9" w:rsidRDefault="00C93FE1" w:rsidP="00C93FE1">
            <w:pPr>
              <w:jc w:val="center"/>
              <w:rPr>
                <w:color w:val="000000"/>
                <w:sz w:val="19"/>
                <w:szCs w:val="19"/>
              </w:rPr>
            </w:pPr>
          </w:p>
        </w:tc>
        <w:tc>
          <w:tcPr>
            <w:tcW w:w="910" w:type="dxa"/>
            <w:shd w:val="clear" w:color="auto" w:fill="D9D9D9" w:themeFill="background1" w:themeFillShade="D9"/>
            <w:noWrap/>
            <w:hideMark/>
          </w:tcPr>
          <w:p w14:paraId="62DB162D" w14:textId="77777777" w:rsidR="00C93FE1" w:rsidRPr="00C133C9" w:rsidRDefault="00C93FE1" w:rsidP="00C93FE1">
            <w:pPr>
              <w:jc w:val="center"/>
              <w:rPr>
                <w:color w:val="000000"/>
                <w:sz w:val="19"/>
                <w:szCs w:val="19"/>
              </w:rPr>
            </w:pPr>
          </w:p>
        </w:tc>
      </w:tr>
      <w:tr w:rsidR="00C133C9" w:rsidRPr="00C93FE1" w14:paraId="07B0FA64" w14:textId="77777777" w:rsidTr="00C133C9">
        <w:trPr>
          <w:jc w:val="center"/>
        </w:trPr>
        <w:tc>
          <w:tcPr>
            <w:tcW w:w="1440" w:type="dxa"/>
            <w:shd w:val="clear" w:color="auto" w:fill="D9D9D9" w:themeFill="background1" w:themeFillShade="D9"/>
            <w:noWrap/>
            <w:hideMark/>
          </w:tcPr>
          <w:p w14:paraId="22E76B62" w14:textId="0463B194" w:rsidR="00C93FE1" w:rsidRPr="00C133C9" w:rsidRDefault="00C93FE1" w:rsidP="00C93FE1">
            <w:pPr>
              <w:jc w:val="right"/>
              <w:rPr>
                <w:i/>
                <w:color w:val="000000"/>
                <w:sz w:val="19"/>
                <w:szCs w:val="19"/>
              </w:rPr>
            </w:pPr>
            <w:r w:rsidRPr="00C133C9">
              <w:rPr>
                <w:i/>
                <w:color w:val="000000"/>
                <w:sz w:val="19"/>
                <w:szCs w:val="19"/>
              </w:rPr>
              <w:t>Utah</w:t>
            </w:r>
          </w:p>
        </w:tc>
        <w:tc>
          <w:tcPr>
            <w:tcW w:w="1075" w:type="dxa"/>
            <w:shd w:val="clear" w:color="auto" w:fill="D9D9D9" w:themeFill="background1" w:themeFillShade="D9"/>
            <w:noWrap/>
            <w:hideMark/>
          </w:tcPr>
          <w:p w14:paraId="230F6632" w14:textId="3EF29402" w:rsidR="00C93FE1" w:rsidRPr="00C133C9" w:rsidRDefault="00C93FE1" w:rsidP="00C93FE1">
            <w:pPr>
              <w:jc w:val="center"/>
              <w:rPr>
                <w:color w:val="000000"/>
                <w:sz w:val="19"/>
                <w:szCs w:val="19"/>
              </w:rPr>
            </w:pPr>
            <w:r w:rsidRPr="00C133C9">
              <w:rPr>
                <w:color w:val="000000"/>
                <w:sz w:val="19"/>
                <w:szCs w:val="19"/>
              </w:rPr>
              <w:t>3,271,616</w:t>
            </w:r>
          </w:p>
        </w:tc>
        <w:tc>
          <w:tcPr>
            <w:tcW w:w="720" w:type="dxa"/>
            <w:shd w:val="clear" w:color="auto" w:fill="D9D9D9" w:themeFill="background1" w:themeFillShade="D9"/>
            <w:noWrap/>
            <w:hideMark/>
          </w:tcPr>
          <w:p w14:paraId="20D04C9B" w14:textId="4F5C2FF9" w:rsidR="00C93FE1" w:rsidRPr="00C133C9" w:rsidRDefault="00C93FE1" w:rsidP="00C93FE1">
            <w:pPr>
              <w:jc w:val="center"/>
              <w:rPr>
                <w:color w:val="000000"/>
                <w:sz w:val="19"/>
                <w:szCs w:val="19"/>
              </w:rPr>
            </w:pPr>
            <w:r w:rsidRPr="00C133C9">
              <w:rPr>
                <w:color w:val="000000"/>
                <w:sz w:val="19"/>
                <w:szCs w:val="19"/>
              </w:rPr>
              <w:t>4</w:t>
            </w:r>
          </w:p>
        </w:tc>
        <w:tc>
          <w:tcPr>
            <w:tcW w:w="1080" w:type="dxa"/>
            <w:shd w:val="clear" w:color="auto" w:fill="D9D9D9" w:themeFill="background1" w:themeFillShade="D9"/>
            <w:noWrap/>
            <w:hideMark/>
          </w:tcPr>
          <w:p w14:paraId="721791E0" w14:textId="5D2E6374"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0D4427BA" w14:textId="391645F9" w:rsidR="00C93FE1" w:rsidRPr="00C133C9" w:rsidRDefault="00C93FE1" w:rsidP="00C93FE1">
            <w:pPr>
              <w:jc w:val="center"/>
              <w:rPr>
                <w:color w:val="000000"/>
                <w:sz w:val="19"/>
                <w:szCs w:val="19"/>
              </w:rPr>
            </w:pPr>
            <w:r w:rsidRPr="00C133C9">
              <w:rPr>
                <w:color w:val="000000"/>
                <w:sz w:val="19"/>
                <w:szCs w:val="19"/>
              </w:rPr>
              <w:t>GOP</w:t>
            </w:r>
          </w:p>
        </w:tc>
        <w:tc>
          <w:tcPr>
            <w:tcW w:w="900" w:type="dxa"/>
            <w:shd w:val="clear" w:color="auto" w:fill="D9D9D9" w:themeFill="background1" w:themeFillShade="D9"/>
          </w:tcPr>
          <w:p w14:paraId="0AB4CD09" w14:textId="2EBB101C" w:rsidR="00C93FE1" w:rsidRPr="00C133C9" w:rsidRDefault="00C93FE1" w:rsidP="00C93FE1">
            <w:pPr>
              <w:jc w:val="center"/>
              <w:rPr>
                <w:color w:val="000000"/>
                <w:sz w:val="19"/>
                <w:szCs w:val="19"/>
              </w:rPr>
            </w:pPr>
            <w:r w:rsidRPr="00C133C9">
              <w:rPr>
                <w:color w:val="000000"/>
                <w:sz w:val="19"/>
                <w:szCs w:val="19"/>
              </w:rPr>
              <w:t>L</w:t>
            </w:r>
          </w:p>
        </w:tc>
        <w:tc>
          <w:tcPr>
            <w:tcW w:w="990" w:type="dxa"/>
            <w:shd w:val="clear" w:color="auto" w:fill="D9D9D9" w:themeFill="background1" w:themeFillShade="D9"/>
          </w:tcPr>
          <w:p w14:paraId="552A8A2A" w14:textId="2F49A3B8" w:rsidR="00C93FE1" w:rsidRPr="00C133C9" w:rsidRDefault="00C93FE1" w:rsidP="00C93FE1">
            <w:pPr>
              <w:jc w:val="center"/>
              <w:rPr>
                <w:color w:val="000000"/>
                <w:sz w:val="19"/>
                <w:szCs w:val="19"/>
              </w:rPr>
            </w:pPr>
            <w:r w:rsidRPr="00C133C9">
              <w:rPr>
                <w:color w:val="000000"/>
                <w:sz w:val="19"/>
                <w:szCs w:val="19"/>
              </w:rPr>
              <w:t>x</w:t>
            </w:r>
          </w:p>
        </w:tc>
        <w:tc>
          <w:tcPr>
            <w:tcW w:w="910" w:type="dxa"/>
            <w:shd w:val="clear" w:color="auto" w:fill="D9D9D9" w:themeFill="background1" w:themeFillShade="D9"/>
            <w:noWrap/>
            <w:hideMark/>
          </w:tcPr>
          <w:p w14:paraId="5C035A6D" w14:textId="10126FC6" w:rsidR="00C93FE1" w:rsidRPr="00C133C9" w:rsidRDefault="00C93FE1" w:rsidP="00C93FE1">
            <w:pPr>
              <w:jc w:val="center"/>
              <w:rPr>
                <w:color w:val="000000"/>
                <w:sz w:val="19"/>
                <w:szCs w:val="19"/>
              </w:rPr>
            </w:pPr>
            <w:r w:rsidRPr="00C133C9">
              <w:rPr>
                <w:color w:val="000000"/>
                <w:sz w:val="19"/>
                <w:szCs w:val="19"/>
              </w:rPr>
              <w:t>x</w:t>
            </w:r>
          </w:p>
        </w:tc>
      </w:tr>
      <w:tr w:rsidR="00C93FE1" w:rsidRPr="00C93FE1" w14:paraId="4E0FE2AD" w14:textId="77777777" w:rsidTr="00C133C9">
        <w:trPr>
          <w:jc w:val="center"/>
        </w:trPr>
        <w:tc>
          <w:tcPr>
            <w:tcW w:w="1440" w:type="dxa"/>
            <w:shd w:val="clear" w:color="auto" w:fill="auto"/>
            <w:noWrap/>
            <w:hideMark/>
          </w:tcPr>
          <w:p w14:paraId="2B828C4C" w14:textId="4DE1DEA5" w:rsidR="00C93FE1" w:rsidRPr="00C133C9" w:rsidRDefault="00C93FE1" w:rsidP="00C93FE1">
            <w:pPr>
              <w:jc w:val="right"/>
              <w:rPr>
                <w:i/>
                <w:color w:val="000000"/>
                <w:sz w:val="19"/>
                <w:szCs w:val="19"/>
              </w:rPr>
            </w:pPr>
            <w:r w:rsidRPr="00C133C9">
              <w:rPr>
                <w:i/>
                <w:color w:val="000000"/>
                <w:sz w:val="19"/>
                <w:szCs w:val="19"/>
              </w:rPr>
              <w:t>Vermont</w:t>
            </w:r>
          </w:p>
        </w:tc>
        <w:tc>
          <w:tcPr>
            <w:tcW w:w="1075" w:type="dxa"/>
            <w:shd w:val="clear" w:color="auto" w:fill="auto"/>
            <w:noWrap/>
            <w:hideMark/>
          </w:tcPr>
          <w:p w14:paraId="4A4CFB67" w14:textId="149002F4" w:rsidR="00C93FE1" w:rsidRPr="00C133C9" w:rsidRDefault="00C93FE1" w:rsidP="00C93FE1">
            <w:pPr>
              <w:jc w:val="center"/>
              <w:rPr>
                <w:color w:val="000000"/>
                <w:sz w:val="19"/>
                <w:szCs w:val="19"/>
              </w:rPr>
            </w:pPr>
            <w:r w:rsidRPr="00C133C9">
              <w:rPr>
                <w:color w:val="000000"/>
                <w:sz w:val="19"/>
                <w:szCs w:val="19"/>
              </w:rPr>
              <w:t>643,077</w:t>
            </w:r>
          </w:p>
        </w:tc>
        <w:tc>
          <w:tcPr>
            <w:tcW w:w="720" w:type="dxa"/>
            <w:shd w:val="clear" w:color="auto" w:fill="auto"/>
            <w:noWrap/>
            <w:hideMark/>
          </w:tcPr>
          <w:p w14:paraId="06557650" w14:textId="409A9692" w:rsidR="00C93FE1" w:rsidRPr="00C133C9" w:rsidRDefault="00C93FE1" w:rsidP="00C93FE1">
            <w:pPr>
              <w:jc w:val="center"/>
              <w:rPr>
                <w:color w:val="000000"/>
                <w:sz w:val="19"/>
                <w:szCs w:val="19"/>
              </w:rPr>
            </w:pPr>
            <w:r w:rsidRPr="00C133C9">
              <w:rPr>
                <w:color w:val="000000"/>
                <w:sz w:val="19"/>
                <w:szCs w:val="19"/>
              </w:rPr>
              <w:t>1</w:t>
            </w:r>
          </w:p>
        </w:tc>
        <w:tc>
          <w:tcPr>
            <w:tcW w:w="1080" w:type="dxa"/>
            <w:shd w:val="clear" w:color="auto" w:fill="auto"/>
            <w:noWrap/>
            <w:hideMark/>
          </w:tcPr>
          <w:p w14:paraId="17A89103" w14:textId="627A61ED" w:rsidR="00C93FE1" w:rsidRPr="00C133C9" w:rsidRDefault="00C93FE1" w:rsidP="00C93FE1">
            <w:pPr>
              <w:jc w:val="center"/>
              <w:rPr>
                <w:color w:val="000000"/>
                <w:sz w:val="19"/>
                <w:szCs w:val="19"/>
              </w:rPr>
            </w:pPr>
            <w:r w:rsidRPr="00C133C9">
              <w:rPr>
                <w:color w:val="000000"/>
                <w:sz w:val="19"/>
                <w:szCs w:val="19"/>
              </w:rPr>
              <w:t>-</w:t>
            </w:r>
          </w:p>
        </w:tc>
        <w:tc>
          <w:tcPr>
            <w:tcW w:w="900" w:type="dxa"/>
            <w:shd w:val="clear" w:color="auto" w:fill="auto"/>
            <w:noWrap/>
            <w:hideMark/>
          </w:tcPr>
          <w:p w14:paraId="38CFF18A" w14:textId="36AADF2F" w:rsidR="00C93FE1" w:rsidRPr="00C133C9" w:rsidRDefault="00C93FE1" w:rsidP="00C93FE1">
            <w:pPr>
              <w:jc w:val="center"/>
              <w:rPr>
                <w:color w:val="000000"/>
                <w:sz w:val="19"/>
                <w:szCs w:val="19"/>
              </w:rPr>
            </w:pPr>
            <w:r w:rsidRPr="00C133C9">
              <w:rPr>
                <w:color w:val="000000"/>
                <w:sz w:val="19"/>
                <w:szCs w:val="19"/>
              </w:rPr>
              <w:t>-</w:t>
            </w:r>
          </w:p>
        </w:tc>
        <w:tc>
          <w:tcPr>
            <w:tcW w:w="900" w:type="dxa"/>
            <w:shd w:val="clear" w:color="auto" w:fill="auto"/>
          </w:tcPr>
          <w:p w14:paraId="1C71FF9F" w14:textId="590DCDAE" w:rsidR="00C93FE1" w:rsidRPr="00C133C9" w:rsidRDefault="00C93FE1" w:rsidP="00C93FE1">
            <w:pPr>
              <w:jc w:val="center"/>
              <w:rPr>
                <w:color w:val="000000"/>
                <w:sz w:val="19"/>
                <w:szCs w:val="19"/>
              </w:rPr>
            </w:pPr>
            <w:r w:rsidRPr="00C133C9">
              <w:rPr>
                <w:color w:val="000000"/>
                <w:sz w:val="19"/>
                <w:szCs w:val="19"/>
              </w:rPr>
              <w:t>-</w:t>
            </w:r>
          </w:p>
        </w:tc>
        <w:tc>
          <w:tcPr>
            <w:tcW w:w="990" w:type="dxa"/>
          </w:tcPr>
          <w:p w14:paraId="5C682AFC" w14:textId="60B01101" w:rsidR="00C93FE1" w:rsidRPr="00C133C9" w:rsidRDefault="00C93FE1" w:rsidP="00C93FE1">
            <w:pPr>
              <w:jc w:val="center"/>
              <w:rPr>
                <w:color w:val="000000"/>
                <w:sz w:val="19"/>
                <w:szCs w:val="19"/>
              </w:rPr>
            </w:pPr>
          </w:p>
        </w:tc>
        <w:tc>
          <w:tcPr>
            <w:tcW w:w="910" w:type="dxa"/>
            <w:shd w:val="clear" w:color="auto" w:fill="auto"/>
            <w:noWrap/>
            <w:hideMark/>
          </w:tcPr>
          <w:p w14:paraId="2345F68A" w14:textId="12CE8C1B" w:rsidR="00C93FE1" w:rsidRPr="00C133C9" w:rsidRDefault="00C93FE1" w:rsidP="00C93FE1">
            <w:pPr>
              <w:jc w:val="center"/>
              <w:rPr>
                <w:color w:val="000000"/>
                <w:sz w:val="19"/>
                <w:szCs w:val="19"/>
              </w:rPr>
            </w:pPr>
            <w:r w:rsidRPr="00C133C9">
              <w:rPr>
                <w:color w:val="000000"/>
                <w:sz w:val="19"/>
                <w:szCs w:val="19"/>
              </w:rPr>
              <w:t>x</w:t>
            </w:r>
          </w:p>
        </w:tc>
      </w:tr>
      <w:tr w:rsidR="00C93FE1" w:rsidRPr="00C93FE1" w14:paraId="66BD0994" w14:textId="77777777" w:rsidTr="00C133C9">
        <w:trPr>
          <w:jc w:val="center"/>
        </w:trPr>
        <w:tc>
          <w:tcPr>
            <w:tcW w:w="1440" w:type="dxa"/>
            <w:shd w:val="clear" w:color="auto" w:fill="auto"/>
            <w:noWrap/>
            <w:hideMark/>
          </w:tcPr>
          <w:p w14:paraId="5277D8D2" w14:textId="21E9B2E0" w:rsidR="00C93FE1" w:rsidRPr="00C133C9" w:rsidRDefault="00C93FE1" w:rsidP="00C93FE1">
            <w:pPr>
              <w:jc w:val="right"/>
              <w:rPr>
                <w:i/>
                <w:color w:val="000000"/>
                <w:sz w:val="19"/>
                <w:szCs w:val="19"/>
              </w:rPr>
            </w:pPr>
            <w:r w:rsidRPr="00C133C9">
              <w:rPr>
                <w:i/>
                <w:color w:val="000000"/>
                <w:sz w:val="19"/>
                <w:szCs w:val="19"/>
              </w:rPr>
              <w:t>Virginia</w:t>
            </w:r>
          </w:p>
        </w:tc>
        <w:tc>
          <w:tcPr>
            <w:tcW w:w="1075" w:type="dxa"/>
            <w:shd w:val="clear" w:color="auto" w:fill="auto"/>
            <w:noWrap/>
            <w:hideMark/>
          </w:tcPr>
          <w:p w14:paraId="5AC5BF30" w14:textId="52313964" w:rsidR="00C93FE1" w:rsidRPr="00C133C9" w:rsidRDefault="00C93FE1" w:rsidP="00C93FE1">
            <w:pPr>
              <w:jc w:val="center"/>
              <w:rPr>
                <w:color w:val="000000"/>
                <w:sz w:val="19"/>
                <w:szCs w:val="19"/>
              </w:rPr>
            </w:pPr>
            <w:r w:rsidRPr="00C133C9">
              <w:rPr>
                <w:color w:val="000000"/>
                <w:sz w:val="19"/>
                <w:szCs w:val="19"/>
              </w:rPr>
              <w:t>8,631,393</w:t>
            </w:r>
          </w:p>
        </w:tc>
        <w:tc>
          <w:tcPr>
            <w:tcW w:w="720" w:type="dxa"/>
            <w:shd w:val="clear" w:color="auto" w:fill="auto"/>
            <w:noWrap/>
            <w:hideMark/>
          </w:tcPr>
          <w:p w14:paraId="6F44788A" w14:textId="7BAEEDCD" w:rsidR="00C93FE1" w:rsidRPr="00C133C9" w:rsidRDefault="00C93FE1" w:rsidP="00C93FE1">
            <w:pPr>
              <w:jc w:val="center"/>
              <w:rPr>
                <w:color w:val="000000"/>
                <w:sz w:val="19"/>
                <w:szCs w:val="19"/>
              </w:rPr>
            </w:pPr>
            <w:r w:rsidRPr="00C133C9">
              <w:rPr>
                <w:color w:val="000000"/>
                <w:sz w:val="19"/>
                <w:szCs w:val="19"/>
              </w:rPr>
              <w:t>11</w:t>
            </w:r>
          </w:p>
        </w:tc>
        <w:tc>
          <w:tcPr>
            <w:tcW w:w="1080" w:type="dxa"/>
            <w:shd w:val="clear" w:color="auto" w:fill="auto"/>
            <w:noWrap/>
            <w:hideMark/>
          </w:tcPr>
          <w:p w14:paraId="30D139C0" w14:textId="0911A966" w:rsidR="00C93FE1" w:rsidRPr="00C133C9" w:rsidRDefault="00C93FE1" w:rsidP="00C93FE1">
            <w:pPr>
              <w:jc w:val="center"/>
              <w:rPr>
                <w:color w:val="000000"/>
                <w:sz w:val="19"/>
                <w:szCs w:val="19"/>
              </w:rPr>
            </w:pPr>
            <w:r w:rsidRPr="00C133C9">
              <w:rPr>
                <w:color w:val="000000"/>
                <w:sz w:val="19"/>
                <w:szCs w:val="19"/>
              </w:rPr>
              <w:t>C(P)</w:t>
            </w:r>
          </w:p>
        </w:tc>
        <w:tc>
          <w:tcPr>
            <w:tcW w:w="900" w:type="dxa"/>
            <w:shd w:val="clear" w:color="auto" w:fill="auto"/>
            <w:noWrap/>
            <w:hideMark/>
          </w:tcPr>
          <w:p w14:paraId="65A138B7" w14:textId="5A3428A4" w:rsidR="00C93FE1" w:rsidRPr="00C133C9" w:rsidRDefault="00C93FE1" w:rsidP="00C93FE1">
            <w:pPr>
              <w:jc w:val="center"/>
              <w:rPr>
                <w:color w:val="000000"/>
                <w:sz w:val="19"/>
                <w:szCs w:val="19"/>
              </w:rPr>
            </w:pPr>
            <w:r w:rsidRPr="00C133C9">
              <w:rPr>
                <w:color w:val="000000"/>
                <w:sz w:val="19"/>
                <w:szCs w:val="19"/>
              </w:rPr>
              <w:t>DEM</w:t>
            </w:r>
          </w:p>
        </w:tc>
        <w:tc>
          <w:tcPr>
            <w:tcW w:w="900" w:type="dxa"/>
            <w:shd w:val="clear" w:color="auto" w:fill="auto"/>
          </w:tcPr>
          <w:p w14:paraId="7509A6A2" w14:textId="33A23CF5" w:rsidR="00C93FE1" w:rsidRPr="00C133C9" w:rsidRDefault="00C93FE1" w:rsidP="00C93FE1">
            <w:pPr>
              <w:jc w:val="center"/>
              <w:rPr>
                <w:color w:val="000000"/>
                <w:sz w:val="19"/>
                <w:szCs w:val="19"/>
              </w:rPr>
            </w:pPr>
            <w:r w:rsidRPr="00C133C9">
              <w:rPr>
                <w:color w:val="000000"/>
                <w:sz w:val="19"/>
                <w:szCs w:val="19"/>
              </w:rPr>
              <w:t>Court</w:t>
            </w:r>
          </w:p>
        </w:tc>
        <w:tc>
          <w:tcPr>
            <w:tcW w:w="990" w:type="dxa"/>
            <w:shd w:val="clear" w:color="auto" w:fill="auto"/>
          </w:tcPr>
          <w:p w14:paraId="0E4A931C" w14:textId="5D894FE5" w:rsidR="00C93FE1" w:rsidRPr="00C133C9" w:rsidRDefault="00C93FE1" w:rsidP="00C93FE1">
            <w:pPr>
              <w:jc w:val="center"/>
              <w:rPr>
                <w:color w:val="000000"/>
                <w:sz w:val="19"/>
                <w:szCs w:val="19"/>
              </w:rPr>
            </w:pPr>
          </w:p>
        </w:tc>
        <w:tc>
          <w:tcPr>
            <w:tcW w:w="910" w:type="dxa"/>
            <w:shd w:val="clear" w:color="auto" w:fill="auto"/>
            <w:noWrap/>
            <w:hideMark/>
          </w:tcPr>
          <w:p w14:paraId="5DFA4F32" w14:textId="4A54782B" w:rsidR="00C93FE1" w:rsidRPr="00C133C9" w:rsidRDefault="00C93FE1" w:rsidP="00C93FE1">
            <w:pPr>
              <w:jc w:val="center"/>
              <w:rPr>
                <w:color w:val="000000"/>
                <w:sz w:val="19"/>
                <w:szCs w:val="19"/>
              </w:rPr>
            </w:pPr>
            <w:r w:rsidRPr="00C133C9">
              <w:rPr>
                <w:color w:val="000000"/>
                <w:sz w:val="19"/>
                <w:szCs w:val="19"/>
              </w:rPr>
              <w:t>x</w:t>
            </w:r>
          </w:p>
        </w:tc>
      </w:tr>
      <w:tr w:rsidR="00C93FE1" w:rsidRPr="00C93FE1" w14:paraId="56999F70" w14:textId="77777777" w:rsidTr="00C133C9">
        <w:trPr>
          <w:jc w:val="center"/>
        </w:trPr>
        <w:tc>
          <w:tcPr>
            <w:tcW w:w="1440" w:type="dxa"/>
            <w:shd w:val="clear" w:color="auto" w:fill="auto"/>
            <w:noWrap/>
            <w:hideMark/>
          </w:tcPr>
          <w:p w14:paraId="7D25597D" w14:textId="118E5C20" w:rsidR="00C93FE1" w:rsidRPr="00C133C9" w:rsidRDefault="00C93FE1" w:rsidP="00C93FE1">
            <w:pPr>
              <w:jc w:val="right"/>
              <w:rPr>
                <w:i/>
                <w:color w:val="000000"/>
                <w:sz w:val="19"/>
                <w:szCs w:val="19"/>
              </w:rPr>
            </w:pPr>
            <w:r w:rsidRPr="00C133C9">
              <w:rPr>
                <w:i/>
                <w:color w:val="000000"/>
                <w:sz w:val="19"/>
                <w:szCs w:val="19"/>
              </w:rPr>
              <w:t>Washington</w:t>
            </w:r>
          </w:p>
        </w:tc>
        <w:tc>
          <w:tcPr>
            <w:tcW w:w="1075" w:type="dxa"/>
            <w:shd w:val="clear" w:color="auto" w:fill="auto"/>
            <w:noWrap/>
            <w:hideMark/>
          </w:tcPr>
          <w:p w14:paraId="1CE711BD" w14:textId="113447E5" w:rsidR="00C93FE1" w:rsidRPr="00C133C9" w:rsidRDefault="00C93FE1" w:rsidP="00C93FE1">
            <w:pPr>
              <w:jc w:val="center"/>
              <w:rPr>
                <w:color w:val="000000"/>
                <w:sz w:val="19"/>
                <w:szCs w:val="19"/>
              </w:rPr>
            </w:pPr>
            <w:r w:rsidRPr="00C133C9">
              <w:rPr>
                <w:color w:val="000000"/>
                <w:sz w:val="19"/>
                <w:szCs w:val="19"/>
              </w:rPr>
              <w:t>7,705,281</w:t>
            </w:r>
          </w:p>
        </w:tc>
        <w:tc>
          <w:tcPr>
            <w:tcW w:w="720" w:type="dxa"/>
            <w:shd w:val="clear" w:color="auto" w:fill="auto"/>
            <w:noWrap/>
            <w:hideMark/>
          </w:tcPr>
          <w:p w14:paraId="67A046EA" w14:textId="0A46996A" w:rsidR="00C93FE1" w:rsidRPr="00C133C9" w:rsidRDefault="00C93FE1" w:rsidP="00C93FE1">
            <w:pPr>
              <w:jc w:val="center"/>
              <w:rPr>
                <w:color w:val="000000"/>
                <w:sz w:val="19"/>
                <w:szCs w:val="19"/>
              </w:rPr>
            </w:pPr>
            <w:r w:rsidRPr="00C133C9">
              <w:rPr>
                <w:color w:val="000000"/>
                <w:sz w:val="19"/>
                <w:szCs w:val="19"/>
              </w:rPr>
              <w:t>10</w:t>
            </w:r>
          </w:p>
        </w:tc>
        <w:tc>
          <w:tcPr>
            <w:tcW w:w="1080" w:type="dxa"/>
            <w:shd w:val="clear" w:color="auto" w:fill="auto"/>
            <w:noWrap/>
            <w:hideMark/>
          </w:tcPr>
          <w:p w14:paraId="0ACD7540" w14:textId="0D2973C9" w:rsidR="00C93FE1" w:rsidRPr="00C133C9" w:rsidRDefault="00C93FE1" w:rsidP="00C93FE1">
            <w:pPr>
              <w:jc w:val="center"/>
              <w:rPr>
                <w:color w:val="000000"/>
                <w:sz w:val="19"/>
                <w:szCs w:val="19"/>
              </w:rPr>
            </w:pPr>
            <w:r w:rsidRPr="00C133C9">
              <w:rPr>
                <w:color w:val="000000"/>
                <w:sz w:val="19"/>
                <w:szCs w:val="19"/>
              </w:rPr>
              <w:t>C</w:t>
            </w:r>
          </w:p>
        </w:tc>
        <w:tc>
          <w:tcPr>
            <w:tcW w:w="900" w:type="dxa"/>
            <w:shd w:val="clear" w:color="auto" w:fill="auto"/>
            <w:noWrap/>
            <w:hideMark/>
          </w:tcPr>
          <w:p w14:paraId="0717BD7E" w14:textId="147CCA15" w:rsidR="00C93FE1" w:rsidRPr="00C133C9" w:rsidRDefault="00C93FE1" w:rsidP="00C93FE1">
            <w:pPr>
              <w:jc w:val="center"/>
              <w:rPr>
                <w:color w:val="000000"/>
                <w:sz w:val="19"/>
                <w:szCs w:val="19"/>
              </w:rPr>
            </w:pPr>
            <w:r w:rsidRPr="00C133C9">
              <w:rPr>
                <w:color w:val="000000"/>
                <w:sz w:val="19"/>
                <w:szCs w:val="19"/>
              </w:rPr>
              <w:t>DEM</w:t>
            </w:r>
          </w:p>
        </w:tc>
        <w:tc>
          <w:tcPr>
            <w:tcW w:w="900" w:type="dxa"/>
            <w:shd w:val="clear" w:color="auto" w:fill="auto"/>
          </w:tcPr>
          <w:p w14:paraId="34CD48D1" w14:textId="39E86CAB" w:rsidR="00C93FE1" w:rsidRPr="00C133C9" w:rsidRDefault="00C93FE1" w:rsidP="00C93FE1">
            <w:pPr>
              <w:jc w:val="center"/>
              <w:rPr>
                <w:color w:val="000000"/>
                <w:sz w:val="19"/>
                <w:szCs w:val="19"/>
              </w:rPr>
            </w:pPr>
            <w:r w:rsidRPr="00C133C9">
              <w:rPr>
                <w:color w:val="000000"/>
                <w:sz w:val="19"/>
                <w:szCs w:val="19"/>
              </w:rPr>
              <w:t>Comm.</w:t>
            </w:r>
          </w:p>
        </w:tc>
        <w:tc>
          <w:tcPr>
            <w:tcW w:w="990" w:type="dxa"/>
          </w:tcPr>
          <w:p w14:paraId="426F3CB0" w14:textId="4ED68D02" w:rsidR="00C93FE1" w:rsidRPr="00C133C9" w:rsidRDefault="00C93FE1" w:rsidP="00C93FE1">
            <w:pPr>
              <w:jc w:val="center"/>
              <w:rPr>
                <w:color w:val="000000"/>
                <w:sz w:val="19"/>
                <w:szCs w:val="19"/>
              </w:rPr>
            </w:pPr>
            <w:r w:rsidRPr="00C133C9">
              <w:rPr>
                <w:color w:val="000000"/>
                <w:sz w:val="19"/>
                <w:szCs w:val="19"/>
              </w:rPr>
              <w:t>x</w:t>
            </w:r>
          </w:p>
        </w:tc>
        <w:tc>
          <w:tcPr>
            <w:tcW w:w="910" w:type="dxa"/>
            <w:shd w:val="clear" w:color="auto" w:fill="auto"/>
            <w:noWrap/>
            <w:hideMark/>
          </w:tcPr>
          <w:p w14:paraId="4077FFB5" w14:textId="6265CBFC" w:rsidR="00C93FE1" w:rsidRPr="00C133C9" w:rsidRDefault="00C93FE1" w:rsidP="00C93FE1">
            <w:pPr>
              <w:jc w:val="center"/>
              <w:rPr>
                <w:color w:val="000000"/>
                <w:sz w:val="19"/>
                <w:szCs w:val="19"/>
              </w:rPr>
            </w:pPr>
            <w:r w:rsidRPr="00C133C9">
              <w:rPr>
                <w:color w:val="000000"/>
                <w:sz w:val="19"/>
                <w:szCs w:val="19"/>
              </w:rPr>
              <w:t>x</w:t>
            </w:r>
          </w:p>
        </w:tc>
      </w:tr>
      <w:tr w:rsidR="00C133C9" w:rsidRPr="00C93FE1" w14:paraId="034264F7" w14:textId="77777777" w:rsidTr="00C133C9">
        <w:trPr>
          <w:jc w:val="center"/>
        </w:trPr>
        <w:tc>
          <w:tcPr>
            <w:tcW w:w="1440" w:type="dxa"/>
            <w:shd w:val="clear" w:color="auto" w:fill="D9D9D9" w:themeFill="background1" w:themeFillShade="D9"/>
            <w:noWrap/>
            <w:hideMark/>
          </w:tcPr>
          <w:p w14:paraId="5E867FFA" w14:textId="5EB786B4" w:rsidR="00C93FE1" w:rsidRPr="00C133C9" w:rsidRDefault="00C93FE1" w:rsidP="00C93FE1">
            <w:pPr>
              <w:jc w:val="right"/>
              <w:rPr>
                <w:i/>
                <w:color w:val="000000"/>
                <w:sz w:val="19"/>
                <w:szCs w:val="19"/>
              </w:rPr>
            </w:pPr>
            <w:r w:rsidRPr="00C133C9">
              <w:rPr>
                <w:i/>
                <w:color w:val="000000"/>
                <w:sz w:val="19"/>
                <w:szCs w:val="19"/>
              </w:rPr>
              <w:t>West Virginia</w:t>
            </w:r>
          </w:p>
        </w:tc>
        <w:tc>
          <w:tcPr>
            <w:tcW w:w="1075" w:type="dxa"/>
            <w:shd w:val="clear" w:color="auto" w:fill="D9D9D9" w:themeFill="background1" w:themeFillShade="D9"/>
            <w:noWrap/>
            <w:hideMark/>
          </w:tcPr>
          <w:p w14:paraId="68E87010" w14:textId="3955758D" w:rsidR="00C93FE1" w:rsidRPr="00C133C9" w:rsidRDefault="00C93FE1" w:rsidP="00C93FE1">
            <w:pPr>
              <w:jc w:val="center"/>
              <w:rPr>
                <w:color w:val="000000"/>
                <w:sz w:val="19"/>
                <w:szCs w:val="19"/>
              </w:rPr>
            </w:pPr>
            <w:r w:rsidRPr="00C133C9">
              <w:rPr>
                <w:color w:val="000000"/>
                <w:sz w:val="19"/>
                <w:szCs w:val="19"/>
              </w:rPr>
              <w:t>1,793,716</w:t>
            </w:r>
          </w:p>
        </w:tc>
        <w:tc>
          <w:tcPr>
            <w:tcW w:w="720" w:type="dxa"/>
            <w:shd w:val="clear" w:color="auto" w:fill="D9D9D9" w:themeFill="background1" w:themeFillShade="D9"/>
            <w:noWrap/>
            <w:hideMark/>
          </w:tcPr>
          <w:p w14:paraId="381FF246" w14:textId="6981F3B4" w:rsidR="00C93FE1" w:rsidRPr="00C133C9" w:rsidRDefault="00C93FE1" w:rsidP="00C93FE1">
            <w:pPr>
              <w:jc w:val="center"/>
              <w:rPr>
                <w:color w:val="000000"/>
                <w:sz w:val="19"/>
                <w:szCs w:val="19"/>
              </w:rPr>
            </w:pPr>
            <w:r w:rsidRPr="00C133C9">
              <w:rPr>
                <w:color w:val="000000"/>
                <w:sz w:val="19"/>
                <w:szCs w:val="19"/>
              </w:rPr>
              <w:t>2</w:t>
            </w:r>
          </w:p>
        </w:tc>
        <w:tc>
          <w:tcPr>
            <w:tcW w:w="1080" w:type="dxa"/>
            <w:shd w:val="clear" w:color="auto" w:fill="D9D9D9" w:themeFill="background1" w:themeFillShade="D9"/>
            <w:noWrap/>
            <w:hideMark/>
          </w:tcPr>
          <w:p w14:paraId="3C9E46D0" w14:textId="7B6160A6"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1F0F7C2C" w14:textId="7735727A" w:rsidR="00C93FE1" w:rsidRPr="00C133C9" w:rsidRDefault="00C93FE1" w:rsidP="00C93FE1">
            <w:pPr>
              <w:jc w:val="center"/>
              <w:rPr>
                <w:color w:val="000000"/>
                <w:sz w:val="19"/>
                <w:szCs w:val="19"/>
              </w:rPr>
            </w:pPr>
            <w:r w:rsidRPr="00C133C9">
              <w:rPr>
                <w:color w:val="000000"/>
                <w:sz w:val="19"/>
                <w:szCs w:val="19"/>
              </w:rPr>
              <w:t>GOP</w:t>
            </w:r>
          </w:p>
        </w:tc>
        <w:tc>
          <w:tcPr>
            <w:tcW w:w="900" w:type="dxa"/>
            <w:shd w:val="clear" w:color="auto" w:fill="D9D9D9" w:themeFill="background1" w:themeFillShade="D9"/>
          </w:tcPr>
          <w:p w14:paraId="301B58F6" w14:textId="32691D3B" w:rsidR="00C93FE1" w:rsidRPr="00C133C9" w:rsidRDefault="00C93FE1" w:rsidP="00C93FE1">
            <w:pPr>
              <w:jc w:val="center"/>
              <w:rPr>
                <w:color w:val="000000"/>
                <w:sz w:val="19"/>
                <w:szCs w:val="19"/>
              </w:rPr>
            </w:pPr>
            <w:r w:rsidRPr="00C133C9">
              <w:rPr>
                <w:color w:val="000000"/>
                <w:sz w:val="19"/>
                <w:szCs w:val="19"/>
              </w:rPr>
              <w:t>L</w:t>
            </w:r>
          </w:p>
        </w:tc>
        <w:tc>
          <w:tcPr>
            <w:tcW w:w="990" w:type="dxa"/>
            <w:shd w:val="clear" w:color="auto" w:fill="D9D9D9" w:themeFill="background1" w:themeFillShade="D9"/>
          </w:tcPr>
          <w:p w14:paraId="243098F4" w14:textId="77CAD9AE" w:rsidR="00C93FE1" w:rsidRPr="00C133C9" w:rsidRDefault="00C93FE1" w:rsidP="00C93FE1">
            <w:pPr>
              <w:jc w:val="center"/>
              <w:rPr>
                <w:color w:val="000000"/>
                <w:sz w:val="19"/>
                <w:szCs w:val="19"/>
              </w:rPr>
            </w:pPr>
          </w:p>
        </w:tc>
        <w:tc>
          <w:tcPr>
            <w:tcW w:w="910" w:type="dxa"/>
            <w:shd w:val="clear" w:color="auto" w:fill="D9D9D9" w:themeFill="background1" w:themeFillShade="D9"/>
            <w:noWrap/>
            <w:hideMark/>
          </w:tcPr>
          <w:p w14:paraId="77689C55" w14:textId="77777777" w:rsidR="00C93FE1" w:rsidRPr="00C133C9" w:rsidRDefault="00C93FE1" w:rsidP="00C93FE1">
            <w:pPr>
              <w:jc w:val="center"/>
              <w:rPr>
                <w:color w:val="000000"/>
                <w:sz w:val="19"/>
                <w:szCs w:val="19"/>
              </w:rPr>
            </w:pPr>
          </w:p>
        </w:tc>
      </w:tr>
      <w:tr w:rsidR="00C93FE1" w:rsidRPr="00C93FE1" w14:paraId="1A409D34" w14:textId="77777777" w:rsidTr="00C133C9">
        <w:trPr>
          <w:jc w:val="center"/>
        </w:trPr>
        <w:tc>
          <w:tcPr>
            <w:tcW w:w="1440" w:type="dxa"/>
            <w:shd w:val="clear" w:color="auto" w:fill="auto"/>
            <w:noWrap/>
            <w:hideMark/>
          </w:tcPr>
          <w:p w14:paraId="2528036A" w14:textId="6BE3F286" w:rsidR="00C93FE1" w:rsidRPr="00C133C9" w:rsidRDefault="00C93FE1" w:rsidP="00C93FE1">
            <w:pPr>
              <w:jc w:val="right"/>
              <w:rPr>
                <w:i/>
                <w:color w:val="000000"/>
                <w:sz w:val="19"/>
                <w:szCs w:val="19"/>
              </w:rPr>
            </w:pPr>
            <w:r w:rsidRPr="00C133C9">
              <w:rPr>
                <w:i/>
                <w:color w:val="000000"/>
                <w:sz w:val="19"/>
                <w:szCs w:val="19"/>
              </w:rPr>
              <w:t>Wisconsin</w:t>
            </w:r>
          </w:p>
        </w:tc>
        <w:tc>
          <w:tcPr>
            <w:tcW w:w="1075" w:type="dxa"/>
            <w:shd w:val="clear" w:color="auto" w:fill="auto"/>
            <w:noWrap/>
            <w:hideMark/>
          </w:tcPr>
          <w:p w14:paraId="0B17CF62" w14:textId="686FC83B" w:rsidR="00C93FE1" w:rsidRPr="00C133C9" w:rsidRDefault="00C93FE1" w:rsidP="00C93FE1">
            <w:pPr>
              <w:jc w:val="center"/>
              <w:rPr>
                <w:color w:val="000000"/>
                <w:sz w:val="19"/>
                <w:szCs w:val="19"/>
              </w:rPr>
            </w:pPr>
            <w:r w:rsidRPr="00C133C9">
              <w:rPr>
                <w:color w:val="000000"/>
                <w:sz w:val="19"/>
                <w:szCs w:val="19"/>
              </w:rPr>
              <w:t>5,893,718</w:t>
            </w:r>
          </w:p>
        </w:tc>
        <w:tc>
          <w:tcPr>
            <w:tcW w:w="720" w:type="dxa"/>
            <w:shd w:val="clear" w:color="auto" w:fill="auto"/>
            <w:noWrap/>
            <w:hideMark/>
          </w:tcPr>
          <w:p w14:paraId="2B7B8CDD" w14:textId="6976BAEB" w:rsidR="00C93FE1" w:rsidRPr="00C133C9" w:rsidRDefault="00C93FE1" w:rsidP="00C93FE1">
            <w:pPr>
              <w:jc w:val="center"/>
              <w:rPr>
                <w:color w:val="000000"/>
                <w:sz w:val="19"/>
                <w:szCs w:val="19"/>
              </w:rPr>
            </w:pPr>
            <w:r w:rsidRPr="00C133C9">
              <w:rPr>
                <w:color w:val="000000"/>
                <w:sz w:val="19"/>
                <w:szCs w:val="19"/>
              </w:rPr>
              <w:t>8</w:t>
            </w:r>
          </w:p>
        </w:tc>
        <w:tc>
          <w:tcPr>
            <w:tcW w:w="1080" w:type="dxa"/>
            <w:shd w:val="clear" w:color="auto" w:fill="auto"/>
            <w:noWrap/>
            <w:hideMark/>
          </w:tcPr>
          <w:p w14:paraId="3DD7BED8" w14:textId="5BAEE85D"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auto"/>
            <w:noWrap/>
            <w:hideMark/>
          </w:tcPr>
          <w:p w14:paraId="18C14607" w14:textId="23FB912B" w:rsidR="00C93FE1" w:rsidRPr="00C133C9" w:rsidRDefault="00C93FE1" w:rsidP="00C93FE1">
            <w:pPr>
              <w:jc w:val="center"/>
              <w:rPr>
                <w:color w:val="000000"/>
                <w:sz w:val="19"/>
                <w:szCs w:val="19"/>
              </w:rPr>
            </w:pPr>
            <w:r w:rsidRPr="00C133C9">
              <w:rPr>
                <w:color w:val="000000"/>
                <w:sz w:val="19"/>
                <w:szCs w:val="19"/>
              </w:rPr>
              <w:t>SPLIT</w:t>
            </w:r>
          </w:p>
        </w:tc>
        <w:tc>
          <w:tcPr>
            <w:tcW w:w="900" w:type="dxa"/>
            <w:shd w:val="clear" w:color="auto" w:fill="auto"/>
          </w:tcPr>
          <w:p w14:paraId="49A8410D" w14:textId="75D20FAF" w:rsidR="00C93FE1" w:rsidRPr="00C133C9" w:rsidRDefault="00C93FE1" w:rsidP="00C93FE1">
            <w:pPr>
              <w:jc w:val="center"/>
              <w:rPr>
                <w:color w:val="000000"/>
                <w:sz w:val="19"/>
                <w:szCs w:val="19"/>
              </w:rPr>
            </w:pPr>
            <w:r w:rsidRPr="00C133C9">
              <w:rPr>
                <w:color w:val="000000"/>
                <w:sz w:val="19"/>
                <w:szCs w:val="19"/>
              </w:rPr>
              <w:t>Court</w:t>
            </w:r>
          </w:p>
        </w:tc>
        <w:tc>
          <w:tcPr>
            <w:tcW w:w="990" w:type="dxa"/>
            <w:shd w:val="clear" w:color="auto" w:fill="auto"/>
          </w:tcPr>
          <w:p w14:paraId="56D466A3" w14:textId="3C0DF214" w:rsidR="00C93FE1" w:rsidRPr="00C133C9" w:rsidRDefault="00C93FE1" w:rsidP="00C93FE1">
            <w:pPr>
              <w:jc w:val="center"/>
              <w:rPr>
                <w:color w:val="000000"/>
                <w:sz w:val="19"/>
                <w:szCs w:val="19"/>
              </w:rPr>
            </w:pPr>
          </w:p>
        </w:tc>
        <w:tc>
          <w:tcPr>
            <w:tcW w:w="910" w:type="dxa"/>
            <w:shd w:val="clear" w:color="auto" w:fill="auto"/>
            <w:noWrap/>
            <w:hideMark/>
          </w:tcPr>
          <w:p w14:paraId="2D727008" w14:textId="77777777" w:rsidR="00C93FE1" w:rsidRPr="00C133C9" w:rsidRDefault="00C93FE1" w:rsidP="00C93FE1">
            <w:pPr>
              <w:jc w:val="center"/>
              <w:rPr>
                <w:color w:val="000000"/>
                <w:sz w:val="19"/>
                <w:szCs w:val="19"/>
              </w:rPr>
            </w:pPr>
          </w:p>
        </w:tc>
      </w:tr>
      <w:tr w:rsidR="00C93FE1" w:rsidRPr="00C93FE1" w14:paraId="60764E96" w14:textId="77777777" w:rsidTr="00C133C9">
        <w:trPr>
          <w:jc w:val="center"/>
        </w:trPr>
        <w:tc>
          <w:tcPr>
            <w:tcW w:w="1440" w:type="dxa"/>
            <w:shd w:val="clear" w:color="auto" w:fill="auto"/>
            <w:noWrap/>
            <w:hideMark/>
          </w:tcPr>
          <w:p w14:paraId="3BDB9381" w14:textId="5544ADC6" w:rsidR="00C93FE1" w:rsidRPr="00C133C9" w:rsidRDefault="00C93FE1" w:rsidP="00C93FE1">
            <w:pPr>
              <w:jc w:val="right"/>
              <w:rPr>
                <w:i/>
                <w:color w:val="000000"/>
                <w:sz w:val="19"/>
                <w:szCs w:val="19"/>
              </w:rPr>
            </w:pPr>
            <w:r w:rsidRPr="00C133C9">
              <w:rPr>
                <w:i/>
                <w:color w:val="000000"/>
                <w:sz w:val="19"/>
                <w:szCs w:val="19"/>
              </w:rPr>
              <w:t>Wyoming</w:t>
            </w:r>
          </w:p>
        </w:tc>
        <w:tc>
          <w:tcPr>
            <w:tcW w:w="1075" w:type="dxa"/>
            <w:shd w:val="clear" w:color="auto" w:fill="auto"/>
            <w:noWrap/>
            <w:hideMark/>
          </w:tcPr>
          <w:p w14:paraId="71B69DDE" w14:textId="05A8BE98" w:rsidR="00C93FE1" w:rsidRPr="00C133C9" w:rsidRDefault="00C93FE1" w:rsidP="00C93FE1">
            <w:pPr>
              <w:jc w:val="center"/>
              <w:rPr>
                <w:color w:val="000000"/>
                <w:sz w:val="19"/>
                <w:szCs w:val="19"/>
              </w:rPr>
            </w:pPr>
            <w:r w:rsidRPr="00C133C9">
              <w:rPr>
                <w:color w:val="000000"/>
                <w:sz w:val="19"/>
                <w:szCs w:val="19"/>
              </w:rPr>
              <w:t>576,851</w:t>
            </w:r>
          </w:p>
        </w:tc>
        <w:tc>
          <w:tcPr>
            <w:tcW w:w="720" w:type="dxa"/>
            <w:shd w:val="clear" w:color="auto" w:fill="auto"/>
            <w:noWrap/>
            <w:hideMark/>
          </w:tcPr>
          <w:p w14:paraId="05D33DF8" w14:textId="00353D82" w:rsidR="00C93FE1" w:rsidRPr="00C133C9" w:rsidRDefault="00C93FE1" w:rsidP="00C93FE1">
            <w:pPr>
              <w:jc w:val="center"/>
              <w:rPr>
                <w:color w:val="000000"/>
                <w:sz w:val="19"/>
                <w:szCs w:val="19"/>
              </w:rPr>
            </w:pPr>
            <w:r w:rsidRPr="00C133C9">
              <w:rPr>
                <w:color w:val="000000"/>
                <w:sz w:val="19"/>
                <w:szCs w:val="19"/>
              </w:rPr>
              <w:t>1</w:t>
            </w:r>
          </w:p>
        </w:tc>
        <w:tc>
          <w:tcPr>
            <w:tcW w:w="1080" w:type="dxa"/>
            <w:shd w:val="clear" w:color="auto" w:fill="auto"/>
            <w:noWrap/>
            <w:hideMark/>
          </w:tcPr>
          <w:p w14:paraId="13FD115D" w14:textId="36CD4E36" w:rsidR="00C93FE1" w:rsidRPr="00C133C9" w:rsidRDefault="00C93FE1" w:rsidP="00C93FE1">
            <w:pPr>
              <w:jc w:val="center"/>
              <w:rPr>
                <w:color w:val="000000"/>
                <w:sz w:val="19"/>
                <w:szCs w:val="19"/>
              </w:rPr>
            </w:pPr>
            <w:r w:rsidRPr="00C133C9">
              <w:rPr>
                <w:color w:val="000000"/>
                <w:sz w:val="19"/>
                <w:szCs w:val="19"/>
              </w:rPr>
              <w:t>-</w:t>
            </w:r>
          </w:p>
        </w:tc>
        <w:tc>
          <w:tcPr>
            <w:tcW w:w="900" w:type="dxa"/>
            <w:shd w:val="clear" w:color="auto" w:fill="auto"/>
            <w:noWrap/>
            <w:hideMark/>
          </w:tcPr>
          <w:p w14:paraId="6E8FCE16" w14:textId="5A080490" w:rsidR="00C93FE1" w:rsidRPr="00C133C9" w:rsidRDefault="00C93FE1" w:rsidP="00C93FE1">
            <w:pPr>
              <w:jc w:val="center"/>
              <w:rPr>
                <w:color w:val="000000"/>
                <w:sz w:val="19"/>
                <w:szCs w:val="19"/>
              </w:rPr>
            </w:pPr>
            <w:r w:rsidRPr="00C133C9">
              <w:rPr>
                <w:color w:val="000000"/>
                <w:sz w:val="19"/>
                <w:szCs w:val="19"/>
              </w:rPr>
              <w:t>-</w:t>
            </w:r>
          </w:p>
        </w:tc>
        <w:tc>
          <w:tcPr>
            <w:tcW w:w="900" w:type="dxa"/>
            <w:shd w:val="clear" w:color="auto" w:fill="auto"/>
          </w:tcPr>
          <w:p w14:paraId="1DE20FC4" w14:textId="29644CA3" w:rsidR="00C93FE1" w:rsidRPr="00C133C9" w:rsidRDefault="00C93FE1" w:rsidP="00C93FE1">
            <w:pPr>
              <w:jc w:val="center"/>
              <w:rPr>
                <w:color w:val="000000"/>
                <w:sz w:val="19"/>
                <w:szCs w:val="19"/>
              </w:rPr>
            </w:pPr>
            <w:r w:rsidRPr="00C133C9">
              <w:rPr>
                <w:color w:val="000000"/>
                <w:sz w:val="19"/>
                <w:szCs w:val="19"/>
              </w:rPr>
              <w:t>-</w:t>
            </w:r>
          </w:p>
        </w:tc>
        <w:tc>
          <w:tcPr>
            <w:tcW w:w="990" w:type="dxa"/>
          </w:tcPr>
          <w:p w14:paraId="048389BB" w14:textId="7E0CCB7E" w:rsidR="00C93FE1" w:rsidRPr="00C133C9" w:rsidRDefault="00C93FE1" w:rsidP="00C93FE1">
            <w:pPr>
              <w:jc w:val="center"/>
              <w:rPr>
                <w:color w:val="000000"/>
                <w:sz w:val="19"/>
                <w:szCs w:val="19"/>
              </w:rPr>
            </w:pPr>
          </w:p>
        </w:tc>
        <w:tc>
          <w:tcPr>
            <w:tcW w:w="910" w:type="dxa"/>
            <w:shd w:val="clear" w:color="auto" w:fill="auto"/>
            <w:noWrap/>
            <w:hideMark/>
          </w:tcPr>
          <w:p w14:paraId="45476EE6" w14:textId="50B9AFBA" w:rsidR="00C93FE1" w:rsidRPr="00C133C9" w:rsidRDefault="00C93FE1" w:rsidP="00C93FE1">
            <w:pPr>
              <w:jc w:val="center"/>
              <w:rPr>
                <w:color w:val="000000"/>
                <w:sz w:val="19"/>
                <w:szCs w:val="19"/>
              </w:rPr>
            </w:pPr>
            <w:r w:rsidRPr="00C133C9">
              <w:rPr>
                <w:color w:val="000000"/>
                <w:sz w:val="19"/>
                <w:szCs w:val="19"/>
              </w:rPr>
              <w:t>x</w:t>
            </w:r>
          </w:p>
        </w:tc>
      </w:tr>
    </w:tbl>
    <w:p w14:paraId="7D2AE1AD" w14:textId="472601A8" w:rsidR="00414F57" w:rsidRDefault="00414F57" w:rsidP="00212B79">
      <w:pPr>
        <w:pStyle w:val="BodyText"/>
      </w:pPr>
      <w:r w:rsidRPr="00C93FE1">
        <w:t>NOTE: States we identify as meeting the conditions for the potential enactment of a gerrymander are shown highlighted. Primary control of the process: L=Legislature, C=Commission, C(P)=Political Commission, C(L)=Commission with Legislative Backup, -=One district. Who Drew the Lines: L=Legislature, Comm.=Commission, Court=Federal or State Court.</w:t>
      </w:r>
    </w:p>
    <w:p w14:paraId="56961B3B" w14:textId="77777777" w:rsidR="00C133C9" w:rsidRPr="00C93FE1" w:rsidRDefault="00C133C9" w:rsidP="00212B79">
      <w:pPr>
        <w:pStyle w:val="BodyText"/>
      </w:pPr>
    </w:p>
    <w:p w14:paraId="71209C09" w14:textId="40012171" w:rsidR="00414F57" w:rsidRDefault="00414F57" w:rsidP="00212B79">
      <w:pPr>
        <w:pStyle w:val="BodyText"/>
      </w:pPr>
      <w:r w:rsidRPr="00FB61B1">
        <w:rPr>
          <w:bCs/>
        </w:rPr>
        <w:fldChar w:fldCharType="begin"/>
      </w:r>
      <w:r w:rsidRPr="00F912CF">
        <w:rPr>
          <w:bCs/>
        </w:rPr>
        <w:instrText xml:space="preserve"> REF _Ref123137422 \h  \* MERGEFORMAT </w:instrText>
      </w:r>
      <w:r w:rsidRPr="00FB61B1">
        <w:rPr>
          <w:bCs/>
        </w:rPr>
      </w:r>
      <w:r w:rsidRPr="00FB61B1">
        <w:rPr>
          <w:bCs/>
        </w:rPr>
        <w:fldChar w:fldCharType="separate"/>
      </w:r>
      <w:r>
        <w:t xml:space="preserve">Table </w:t>
      </w:r>
      <w:r>
        <w:rPr>
          <w:noProof/>
        </w:rPr>
        <w:t>1</w:t>
      </w:r>
      <w:r w:rsidRPr="00FB61B1">
        <w:rPr>
          <w:bCs/>
        </w:rPr>
        <w:fldChar w:fldCharType="end"/>
      </w:r>
      <w:r>
        <w:rPr>
          <w:bCs/>
        </w:rPr>
        <w:t xml:space="preserve"> h</w:t>
      </w:r>
      <w:r w:rsidRPr="005D2141">
        <w:rPr>
          <w:bCs/>
        </w:rPr>
        <w:t>ighlight</w:t>
      </w:r>
      <w:r>
        <w:rPr>
          <w:bCs/>
        </w:rPr>
        <w:t>s</w:t>
      </w:r>
      <w:r w:rsidRPr="005D2141">
        <w:rPr>
          <w:bCs/>
        </w:rPr>
        <w:t xml:space="preserve"> </w:t>
      </w:r>
      <w:r>
        <w:rPr>
          <w:bCs/>
        </w:rPr>
        <w:t>the</w:t>
      </w:r>
      <w:r>
        <w:t xml:space="preserve"> twenty-nine states that meet the normal conditions for enacting a partisan gerrymander. Those are the states in which the control over Congressional redistricting resides in the state legislature (or political commission), and one party controls all aspects of the process (aside from judicial oversight), and the state was apportioned at least two districts. For the moment</w:t>
      </w:r>
      <w:r w:rsidRPr="00F912CF">
        <w:t>,</w:t>
      </w:r>
      <w:r>
        <w:t xml:space="preserve"> we ignore whether there is state law that prohibits gerrymandering since it is possible that the legislature would simply ignore the law when selecting a plan. Some states are included even when there is no potential for gerrymandering to occur, such as situations where the state’s political composition is so dominated by one party that no matter how the districts are drawn, the majority party cannot possibly gain additional seats (e.g., Massachusetts, West Virginia).</w:t>
      </w:r>
      <w:r w:rsidRPr="0078695B">
        <w:rPr>
          <w:rStyle w:val="FootnoteReference"/>
        </w:rPr>
        <w:footnoteReference w:id="134"/>
      </w:r>
      <w:r>
        <w:t xml:space="preserve"> Additionally, we have left off commission drawn plans, which means we exclude states where tie-breaking decisions on otherwise split commissions can lead to potentially biased plans (e.g., Arizona, New Jersey). This table also neglects the possibility that a court could enact a plan that is potentially dilutive (e.g., Minnesota, Wisconsin). Later, in </w:t>
      </w:r>
      <w:r>
        <w:fldChar w:fldCharType="begin"/>
      </w:r>
      <w:r>
        <w:instrText xml:space="preserve"> REF _Ref123166113 \h  \* MERGEFORMAT </w:instrText>
      </w:r>
      <w:r>
        <w:fldChar w:fldCharType="separate"/>
      </w:r>
      <w:r w:rsidRPr="0080356A">
        <w:t xml:space="preserve">Table </w:t>
      </w:r>
      <w:r>
        <w:rPr>
          <w:noProof/>
        </w:rPr>
        <w:t>4</w:t>
      </w:r>
      <w:r>
        <w:fldChar w:fldCharType="end"/>
      </w:r>
      <w:r>
        <w:t>, we will focus on a different subset of states where claims that a plan was political (and racial) gerrymanders were made.</w:t>
      </w:r>
      <w:r>
        <w:rPr>
          <w:rStyle w:val="FootnoteReference"/>
        </w:rPr>
        <w:footnoteReference w:id="135"/>
      </w:r>
    </w:p>
    <w:p w14:paraId="0B0EFE95" w14:textId="77777777" w:rsidR="00414F57" w:rsidRDefault="00414F57" w:rsidP="00212B79">
      <w:pPr>
        <w:pStyle w:val="BodyText"/>
      </w:pPr>
      <w:r w:rsidRPr="00FB61B1">
        <w:fldChar w:fldCharType="begin"/>
      </w:r>
      <w:r w:rsidRPr="00F912CF">
        <w:instrText xml:space="preserve"> REF _Ref123163956 \h  \* MERGEFORMAT </w:instrText>
      </w:r>
      <w:r w:rsidRPr="00FB61B1">
        <w:fldChar w:fldCharType="separate"/>
      </w:r>
      <w:r>
        <w:t xml:space="preserve">Table </w:t>
      </w:r>
      <w:r>
        <w:rPr>
          <w:noProof/>
        </w:rPr>
        <w:t>2</w:t>
      </w:r>
      <w:r w:rsidRPr="00FB61B1">
        <w:fldChar w:fldCharType="end"/>
      </w:r>
      <w:r>
        <w:t xml:space="preserve"> summarizes</w:t>
      </w:r>
      <w:r w:rsidRPr="002F64E0">
        <w:t xml:space="preserve"> the potential effects of party control at the aggregate level.</w:t>
      </w:r>
      <w:bookmarkStart w:id="20" w:name="_Ref119667110"/>
      <w:bookmarkStart w:id="21" w:name="_Ref119667104"/>
    </w:p>
    <w:p w14:paraId="5949509A" w14:textId="77777777" w:rsidR="00414F57" w:rsidRPr="002F64E0" w:rsidRDefault="00414F57" w:rsidP="00212B79">
      <w:pPr>
        <w:pStyle w:val="BodyText"/>
      </w:pPr>
    </w:p>
    <w:p w14:paraId="6CA5FFCE" w14:textId="77777777" w:rsidR="00414F57" w:rsidRDefault="00414F57" w:rsidP="00212B79">
      <w:pPr>
        <w:pStyle w:val="BodyText"/>
      </w:pPr>
      <w:bookmarkStart w:id="22" w:name="_Ref123163956"/>
      <w:bookmarkEnd w:id="20"/>
      <w:r w:rsidRPr="00F26BBA">
        <w:rPr>
          <w:i/>
          <w:iCs/>
        </w:rPr>
        <w:t xml:space="preserve">Table </w:t>
      </w:r>
      <w:r w:rsidRPr="00F26BBA">
        <w:rPr>
          <w:i/>
          <w:iCs/>
        </w:rPr>
        <w:fldChar w:fldCharType="begin"/>
      </w:r>
      <w:r w:rsidRPr="00F26BBA">
        <w:rPr>
          <w:i/>
          <w:iCs/>
        </w:rPr>
        <w:instrText xml:space="preserve"> SEQ Table \* ARABIC </w:instrText>
      </w:r>
      <w:r w:rsidRPr="00F26BBA">
        <w:rPr>
          <w:i/>
          <w:iCs/>
        </w:rPr>
        <w:fldChar w:fldCharType="separate"/>
      </w:r>
      <w:r w:rsidRPr="00F26BBA">
        <w:rPr>
          <w:i/>
          <w:iCs/>
          <w:noProof/>
        </w:rPr>
        <w:t>2</w:t>
      </w:r>
      <w:r w:rsidRPr="00F26BBA">
        <w:rPr>
          <w:i/>
          <w:iCs/>
          <w:noProof/>
        </w:rPr>
        <w:fldChar w:fldCharType="end"/>
      </w:r>
      <w:bookmarkEnd w:id="22"/>
      <w:r>
        <w:t xml:space="preserve">. </w:t>
      </w:r>
      <w:r w:rsidRPr="002A68C2">
        <w:t>Party Control over Redistricting in 2010 and 2020</w:t>
      </w:r>
      <w:bookmarkEnd w:id="21"/>
    </w:p>
    <w:tbl>
      <w:tblPr>
        <w:tblW w:w="5000" w:type="pct"/>
        <w:jc w:val="center"/>
        <w:tblBorders>
          <w:top w:val="single" w:sz="8" w:space="0" w:color="auto"/>
          <w:left w:val="single" w:sz="8" w:space="0" w:color="auto"/>
          <w:bottom w:val="single" w:sz="8" w:space="0" w:color="auto"/>
          <w:right w:val="single" w:sz="8" w:space="0" w:color="auto"/>
          <w:insideH w:val="single" w:sz="6" w:space="0" w:color="auto"/>
          <w:insideV w:val="single" w:sz="6" w:space="0" w:color="auto"/>
        </w:tblBorders>
        <w:tblLook w:val="04A0" w:firstRow="1" w:lastRow="0" w:firstColumn="1" w:lastColumn="0" w:noHBand="0" w:noVBand="1"/>
      </w:tblPr>
      <w:tblGrid>
        <w:gridCol w:w="1343"/>
        <w:gridCol w:w="1343"/>
        <w:gridCol w:w="1688"/>
        <w:gridCol w:w="1343"/>
        <w:gridCol w:w="1343"/>
      </w:tblGrid>
      <w:tr w:rsidR="00414F57" w:rsidRPr="00282E09" w14:paraId="2D7A3C6A" w14:textId="77777777" w:rsidTr="00F21E77">
        <w:trPr>
          <w:jc w:val="center"/>
        </w:trPr>
        <w:tc>
          <w:tcPr>
            <w:tcW w:w="1300" w:type="dxa"/>
            <w:shd w:val="clear" w:color="auto" w:fill="auto"/>
            <w:noWrap/>
            <w:vAlign w:val="center"/>
            <w:hideMark/>
          </w:tcPr>
          <w:p w14:paraId="37537633" w14:textId="77777777" w:rsidR="00414F57" w:rsidRPr="005503EC" w:rsidRDefault="00414F57" w:rsidP="00C93FE1">
            <w:pPr>
              <w:rPr>
                <w:b/>
                <w:bCs/>
                <w:sz w:val="19"/>
                <w:szCs w:val="19"/>
              </w:rPr>
            </w:pPr>
            <w:r w:rsidRPr="005503EC">
              <w:rPr>
                <w:b/>
                <w:bCs/>
                <w:sz w:val="19"/>
                <w:szCs w:val="19"/>
              </w:rPr>
              <w:t>Party Control</w:t>
            </w:r>
          </w:p>
        </w:tc>
        <w:tc>
          <w:tcPr>
            <w:tcW w:w="1300" w:type="dxa"/>
            <w:shd w:val="clear" w:color="auto" w:fill="auto"/>
            <w:noWrap/>
            <w:vAlign w:val="center"/>
            <w:hideMark/>
          </w:tcPr>
          <w:p w14:paraId="17EA5FD1" w14:textId="77777777" w:rsidR="00414F57" w:rsidRPr="005503EC" w:rsidRDefault="00414F57" w:rsidP="00C93FE1">
            <w:pPr>
              <w:rPr>
                <w:b/>
                <w:bCs/>
                <w:sz w:val="19"/>
                <w:szCs w:val="19"/>
              </w:rPr>
            </w:pPr>
            <w:r w:rsidRPr="005503EC">
              <w:rPr>
                <w:b/>
                <w:bCs/>
                <w:sz w:val="19"/>
                <w:szCs w:val="19"/>
              </w:rPr>
              <w:t>Single Seat</w:t>
            </w:r>
          </w:p>
        </w:tc>
        <w:tc>
          <w:tcPr>
            <w:tcW w:w="1578" w:type="dxa"/>
            <w:shd w:val="clear" w:color="auto" w:fill="auto"/>
            <w:noWrap/>
            <w:vAlign w:val="center"/>
            <w:hideMark/>
          </w:tcPr>
          <w:p w14:paraId="156A8DE0" w14:textId="77777777" w:rsidR="00414F57" w:rsidRPr="005503EC" w:rsidRDefault="00414F57" w:rsidP="00C93FE1">
            <w:pPr>
              <w:rPr>
                <w:b/>
                <w:bCs/>
                <w:sz w:val="19"/>
                <w:szCs w:val="19"/>
              </w:rPr>
            </w:pPr>
            <w:r w:rsidRPr="005503EC">
              <w:rPr>
                <w:b/>
                <w:bCs/>
                <w:sz w:val="19"/>
                <w:szCs w:val="19"/>
              </w:rPr>
              <w:t>Split/Commission</w:t>
            </w:r>
          </w:p>
        </w:tc>
        <w:tc>
          <w:tcPr>
            <w:tcW w:w="1300" w:type="dxa"/>
            <w:shd w:val="clear" w:color="auto" w:fill="auto"/>
            <w:noWrap/>
            <w:vAlign w:val="center"/>
            <w:hideMark/>
          </w:tcPr>
          <w:p w14:paraId="33D17FA6" w14:textId="77777777" w:rsidR="00414F57" w:rsidRPr="005503EC" w:rsidRDefault="00414F57" w:rsidP="00C93FE1">
            <w:pPr>
              <w:rPr>
                <w:b/>
                <w:bCs/>
                <w:sz w:val="19"/>
                <w:szCs w:val="19"/>
              </w:rPr>
            </w:pPr>
            <w:r w:rsidRPr="005503EC">
              <w:rPr>
                <w:b/>
                <w:bCs/>
                <w:sz w:val="19"/>
                <w:szCs w:val="19"/>
              </w:rPr>
              <w:t>Republican</w:t>
            </w:r>
          </w:p>
        </w:tc>
        <w:tc>
          <w:tcPr>
            <w:tcW w:w="1300" w:type="dxa"/>
            <w:shd w:val="clear" w:color="auto" w:fill="auto"/>
            <w:noWrap/>
            <w:vAlign w:val="center"/>
            <w:hideMark/>
          </w:tcPr>
          <w:p w14:paraId="071AE2C4" w14:textId="77777777" w:rsidR="00414F57" w:rsidRPr="005503EC" w:rsidRDefault="00414F57" w:rsidP="00C93FE1">
            <w:pPr>
              <w:rPr>
                <w:b/>
                <w:bCs/>
                <w:sz w:val="19"/>
                <w:szCs w:val="19"/>
              </w:rPr>
            </w:pPr>
            <w:r w:rsidRPr="005503EC">
              <w:rPr>
                <w:b/>
                <w:bCs/>
                <w:sz w:val="19"/>
                <w:szCs w:val="19"/>
              </w:rPr>
              <w:t>Democratic</w:t>
            </w:r>
          </w:p>
        </w:tc>
      </w:tr>
      <w:tr w:rsidR="00414F57" w:rsidRPr="00282E09" w14:paraId="13073975" w14:textId="77777777" w:rsidTr="00F21E77">
        <w:trPr>
          <w:jc w:val="center"/>
        </w:trPr>
        <w:tc>
          <w:tcPr>
            <w:tcW w:w="1300" w:type="dxa"/>
            <w:shd w:val="clear" w:color="auto" w:fill="auto"/>
            <w:noWrap/>
            <w:vAlign w:val="bottom"/>
            <w:hideMark/>
          </w:tcPr>
          <w:p w14:paraId="456C85B9" w14:textId="77777777" w:rsidR="00414F57" w:rsidRPr="005503EC" w:rsidRDefault="00414F57" w:rsidP="00C93FE1">
            <w:pPr>
              <w:rPr>
                <w:b/>
                <w:color w:val="000000"/>
                <w:sz w:val="19"/>
                <w:szCs w:val="19"/>
              </w:rPr>
            </w:pPr>
            <w:r w:rsidRPr="005503EC">
              <w:rPr>
                <w:b/>
                <w:color w:val="000000"/>
                <w:sz w:val="19"/>
                <w:szCs w:val="19"/>
              </w:rPr>
              <w:t>2010</w:t>
            </w:r>
          </w:p>
        </w:tc>
        <w:tc>
          <w:tcPr>
            <w:tcW w:w="1300" w:type="dxa"/>
            <w:shd w:val="clear" w:color="auto" w:fill="auto"/>
            <w:noWrap/>
            <w:vAlign w:val="bottom"/>
            <w:hideMark/>
          </w:tcPr>
          <w:p w14:paraId="6F52F487" w14:textId="77777777" w:rsidR="00414F57" w:rsidRPr="005503EC" w:rsidRDefault="00414F57" w:rsidP="00C93FE1">
            <w:pPr>
              <w:rPr>
                <w:color w:val="000000"/>
                <w:sz w:val="19"/>
                <w:szCs w:val="19"/>
              </w:rPr>
            </w:pPr>
            <w:r w:rsidRPr="005503EC">
              <w:rPr>
                <w:color w:val="000000"/>
                <w:sz w:val="19"/>
                <w:szCs w:val="19"/>
              </w:rPr>
              <w:t>7 (7)</w:t>
            </w:r>
          </w:p>
        </w:tc>
        <w:tc>
          <w:tcPr>
            <w:tcW w:w="1578" w:type="dxa"/>
            <w:shd w:val="clear" w:color="auto" w:fill="auto"/>
            <w:noWrap/>
            <w:vAlign w:val="bottom"/>
            <w:hideMark/>
          </w:tcPr>
          <w:p w14:paraId="5C7BD594" w14:textId="77777777" w:rsidR="00414F57" w:rsidRPr="005503EC" w:rsidRDefault="00414F57" w:rsidP="00C93FE1">
            <w:pPr>
              <w:rPr>
                <w:color w:val="000000"/>
                <w:sz w:val="19"/>
                <w:szCs w:val="19"/>
              </w:rPr>
            </w:pPr>
            <w:r w:rsidRPr="005503EC">
              <w:rPr>
                <w:color w:val="000000"/>
                <w:sz w:val="19"/>
                <w:szCs w:val="19"/>
              </w:rPr>
              <w:t>19 (173)</w:t>
            </w:r>
          </w:p>
        </w:tc>
        <w:tc>
          <w:tcPr>
            <w:tcW w:w="1300" w:type="dxa"/>
            <w:shd w:val="clear" w:color="auto" w:fill="auto"/>
            <w:noWrap/>
            <w:vAlign w:val="bottom"/>
            <w:hideMark/>
          </w:tcPr>
          <w:p w14:paraId="15BD7665" w14:textId="77777777" w:rsidR="00414F57" w:rsidRPr="005503EC" w:rsidRDefault="00414F57" w:rsidP="00C93FE1">
            <w:pPr>
              <w:rPr>
                <w:color w:val="000000"/>
                <w:sz w:val="19"/>
                <w:szCs w:val="19"/>
              </w:rPr>
            </w:pPr>
            <w:r w:rsidRPr="005503EC">
              <w:rPr>
                <w:color w:val="000000"/>
                <w:sz w:val="19"/>
                <w:szCs w:val="19"/>
              </w:rPr>
              <w:t>18 (206)</w:t>
            </w:r>
          </w:p>
        </w:tc>
        <w:tc>
          <w:tcPr>
            <w:tcW w:w="1300" w:type="dxa"/>
            <w:shd w:val="clear" w:color="auto" w:fill="auto"/>
            <w:noWrap/>
            <w:vAlign w:val="bottom"/>
            <w:hideMark/>
          </w:tcPr>
          <w:p w14:paraId="2073BC30" w14:textId="77777777" w:rsidR="00414F57" w:rsidRPr="005503EC" w:rsidRDefault="00414F57" w:rsidP="00C93FE1">
            <w:pPr>
              <w:rPr>
                <w:color w:val="000000"/>
                <w:sz w:val="19"/>
                <w:szCs w:val="19"/>
              </w:rPr>
            </w:pPr>
            <w:r w:rsidRPr="005503EC">
              <w:rPr>
                <w:color w:val="000000"/>
                <w:sz w:val="19"/>
                <w:szCs w:val="19"/>
              </w:rPr>
              <w:t>6 (44)</w:t>
            </w:r>
          </w:p>
        </w:tc>
      </w:tr>
      <w:tr w:rsidR="00414F57" w:rsidRPr="00282E09" w14:paraId="101480B5" w14:textId="77777777" w:rsidTr="00F21E77">
        <w:trPr>
          <w:jc w:val="center"/>
        </w:trPr>
        <w:tc>
          <w:tcPr>
            <w:tcW w:w="1300" w:type="dxa"/>
            <w:shd w:val="clear" w:color="auto" w:fill="auto"/>
            <w:noWrap/>
            <w:vAlign w:val="bottom"/>
            <w:hideMark/>
          </w:tcPr>
          <w:p w14:paraId="173403F0" w14:textId="77777777" w:rsidR="00414F57" w:rsidRPr="005503EC" w:rsidRDefault="00414F57" w:rsidP="00C93FE1">
            <w:pPr>
              <w:rPr>
                <w:b/>
                <w:color w:val="000000"/>
                <w:sz w:val="19"/>
                <w:szCs w:val="19"/>
              </w:rPr>
            </w:pPr>
            <w:r w:rsidRPr="005503EC">
              <w:rPr>
                <w:b/>
                <w:color w:val="000000"/>
                <w:sz w:val="19"/>
                <w:szCs w:val="19"/>
              </w:rPr>
              <w:t>2020</w:t>
            </w:r>
          </w:p>
        </w:tc>
        <w:tc>
          <w:tcPr>
            <w:tcW w:w="1300" w:type="dxa"/>
            <w:shd w:val="clear" w:color="auto" w:fill="auto"/>
            <w:noWrap/>
            <w:vAlign w:val="bottom"/>
            <w:hideMark/>
          </w:tcPr>
          <w:p w14:paraId="4187DE23" w14:textId="77777777" w:rsidR="00414F57" w:rsidRPr="005503EC" w:rsidRDefault="00414F57" w:rsidP="00C93FE1">
            <w:pPr>
              <w:rPr>
                <w:color w:val="000000"/>
                <w:sz w:val="19"/>
                <w:szCs w:val="19"/>
              </w:rPr>
            </w:pPr>
            <w:r w:rsidRPr="005503EC">
              <w:rPr>
                <w:color w:val="000000"/>
                <w:sz w:val="19"/>
                <w:szCs w:val="19"/>
              </w:rPr>
              <w:t>6 (6)</w:t>
            </w:r>
          </w:p>
        </w:tc>
        <w:tc>
          <w:tcPr>
            <w:tcW w:w="1578" w:type="dxa"/>
            <w:shd w:val="clear" w:color="auto" w:fill="auto"/>
            <w:noWrap/>
            <w:vAlign w:val="bottom"/>
            <w:hideMark/>
          </w:tcPr>
          <w:p w14:paraId="1461B74A" w14:textId="77777777" w:rsidR="00414F57" w:rsidRPr="005503EC" w:rsidRDefault="00414F57" w:rsidP="00C93FE1">
            <w:pPr>
              <w:rPr>
                <w:color w:val="000000"/>
                <w:sz w:val="19"/>
                <w:szCs w:val="19"/>
              </w:rPr>
            </w:pPr>
            <w:r w:rsidRPr="005503EC">
              <w:rPr>
                <w:color w:val="000000"/>
                <w:sz w:val="19"/>
                <w:szCs w:val="19"/>
              </w:rPr>
              <w:t>17 (171)</w:t>
            </w:r>
          </w:p>
        </w:tc>
        <w:tc>
          <w:tcPr>
            <w:tcW w:w="1300" w:type="dxa"/>
            <w:shd w:val="clear" w:color="auto" w:fill="auto"/>
            <w:noWrap/>
            <w:vAlign w:val="bottom"/>
            <w:hideMark/>
          </w:tcPr>
          <w:p w14:paraId="03C14BCE" w14:textId="77777777" w:rsidR="00414F57" w:rsidRPr="005503EC" w:rsidRDefault="00414F57" w:rsidP="00C93FE1">
            <w:pPr>
              <w:rPr>
                <w:color w:val="000000"/>
                <w:sz w:val="19"/>
                <w:szCs w:val="19"/>
              </w:rPr>
            </w:pPr>
            <w:r w:rsidRPr="005503EC">
              <w:rPr>
                <w:color w:val="000000"/>
                <w:sz w:val="19"/>
                <w:szCs w:val="19"/>
              </w:rPr>
              <w:t>19 (183)</w:t>
            </w:r>
          </w:p>
        </w:tc>
        <w:tc>
          <w:tcPr>
            <w:tcW w:w="1300" w:type="dxa"/>
            <w:shd w:val="clear" w:color="auto" w:fill="auto"/>
            <w:noWrap/>
            <w:vAlign w:val="bottom"/>
            <w:hideMark/>
          </w:tcPr>
          <w:p w14:paraId="2985E0F9" w14:textId="77777777" w:rsidR="00414F57" w:rsidRPr="005503EC" w:rsidRDefault="00414F57" w:rsidP="00C93FE1">
            <w:pPr>
              <w:rPr>
                <w:color w:val="000000"/>
                <w:sz w:val="19"/>
                <w:szCs w:val="19"/>
              </w:rPr>
            </w:pPr>
            <w:r w:rsidRPr="005503EC">
              <w:rPr>
                <w:color w:val="000000"/>
                <w:sz w:val="19"/>
                <w:szCs w:val="19"/>
              </w:rPr>
              <w:t>8 (75)</w:t>
            </w:r>
          </w:p>
        </w:tc>
      </w:tr>
    </w:tbl>
    <w:p w14:paraId="7D9A67D5" w14:textId="77777777" w:rsidR="00414F57" w:rsidRPr="007E3A13" w:rsidRDefault="00414F57" w:rsidP="00212B79">
      <w:pPr>
        <w:pStyle w:val="BodyText"/>
      </w:pPr>
      <w:r w:rsidRPr="00550B2D">
        <w:t>N</w:t>
      </w:r>
      <w:r>
        <w:t>OTE</w:t>
      </w:r>
      <w:r w:rsidRPr="00550B2D">
        <w:t xml:space="preserve">: Totals calculated by determining which institution had control over the process. </w:t>
      </w:r>
      <w:r>
        <w:t xml:space="preserve"> </w:t>
      </w:r>
      <w:r w:rsidRPr="007A2F5F">
        <w:rPr>
          <w:bCs/>
        </w:rPr>
        <w:t>We take party control in 2020 to be found in legislatures that</w:t>
      </w:r>
      <w:r w:rsidRPr="002474A2">
        <w:rPr>
          <w:b/>
        </w:rPr>
        <w:t xml:space="preserve"> </w:t>
      </w:r>
      <w:r w:rsidRPr="00550B2D">
        <w:t>have supermajorities that create veto</w:t>
      </w:r>
      <w:r w:rsidRPr="00F912CF">
        <w:t>-</w:t>
      </w:r>
      <w:r w:rsidRPr="00550B2D">
        <w:t>proof majorities (Maryland, Massachusetts) or when commissions can be superseded by the Legislature (Ohio, New York).</w:t>
      </w:r>
      <w:r w:rsidRPr="0078695B">
        <w:rPr>
          <w:rStyle w:val="FootnoteReference"/>
        </w:rPr>
        <w:footnoteReference w:id="136"/>
      </w:r>
    </w:p>
    <w:p w14:paraId="278E4C8B" w14:textId="77777777" w:rsidR="00414F57" w:rsidRDefault="00414F57" w:rsidP="00212B79">
      <w:pPr>
        <w:pStyle w:val="BodyText"/>
      </w:pPr>
    </w:p>
    <w:p w14:paraId="191B3535" w14:textId="77777777" w:rsidR="00414F57" w:rsidRDefault="00414F57" w:rsidP="00212B79">
      <w:pPr>
        <w:pStyle w:val="BodyText"/>
      </w:pPr>
      <w:r>
        <w:t xml:space="preserve">What we see is that for the 2020 cycle, the Democrats controlled the process in just eight states. In those eight states, there is a total of seventy-five districts.  This was an increase from forty-four in the previous decade. Republicans had control in the other nineteen states.  Here, there are 189 districts.  This is a decrease from the 206 districts of the previous decade. </w:t>
      </w:r>
    </w:p>
    <w:p w14:paraId="43D4FB62" w14:textId="77777777" w:rsidR="00414F57" w:rsidRPr="00282E09" w:rsidRDefault="00414F57" w:rsidP="00212B79">
      <w:pPr>
        <w:pStyle w:val="BodyText"/>
      </w:pPr>
      <w:r w:rsidRPr="006373AC">
        <w:t>Critical for understanding the 2020 cycle is to notice that both the total number of states where the process was controlled by just one party increased and the number of congressional seats allocated under one</w:t>
      </w:r>
      <w:r w:rsidRPr="00F912CF">
        <w:t>-</w:t>
      </w:r>
      <w:r w:rsidRPr="006373AC">
        <w:t>party control increased, but the relative advantage of Republicans declined</w:t>
      </w:r>
      <w:r>
        <w:t xml:space="preserve">.  </w:t>
      </w:r>
      <w:r w:rsidRPr="006373AC">
        <w:t xml:space="preserve">Republicans </w:t>
      </w:r>
      <w:r>
        <w:t xml:space="preserve">gained a state under </w:t>
      </w:r>
      <w:r w:rsidRPr="006373AC">
        <w:t>ful</w:t>
      </w:r>
      <w:r>
        <w:t>l party</w:t>
      </w:r>
      <w:r w:rsidRPr="006373AC">
        <w:t xml:space="preserve"> control</w:t>
      </w:r>
      <w:r>
        <w:t xml:space="preserve"> between 2010 and 2020, but Democrats gained two states.</w:t>
      </w:r>
      <w:r w:rsidRPr="0078695B">
        <w:rPr>
          <w:rStyle w:val="FootnoteReference"/>
        </w:rPr>
        <w:footnoteReference w:id="137"/>
      </w:r>
      <w:r>
        <w:t xml:space="preserve">  More importantly</w:t>
      </w:r>
      <w:r w:rsidRPr="006373AC">
        <w:t>, the</w:t>
      </w:r>
      <w:r>
        <w:t xml:space="preserve"> states in which the Democrats controlled the process changed, e.g., gaining control in large state New York, and losing control in small state West Virginia.</w:t>
      </w:r>
      <w:r w:rsidRPr="0078695B">
        <w:rPr>
          <w:rStyle w:val="FootnoteReference"/>
        </w:rPr>
        <w:footnoteReference w:id="138"/>
      </w:r>
    </w:p>
    <w:p w14:paraId="533FC4BF" w14:textId="5866AD47" w:rsidR="008D703D" w:rsidRDefault="008D703D" w:rsidP="00212B79">
      <w:pPr>
        <w:pStyle w:val="Heading2"/>
      </w:pPr>
      <w:r>
        <w:t>Comparing Outcomes in Congressional Districts Before and After Redistricting</w:t>
      </w:r>
    </w:p>
    <w:p w14:paraId="25205746" w14:textId="77777777" w:rsidR="00D625DD" w:rsidRDefault="00D625DD" w:rsidP="00212B79">
      <w:pPr>
        <w:pStyle w:val="BodyText"/>
      </w:pPr>
      <w:r>
        <w:t>First</w:t>
      </w:r>
      <w:r w:rsidRPr="009E2F11">
        <w:t>,</w:t>
      </w:r>
      <w:r w:rsidRPr="002474A2">
        <w:t xml:space="preserve"> we must</w:t>
      </w:r>
      <w:r>
        <w:t xml:space="preserve"> </w:t>
      </w:r>
      <w:r w:rsidRPr="002474A2">
        <w:t xml:space="preserve">recognize that the total number of districts in each state </w:t>
      </w:r>
      <w:r w:rsidRPr="00F912CF">
        <w:t>was</w:t>
      </w:r>
      <w:r w:rsidRPr="002474A2">
        <w:t xml:space="preserve"> affected by apportionment.</w:t>
      </w:r>
      <w:r>
        <w:t xml:space="preserve"> </w:t>
      </w:r>
      <w:r w:rsidRPr="002474A2">
        <w:t>Texas led the country with relative population gain between 2010 and 2020 and gained two seats in the House of Representatives.</w:t>
      </w:r>
      <w:r>
        <w:t xml:space="preserve"> </w:t>
      </w:r>
      <w:r w:rsidRPr="002474A2">
        <w:t>Montana added a second seat, and Florida, North Carolina, Oregon, and Colorado all added another seat.</w:t>
      </w:r>
      <w:r>
        <w:t xml:space="preserve"> </w:t>
      </w:r>
      <w:r w:rsidRPr="002474A2">
        <w:t>California, New York, Illinois, Michigan, Ohio, Pennsylvania, and West Virginia all lost one seat.</w:t>
      </w:r>
      <w:r w:rsidRPr="0078695B">
        <w:rPr>
          <w:rStyle w:val="FootnoteReference"/>
        </w:rPr>
        <w:footnoteReference w:id="139"/>
      </w:r>
      <w:r>
        <w:rPr>
          <w:sz w:val="22"/>
          <w:szCs w:val="22"/>
        </w:rPr>
        <w:t xml:space="preserve"> </w:t>
      </w:r>
    </w:p>
    <w:p w14:paraId="64C0E95A" w14:textId="77777777" w:rsidR="00D625DD" w:rsidRPr="00790D65" w:rsidRDefault="00D625DD" w:rsidP="00212B79">
      <w:pPr>
        <w:pStyle w:val="BodyText"/>
        <w:rPr>
          <w:szCs w:val="22"/>
        </w:rPr>
      </w:pPr>
      <w:r>
        <w:t>A simple calculation can be made to help determine the independent effect of apportionment and redistricting on the balance of power in the U.S House</w:t>
      </w:r>
      <w:r w:rsidRPr="00790D65">
        <w:t>.</w:t>
      </w:r>
      <w:r>
        <w:t xml:space="preserve"> </w:t>
      </w:r>
      <w:r w:rsidRPr="00790D65">
        <w:t>We can look at how many congressional districts a national candidate</w:t>
      </w:r>
      <w:r>
        <w:t xml:space="preserve"> — </w:t>
      </w:r>
      <w:r w:rsidRPr="00790D65">
        <w:t>here</w:t>
      </w:r>
      <w:r w:rsidRPr="00F912CF">
        <w:t>,</w:t>
      </w:r>
      <w:r w:rsidRPr="00790D65">
        <w:t xml:space="preserve"> President Biden ca. 2020</w:t>
      </w:r>
      <w:r>
        <w:t xml:space="preserve"> </w:t>
      </w:r>
      <w:r w:rsidRPr="008C2EA2">
        <w:t>—</w:t>
      </w:r>
      <w:r w:rsidRPr="00790D65">
        <w:t xml:space="preserve"> did win under one set of maps and compare those results to Biden’s 2020 votes projected into the 2022 districts.</w:t>
      </w:r>
      <w:r w:rsidRPr="000A7806">
        <w:rPr>
          <w:rStyle w:val="FootnoteReference"/>
        </w:rPr>
        <w:t xml:space="preserve"> </w:t>
      </w:r>
      <w:r w:rsidRPr="00790D65">
        <w:rPr>
          <w:szCs w:val="22"/>
        </w:rPr>
        <w:t>This simple analysis leaves aside very important considerations that would affect who wins in specific districts, such as incumbency effects, candidate quality, and the effect of campaigns.</w:t>
      </w:r>
      <w:r>
        <w:rPr>
          <w:szCs w:val="22"/>
        </w:rPr>
        <w:t xml:space="preserve">  </w:t>
      </w:r>
      <w:r w:rsidRPr="00790D65">
        <w:rPr>
          <w:szCs w:val="22"/>
        </w:rPr>
        <w:t xml:space="preserve">But the benefit of this apples-to-apples comparison is that it shows, using the </w:t>
      </w:r>
      <w:r w:rsidRPr="00FB52C4">
        <w:t>same</w:t>
      </w:r>
      <w:r w:rsidRPr="00790D65">
        <w:rPr>
          <w:szCs w:val="22"/>
        </w:rPr>
        <w:t xml:space="preserve"> nationwide election, the difference between the old and new lines.</w:t>
      </w:r>
    </w:p>
    <w:p w14:paraId="57C50220" w14:textId="77777777" w:rsidR="00D625DD" w:rsidRPr="002C4796" w:rsidRDefault="00D625DD" w:rsidP="00212B79">
      <w:pPr>
        <w:pStyle w:val="BodyText"/>
        <w:rPr>
          <w:bCs/>
        </w:rPr>
      </w:pPr>
      <w:r>
        <w:t xml:space="preserve">Using the congressional district lines </w:t>
      </w:r>
      <w:r w:rsidRPr="001F319C">
        <w:rPr>
          <w:bCs/>
        </w:rPr>
        <w:t>from 2020,</w:t>
      </w:r>
      <w:r>
        <w:t xml:space="preserve"> </w:t>
      </w:r>
      <w:r w:rsidRPr="001F319C">
        <w:t>Donald Trump carried 210 districts</w:t>
      </w:r>
      <w:r w:rsidRPr="00F912CF">
        <w:t>,</w:t>
      </w:r>
      <w:r w:rsidRPr="001F319C">
        <w:t xml:space="preserve"> and Joe Biden carried the other 225.</w:t>
      </w:r>
      <w:r w:rsidRPr="0078695B">
        <w:rPr>
          <w:rStyle w:val="FootnoteReference"/>
        </w:rPr>
        <w:footnoteReference w:id="140"/>
      </w:r>
      <w:r>
        <w:t xml:space="preserve">  </w:t>
      </w:r>
      <w:r w:rsidRPr="001F319C">
        <w:t>Un</w:t>
      </w:r>
      <w:r>
        <w:t xml:space="preserve">der the district lines drawn for use in the 2022 election, which includes the apportionment changes above, Trump would have carried </w:t>
      </w:r>
      <w:r w:rsidRPr="002A77A1">
        <w:t>209 districts and</w:t>
      </w:r>
      <w:r>
        <w:t xml:space="preserve"> Biden 226.</w:t>
      </w:r>
      <w:r w:rsidRPr="0078695B">
        <w:rPr>
          <w:rStyle w:val="FootnoteReference"/>
        </w:rPr>
        <w:footnoteReference w:id="141"/>
      </w:r>
      <w:r>
        <w:t xml:space="preserve">  Only </w:t>
      </w:r>
      <w:r w:rsidRPr="007F4A42">
        <w:rPr>
          <w:u w:val="single"/>
        </w:rPr>
        <w:t>one</w:t>
      </w:r>
      <w:r>
        <w:t xml:space="preserve"> seat would have changed party based solely on these changes.</w:t>
      </w:r>
      <w:r w:rsidRPr="0078695B">
        <w:rPr>
          <w:rStyle w:val="FootnoteReference"/>
        </w:rPr>
        <w:footnoteReference w:id="142"/>
      </w:r>
      <w:r>
        <w:t xml:space="preserve">  That seat benefited the Democrats.  </w:t>
      </w:r>
      <w:r w:rsidRPr="002C4796">
        <w:rPr>
          <w:bCs/>
        </w:rPr>
        <w:t>Thus, redistricting and apportionment itself did not have a large effect on the outcomes in Congress as judged by projecting 2020 presidential results into the new districts.</w:t>
      </w:r>
    </w:p>
    <w:p w14:paraId="3BEF7D10" w14:textId="77777777" w:rsidR="00D625DD" w:rsidRPr="002C4796" w:rsidRDefault="00D625DD" w:rsidP="00212B79">
      <w:pPr>
        <w:pStyle w:val="BodyText"/>
      </w:pPr>
      <w:r w:rsidRPr="001F0BCD">
        <w:t>However</w:t>
      </w:r>
      <w:r w:rsidRPr="002C4796">
        <w:t xml:space="preserve">, </w:t>
      </w:r>
      <w:r w:rsidRPr="001F0BCD">
        <w:t xml:space="preserve">the 2020 presidential contests </w:t>
      </w:r>
      <w:r w:rsidRPr="002C4796">
        <w:t>were only partly predictive of what happened in 2020 at the congressional level</w:t>
      </w:r>
      <w:r>
        <w:t xml:space="preserve">.  The differences between the 2020 presidential election and the 2022 midterm election are even more apparent </w:t>
      </w:r>
      <w:r w:rsidRPr="002C4796">
        <w:t xml:space="preserve">because there was a midterm tide toward the Republicans in </w:t>
      </w:r>
      <w:r>
        <w:t>some</w:t>
      </w:r>
      <w:r w:rsidRPr="002C4796">
        <w:t xml:space="preserve"> states</w:t>
      </w:r>
      <w:r>
        <w:t xml:space="preserve"> and toward Democrats in other states</w:t>
      </w:r>
      <w:r w:rsidRPr="002C4796">
        <w:t>.</w:t>
      </w:r>
      <w:r w:rsidRPr="0078695B">
        <w:rPr>
          <w:rStyle w:val="FootnoteReference"/>
        </w:rPr>
        <w:footnoteReference w:id="143"/>
      </w:r>
      <w:r>
        <w:t xml:space="preserve">  </w:t>
      </w:r>
      <w:r w:rsidRPr="002C4796">
        <w:t>Nonetheless, the net aggregate combined effects of redistricting and apportionment on partisan outcomes were largely a wash.</w:t>
      </w:r>
      <w:r w:rsidRPr="00F7134C">
        <w:rPr>
          <w:rStyle w:val="FootnoteReference"/>
        </w:rPr>
        <w:t xml:space="preserve"> </w:t>
      </w:r>
      <w:r w:rsidRPr="0078695B">
        <w:rPr>
          <w:rStyle w:val="FootnoteReference"/>
        </w:rPr>
        <w:footnoteReference w:id="144"/>
      </w:r>
    </w:p>
    <w:p w14:paraId="6D9D96D1" w14:textId="77777777" w:rsidR="00D625DD" w:rsidRDefault="00D625DD" w:rsidP="00212B79">
      <w:pPr>
        <w:pStyle w:val="BodyText"/>
      </w:pPr>
      <w:r w:rsidRPr="002C4796">
        <w:t>If we fine-tune the analysis to the state level, a more nuanced picture emerges from our projections.</w:t>
      </w:r>
      <w:r>
        <w:t xml:space="preserve">  </w:t>
      </w:r>
      <w:r w:rsidRPr="002C4796">
        <w:t xml:space="preserve">Trump gained one additional seat in each of Georgia, Missouri, Montana, and Tennessee. In Texas, three Trump seats were added. </w:t>
      </w:r>
      <w:r>
        <w:t xml:space="preserve"> </w:t>
      </w:r>
      <w:r w:rsidRPr="002C4796">
        <w:t>In Florida, Trump gained a plurality</w:t>
      </w:r>
      <w:r>
        <w:t xml:space="preserve"> in five additional districts.  Biden added to his tally in several states, including one seat in each of Colorado, Michigan, New </w:t>
      </w:r>
      <w:r w:rsidRPr="00507AB8">
        <w:t>Jersey, New Mexico, New York, and Oregon.</w:t>
      </w:r>
      <w:r>
        <w:t xml:space="preserve">  </w:t>
      </w:r>
      <w:r w:rsidRPr="00507AB8">
        <w:t>He also would have added two seats in Illinois and North Carolina using the projected presidential results.</w:t>
      </w:r>
      <w:r w:rsidRPr="0078695B">
        <w:rPr>
          <w:rStyle w:val="FootnoteReference"/>
        </w:rPr>
        <w:footnoteReference w:id="145"/>
      </w:r>
      <w:r w:rsidRPr="002474A2">
        <w:rPr>
          <w:b/>
        </w:rPr>
        <w:t xml:space="preserve"> </w:t>
      </w:r>
    </w:p>
    <w:p w14:paraId="1FCE5E19" w14:textId="38AAB960" w:rsidR="000D4B59" w:rsidRDefault="00D625DD" w:rsidP="00212B79">
      <w:pPr>
        <w:pStyle w:val="BodyText"/>
      </w:pPr>
      <w:r w:rsidRPr="00FB61B1">
        <w:fldChar w:fldCharType="begin"/>
      </w:r>
      <w:r w:rsidRPr="00F912CF">
        <w:instrText xml:space="preserve"> REF _Ref123165901 \h  \* MERGEFORMAT </w:instrText>
      </w:r>
      <w:r w:rsidRPr="00FB61B1">
        <w:fldChar w:fldCharType="separate"/>
      </w:r>
      <w:r>
        <w:t xml:space="preserve">Table </w:t>
      </w:r>
      <w:r>
        <w:rPr>
          <w:noProof/>
        </w:rPr>
        <w:t>3</w:t>
      </w:r>
      <w:r w:rsidRPr="00FB61B1">
        <w:fldChar w:fldCharType="end"/>
      </w:r>
      <w:r>
        <w:t xml:space="preserve"> shows this data.  We show only the states in which there was a change in the number of districts won by Trump/Biden because of the new maps. The column labeled “Total Number of Districts” shows the change in seats resulting from apportionment.  The district totals for the “OLD MAPS” are actual results for the 2020 presidential election, and the totals for the “NEW MAPS” are the results of the 2020 election projected into the districts used in the 2022 election.  S</w:t>
      </w:r>
      <w:r w:rsidRPr="007A51D4">
        <w:t xml:space="preserve">tate courts in several states </w:t>
      </w:r>
      <w:r w:rsidRPr="00F912CF">
        <w:t>ha</w:t>
      </w:r>
      <w:r>
        <w:t>d</w:t>
      </w:r>
      <w:r w:rsidRPr="00F912CF">
        <w:t xml:space="preserve"> </w:t>
      </w:r>
      <w:r>
        <w:t xml:space="preserve">already acted </w:t>
      </w:r>
      <w:r w:rsidRPr="007A51D4">
        <w:t>to strike down plans as gerrymanders</w:t>
      </w:r>
      <w:r>
        <w:t xml:space="preserve"> and replace them with court-drawn plans</w:t>
      </w:r>
      <w:r w:rsidRPr="007A51D4">
        <w:t>.</w:t>
      </w:r>
      <w:commentRangeStart w:id="23"/>
      <w:r w:rsidRPr="0078695B">
        <w:rPr>
          <w:rStyle w:val="FootnoteReference"/>
        </w:rPr>
        <w:footnoteReference w:id="146"/>
      </w:r>
      <w:commentRangeEnd w:id="23"/>
      <w:r>
        <w:rPr>
          <w:rStyle w:val="CommentReference"/>
        </w:rPr>
        <w:commentReference w:id="23"/>
      </w:r>
      <w:r>
        <w:t xml:space="preserve">  </w:t>
      </w:r>
      <w:r w:rsidRPr="007A51D4">
        <w:t xml:space="preserve">Thus, </w:t>
      </w:r>
      <w:r>
        <w:t xml:space="preserve">we </w:t>
      </w:r>
      <w:r w:rsidRPr="007A51D4">
        <w:t xml:space="preserve">use this simple analysis </w:t>
      </w:r>
      <w:r>
        <w:t>to make</w:t>
      </w:r>
      <w:r w:rsidRPr="007A51D4">
        <w:t xml:space="preserve"> comparisons between actual outcomes in 2020 and projected outcomes in 2022.</w:t>
      </w:r>
      <w:r w:rsidRPr="0078695B">
        <w:rPr>
          <w:rStyle w:val="FootnoteReference"/>
        </w:rPr>
        <w:footnoteReference w:id="147"/>
      </w:r>
    </w:p>
    <w:p w14:paraId="54902365" w14:textId="4CA0E31D" w:rsidR="000D4B59" w:rsidRDefault="000D4B59" w:rsidP="000D4B59">
      <w:pPr>
        <w:widowControl/>
      </w:pPr>
      <w:r>
        <w:br w:type="page"/>
      </w:r>
    </w:p>
    <w:p w14:paraId="478E57B3" w14:textId="77777777" w:rsidR="000D4B59" w:rsidRDefault="000D4B59" w:rsidP="00212B79">
      <w:pPr>
        <w:pStyle w:val="BodyText"/>
      </w:pPr>
      <w:bookmarkStart w:id="24" w:name="_Ref123165901"/>
      <w:bookmarkStart w:id="25" w:name="_Ref123137150"/>
      <w:r w:rsidRPr="000D4B59">
        <w:rPr>
          <w:i/>
          <w:iCs/>
        </w:rPr>
        <w:t xml:space="preserve">Table </w:t>
      </w:r>
      <w:r w:rsidRPr="000D4B59">
        <w:rPr>
          <w:i/>
          <w:iCs/>
        </w:rPr>
        <w:fldChar w:fldCharType="begin"/>
      </w:r>
      <w:r w:rsidRPr="000D4B59">
        <w:rPr>
          <w:i/>
          <w:iCs/>
        </w:rPr>
        <w:instrText xml:space="preserve"> SEQ Table \* ARABIC </w:instrText>
      </w:r>
      <w:r w:rsidRPr="000D4B59">
        <w:rPr>
          <w:i/>
          <w:iCs/>
        </w:rPr>
        <w:fldChar w:fldCharType="separate"/>
      </w:r>
      <w:r w:rsidRPr="000D4B59">
        <w:rPr>
          <w:i/>
          <w:iCs/>
          <w:noProof/>
        </w:rPr>
        <w:t>3</w:t>
      </w:r>
      <w:r w:rsidRPr="000D4B59">
        <w:rPr>
          <w:i/>
          <w:iCs/>
          <w:noProof/>
        </w:rPr>
        <w:fldChar w:fldCharType="end"/>
      </w:r>
      <w:bookmarkEnd w:id="24"/>
      <w:r w:rsidRPr="000D4B59">
        <w:rPr>
          <w:i/>
          <w:iCs/>
        </w:rPr>
        <w:t>.</w:t>
      </w:r>
      <w:r>
        <w:t xml:space="preserve"> </w:t>
      </w:r>
      <w:r w:rsidRPr="002A68C2">
        <w:t>Change in Congressional Districts by Party</w:t>
      </w:r>
      <w:r>
        <w:t xml:space="preserve"> Using Projected or Actual 2020 Presidential Votes</w:t>
      </w:r>
      <w:bookmarkEnd w:id="25"/>
    </w:p>
    <w:p w14:paraId="3E067768" w14:textId="302A646F" w:rsidR="000D4B59" w:rsidRDefault="000D4B59" w:rsidP="000D4B59">
      <w:pPr>
        <w:widowControl/>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9"/>
        <w:gridCol w:w="956"/>
        <w:gridCol w:w="956"/>
        <w:gridCol w:w="956"/>
        <w:gridCol w:w="956"/>
        <w:gridCol w:w="956"/>
        <w:gridCol w:w="956"/>
      </w:tblGrid>
      <w:tr w:rsidR="000D4B59" w:rsidRPr="00F8621C" w14:paraId="541D9B0C" w14:textId="77777777" w:rsidTr="005B1794">
        <w:trPr>
          <w:jc w:val="center"/>
        </w:trPr>
        <w:tc>
          <w:tcPr>
            <w:tcW w:w="1860" w:type="dxa"/>
            <w:tcBorders>
              <w:top w:val="nil"/>
              <w:left w:val="nil"/>
            </w:tcBorders>
            <w:shd w:val="clear" w:color="auto" w:fill="auto"/>
            <w:noWrap/>
            <w:vAlign w:val="center"/>
            <w:hideMark/>
          </w:tcPr>
          <w:p w14:paraId="3AC74ADD" w14:textId="77777777" w:rsidR="000D4B59" w:rsidRPr="00B82F6C" w:rsidRDefault="000D4B59" w:rsidP="005B1794">
            <w:pPr>
              <w:widowControl/>
              <w:spacing w:line="480" w:lineRule="auto"/>
              <w:jc w:val="right"/>
              <w:rPr>
                <w:i/>
                <w:sz w:val="18"/>
              </w:rPr>
            </w:pPr>
          </w:p>
        </w:tc>
        <w:tc>
          <w:tcPr>
            <w:tcW w:w="3900" w:type="dxa"/>
            <w:gridSpan w:val="3"/>
            <w:tcBorders>
              <w:right w:val="single" w:sz="36" w:space="0" w:color="auto"/>
            </w:tcBorders>
            <w:shd w:val="clear" w:color="auto" w:fill="auto"/>
            <w:noWrap/>
            <w:vAlign w:val="center"/>
            <w:hideMark/>
          </w:tcPr>
          <w:p w14:paraId="0A8FDC27" w14:textId="77777777" w:rsidR="000D4B59" w:rsidRPr="000D4B59" w:rsidRDefault="000D4B59" w:rsidP="005B1794">
            <w:pPr>
              <w:widowControl/>
              <w:jc w:val="center"/>
              <w:rPr>
                <w:b/>
                <w:sz w:val="18"/>
              </w:rPr>
            </w:pPr>
            <w:r w:rsidRPr="000D4B59">
              <w:rPr>
                <w:b/>
                <w:sz w:val="18"/>
              </w:rPr>
              <w:t>OLD MAPS</w:t>
            </w:r>
          </w:p>
        </w:tc>
        <w:tc>
          <w:tcPr>
            <w:tcW w:w="3900" w:type="dxa"/>
            <w:gridSpan w:val="3"/>
            <w:tcBorders>
              <w:left w:val="single" w:sz="36" w:space="0" w:color="auto"/>
            </w:tcBorders>
            <w:shd w:val="clear" w:color="auto" w:fill="auto"/>
            <w:noWrap/>
            <w:vAlign w:val="center"/>
            <w:hideMark/>
          </w:tcPr>
          <w:p w14:paraId="4BFD6BCE" w14:textId="77777777" w:rsidR="000D4B59" w:rsidRPr="000D4B59" w:rsidRDefault="000D4B59" w:rsidP="005B1794">
            <w:pPr>
              <w:widowControl/>
              <w:jc w:val="center"/>
              <w:rPr>
                <w:b/>
                <w:sz w:val="18"/>
              </w:rPr>
            </w:pPr>
            <w:r w:rsidRPr="000D4B59">
              <w:rPr>
                <w:b/>
                <w:sz w:val="18"/>
              </w:rPr>
              <w:t>NEW MAPS</w:t>
            </w:r>
          </w:p>
        </w:tc>
      </w:tr>
      <w:tr w:rsidR="000D4B59" w:rsidRPr="00F8621C" w14:paraId="431A8521" w14:textId="77777777" w:rsidTr="005B1794">
        <w:trPr>
          <w:jc w:val="center"/>
        </w:trPr>
        <w:tc>
          <w:tcPr>
            <w:tcW w:w="1860" w:type="dxa"/>
            <w:shd w:val="clear" w:color="auto" w:fill="auto"/>
            <w:vAlign w:val="center"/>
            <w:hideMark/>
          </w:tcPr>
          <w:p w14:paraId="0ED1F3B4" w14:textId="77777777" w:rsidR="000D4B59" w:rsidRPr="000D4B59" w:rsidRDefault="000D4B59" w:rsidP="005B1794">
            <w:pPr>
              <w:widowControl/>
              <w:spacing w:line="480" w:lineRule="auto"/>
              <w:jc w:val="right"/>
              <w:rPr>
                <w:b/>
                <w:sz w:val="18"/>
              </w:rPr>
            </w:pPr>
            <w:r w:rsidRPr="000D4B59">
              <w:rPr>
                <w:b/>
                <w:sz w:val="18"/>
              </w:rPr>
              <w:t>State</w:t>
            </w:r>
          </w:p>
        </w:tc>
        <w:tc>
          <w:tcPr>
            <w:tcW w:w="1300" w:type="dxa"/>
            <w:shd w:val="clear" w:color="auto" w:fill="auto"/>
            <w:vAlign w:val="center"/>
            <w:hideMark/>
          </w:tcPr>
          <w:p w14:paraId="277EF9CA" w14:textId="77777777" w:rsidR="000D4B59" w:rsidRPr="000D4B59" w:rsidRDefault="000D4B59" w:rsidP="005B1794">
            <w:pPr>
              <w:widowControl/>
              <w:spacing w:line="480" w:lineRule="auto"/>
              <w:jc w:val="center"/>
              <w:rPr>
                <w:b/>
                <w:sz w:val="18"/>
              </w:rPr>
            </w:pPr>
            <w:r w:rsidRPr="000D4B59">
              <w:rPr>
                <w:b/>
                <w:sz w:val="18"/>
              </w:rPr>
              <w:t>Total Number of Districts</w:t>
            </w:r>
          </w:p>
        </w:tc>
        <w:tc>
          <w:tcPr>
            <w:tcW w:w="1300" w:type="dxa"/>
            <w:shd w:val="clear" w:color="auto" w:fill="auto"/>
            <w:vAlign w:val="center"/>
            <w:hideMark/>
          </w:tcPr>
          <w:p w14:paraId="4D41731A" w14:textId="77777777" w:rsidR="000D4B59" w:rsidRPr="000D4B59" w:rsidRDefault="000D4B59" w:rsidP="005B1794">
            <w:pPr>
              <w:widowControl/>
              <w:spacing w:line="480" w:lineRule="auto"/>
              <w:jc w:val="center"/>
              <w:rPr>
                <w:b/>
                <w:sz w:val="18"/>
              </w:rPr>
            </w:pPr>
            <w:r w:rsidRPr="000D4B59">
              <w:rPr>
                <w:b/>
                <w:sz w:val="18"/>
              </w:rPr>
              <w:t>Biden 2020 Districts</w:t>
            </w:r>
          </w:p>
        </w:tc>
        <w:tc>
          <w:tcPr>
            <w:tcW w:w="1300" w:type="dxa"/>
            <w:tcBorders>
              <w:right w:val="single" w:sz="36" w:space="0" w:color="auto"/>
            </w:tcBorders>
            <w:shd w:val="clear" w:color="auto" w:fill="auto"/>
            <w:vAlign w:val="center"/>
            <w:hideMark/>
          </w:tcPr>
          <w:p w14:paraId="62E9998A" w14:textId="77777777" w:rsidR="000D4B59" w:rsidRPr="000D4B59" w:rsidRDefault="000D4B59" w:rsidP="005B1794">
            <w:pPr>
              <w:widowControl/>
              <w:spacing w:line="480" w:lineRule="auto"/>
              <w:jc w:val="center"/>
              <w:rPr>
                <w:b/>
                <w:sz w:val="18"/>
              </w:rPr>
            </w:pPr>
            <w:r w:rsidRPr="000D4B59">
              <w:rPr>
                <w:b/>
                <w:sz w:val="18"/>
              </w:rPr>
              <w:t>Trump 2020 Districts</w:t>
            </w:r>
          </w:p>
        </w:tc>
        <w:tc>
          <w:tcPr>
            <w:tcW w:w="1300" w:type="dxa"/>
            <w:tcBorders>
              <w:left w:val="single" w:sz="36" w:space="0" w:color="auto"/>
            </w:tcBorders>
            <w:shd w:val="clear" w:color="auto" w:fill="auto"/>
            <w:vAlign w:val="center"/>
            <w:hideMark/>
          </w:tcPr>
          <w:p w14:paraId="36B42EF5" w14:textId="77777777" w:rsidR="000D4B59" w:rsidRPr="000D4B59" w:rsidRDefault="000D4B59" w:rsidP="005B1794">
            <w:pPr>
              <w:widowControl/>
              <w:spacing w:line="480" w:lineRule="auto"/>
              <w:jc w:val="center"/>
              <w:rPr>
                <w:b/>
                <w:sz w:val="18"/>
              </w:rPr>
            </w:pPr>
            <w:r w:rsidRPr="000D4B59">
              <w:rPr>
                <w:b/>
                <w:sz w:val="18"/>
              </w:rPr>
              <w:t>Total Number of Districts</w:t>
            </w:r>
          </w:p>
        </w:tc>
        <w:tc>
          <w:tcPr>
            <w:tcW w:w="1300" w:type="dxa"/>
            <w:shd w:val="clear" w:color="auto" w:fill="auto"/>
            <w:vAlign w:val="center"/>
            <w:hideMark/>
          </w:tcPr>
          <w:p w14:paraId="397A2F17" w14:textId="77777777" w:rsidR="000D4B59" w:rsidRPr="000D4B59" w:rsidRDefault="000D4B59" w:rsidP="005B1794">
            <w:pPr>
              <w:widowControl/>
              <w:spacing w:line="480" w:lineRule="auto"/>
              <w:jc w:val="center"/>
              <w:rPr>
                <w:b/>
                <w:sz w:val="18"/>
              </w:rPr>
            </w:pPr>
            <w:r w:rsidRPr="000D4B59">
              <w:rPr>
                <w:b/>
                <w:sz w:val="18"/>
              </w:rPr>
              <w:t>Biden 2020 Districts</w:t>
            </w:r>
          </w:p>
        </w:tc>
        <w:tc>
          <w:tcPr>
            <w:tcW w:w="1300" w:type="dxa"/>
            <w:shd w:val="clear" w:color="auto" w:fill="auto"/>
            <w:vAlign w:val="center"/>
            <w:hideMark/>
          </w:tcPr>
          <w:p w14:paraId="1F6D6724" w14:textId="77777777" w:rsidR="000D4B59" w:rsidRPr="000D4B59" w:rsidRDefault="000D4B59" w:rsidP="005B1794">
            <w:pPr>
              <w:widowControl/>
              <w:spacing w:line="480" w:lineRule="auto"/>
              <w:jc w:val="center"/>
              <w:rPr>
                <w:b/>
                <w:sz w:val="18"/>
              </w:rPr>
            </w:pPr>
            <w:r w:rsidRPr="000D4B59">
              <w:rPr>
                <w:b/>
                <w:sz w:val="18"/>
              </w:rPr>
              <w:t>Trump 2020 Districts</w:t>
            </w:r>
          </w:p>
        </w:tc>
      </w:tr>
      <w:tr w:rsidR="000D4B59" w:rsidRPr="00F8621C" w14:paraId="7F80B04B" w14:textId="77777777" w:rsidTr="005B1794">
        <w:trPr>
          <w:jc w:val="center"/>
        </w:trPr>
        <w:tc>
          <w:tcPr>
            <w:tcW w:w="1860" w:type="dxa"/>
            <w:shd w:val="clear" w:color="auto" w:fill="auto"/>
            <w:noWrap/>
            <w:vAlign w:val="center"/>
            <w:hideMark/>
          </w:tcPr>
          <w:p w14:paraId="6B720D8A" w14:textId="77777777" w:rsidR="000D4B59" w:rsidRPr="00B82F6C" w:rsidRDefault="000D4B59" w:rsidP="005B1794">
            <w:pPr>
              <w:widowControl/>
              <w:spacing w:line="480" w:lineRule="auto"/>
              <w:jc w:val="right"/>
              <w:rPr>
                <w:i/>
                <w:color w:val="000000"/>
                <w:sz w:val="18"/>
              </w:rPr>
            </w:pPr>
            <w:r w:rsidRPr="00B82F6C">
              <w:rPr>
                <w:i/>
                <w:color w:val="000000"/>
                <w:sz w:val="18"/>
              </w:rPr>
              <w:t>California</w:t>
            </w:r>
          </w:p>
        </w:tc>
        <w:tc>
          <w:tcPr>
            <w:tcW w:w="1300" w:type="dxa"/>
            <w:shd w:val="clear" w:color="auto" w:fill="auto"/>
            <w:noWrap/>
            <w:vAlign w:val="center"/>
            <w:hideMark/>
          </w:tcPr>
          <w:p w14:paraId="117E5D13"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53</w:t>
            </w:r>
          </w:p>
        </w:tc>
        <w:tc>
          <w:tcPr>
            <w:tcW w:w="1300" w:type="dxa"/>
            <w:shd w:val="clear" w:color="000000" w:fill="D9D9D9"/>
            <w:noWrap/>
            <w:vAlign w:val="center"/>
            <w:hideMark/>
          </w:tcPr>
          <w:p w14:paraId="37C551C8"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46</w:t>
            </w:r>
          </w:p>
        </w:tc>
        <w:tc>
          <w:tcPr>
            <w:tcW w:w="1300" w:type="dxa"/>
            <w:tcBorders>
              <w:right w:val="single" w:sz="36" w:space="0" w:color="auto"/>
            </w:tcBorders>
            <w:shd w:val="clear" w:color="auto" w:fill="auto"/>
            <w:noWrap/>
            <w:vAlign w:val="center"/>
            <w:hideMark/>
          </w:tcPr>
          <w:p w14:paraId="27DF421F"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7</w:t>
            </w:r>
          </w:p>
        </w:tc>
        <w:tc>
          <w:tcPr>
            <w:tcW w:w="1300" w:type="dxa"/>
            <w:tcBorders>
              <w:left w:val="single" w:sz="36" w:space="0" w:color="auto"/>
            </w:tcBorders>
            <w:shd w:val="clear" w:color="auto" w:fill="auto"/>
            <w:noWrap/>
            <w:vAlign w:val="center"/>
            <w:hideMark/>
          </w:tcPr>
          <w:p w14:paraId="3AF85848"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52 (-1)</w:t>
            </w:r>
          </w:p>
        </w:tc>
        <w:tc>
          <w:tcPr>
            <w:tcW w:w="1300" w:type="dxa"/>
            <w:shd w:val="clear" w:color="000000" w:fill="D9D9D9"/>
            <w:noWrap/>
            <w:vAlign w:val="center"/>
            <w:hideMark/>
          </w:tcPr>
          <w:p w14:paraId="645FA4C3"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45 (-1)</w:t>
            </w:r>
          </w:p>
        </w:tc>
        <w:tc>
          <w:tcPr>
            <w:tcW w:w="1300" w:type="dxa"/>
            <w:shd w:val="clear" w:color="auto" w:fill="auto"/>
            <w:noWrap/>
            <w:vAlign w:val="center"/>
            <w:hideMark/>
          </w:tcPr>
          <w:p w14:paraId="4440A82D"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7</w:t>
            </w:r>
          </w:p>
        </w:tc>
      </w:tr>
      <w:tr w:rsidR="000D4B59" w:rsidRPr="00F8621C" w14:paraId="16E1C14D" w14:textId="77777777" w:rsidTr="005B1794">
        <w:trPr>
          <w:jc w:val="center"/>
        </w:trPr>
        <w:tc>
          <w:tcPr>
            <w:tcW w:w="1860" w:type="dxa"/>
            <w:shd w:val="clear" w:color="auto" w:fill="auto"/>
            <w:noWrap/>
            <w:vAlign w:val="center"/>
            <w:hideMark/>
          </w:tcPr>
          <w:p w14:paraId="06F8274F" w14:textId="77777777" w:rsidR="000D4B59" w:rsidRPr="00B82F6C" w:rsidRDefault="000D4B59" w:rsidP="005B1794">
            <w:pPr>
              <w:widowControl/>
              <w:spacing w:line="480" w:lineRule="auto"/>
              <w:jc w:val="right"/>
              <w:rPr>
                <w:i/>
                <w:color w:val="000000"/>
                <w:sz w:val="18"/>
              </w:rPr>
            </w:pPr>
            <w:r w:rsidRPr="00B82F6C">
              <w:rPr>
                <w:i/>
                <w:color w:val="000000"/>
                <w:sz w:val="18"/>
              </w:rPr>
              <w:t>Colorado</w:t>
            </w:r>
          </w:p>
        </w:tc>
        <w:tc>
          <w:tcPr>
            <w:tcW w:w="1300" w:type="dxa"/>
            <w:shd w:val="clear" w:color="auto" w:fill="auto"/>
            <w:noWrap/>
            <w:vAlign w:val="center"/>
            <w:hideMark/>
          </w:tcPr>
          <w:p w14:paraId="7908B120"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7</w:t>
            </w:r>
          </w:p>
        </w:tc>
        <w:tc>
          <w:tcPr>
            <w:tcW w:w="1300" w:type="dxa"/>
            <w:shd w:val="clear" w:color="000000" w:fill="D9D9D9"/>
            <w:noWrap/>
            <w:vAlign w:val="center"/>
            <w:hideMark/>
          </w:tcPr>
          <w:p w14:paraId="5D801800"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4</w:t>
            </w:r>
          </w:p>
        </w:tc>
        <w:tc>
          <w:tcPr>
            <w:tcW w:w="1300" w:type="dxa"/>
            <w:tcBorders>
              <w:right w:val="single" w:sz="36" w:space="0" w:color="auto"/>
            </w:tcBorders>
            <w:shd w:val="clear" w:color="auto" w:fill="auto"/>
            <w:noWrap/>
            <w:vAlign w:val="center"/>
            <w:hideMark/>
          </w:tcPr>
          <w:p w14:paraId="1625B01D"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3</w:t>
            </w:r>
          </w:p>
        </w:tc>
        <w:tc>
          <w:tcPr>
            <w:tcW w:w="1300" w:type="dxa"/>
            <w:tcBorders>
              <w:left w:val="single" w:sz="36" w:space="0" w:color="auto"/>
            </w:tcBorders>
            <w:shd w:val="clear" w:color="auto" w:fill="auto"/>
            <w:noWrap/>
            <w:vAlign w:val="center"/>
            <w:hideMark/>
          </w:tcPr>
          <w:p w14:paraId="3EE20288"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8 (+1)</w:t>
            </w:r>
          </w:p>
        </w:tc>
        <w:tc>
          <w:tcPr>
            <w:tcW w:w="1300" w:type="dxa"/>
            <w:shd w:val="clear" w:color="000000" w:fill="D9D9D9"/>
            <w:noWrap/>
            <w:vAlign w:val="center"/>
            <w:hideMark/>
          </w:tcPr>
          <w:p w14:paraId="7F87E582"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5 (+1)</w:t>
            </w:r>
          </w:p>
        </w:tc>
        <w:tc>
          <w:tcPr>
            <w:tcW w:w="1300" w:type="dxa"/>
            <w:shd w:val="clear" w:color="auto" w:fill="auto"/>
            <w:noWrap/>
            <w:vAlign w:val="center"/>
            <w:hideMark/>
          </w:tcPr>
          <w:p w14:paraId="1B7C9EB8"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3</w:t>
            </w:r>
          </w:p>
        </w:tc>
      </w:tr>
      <w:tr w:rsidR="000D4B59" w:rsidRPr="00F8621C" w14:paraId="7FE0EE4A" w14:textId="77777777" w:rsidTr="005B1794">
        <w:trPr>
          <w:jc w:val="center"/>
        </w:trPr>
        <w:tc>
          <w:tcPr>
            <w:tcW w:w="1860" w:type="dxa"/>
            <w:shd w:val="clear" w:color="auto" w:fill="auto"/>
            <w:noWrap/>
            <w:vAlign w:val="center"/>
            <w:hideMark/>
          </w:tcPr>
          <w:p w14:paraId="6DC1733F" w14:textId="77777777" w:rsidR="000D4B59" w:rsidRPr="00B82F6C" w:rsidRDefault="000D4B59" w:rsidP="005B1794">
            <w:pPr>
              <w:widowControl/>
              <w:spacing w:line="480" w:lineRule="auto"/>
              <w:jc w:val="right"/>
              <w:rPr>
                <w:i/>
                <w:color w:val="000000"/>
                <w:sz w:val="18"/>
              </w:rPr>
            </w:pPr>
            <w:r w:rsidRPr="00B82F6C">
              <w:rPr>
                <w:i/>
                <w:color w:val="000000"/>
                <w:sz w:val="18"/>
              </w:rPr>
              <w:t>Florida</w:t>
            </w:r>
          </w:p>
        </w:tc>
        <w:tc>
          <w:tcPr>
            <w:tcW w:w="1300" w:type="dxa"/>
            <w:shd w:val="clear" w:color="auto" w:fill="auto"/>
            <w:noWrap/>
            <w:vAlign w:val="center"/>
            <w:hideMark/>
          </w:tcPr>
          <w:p w14:paraId="316F34A5"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27</w:t>
            </w:r>
          </w:p>
        </w:tc>
        <w:tc>
          <w:tcPr>
            <w:tcW w:w="1300" w:type="dxa"/>
            <w:shd w:val="clear" w:color="000000" w:fill="D9D9D9"/>
            <w:noWrap/>
            <w:vAlign w:val="center"/>
            <w:hideMark/>
          </w:tcPr>
          <w:p w14:paraId="1243620E"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12</w:t>
            </w:r>
          </w:p>
        </w:tc>
        <w:tc>
          <w:tcPr>
            <w:tcW w:w="1300" w:type="dxa"/>
            <w:tcBorders>
              <w:right w:val="single" w:sz="36" w:space="0" w:color="auto"/>
            </w:tcBorders>
            <w:shd w:val="clear" w:color="auto" w:fill="auto"/>
            <w:noWrap/>
            <w:vAlign w:val="center"/>
            <w:hideMark/>
          </w:tcPr>
          <w:p w14:paraId="3E156AD5"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15</w:t>
            </w:r>
          </w:p>
        </w:tc>
        <w:tc>
          <w:tcPr>
            <w:tcW w:w="1300" w:type="dxa"/>
            <w:tcBorders>
              <w:left w:val="single" w:sz="36" w:space="0" w:color="auto"/>
            </w:tcBorders>
            <w:shd w:val="clear" w:color="auto" w:fill="auto"/>
            <w:noWrap/>
            <w:vAlign w:val="center"/>
            <w:hideMark/>
          </w:tcPr>
          <w:p w14:paraId="56B04C9D"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28 (+1)</w:t>
            </w:r>
          </w:p>
        </w:tc>
        <w:tc>
          <w:tcPr>
            <w:tcW w:w="1300" w:type="dxa"/>
            <w:shd w:val="clear" w:color="000000" w:fill="D9D9D9"/>
            <w:noWrap/>
            <w:vAlign w:val="center"/>
            <w:hideMark/>
          </w:tcPr>
          <w:p w14:paraId="4477F7B4"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8 (-3)</w:t>
            </w:r>
          </w:p>
        </w:tc>
        <w:tc>
          <w:tcPr>
            <w:tcW w:w="1300" w:type="dxa"/>
            <w:shd w:val="clear" w:color="auto" w:fill="auto"/>
            <w:noWrap/>
            <w:vAlign w:val="center"/>
            <w:hideMark/>
          </w:tcPr>
          <w:p w14:paraId="496697F8"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20 (+5)</w:t>
            </w:r>
          </w:p>
        </w:tc>
      </w:tr>
      <w:tr w:rsidR="000D4B59" w:rsidRPr="00F8621C" w14:paraId="3CCD123D" w14:textId="77777777" w:rsidTr="005B1794">
        <w:trPr>
          <w:jc w:val="center"/>
        </w:trPr>
        <w:tc>
          <w:tcPr>
            <w:tcW w:w="1860" w:type="dxa"/>
            <w:shd w:val="clear" w:color="auto" w:fill="auto"/>
            <w:noWrap/>
            <w:vAlign w:val="center"/>
            <w:hideMark/>
          </w:tcPr>
          <w:p w14:paraId="73228DFB" w14:textId="77777777" w:rsidR="000D4B59" w:rsidRPr="00B82F6C" w:rsidRDefault="000D4B59" w:rsidP="005B1794">
            <w:pPr>
              <w:widowControl/>
              <w:spacing w:line="480" w:lineRule="auto"/>
              <w:jc w:val="right"/>
              <w:rPr>
                <w:i/>
                <w:color w:val="000000"/>
                <w:sz w:val="18"/>
              </w:rPr>
            </w:pPr>
            <w:r w:rsidRPr="00B82F6C">
              <w:rPr>
                <w:i/>
                <w:color w:val="000000"/>
                <w:sz w:val="18"/>
              </w:rPr>
              <w:t>Georgia</w:t>
            </w:r>
          </w:p>
        </w:tc>
        <w:tc>
          <w:tcPr>
            <w:tcW w:w="1300" w:type="dxa"/>
            <w:shd w:val="clear" w:color="auto" w:fill="auto"/>
            <w:noWrap/>
            <w:vAlign w:val="center"/>
            <w:hideMark/>
          </w:tcPr>
          <w:p w14:paraId="0FADD531"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14</w:t>
            </w:r>
          </w:p>
        </w:tc>
        <w:tc>
          <w:tcPr>
            <w:tcW w:w="1300" w:type="dxa"/>
            <w:shd w:val="clear" w:color="000000" w:fill="D9D9D9"/>
            <w:noWrap/>
            <w:vAlign w:val="center"/>
            <w:hideMark/>
          </w:tcPr>
          <w:p w14:paraId="1AD867C9"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6</w:t>
            </w:r>
          </w:p>
        </w:tc>
        <w:tc>
          <w:tcPr>
            <w:tcW w:w="1300" w:type="dxa"/>
            <w:tcBorders>
              <w:bottom w:val="single" w:sz="4" w:space="0" w:color="auto"/>
              <w:right w:val="single" w:sz="36" w:space="0" w:color="auto"/>
            </w:tcBorders>
            <w:shd w:val="clear" w:color="auto" w:fill="auto"/>
            <w:noWrap/>
            <w:vAlign w:val="center"/>
            <w:hideMark/>
          </w:tcPr>
          <w:p w14:paraId="7B123939"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8</w:t>
            </w:r>
          </w:p>
        </w:tc>
        <w:tc>
          <w:tcPr>
            <w:tcW w:w="1300" w:type="dxa"/>
            <w:tcBorders>
              <w:left w:val="single" w:sz="36" w:space="0" w:color="auto"/>
            </w:tcBorders>
            <w:shd w:val="clear" w:color="auto" w:fill="auto"/>
            <w:noWrap/>
            <w:vAlign w:val="center"/>
            <w:hideMark/>
          </w:tcPr>
          <w:p w14:paraId="052A2A2F"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14</w:t>
            </w:r>
          </w:p>
        </w:tc>
        <w:tc>
          <w:tcPr>
            <w:tcW w:w="1300" w:type="dxa"/>
            <w:shd w:val="clear" w:color="000000" w:fill="D9D9D9"/>
            <w:noWrap/>
            <w:vAlign w:val="center"/>
            <w:hideMark/>
          </w:tcPr>
          <w:p w14:paraId="3DA104E5"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5 (-1)</w:t>
            </w:r>
          </w:p>
        </w:tc>
        <w:tc>
          <w:tcPr>
            <w:tcW w:w="1300" w:type="dxa"/>
            <w:shd w:val="clear" w:color="auto" w:fill="auto"/>
            <w:noWrap/>
            <w:vAlign w:val="center"/>
            <w:hideMark/>
          </w:tcPr>
          <w:p w14:paraId="6545AB64"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 xml:space="preserve"> (+1)</w:t>
            </w:r>
          </w:p>
        </w:tc>
      </w:tr>
      <w:tr w:rsidR="000D4B59" w:rsidRPr="00F8621C" w14:paraId="778F65E4" w14:textId="77777777" w:rsidTr="005B1794">
        <w:trPr>
          <w:jc w:val="center"/>
        </w:trPr>
        <w:tc>
          <w:tcPr>
            <w:tcW w:w="1860" w:type="dxa"/>
            <w:shd w:val="clear" w:color="auto" w:fill="auto"/>
            <w:noWrap/>
            <w:vAlign w:val="center"/>
            <w:hideMark/>
          </w:tcPr>
          <w:p w14:paraId="2241921E" w14:textId="77777777" w:rsidR="000D4B59" w:rsidRPr="00B82F6C" w:rsidRDefault="000D4B59" w:rsidP="005B1794">
            <w:pPr>
              <w:widowControl/>
              <w:spacing w:line="480" w:lineRule="auto"/>
              <w:jc w:val="right"/>
              <w:rPr>
                <w:i/>
                <w:color w:val="000000"/>
                <w:sz w:val="18"/>
              </w:rPr>
            </w:pPr>
            <w:r w:rsidRPr="00B82F6C">
              <w:rPr>
                <w:i/>
                <w:color w:val="000000"/>
                <w:sz w:val="18"/>
              </w:rPr>
              <w:t>Illinois</w:t>
            </w:r>
          </w:p>
        </w:tc>
        <w:tc>
          <w:tcPr>
            <w:tcW w:w="1300" w:type="dxa"/>
            <w:shd w:val="clear" w:color="auto" w:fill="auto"/>
            <w:noWrap/>
            <w:vAlign w:val="center"/>
            <w:hideMark/>
          </w:tcPr>
          <w:p w14:paraId="488F4836"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18</w:t>
            </w:r>
          </w:p>
        </w:tc>
        <w:tc>
          <w:tcPr>
            <w:tcW w:w="1300" w:type="dxa"/>
            <w:shd w:val="clear" w:color="000000" w:fill="D9D9D9"/>
            <w:noWrap/>
            <w:vAlign w:val="center"/>
            <w:hideMark/>
          </w:tcPr>
          <w:p w14:paraId="3BD22C1D"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12</w:t>
            </w:r>
          </w:p>
        </w:tc>
        <w:tc>
          <w:tcPr>
            <w:tcW w:w="1300" w:type="dxa"/>
            <w:tcBorders>
              <w:right w:val="single" w:sz="36" w:space="0" w:color="auto"/>
            </w:tcBorders>
            <w:shd w:val="clear" w:color="auto" w:fill="auto"/>
            <w:noWrap/>
            <w:vAlign w:val="center"/>
            <w:hideMark/>
          </w:tcPr>
          <w:p w14:paraId="08F32EFA"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6</w:t>
            </w:r>
          </w:p>
        </w:tc>
        <w:tc>
          <w:tcPr>
            <w:tcW w:w="1300" w:type="dxa"/>
            <w:tcBorders>
              <w:left w:val="single" w:sz="36" w:space="0" w:color="auto"/>
            </w:tcBorders>
            <w:shd w:val="clear" w:color="auto" w:fill="auto"/>
            <w:noWrap/>
            <w:vAlign w:val="center"/>
            <w:hideMark/>
          </w:tcPr>
          <w:p w14:paraId="745DE982"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17 (-1)</w:t>
            </w:r>
          </w:p>
        </w:tc>
        <w:tc>
          <w:tcPr>
            <w:tcW w:w="1300" w:type="dxa"/>
            <w:shd w:val="clear" w:color="000000" w:fill="D9D9D9"/>
            <w:noWrap/>
            <w:vAlign w:val="center"/>
            <w:hideMark/>
          </w:tcPr>
          <w:p w14:paraId="51D42560"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14 (+2)</w:t>
            </w:r>
          </w:p>
        </w:tc>
        <w:tc>
          <w:tcPr>
            <w:tcW w:w="1300" w:type="dxa"/>
            <w:shd w:val="clear" w:color="auto" w:fill="auto"/>
            <w:noWrap/>
            <w:vAlign w:val="center"/>
            <w:hideMark/>
          </w:tcPr>
          <w:p w14:paraId="52AAA52C"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3 (-3)</w:t>
            </w:r>
          </w:p>
        </w:tc>
      </w:tr>
      <w:tr w:rsidR="000D4B59" w:rsidRPr="00F8621C" w14:paraId="64EA80FD" w14:textId="77777777" w:rsidTr="005B1794">
        <w:trPr>
          <w:jc w:val="center"/>
        </w:trPr>
        <w:tc>
          <w:tcPr>
            <w:tcW w:w="1860" w:type="dxa"/>
            <w:shd w:val="clear" w:color="auto" w:fill="auto"/>
            <w:noWrap/>
            <w:vAlign w:val="center"/>
            <w:hideMark/>
          </w:tcPr>
          <w:p w14:paraId="5344E505" w14:textId="77777777" w:rsidR="000D4B59" w:rsidRPr="00B82F6C" w:rsidRDefault="000D4B59" w:rsidP="005B1794">
            <w:pPr>
              <w:widowControl/>
              <w:spacing w:line="480" w:lineRule="auto"/>
              <w:jc w:val="right"/>
              <w:rPr>
                <w:i/>
                <w:color w:val="000000"/>
                <w:sz w:val="18"/>
              </w:rPr>
            </w:pPr>
            <w:r w:rsidRPr="00B82F6C">
              <w:rPr>
                <w:i/>
                <w:color w:val="000000"/>
                <w:sz w:val="18"/>
              </w:rPr>
              <w:t>Michigan</w:t>
            </w:r>
          </w:p>
        </w:tc>
        <w:tc>
          <w:tcPr>
            <w:tcW w:w="1300" w:type="dxa"/>
            <w:shd w:val="clear" w:color="auto" w:fill="auto"/>
            <w:noWrap/>
            <w:vAlign w:val="center"/>
            <w:hideMark/>
          </w:tcPr>
          <w:p w14:paraId="1512E123"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14</w:t>
            </w:r>
          </w:p>
        </w:tc>
        <w:tc>
          <w:tcPr>
            <w:tcW w:w="1300" w:type="dxa"/>
            <w:shd w:val="clear" w:color="000000" w:fill="D9D9D9"/>
            <w:noWrap/>
            <w:vAlign w:val="center"/>
            <w:hideMark/>
          </w:tcPr>
          <w:p w14:paraId="1053B9E9"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6</w:t>
            </w:r>
          </w:p>
        </w:tc>
        <w:tc>
          <w:tcPr>
            <w:tcW w:w="1300" w:type="dxa"/>
            <w:tcBorders>
              <w:right w:val="single" w:sz="36" w:space="0" w:color="auto"/>
            </w:tcBorders>
            <w:shd w:val="clear" w:color="auto" w:fill="auto"/>
            <w:noWrap/>
            <w:vAlign w:val="center"/>
            <w:hideMark/>
          </w:tcPr>
          <w:p w14:paraId="770FC9FA"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8</w:t>
            </w:r>
          </w:p>
        </w:tc>
        <w:tc>
          <w:tcPr>
            <w:tcW w:w="1300" w:type="dxa"/>
            <w:tcBorders>
              <w:left w:val="single" w:sz="36" w:space="0" w:color="auto"/>
            </w:tcBorders>
            <w:shd w:val="clear" w:color="auto" w:fill="auto"/>
            <w:noWrap/>
            <w:vAlign w:val="center"/>
            <w:hideMark/>
          </w:tcPr>
          <w:p w14:paraId="33C46DB6"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13 (-1)</w:t>
            </w:r>
          </w:p>
        </w:tc>
        <w:tc>
          <w:tcPr>
            <w:tcW w:w="1300" w:type="dxa"/>
            <w:shd w:val="clear" w:color="000000" w:fill="D9D9D9"/>
            <w:noWrap/>
            <w:vAlign w:val="center"/>
            <w:hideMark/>
          </w:tcPr>
          <w:p w14:paraId="11B1BC8E"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7 (+1)</w:t>
            </w:r>
          </w:p>
        </w:tc>
        <w:tc>
          <w:tcPr>
            <w:tcW w:w="1300" w:type="dxa"/>
            <w:shd w:val="clear" w:color="auto" w:fill="auto"/>
            <w:noWrap/>
            <w:vAlign w:val="center"/>
            <w:hideMark/>
          </w:tcPr>
          <w:p w14:paraId="6A9B5A77"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6 (-2)</w:t>
            </w:r>
          </w:p>
        </w:tc>
      </w:tr>
      <w:tr w:rsidR="000D4B59" w:rsidRPr="00F8621C" w14:paraId="1F34467E" w14:textId="77777777" w:rsidTr="005B1794">
        <w:trPr>
          <w:jc w:val="center"/>
        </w:trPr>
        <w:tc>
          <w:tcPr>
            <w:tcW w:w="1860" w:type="dxa"/>
            <w:shd w:val="clear" w:color="auto" w:fill="auto"/>
            <w:noWrap/>
            <w:vAlign w:val="center"/>
            <w:hideMark/>
          </w:tcPr>
          <w:p w14:paraId="13634A1F" w14:textId="77777777" w:rsidR="000D4B59" w:rsidRPr="00B82F6C" w:rsidRDefault="000D4B59" w:rsidP="005B1794">
            <w:pPr>
              <w:widowControl/>
              <w:spacing w:line="480" w:lineRule="auto"/>
              <w:jc w:val="right"/>
              <w:rPr>
                <w:i/>
                <w:color w:val="000000"/>
                <w:sz w:val="18"/>
              </w:rPr>
            </w:pPr>
            <w:r w:rsidRPr="00B82F6C">
              <w:rPr>
                <w:i/>
                <w:color w:val="000000"/>
                <w:sz w:val="18"/>
              </w:rPr>
              <w:t>Missouri</w:t>
            </w:r>
          </w:p>
        </w:tc>
        <w:tc>
          <w:tcPr>
            <w:tcW w:w="1300" w:type="dxa"/>
            <w:shd w:val="clear" w:color="auto" w:fill="auto"/>
            <w:noWrap/>
            <w:vAlign w:val="center"/>
            <w:hideMark/>
          </w:tcPr>
          <w:p w14:paraId="631F436D"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8</w:t>
            </w:r>
          </w:p>
        </w:tc>
        <w:tc>
          <w:tcPr>
            <w:tcW w:w="1300" w:type="dxa"/>
            <w:shd w:val="clear" w:color="000000" w:fill="D9D9D9"/>
            <w:noWrap/>
            <w:vAlign w:val="center"/>
            <w:hideMark/>
          </w:tcPr>
          <w:p w14:paraId="416AA755"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3</w:t>
            </w:r>
          </w:p>
        </w:tc>
        <w:tc>
          <w:tcPr>
            <w:tcW w:w="1300" w:type="dxa"/>
            <w:tcBorders>
              <w:right w:val="single" w:sz="36" w:space="0" w:color="auto"/>
            </w:tcBorders>
            <w:shd w:val="clear" w:color="auto" w:fill="auto"/>
            <w:noWrap/>
            <w:vAlign w:val="center"/>
            <w:hideMark/>
          </w:tcPr>
          <w:p w14:paraId="33A22F96"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5</w:t>
            </w:r>
          </w:p>
        </w:tc>
        <w:tc>
          <w:tcPr>
            <w:tcW w:w="1300" w:type="dxa"/>
            <w:tcBorders>
              <w:left w:val="single" w:sz="36" w:space="0" w:color="auto"/>
            </w:tcBorders>
            <w:shd w:val="clear" w:color="auto" w:fill="auto"/>
            <w:noWrap/>
            <w:vAlign w:val="center"/>
            <w:hideMark/>
          </w:tcPr>
          <w:p w14:paraId="700860CF"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8</w:t>
            </w:r>
          </w:p>
        </w:tc>
        <w:tc>
          <w:tcPr>
            <w:tcW w:w="1300" w:type="dxa"/>
            <w:shd w:val="clear" w:color="000000" w:fill="D9D9D9"/>
            <w:noWrap/>
            <w:vAlign w:val="center"/>
            <w:hideMark/>
          </w:tcPr>
          <w:p w14:paraId="0C76E4CE"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2 (-1)</w:t>
            </w:r>
          </w:p>
        </w:tc>
        <w:tc>
          <w:tcPr>
            <w:tcW w:w="1300" w:type="dxa"/>
            <w:shd w:val="clear" w:color="auto" w:fill="auto"/>
            <w:noWrap/>
            <w:vAlign w:val="center"/>
            <w:hideMark/>
          </w:tcPr>
          <w:p w14:paraId="48347333"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6 (+1)</w:t>
            </w:r>
          </w:p>
        </w:tc>
      </w:tr>
      <w:tr w:rsidR="000D4B59" w:rsidRPr="00F8621C" w14:paraId="1C3202E1" w14:textId="77777777" w:rsidTr="005B1794">
        <w:trPr>
          <w:jc w:val="center"/>
        </w:trPr>
        <w:tc>
          <w:tcPr>
            <w:tcW w:w="1860" w:type="dxa"/>
            <w:shd w:val="clear" w:color="auto" w:fill="auto"/>
            <w:noWrap/>
            <w:vAlign w:val="center"/>
            <w:hideMark/>
          </w:tcPr>
          <w:p w14:paraId="338116E2" w14:textId="77777777" w:rsidR="000D4B59" w:rsidRPr="00B82F6C" w:rsidRDefault="000D4B59" w:rsidP="005B1794">
            <w:pPr>
              <w:widowControl/>
              <w:spacing w:line="480" w:lineRule="auto"/>
              <w:jc w:val="right"/>
              <w:rPr>
                <w:i/>
                <w:color w:val="000000"/>
                <w:sz w:val="18"/>
              </w:rPr>
            </w:pPr>
            <w:r w:rsidRPr="00B82F6C">
              <w:rPr>
                <w:i/>
                <w:color w:val="000000"/>
                <w:sz w:val="18"/>
              </w:rPr>
              <w:t>New Jersey</w:t>
            </w:r>
          </w:p>
        </w:tc>
        <w:tc>
          <w:tcPr>
            <w:tcW w:w="1300" w:type="dxa"/>
            <w:shd w:val="clear" w:color="auto" w:fill="auto"/>
            <w:noWrap/>
            <w:vAlign w:val="center"/>
            <w:hideMark/>
          </w:tcPr>
          <w:p w14:paraId="7A579E09"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12</w:t>
            </w:r>
          </w:p>
        </w:tc>
        <w:tc>
          <w:tcPr>
            <w:tcW w:w="1300" w:type="dxa"/>
            <w:shd w:val="clear" w:color="000000" w:fill="D9D9D9"/>
            <w:noWrap/>
            <w:vAlign w:val="center"/>
            <w:hideMark/>
          </w:tcPr>
          <w:p w14:paraId="0E56B97B"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9</w:t>
            </w:r>
          </w:p>
        </w:tc>
        <w:tc>
          <w:tcPr>
            <w:tcW w:w="1300" w:type="dxa"/>
            <w:tcBorders>
              <w:right w:val="single" w:sz="36" w:space="0" w:color="auto"/>
            </w:tcBorders>
            <w:shd w:val="clear" w:color="auto" w:fill="auto"/>
            <w:noWrap/>
            <w:vAlign w:val="center"/>
            <w:hideMark/>
          </w:tcPr>
          <w:p w14:paraId="3016610D"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3</w:t>
            </w:r>
          </w:p>
        </w:tc>
        <w:tc>
          <w:tcPr>
            <w:tcW w:w="1300" w:type="dxa"/>
            <w:tcBorders>
              <w:left w:val="single" w:sz="36" w:space="0" w:color="auto"/>
            </w:tcBorders>
            <w:shd w:val="clear" w:color="auto" w:fill="auto"/>
            <w:noWrap/>
            <w:vAlign w:val="center"/>
            <w:hideMark/>
          </w:tcPr>
          <w:p w14:paraId="6596007E"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12</w:t>
            </w:r>
          </w:p>
        </w:tc>
        <w:tc>
          <w:tcPr>
            <w:tcW w:w="1300" w:type="dxa"/>
            <w:shd w:val="clear" w:color="000000" w:fill="D9D9D9"/>
            <w:noWrap/>
            <w:vAlign w:val="center"/>
            <w:hideMark/>
          </w:tcPr>
          <w:p w14:paraId="469DDAA2"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10 (+1)</w:t>
            </w:r>
          </w:p>
        </w:tc>
        <w:tc>
          <w:tcPr>
            <w:tcW w:w="1300" w:type="dxa"/>
            <w:shd w:val="clear" w:color="auto" w:fill="auto"/>
            <w:noWrap/>
            <w:vAlign w:val="center"/>
            <w:hideMark/>
          </w:tcPr>
          <w:p w14:paraId="30D9522B"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2 (-1)</w:t>
            </w:r>
          </w:p>
        </w:tc>
      </w:tr>
      <w:tr w:rsidR="000D4B59" w:rsidRPr="00F8621C" w14:paraId="11AD35C7" w14:textId="77777777" w:rsidTr="005B1794">
        <w:trPr>
          <w:jc w:val="center"/>
        </w:trPr>
        <w:tc>
          <w:tcPr>
            <w:tcW w:w="1860" w:type="dxa"/>
            <w:shd w:val="clear" w:color="auto" w:fill="auto"/>
            <w:noWrap/>
            <w:vAlign w:val="center"/>
            <w:hideMark/>
          </w:tcPr>
          <w:p w14:paraId="45A5419D" w14:textId="77777777" w:rsidR="000D4B59" w:rsidRPr="00B82F6C" w:rsidRDefault="000D4B59" w:rsidP="005B1794">
            <w:pPr>
              <w:widowControl/>
              <w:spacing w:line="480" w:lineRule="auto"/>
              <w:jc w:val="right"/>
              <w:rPr>
                <w:i/>
                <w:color w:val="000000"/>
                <w:sz w:val="18"/>
              </w:rPr>
            </w:pPr>
            <w:r w:rsidRPr="00B82F6C">
              <w:rPr>
                <w:i/>
                <w:color w:val="000000"/>
                <w:sz w:val="18"/>
              </w:rPr>
              <w:t>New York</w:t>
            </w:r>
          </w:p>
        </w:tc>
        <w:tc>
          <w:tcPr>
            <w:tcW w:w="1300" w:type="dxa"/>
            <w:shd w:val="clear" w:color="auto" w:fill="auto"/>
            <w:noWrap/>
            <w:vAlign w:val="center"/>
            <w:hideMark/>
          </w:tcPr>
          <w:p w14:paraId="6FD2EFA3"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27</w:t>
            </w:r>
          </w:p>
        </w:tc>
        <w:tc>
          <w:tcPr>
            <w:tcW w:w="1300" w:type="dxa"/>
            <w:shd w:val="clear" w:color="000000" w:fill="D9D9D9"/>
            <w:noWrap/>
            <w:vAlign w:val="center"/>
            <w:hideMark/>
          </w:tcPr>
          <w:p w14:paraId="0A40249F"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20</w:t>
            </w:r>
          </w:p>
        </w:tc>
        <w:tc>
          <w:tcPr>
            <w:tcW w:w="1300" w:type="dxa"/>
            <w:tcBorders>
              <w:right w:val="single" w:sz="36" w:space="0" w:color="auto"/>
            </w:tcBorders>
            <w:shd w:val="clear" w:color="auto" w:fill="auto"/>
            <w:noWrap/>
            <w:vAlign w:val="center"/>
            <w:hideMark/>
          </w:tcPr>
          <w:p w14:paraId="59C9AA86"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7</w:t>
            </w:r>
          </w:p>
        </w:tc>
        <w:tc>
          <w:tcPr>
            <w:tcW w:w="1300" w:type="dxa"/>
            <w:tcBorders>
              <w:left w:val="single" w:sz="36" w:space="0" w:color="auto"/>
            </w:tcBorders>
            <w:shd w:val="clear" w:color="auto" w:fill="auto"/>
            <w:noWrap/>
            <w:vAlign w:val="center"/>
            <w:hideMark/>
          </w:tcPr>
          <w:p w14:paraId="289FAA74"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26 (-1)</w:t>
            </w:r>
          </w:p>
        </w:tc>
        <w:tc>
          <w:tcPr>
            <w:tcW w:w="1300" w:type="dxa"/>
            <w:shd w:val="clear" w:color="000000" w:fill="D9D9D9"/>
            <w:noWrap/>
            <w:vAlign w:val="center"/>
            <w:hideMark/>
          </w:tcPr>
          <w:p w14:paraId="105ADA78"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21 (+1)</w:t>
            </w:r>
          </w:p>
        </w:tc>
        <w:tc>
          <w:tcPr>
            <w:tcW w:w="1300" w:type="dxa"/>
            <w:shd w:val="clear" w:color="auto" w:fill="auto"/>
            <w:noWrap/>
            <w:vAlign w:val="center"/>
            <w:hideMark/>
          </w:tcPr>
          <w:p w14:paraId="087BD529"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5 (-2)</w:t>
            </w:r>
          </w:p>
        </w:tc>
      </w:tr>
      <w:tr w:rsidR="000D4B59" w:rsidRPr="00F8621C" w14:paraId="1602CAC0" w14:textId="77777777" w:rsidTr="005B1794">
        <w:trPr>
          <w:jc w:val="center"/>
        </w:trPr>
        <w:tc>
          <w:tcPr>
            <w:tcW w:w="1860" w:type="dxa"/>
            <w:shd w:val="clear" w:color="auto" w:fill="auto"/>
            <w:noWrap/>
            <w:vAlign w:val="center"/>
            <w:hideMark/>
          </w:tcPr>
          <w:p w14:paraId="3CF4C964" w14:textId="77777777" w:rsidR="000D4B59" w:rsidRPr="00B82F6C" w:rsidRDefault="000D4B59" w:rsidP="005B1794">
            <w:pPr>
              <w:widowControl/>
              <w:spacing w:line="480" w:lineRule="auto"/>
              <w:jc w:val="right"/>
              <w:rPr>
                <w:i/>
                <w:color w:val="000000"/>
                <w:sz w:val="18"/>
              </w:rPr>
            </w:pPr>
            <w:r w:rsidRPr="00B82F6C">
              <w:rPr>
                <w:i/>
                <w:color w:val="000000"/>
                <w:sz w:val="18"/>
              </w:rPr>
              <w:t>North Carolina</w:t>
            </w:r>
          </w:p>
        </w:tc>
        <w:tc>
          <w:tcPr>
            <w:tcW w:w="1300" w:type="dxa"/>
            <w:shd w:val="clear" w:color="auto" w:fill="auto"/>
            <w:noWrap/>
            <w:vAlign w:val="center"/>
            <w:hideMark/>
          </w:tcPr>
          <w:p w14:paraId="15DEE0B7"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13</w:t>
            </w:r>
          </w:p>
        </w:tc>
        <w:tc>
          <w:tcPr>
            <w:tcW w:w="1300" w:type="dxa"/>
            <w:shd w:val="clear" w:color="000000" w:fill="D9D9D9"/>
            <w:noWrap/>
            <w:vAlign w:val="center"/>
            <w:hideMark/>
          </w:tcPr>
          <w:p w14:paraId="225F88BA"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5</w:t>
            </w:r>
          </w:p>
        </w:tc>
        <w:tc>
          <w:tcPr>
            <w:tcW w:w="1300" w:type="dxa"/>
            <w:tcBorders>
              <w:right w:val="single" w:sz="36" w:space="0" w:color="auto"/>
            </w:tcBorders>
            <w:shd w:val="clear" w:color="auto" w:fill="auto"/>
            <w:noWrap/>
            <w:vAlign w:val="center"/>
            <w:hideMark/>
          </w:tcPr>
          <w:p w14:paraId="460CFC8B"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8</w:t>
            </w:r>
          </w:p>
        </w:tc>
        <w:tc>
          <w:tcPr>
            <w:tcW w:w="1300" w:type="dxa"/>
            <w:tcBorders>
              <w:left w:val="single" w:sz="36" w:space="0" w:color="auto"/>
            </w:tcBorders>
            <w:shd w:val="clear" w:color="auto" w:fill="auto"/>
            <w:noWrap/>
            <w:vAlign w:val="center"/>
            <w:hideMark/>
          </w:tcPr>
          <w:p w14:paraId="7B414A71"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14 (+1)</w:t>
            </w:r>
          </w:p>
        </w:tc>
        <w:tc>
          <w:tcPr>
            <w:tcW w:w="1300" w:type="dxa"/>
            <w:shd w:val="clear" w:color="000000" w:fill="D9D9D9"/>
            <w:noWrap/>
            <w:vAlign w:val="center"/>
            <w:hideMark/>
          </w:tcPr>
          <w:p w14:paraId="12D1CB1D"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7 (+2)</w:t>
            </w:r>
          </w:p>
        </w:tc>
        <w:tc>
          <w:tcPr>
            <w:tcW w:w="1300" w:type="dxa"/>
            <w:shd w:val="clear" w:color="auto" w:fill="auto"/>
            <w:noWrap/>
            <w:vAlign w:val="center"/>
            <w:hideMark/>
          </w:tcPr>
          <w:p w14:paraId="1569C6F8"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7 (-1)</w:t>
            </w:r>
          </w:p>
        </w:tc>
      </w:tr>
      <w:tr w:rsidR="000D4B59" w:rsidRPr="00F8621C" w14:paraId="09541B79" w14:textId="77777777" w:rsidTr="005B1794">
        <w:trPr>
          <w:jc w:val="center"/>
        </w:trPr>
        <w:tc>
          <w:tcPr>
            <w:tcW w:w="1860" w:type="dxa"/>
            <w:shd w:val="clear" w:color="auto" w:fill="auto"/>
            <w:noWrap/>
            <w:vAlign w:val="center"/>
            <w:hideMark/>
          </w:tcPr>
          <w:p w14:paraId="0428D323" w14:textId="77777777" w:rsidR="000D4B59" w:rsidRPr="00B82F6C" w:rsidRDefault="000D4B59" w:rsidP="005B1794">
            <w:pPr>
              <w:widowControl/>
              <w:spacing w:line="480" w:lineRule="auto"/>
              <w:jc w:val="right"/>
              <w:rPr>
                <w:i/>
                <w:color w:val="000000"/>
                <w:sz w:val="18"/>
              </w:rPr>
            </w:pPr>
            <w:r w:rsidRPr="00B82F6C">
              <w:rPr>
                <w:i/>
                <w:color w:val="000000"/>
                <w:sz w:val="18"/>
              </w:rPr>
              <w:t>Oregon</w:t>
            </w:r>
          </w:p>
        </w:tc>
        <w:tc>
          <w:tcPr>
            <w:tcW w:w="1300" w:type="dxa"/>
            <w:shd w:val="clear" w:color="auto" w:fill="auto"/>
            <w:noWrap/>
            <w:vAlign w:val="center"/>
            <w:hideMark/>
          </w:tcPr>
          <w:p w14:paraId="2D389FB6"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5</w:t>
            </w:r>
          </w:p>
        </w:tc>
        <w:tc>
          <w:tcPr>
            <w:tcW w:w="1300" w:type="dxa"/>
            <w:shd w:val="clear" w:color="000000" w:fill="D9D9D9"/>
            <w:noWrap/>
            <w:vAlign w:val="center"/>
            <w:hideMark/>
          </w:tcPr>
          <w:p w14:paraId="7053D338"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4</w:t>
            </w:r>
          </w:p>
        </w:tc>
        <w:tc>
          <w:tcPr>
            <w:tcW w:w="1300" w:type="dxa"/>
            <w:tcBorders>
              <w:right w:val="single" w:sz="36" w:space="0" w:color="auto"/>
            </w:tcBorders>
            <w:shd w:val="clear" w:color="auto" w:fill="auto"/>
            <w:noWrap/>
            <w:vAlign w:val="center"/>
            <w:hideMark/>
          </w:tcPr>
          <w:p w14:paraId="5ADAFDD5"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1</w:t>
            </w:r>
          </w:p>
        </w:tc>
        <w:tc>
          <w:tcPr>
            <w:tcW w:w="1300" w:type="dxa"/>
            <w:tcBorders>
              <w:left w:val="single" w:sz="36" w:space="0" w:color="auto"/>
            </w:tcBorders>
            <w:shd w:val="clear" w:color="auto" w:fill="auto"/>
            <w:noWrap/>
            <w:vAlign w:val="center"/>
            <w:hideMark/>
          </w:tcPr>
          <w:p w14:paraId="1E48C333"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6 (+1)</w:t>
            </w:r>
          </w:p>
        </w:tc>
        <w:tc>
          <w:tcPr>
            <w:tcW w:w="1300" w:type="dxa"/>
            <w:shd w:val="clear" w:color="000000" w:fill="D9D9D9"/>
            <w:noWrap/>
            <w:vAlign w:val="center"/>
            <w:hideMark/>
          </w:tcPr>
          <w:p w14:paraId="687547CD"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5 (+1)</w:t>
            </w:r>
          </w:p>
        </w:tc>
        <w:tc>
          <w:tcPr>
            <w:tcW w:w="1300" w:type="dxa"/>
            <w:shd w:val="clear" w:color="auto" w:fill="auto"/>
            <w:noWrap/>
            <w:vAlign w:val="center"/>
            <w:hideMark/>
          </w:tcPr>
          <w:p w14:paraId="7650803A"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1</w:t>
            </w:r>
          </w:p>
        </w:tc>
      </w:tr>
      <w:tr w:rsidR="000D4B59" w:rsidRPr="00F8621C" w14:paraId="44F92A8A" w14:textId="77777777" w:rsidTr="005B1794">
        <w:trPr>
          <w:jc w:val="center"/>
        </w:trPr>
        <w:tc>
          <w:tcPr>
            <w:tcW w:w="1860" w:type="dxa"/>
            <w:shd w:val="clear" w:color="auto" w:fill="auto"/>
            <w:noWrap/>
            <w:vAlign w:val="center"/>
            <w:hideMark/>
          </w:tcPr>
          <w:p w14:paraId="7AAEA1BB" w14:textId="77777777" w:rsidR="000D4B59" w:rsidRPr="00B82F6C" w:rsidRDefault="000D4B59" w:rsidP="005B1794">
            <w:pPr>
              <w:widowControl/>
              <w:spacing w:line="480" w:lineRule="auto"/>
              <w:jc w:val="right"/>
              <w:rPr>
                <w:i/>
                <w:color w:val="000000"/>
                <w:sz w:val="18"/>
              </w:rPr>
            </w:pPr>
            <w:r w:rsidRPr="00B82F6C">
              <w:rPr>
                <w:i/>
                <w:color w:val="000000"/>
                <w:sz w:val="18"/>
              </w:rPr>
              <w:t>Tennessee</w:t>
            </w:r>
          </w:p>
        </w:tc>
        <w:tc>
          <w:tcPr>
            <w:tcW w:w="1300" w:type="dxa"/>
            <w:shd w:val="clear" w:color="auto" w:fill="auto"/>
            <w:noWrap/>
            <w:vAlign w:val="center"/>
            <w:hideMark/>
          </w:tcPr>
          <w:p w14:paraId="187F8CA8"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9</w:t>
            </w:r>
          </w:p>
        </w:tc>
        <w:tc>
          <w:tcPr>
            <w:tcW w:w="1300" w:type="dxa"/>
            <w:shd w:val="clear" w:color="000000" w:fill="D9D9D9"/>
            <w:noWrap/>
            <w:vAlign w:val="center"/>
            <w:hideMark/>
          </w:tcPr>
          <w:p w14:paraId="7043B71C"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2</w:t>
            </w:r>
          </w:p>
        </w:tc>
        <w:tc>
          <w:tcPr>
            <w:tcW w:w="1300" w:type="dxa"/>
            <w:tcBorders>
              <w:right w:val="single" w:sz="36" w:space="0" w:color="auto"/>
            </w:tcBorders>
            <w:shd w:val="clear" w:color="auto" w:fill="auto"/>
            <w:noWrap/>
            <w:vAlign w:val="center"/>
            <w:hideMark/>
          </w:tcPr>
          <w:p w14:paraId="70D4A235"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7</w:t>
            </w:r>
          </w:p>
        </w:tc>
        <w:tc>
          <w:tcPr>
            <w:tcW w:w="1300" w:type="dxa"/>
            <w:tcBorders>
              <w:left w:val="single" w:sz="36" w:space="0" w:color="auto"/>
            </w:tcBorders>
            <w:shd w:val="clear" w:color="auto" w:fill="auto"/>
            <w:noWrap/>
            <w:vAlign w:val="center"/>
            <w:hideMark/>
          </w:tcPr>
          <w:p w14:paraId="285FC0F8"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9</w:t>
            </w:r>
          </w:p>
        </w:tc>
        <w:tc>
          <w:tcPr>
            <w:tcW w:w="1300" w:type="dxa"/>
            <w:shd w:val="clear" w:color="000000" w:fill="D9D9D9"/>
            <w:noWrap/>
            <w:vAlign w:val="center"/>
            <w:hideMark/>
          </w:tcPr>
          <w:p w14:paraId="7C7AAB5A"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1 (-1)</w:t>
            </w:r>
          </w:p>
        </w:tc>
        <w:tc>
          <w:tcPr>
            <w:tcW w:w="1300" w:type="dxa"/>
            <w:shd w:val="clear" w:color="auto" w:fill="auto"/>
            <w:noWrap/>
            <w:vAlign w:val="center"/>
            <w:hideMark/>
          </w:tcPr>
          <w:p w14:paraId="090CA3EB"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8 (+1)</w:t>
            </w:r>
          </w:p>
        </w:tc>
      </w:tr>
      <w:tr w:rsidR="000D4B59" w:rsidRPr="00F8621C" w14:paraId="18D14673" w14:textId="77777777" w:rsidTr="005B1794">
        <w:trPr>
          <w:jc w:val="center"/>
        </w:trPr>
        <w:tc>
          <w:tcPr>
            <w:tcW w:w="1860" w:type="dxa"/>
            <w:shd w:val="clear" w:color="auto" w:fill="auto"/>
            <w:noWrap/>
            <w:vAlign w:val="center"/>
            <w:hideMark/>
          </w:tcPr>
          <w:p w14:paraId="25E1C481" w14:textId="77777777" w:rsidR="000D4B59" w:rsidRPr="00B82F6C" w:rsidRDefault="000D4B59" w:rsidP="005B1794">
            <w:pPr>
              <w:widowControl/>
              <w:spacing w:line="480" w:lineRule="auto"/>
              <w:jc w:val="right"/>
              <w:rPr>
                <w:i/>
                <w:color w:val="000000"/>
                <w:sz w:val="18"/>
              </w:rPr>
            </w:pPr>
            <w:r w:rsidRPr="00B82F6C">
              <w:rPr>
                <w:i/>
                <w:color w:val="000000"/>
                <w:sz w:val="18"/>
              </w:rPr>
              <w:t>Texas</w:t>
            </w:r>
          </w:p>
        </w:tc>
        <w:tc>
          <w:tcPr>
            <w:tcW w:w="1300" w:type="dxa"/>
            <w:shd w:val="clear" w:color="auto" w:fill="auto"/>
            <w:noWrap/>
            <w:vAlign w:val="center"/>
            <w:hideMark/>
          </w:tcPr>
          <w:p w14:paraId="613C5091"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36</w:t>
            </w:r>
          </w:p>
        </w:tc>
        <w:tc>
          <w:tcPr>
            <w:tcW w:w="1300" w:type="dxa"/>
            <w:shd w:val="clear" w:color="000000" w:fill="D9D9D9"/>
            <w:noWrap/>
            <w:vAlign w:val="center"/>
            <w:hideMark/>
          </w:tcPr>
          <w:p w14:paraId="61EBC45C"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14</w:t>
            </w:r>
          </w:p>
        </w:tc>
        <w:tc>
          <w:tcPr>
            <w:tcW w:w="1300" w:type="dxa"/>
            <w:tcBorders>
              <w:right w:val="single" w:sz="36" w:space="0" w:color="auto"/>
            </w:tcBorders>
            <w:shd w:val="clear" w:color="auto" w:fill="auto"/>
            <w:noWrap/>
            <w:vAlign w:val="center"/>
            <w:hideMark/>
          </w:tcPr>
          <w:p w14:paraId="2CD8D6AA"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22</w:t>
            </w:r>
          </w:p>
        </w:tc>
        <w:tc>
          <w:tcPr>
            <w:tcW w:w="1300" w:type="dxa"/>
            <w:tcBorders>
              <w:left w:val="single" w:sz="36" w:space="0" w:color="auto"/>
            </w:tcBorders>
            <w:shd w:val="clear" w:color="auto" w:fill="auto"/>
            <w:noWrap/>
            <w:vAlign w:val="center"/>
            <w:hideMark/>
          </w:tcPr>
          <w:p w14:paraId="15AFF80D"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38 (+2)</w:t>
            </w:r>
          </w:p>
        </w:tc>
        <w:tc>
          <w:tcPr>
            <w:tcW w:w="1300" w:type="dxa"/>
            <w:shd w:val="clear" w:color="000000" w:fill="D9D9D9"/>
            <w:noWrap/>
            <w:vAlign w:val="center"/>
            <w:hideMark/>
          </w:tcPr>
          <w:p w14:paraId="1ACBB85B"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13 (-1)</w:t>
            </w:r>
          </w:p>
        </w:tc>
        <w:tc>
          <w:tcPr>
            <w:tcW w:w="1300" w:type="dxa"/>
            <w:shd w:val="clear" w:color="auto" w:fill="auto"/>
            <w:noWrap/>
            <w:vAlign w:val="center"/>
            <w:hideMark/>
          </w:tcPr>
          <w:p w14:paraId="146C464A"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25 (+3)</w:t>
            </w:r>
          </w:p>
        </w:tc>
      </w:tr>
      <w:tr w:rsidR="000D4B59" w:rsidRPr="00F8621C" w14:paraId="34ADE87B" w14:textId="77777777" w:rsidTr="005B1794">
        <w:trPr>
          <w:jc w:val="center"/>
        </w:trPr>
        <w:tc>
          <w:tcPr>
            <w:tcW w:w="1860" w:type="dxa"/>
            <w:shd w:val="clear" w:color="auto" w:fill="auto"/>
            <w:noWrap/>
            <w:vAlign w:val="center"/>
            <w:hideMark/>
          </w:tcPr>
          <w:p w14:paraId="2F885AC8" w14:textId="77777777" w:rsidR="000D4B59" w:rsidRPr="00B82F6C" w:rsidRDefault="000D4B59" w:rsidP="005B1794">
            <w:pPr>
              <w:widowControl/>
              <w:spacing w:line="480" w:lineRule="auto"/>
              <w:jc w:val="right"/>
              <w:rPr>
                <w:i/>
                <w:color w:val="000000"/>
                <w:sz w:val="18"/>
              </w:rPr>
            </w:pPr>
            <w:r w:rsidRPr="00B82F6C">
              <w:rPr>
                <w:i/>
                <w:color w:val="000000"/>
                <w:sz w:val="18"/>
              </w:rPr>
              <w:t>West Virginia</w:t>
            </w:r>
          </w:p>
        </w:tc>
        <w:tc>
          <w:tcPr>
            <w:tcW w:w="1300" w:type="dxa"/>
            <w:shd w:val="clear" w:color="auto" w:fill="auto"/>
            <w:noWrap/>
            <w:vAlign w:val="center"/>
            <w:hideMark/>
          </w:tcPr>
          <w:p w14:paraId="1D0F7C8E"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3</w:t>
            </w:r>
          </w:p>
        </w:tc>
        <w:tc>
          <w:tcPr>
            <w:tcW w:w="1300" w:type="dxa"/>
            <w:shd w:val="clear" w:color="000000" w:fill="D9D9D9"/>
            <w:noWrap/>
            <w:vAlign w:val="center"/>
            <w:hideMark/>
          </w:tcPr>
          <w:p w14:paraId="762A1B84"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0</w:t>
            </w:r>
          </w:p>
        </w:tc>
        <w:tc>
          <w:tcPr>
            <w:tcW w:w="1300" w:type="dxa"/>
            <w:tcBorders>
              <w:right w:val="single" w:sz="36" w:space="0" w:color="auto"/>
            </w:tcBorders>
            <w:shd w:val="clear" w:color="auto" w:fill="auto"/>
            <w:noWrap/>
            <w:vAlign w:val="center"/>
            <w:hideMark/>
          </w:tcPr>
          <w:p w14:paraId="486E7F2E"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3</w:t>
            </w:r>
          </w:p>
        </w:tc>
        <w:tc>
          <w:tcPr>
            <w:tcW w:w="1300" w:type="dxa"/>
            <w:tcBorders>
              <w:left w:val="single" w:sz="36" w:space="0" w:color="auto"/>
            </w:tcBorders>
            <w:shd w:val="clear" w:color="auto" w:fill="auto"/>
            <w:noWrap/>
            <w:vAlign w:val="center"/>
            <w:hideMark/>
          </w:tcPr>
          <w:p w14:paraId="5211D4A9"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2 (-1)</w:t>
            </w:r>
          </w:p>
        </w:tc>
        <w:tc>
          <w:tcPr>
            <w:tcW w:w="1300" w:type="dxa"/>
            <w:shd w:val="clear" w:color="000000" w:fill="D9D9D9"/>
            <w:noWrap/>
            <w:vAlign w:val="center"/>
            <w:hideMark/>
          </w:tcPr>
          <w:p w14:paraId="11184624"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0</w:t>
            </w:r>
          </w:p>
        </w:tc>
        <w:tc>
          <w:tcPr>
            <w:tcW w:w="1300" w:type="dxa"/>
            <w:shd w:val="clear" w:color="auto" w:fill="auto"/>
            <w:noWrap/>
            <w:vAlign w:val="center"/>
            <w:hideMark/>
          </w:tcPr>
          <w:p w14:paraId="6B479862"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2 (-1)</w:t>
            </w:r>
          </w:p>
        </w:tc>
      </w:tr>
      <w:tr w:rsidR="000D4B59" w:rsidRPr="00F8621C" w14:paraId="358248AE" w14:textId="77777777" w:rsidTr="005B1794">
        <w:trPr>
          <w:jc w:val="center"/>
        </w:trPr>
        <w:tc>
          <w:tcPr>
            <w:tcW w:w="1860" w:type="dxa"/>
            <w:shd w:val="clear" w:color="auto" w:fill="auto"/>
            <w:noWrap/>
            <w:vAlign w:val="center"/>
            <w:hideMark/>
          </w:tcPr>
          <w:p w14:paraId="0EBC7A59" w14:textId="77777777" w:rsidR="000D4B59" w:rsidRPr="0015644C" w:rsidRDefault="000D4B59" w:rsidP="005B1794">
            <w:pPr>
              <w:widowControl/>
              <w:spacing w:line="480" w:lineRule="auto"/>
              <w:jc w:val="right"/>
              <w:rPr>
                <w:b/>
                <w:bCs/>
                <w:color w:val="000000"/>
                <w:sz w:val="18"/>
                <w:szCs w:val="18"/>
              </w:rPr>
            </w:pPr>
            <w:r>
              <w:rPr>
                <w:b/>
                <w:bCs/>
                <w:color w:val="000000"/>
                <w:sz w:val="18"/>
                <w:szCs w:val="18"/>
              </w:rPr>
              <w:t>United States</w:t>
            </w:r>
          </w:p>
        </w:tc>
        <w:tc>
          <w:tcPr>
            <w:tcW w:w="1300" w:type="dxa"/>
            <w:shd w:val="clear" w:color="auto" w:fill="auto"/>
            <w:noWrap/>
            <w:vAlign w:val="center"/>
            <w:hideMark/>
          </w:tcPr>
          <w:p w14:paraId="6FAE5CA1" w14:textId="77777777" w:rsidR="000D4B59" w:rsidRPr="00F8621C" w:rsidRDefault="000D4B59" w:rsidP="005B1794">
            <w:pPr>
              <w:widowControl/>
              <w:spacing w:line="480" w:lineRule="auto"/>
              <w:jc w:val="center"/>
              <w:rPr>
                <w:b/>
                <w:bCs/>
                <w:color w:val="000000"/>
                <w:sz w:val="18"/>
                <w:szCs w:val="18"/>
              </w:rPr>
            </w:pPr>
            <w:r>
              <w:rPr>
                <w:b/>
                <w:bCs/>
                <w:color w:val="000000"/>
                <w:sz w:val="18"/>
                <w:szCs w:val="18"/>
              </w:rPr>
              <w:t>435</w:t>
            </w:r>
          </w:p>
        </w:tc>
        <w:tc>
          <w:tcPr>
            <w:tcW w:w="1300" w:type="dxa"/>
            <w:shd w:val="clear" w:color="000000" w:fill="D9D9D9"/>
            <w:noWrap/>
            <w:vAlign w:val="center"/>
            <w:hideMark/>
          </w:tcPr>
          <w:p w14:paraId="0F248474" w14:textId="77777777" w:rsidR="000D4B59" w:rsidRPr="00F8621C" w:rsidRDefault="000D4B59" w:rsidP="005B1794">
            <w:pPr>
              <w:widowControl/>
              <w:spacing w:line="480" w:lineRule="auto"/>
              <w:jc w:val="center"/>
              <w:rPr>
                <w:b/>
                <w:bCs/>
                <w:color w:val="000000"/>
                <w:sz w:val="18"/>
                <w:szCs w:val="18"/>
              </w:rPr>
            </w:pPr>
            <w:r>
              <w:rPr>
                <w:b/>
                <w:bCs/>
                <w:color w:val="000000"/>
                <w:sz w:val="18"/>
                <w:szCs w:val="18"/>
              </w:rPr>
              <w:t>225</w:t>
            </w:r>
          </w:p>
        </w:tc>
        <w:tc>
          <w:tcPr>
            <w:tcW w:w="1300" w:type="dxa"/>
            <w:tcBorders>
              <w:right w:val="single" w:sz="36" w:space="0" w:color="auto"/>
            </w:tcBorders>
            <w:shd w:val="clear" w:color="auto" w:fill="auto"/>
            <w:noWrap/>
            <w:vAlign w:val="center"/>
            <w:hideMark/>
          </w:tcPr>
          <w:p w14:paraId="06FA0247" w14:textId="77777777" w:rsidR="000D4B59" w:rsidRPr="00F8621C" w:rsidRDefault="000D4B59" w:rsidP="005B1794">
            <w:pPr>
              <w:widowControl/>
              <w:spacing w:line="480" w:lineRule="auto"/>
              <w:jc w:val="center"/>
              <w:rPr>
                <w:b/>
                <w:bCs/>
                <w:color w:val="000000"/>
                <w:sz w:val="18"/>
                <w:szCs w:val="18"/>
              </w:rPr>
            </w:pPr>
            <w:r>
              <w:rPr>
                <w:b/>
                <w:bCs/>
                <w:color w:val="000000"/>
                <w:sz w:val="18"/>
                <w:szCs w:val="18"/>
              </w:rPr>
              <w:t>210</w:t>
            </w:r>
          </w:p>
        </w:tc>
        <w:tc>
          <w:tcPr>
            <w:tcW w:w="1300" w:type="dxa"/>
            <w:tcBorders>
              <w:left w:val="single" w:sz="36" w:space="0" w:color="auto"/>
            </w:tcBorders>
            <w:shd w:val="clear" w:color="auto" w:fill="auto"/>
            <w:noWrap/>
            <w:vAlign w:val="center"/>
            <w:hideMark/>
          </w:tcPr>
          <w:p w14:paraId="403610BF" w14:textId="77777777" w:rsidR="000D4B59" w:rsidRPr="00F8621C" w:rsidRDefault="000D4B59" w:rsidP="005B1794">
            <w:pPr>
              <w:widowControl/>
              <w:spacing w:line="480" w:lineRule="auto"/>
              <w:jc w:val="center"/>
              <w:rPr>
                <w:b/>
                <w:bCs/>
                <w:color w:val="000000"/>
                <w:sz w:val="18"/>
                <w:szCs w:val="18"/>
              </w:rPr>
            </w:pPr>
            <w:r w:rsidRPr="00F8621C">
              <w:rPr>
                <w:b/>
                <w:bCs/>
                <w:color w:val="000000"/>
                <w:sz w:val="18"/>
                <w:szCs w:val="18"/>
              </w:rPr>
              <w:t>43</w:t>
            </w:r>
            <w:r>
              <w:rPr>
                <w:b/>
                <w:bCs/>
                <w:color w:val="000000"/>
                <w:sz w:val="18"/>
                <w:szCs w:val="18"/>
              </w:rPr>
              <w:t>5</w:t>
            </w:r>
          </w:p>
        </w:tc>
        <w:tc>
          <w:tcPr>
            <w:tcW w:w="1300" w:type="dxa"/>
            <w:shd w:val="clear" w:color="000000" w:fill="D9D9D9"/>
            <w:noWrap/>
            <w:vAlign w:val="center"/>
            <w:hideMark/>
          </w:tcPr>
          <w:p w14:paraId="752D36A4" w14:textId="77777777" w:rsidR="000D4B59" w:rsidRPr="00F8621C" w:rsidRDefault="000D4B59" w:rsidP="005B1794">
            <w:pPr>
              <w:widowControl/>
              <w:spacing w:line="480" w:lineRule="auto"/>
              <w:jc w:val="center"/>
              <w:rPr>
                <w:b/>
                <w:bCs/>
                <w:color w:val="000000"/>
                <w:sz w:val="18"/>
                <w:szCs w:val="18"/>
              </w:rPr>
            </w:pPr>
            <w:r>
              <w:rPr>
                <w:b/>
                <w:bCs/>
                <w:color w:val="000000"/>
                <w:sz w:val="18"/>
                <w:szCs w:val="18"/>
              </w:rPr>
              <w:t>226 (+1)</w:t>
            </w:r>
          </w:p>
        </w:tc>
        <w:tc>
          <w:tcPr>
            <w:tcW w:w="1300" w:type="dxa"/>
            <w:shd w:val="clear" w:color="auto" w:fill="auto"/>
            <w:noWrap/>
            <w:vAlign w:val="center"/>
            <w:hideMark/>
          </w:tcPr>
          <w:p w14:paraId="629627D0" w14:textId="77777777" w:rsidR="000D4B59" w:rsidRPr="00F8621C" w:rsidRDefault="000D4B59" w:rsidP="005B1794">
            <w:pPr>
              <w:widowControl/>
              <w:spacing w:line="480" w:lineRule="auto"/>
              <w:jc w:val="center"/>
              <w:rPr>
                <w:b/>
                <w:bCs/>
                <w:color w:val="000000"/>
                <w:sz w:val="18"/>
                <w:szCs w:val="18"/>
              </w:rPr>
            </w:pPr>
            <w:r>
              <w:rPr>
                <w:b/>
                <w:bCs/>
                <w:color w:val="000000"/>
                <w:sz w:val="18"/>
                <w:szCs w:val="18"/>
              </w:rPr>
              <w:t>209 (-1)</w:t>
            </w:r>
          </w:p>
        </w:tc>
      </w:tr>
    </w:tbl>
    <w:p w14:paraId="622B0730" w14:textId="77777777" w:rsidR="000D4B59" w:rsidRDefault="000D4B59" w:rsidP="00F377A8">
      <w:pPr>
        <w:pStyle w:val="Caption"/>
      </w:pPr>
      <w:r>
        <w:t xml:space="preserve"> </w:t>
      </w:r>
      <w:r w:rsidRPr="00256AE2">
        <w:rPr>
          <w:color w:val="auto"/>
        </w:rPr>
        <w:t>Note: Data compiled as downloaded from Dave’s Redistricting App.  The states shown are those that had effects from redistricting or apportionment.  The remaining states all had the same number of Trump or Biden districts in 2020 as they did after redistricting.</w:t>
      </w:r>
    </w:p>
    <w:p w14:paraId="496E9D47" w14:textId="77777777" w:rsidR="00F377A8" w:rsidRPr="00ED7499" w:rsidRDefault="00F377A8" w:rsidP="00212B79">
      <w:pPr>
        <w:pStyle w:val="BodyText"/>
      </w:pPr>
      <w:r w:rsidRPr="0080356A">
        <w:t xml:space="preserve">As of the </w:t>
      </w:r>
      <w:r w:rsidRPr="00094440">
        <w:t xml:space="preserve">completion of the 2020 round of mapmaking (ca. November 2022), we have identified </w:t>
      </w:r>
      <w:r>
        <w:t xml:space="preserve">twenty-three </w:t>
      </w:r>
      <w:r w:rsidRPr="00094440">
        <w:t>states where some claim was made that the congressional map was a partisan gerrymander</w:t>
      </w:r>
      <w:bookmarkStart w:id="26" w:name="Virginia"/>
      <w:bookmarkStart w:id="27" w:name="Gerrymandering_Claim"/>
      <w:r w:rsidRPr="00094440">
        <w:t>:</w:t>
      </w:r>
      <w:bookmarkEnd w:id="26"/>
      <w:bookmarkEnd w:id="27"/>
      <w:r w:rsidRPr="0078695B">
        <w:rPr>
          <w:rStyle w:val="FootnoteReference"/>
        </w:rPr>
        <w:footnoteReference w:id="148"/>
      </w:r>
      <w:r>
        <w:t xml:space="preserve">  </w:t>
      </w:r>
      <w:r w:rsidRPr="00094440">
        <w:t>Alabama,</w:t>
      </w:r>
      <w:r w:rsidRPr="0078695B">
        <w:rPr>
          <w:rStyle w:val="FootnoteReference"/>
        </w:rPr>
        <w:footnoteReference w:id="149"/>
      </w:r>
      <w:r w:rsidRPr="00094440">
        <w:t xml:space="preserve"> Arizona, Arkansas, Florida, Georgia, Illinois, Iowa, Kansas, Kentucky, Louisiana, Maryland, Missouri, </w:t>
      </w:r>
      <w:r w:rsidRPr="00ED7499">
        <w:t>Nebraska, Nevada, New Jersey</w:t>
      </w:r>
      <w:r>
        <w:t>, New Mexico</w:t>
      </w:r>
      <w:r w:rsidRPr="00ED7499">
        <w:t>, New York, North Carolina, Ohio, Oregon,</w:t>
      </w:r>
      <w:r>
        <w:t xml:space="preserve"> South Carolina,</w:t>
      </w:r>
      <w:r w:rsidRPr="00ED7499">
        <w:t xml:space="preserve"> Tennessee, Texas, Utah, and Wisconsin. </w:t>
      </w:r>
      <w:r>
        <w:t xml:space="preserve"> </w:t>
      </w:r>
      <w:r w:rsidRPr="00ED7499">
        <w:t>Only some of these claims resulted in litigation</w:t>
      </w:r>
      <w:r w:rsidRPr="0078695B">
        <w:rPr>
          <w:rStyle w:val="FootnoteReference"/>
        </w:rPr>
        <w:footnoteReference w:id="150"/>
      </w:r>
      <w:r w:rsidRPr="00ED7499">
        <w:t xml:space="preserve"> and even where litigation based on partisan gerrymandering was brought (or in Alabama, Georgia</w:t>
      </w:r>
      <w:r>
        <w:t xml:space="preserve">, </w:t>
      </w:r>
      <w:r w:rsidRPr="00ED7499">
        <w:t>Louisiana</w:t>
      </w:r>
      <w:r>
        <w:t xml:space="preserve">, and </w:t>
      </w:r>
      <w:r w:rsidRPr="00ED7499">
        <w:t>Georgia,</w:t>
      </w:r>
      <w:r>
        <w:t xml:space="preserve"> South Carolina)</w:t>
      </w:r>
      <w:r w:rsidRPr="00ED7499">
        <w:t xml:space="preserve">, where a claim about a racial gerrymander that clearly had partisan consequences was brought in federal court), maps in many of those states survived challenge or thanks to the </w:t>
      </w:r>
      <w:r w:rsidRPr="00ED7499">
        <w:rPr>
          <w:i/>
          <w:iCs/>
        </w:rPr>
        <w:t xml:space="preserve">Purcell </w:t>
      </w:r>
      <w:r w:rsidRPr="00ED7499">
        <w:t>principle had plans that were allowed only for one election.</w:t>
      </w:r>
      <w:r w:rsidRPr="0078695B">
        <w:rPr>
          <w:rStyle w:val="FootnoteReference"/>
        </w:rPr>
        <w:footnoteReference w:id="151"/>
      </w:r>
      <w:r w:rsidRPr="00ED7499">
        <w:t xml:space="preserve"> </w:t>
      </w:r>
    </w:p>
    <w:p w14:paraId="33949A6A" w14:textId="77777777" w:rsidR="00F377A8" w:rsidRDefault="00F377A8" w:rsidP="00212B79">
      <w:pPr>
        <w:pStyle w:val="BodyText"/>
      </w:pPr>
      <w:r w:rsidRPr="00ED7499">
        <w:t>The last two column</w:t>
      </w:r>
      <w:r>
        <w:t>s</w:t>
      </w:r>
      <w:r w:rsidRPr="00ED7499">
        <w:t xml:space="preserve"> of </w:t>
      </w:r>
      <w:r w:rsidRPr="00FB61B1">
        <w:fldChar w:fldCharType="begin"/>
      </w:r>
      <w:r w:rsidRPr="00F912CF">
        <w:instrText xml:space="preserve"> REF _Ref123137422 \h  \* MERGEFORMAT </w:instrText>
      </w:r>
      <w:r w:rsidRPr="00FB61B1">
        <w:fldChar w:fldCharType="separate"/>
      </w:r>
      <w:r>
        <w:t xml:space="preserve">Table </w:t>
      </w:r>
      <w:r>
        <w:rPr>
          <w:noProof/>
        </w:rPr>
        <w:t>1</w:t>
      </w:r>
      <w:r w:rsidRPr="00FB61B1">
        <w:fldChar w:fldCharType="end"/>
      </w:r>
      <w:r>
        <w:t xml:space="preserve"> identify</w:t>
      </w:r>
      <w:r w:rsidRPr="00ED7499">
        <w:t xml:space="preserve"> whether there is direct or indirect language in state law that prohibits partisan gerrymandering.</w:t>
      </w:r>
      <w:r>
        <w:t xml:space="preserve">  </w:t>
      </w:r>
      <w:r w:rsidRPr="00ED7499">
        <w:t>We now look at the intersection of those states where gerrymandering might be found and those where there is direct or indirect language in state law prohibiting partisan gerrymandering.</w:t>
      </w:r>
      <w:r>
        <w:t xml:space="preserve">  </w:t>
      </w:r>
      <w:r w:rsidRPr="00ED7499">
        <w:t xml:space="preserve">Combining the information </w:t>
      </w:r>
      <w:r>
        <w:t xml:space="preserve">highlighted </w:t>
      </w:r>
      <w:r w:rsidRPr="00ED7499">
        <w:t>in</w:t>
      </w:r>
      <w:r>
        <w:t xml:space="preserve"> </w:t>
      </w:r>
      <w:r w:rsidRPr="00FB61B1">
        <w:fldChar w:fldCharType="begin"/>
      </w:r>
      <w:r w:rsidRPr="00F912CF">
        <w:instrText xml:space="preserve"> REF _Ref123137422 \h  \* MERGEFORMAT </w:instrText>
      </w:r>
      <w:r w:rsidRPr="00FB61B1">
        <w:fldChar w:fldCharType="separate"/>
      </w:r>
      <w:r>
        <w:t xml:space="preserve">Table </w:t>
      </w:r>
      <w:r>
        <w:rPr>
          <w:noProof/>
        </w:rPr>
        <w:t>1</w:t>
      </w:r>
      <w:r w:rsidRPr="00FB61B1">
        <w:fldChar w:fldCharType="end"/>
      </w:r>
      <w:r w:rsidRPr="00ED7499">
        <w:t xml:space="preserve"> with the list of states where there is an accusation of a partisan gerrymandering</w:t>
      </w:r>
      <w:r>
        <w:t>,</w:t>
      </w:r>
      <w:r w:rsidRPr="00ED7499">
        <w:t xml:space="preserve"> </w:t>
      </w:r>
      <w:r>
        <w:t>w</w:t>
      </w:r>
      <w:r w:rsidRPr="00ED7499">
        <w:t xml:space="preserve">e find that Florida, Iowa, Nebraska, New York, Ohio, Oregon, and Utah all </w:t>
      </w:r>
      <w:r>
        <w:t>prohibit partisan gerrymandering with direct language in state law.</w:t>
      </w:r>
      <w:r w:rsidRPr="0078695B">
        <w:rPr>
          <w:rStyle w:val="FootnoteReference"/>
        </w:rPr>
        <w:footnoteReference w:id="152"/>
      </w:r>
      <w:r>
        <w:t xml:space="preserve">  States that have indirect language like that used in Pennsylvania and North Carolina in the 2010 cycle to strike down plans as partisan gerrymanders are Arkansas, Illinois, Indiana, Kentucky, Maryland, Massachusetts, Missouri, Nebraska, New Hampshire, New Mexico, North Carolina, Oklahoma, Oregon, South Carolina, Tennessee, and Utah.</w:t>
      </w:r>
      <w:r w:rsidRPr="0078695B">
        <w:rPr>
          <w:rStyle w:val="FootnoteReference"/>
        </w:rPr>
        <w:footnoteReference w:id="153"/>
      </w:r>
      <w:r>
        <w:t xml:space="preserve"> </w:t>
      </w:r>
    </w:p>
    <w:p w14:paraId="66F4A461" w14:textId="77777777" w:rsidR="00F377A8" w:rsidRPr="00077FB0" w:rsidRDefault="00F377A8" w:rsidP="00212B79">
      <w:pPr>
        <w:pStyle w:val="BodyText"/>
      </w:pPr>
      <w:r>
        <w:t xml:space="preserve">We find that all states on our list of states where an accusation of partisan gerrymandering was made except Alabama, Arizona, Georgia, Kansas, Louisiana, Nevada, New Jersey, Texas, and Wisconsin have the potential for state courts to resolve a partisan gerrymander </w:t>
      </w:r>
      <w:r w:rsidRPr="00077FB0">
        <w:t>using existing state constitutional language.</w:t>
      </w:r>
      <w:r>
        <w:t xml:space="preserve">  </w:t>
      </w:r>
      <w:r w:rsidRPr="00077FB0">
        <w:t>But there are other routes to court action, both federal and state, that have implications for partisan gerrymandering.</w:t>
      </w:r>
      <w:r>
        <w:t xml:space="preserve">  We also note that new innovative use of state constitutions could potentially find prohibitions on partisan gerrymandering in other provisions, particularly provisions that are direct corollaries to the federal F</w:t>
      </w:r>
      <w:r w:rsidRPr="00F912CF">
        <w:t xml:space="preserve">irst </w:t>
      </w:r>
      <w:r>
        <w:t>Amendment and E</w:t>
      </w:r>
      <w:r w:rsidRPr="00F912CF">
        <w:t xml:space="preserve">qual </w:t>
      </w:r>
      <w:r>
        <w:t>P</w:t>
      </w:r>
      <w:r w:rsidRPr="00F912CF">
        <w:t xml:space="preserve">rotection </w:t>
      </w:r>
      <w:r>
        <w:t>Clause of the Fourteenth</w:t>
      </w:r>
      <w:r w:rsidRPr="00F912CF">
        <w:t xml:space="preserve"> </w:t>
      </w:r>
      <w:r>
        <w:t>Amendment.</w:t>
      </w:r>
    </w:p>
    <w:p w14:paraId="52530F34" w14:textId="77777777" w:rsidR="00F377A8" w:rsidRDefault="00F377A8" w:rsidP="00212B79">
      <w:pPr>
        <w:pStyle w:val="BodyText"/>
      </w:pPr>
      <w:r w:rsidRPr="009203B6">
        <w:rPr>
          <w:bCs/>
        </w:rPr>
        <w:t>First, all redistricting is bound by the federal</w:t>
      </w:r>
      <w:r>
        <w:t xml:space="preserve"> Constitution and federal law.  Federal courts have determined that Louisiana violated the Voting Rights Act.</w:t>
      </w:r>
      <w:commentRangeStart w:id="28"/>
      <w:r w:rsidRPr="0078695B">
        <w:rPr>
          <w:rStyle w:val="FootnoteReference"/>
        </w:rPr>
        <w:footnoteReference w:id="154"/>
      </w:r>
      <w:commentRangeEnd w:id="28"/>
      <w:r>
        <w:rPr>
          <w:rStyle w:val="CommentReference"/>
        </w:rPr>
        <w:commentReference w:id="28"/>
      </w:r>
      <w:r>
        <w:t xml:space="preserve">  In Georgia, a federal trial court concluded that </w:t>
      </w:r>
      <w:r w:rsidRPr="00D74508">
        <w:t xml:space="preserve">“the plaintiffs have shown that they are likely to ultimately prove that certain aspects of the State’s redistricting plans are unlawful” </w:t>
      </w:r>
      <w:r>
        <w:t>based on evidence that the state violated the Voting Rights Act.</w:t>
      </w:r>
      <w:r w:rsidRPr="00676982">
        <w:rPr>
          <w:rStyle w:val="FootnoteReference"/>
        </w:rPr>
        <w:t xml:space="preserve"> </w:t>
      </w:r>
      <w:r w:rsidRPr="0078695B">
        <w:rPr>
          <w:rStyle w:val="FootnoteReference"/>
        </w:rPr>
        <w:footnoteReference w:id="155"/>
      </w:r>
      <w:r>
        <w:t xml:space="preserve"> The court, however, declined to enjoin the congressional map.</w:t>
      </w:r>
      <w:r w:rsidRPr="0078695B">
        <w:rPr>
          <w:rStyle w:val="FootnoteReference"/>
        </w:rPr>
        <w:footnoteReference w:id="156"/>
      </w:r>
      <w:r>
        <w:t xml:space="preserve">  The ruling came after the U.S. Supreme Court, using the </w:t>
      </w:r>
      <w:r>
        <w:rPr>
          <w:i/>
          <w:iCs/>
        </w:rPr>
        <w:t>Purcell Principle</w:t>
      </w:r>
      <w:r>
        <w:t>, stayed the court ruling of a violation of the VRA in Alabama and Louisiana.</w:t>
      </w:r>
      <w:r w:rsidRPr="0078695B">
        <w:rPr>
          <w:rStyle w:val="FootnoteReference"/>
        </w:rPr>
        <w:footnoteReference w:id="157"/>
      </w:r>
      <w:r>
        <w:t xml:space="preserve"> </w:t>
      </w:r>
    </w:p>
    <w:p w14:paraId="577B224B" w14:textId="77777777" w:rsidR="00F377A8" w:rsidRDefault="00F377A8" w:rsidP="00212B79">
      <w:pPr>
        <w:pStyle w:val="BodyText"/>
      </w:pPr>
      <w:r>
        <w:t>Second, in Arizona and New Jersey, congressional redistricting was not done by the legislatures of those states but instead by an independent commission and a political commission with a neutral chair, respectively.</w:t>
      </w:r>
      <w:r w:rsidRPr="0078695B">
        <w:rPr>
          <w:rStyle w:val="FootnoteReference"/>
        </w:rPr>
        <w:footnoteReference w:id="158"/>
      </w:r>
      <w:r>
        <w:t xml:space="preserve">  We do not deny that a redistricting </w:t>
      </w:r>
      <w:r w:rsidRPr="00C76C7E">
        <w:t>commission, regardless of whether some or all its members are elected officials,</w:t>
      </w:r>
      <w:r>
        <w:t xml:space="preserve"> can craft a plan that is discriminatory.  But these commissions are excluded from the analysis since there is no alternative plan produced by a court.</w:t>
      </w:r>
    </w:p>
    <w:p w14:paraId="24D2C9BA" w14:textId="0EC4355B" w:rsidR="00D625DD" w:rsidRDefault="00F377A8" w:rsidP="00212B79">
      <w:pPr>
        <w:pStyle w:val="BodyText"/>
      </w:pPr>
      <w:r>
        <w:t>Finally, Kansas and Wisconsin were under divided control at the time of redistricting, though circumstances in both states led to the legislature’s preferred maps being enacted for use.</w:t>
      </w:r>
      <w:commentRangeStart w:id="29"/>
      <w:r w:rsidRPr="0078695B">
        <w:rPr>
          <w:rStyle w:val="FootnoteReference"/>
        </w:rPr>
        <w:footnoteReference w:id="159"/>
      </w:r>
      <w:r>
        <w:t xml:space="preserve"> </w:t>
      </w:r>
      <w:commentRangeEnd w:id="29"/>
      <w:r>
        <w:rPr>
          <w:rStyle w:val="CommentReference"/>
        </w:rPr>
        <w:commentReference w:id="29"/>
      </w:r>
      <w:r>
        <w:t xml:space="preserve"> We consider both states to be important because</w:t>
      </w:r>
      <w:r w:rsidRPr="00F912CF">
        <w:t>,</w:t>
      </w:r>
      <w:r>
        <w:t xml:space="preserve"> in both cases, a governor vetoed the legislature’s preferred plan.  Both also led to litigation in state court.</w:t>
      </w:r>
      <w:r w:rsidRPr="0078695B">
        <w:rPr>
          <w:rStyle w:val="FootnoteReference"/>
        </w:rPr>
        <w:footnoteReference w:id="160"/>
      </w:r>
      <w:r>
        <w:t xml:space="preserve">  That leaves Nevada and Texas as the only two states in our </w:t>
      </w:r>
      <w:r w:rsidRPr="00C35920">
        <w:t>list of potential gerrymanders drawn by a legislature with clear party control over redistricting that do not have provisions in state law of the sort that have been used by a st</w:t>
      </w:r>
      <w:r>
        <w:t>ate court to regulate partisan gerrymandering.</w:t>
      </w:r>
      <w:r w:rsidRPr="0078695B">
        <w:rPr>
          <w:rStyle w:val="FootnoteReference"/>
        </w:rPr>
        <w:footnoteReference w:id="161"/>
      </w:r>
    </w:p>
    <w:p w14:paraId="763E9D22" w14:textId="28426462" w:rsidR="008D703D" w:rsidRDefault="008D703D" w:rsidP="00D625DD">
      <w:pPr>
        <w:pStyle w:val="Heading1"/>
      </w:pPr>
      <w:r>
        <w:t>The Role and effects of state courts</w:t>
      </w:r>
    </w:p>
    <w:p w14:paraId="677104B9" w14:textId="40C1B547" w:rsidR="008D703D" w:rsidRDefault="008D703D" w:rsidP="00212B79">
      <w:pPr>
        <w:pStyle w:val="Heading2"/>
        <w:numPr>
          <w:ilvl w:val="1"/>
          <w:numId w:val="6"/>
        </w:numPr>
      </w:pPr>
      <w:r>
        <w:t>Potential Partisan Gerrymanders and State Law</w:t>
      </w:r>
    </w:p>
    <w:p w14:paraId="24CEFC50" w14:textId="12B49E4F" w:rsidR="00240ED7" w:rsidRDefault="00240ED7" w:rsidP="00212B79">
      <w:pPr>
        <w:pStyle w:val="BodyText"/>
        <w:rPr>
          <w:bCs/>
        </w:rPr>
      </w:pPr>
      <w:r w:rsidRPr="005F51A4">
        <w:fldChar w:fldCharType="begin"/>
      </w:r>
      <w:r w:rsidRPr="009E6B1A">
        <w:instrText xml:space="preserve"> REF _Ref123166113 \h </w:instrText>
      </w:r>
      <w:r>
        <w:instrText xml:space="preserve"> \* MERGEFORMAT </w:instrText>
      </w:r>
      <w:r w:rsidRPr="005F51A4">
        <w:fldChar w:fldCharType="separate"/>
      </w:r>
      <w:r w:rsidRPr="004C773C">
        <w:t xml:space="preserve">Table </w:t>
      </w:r>
      <w:r w:rsidRPr="004C773C">
        <w:rPr>
          <w:noProof/>
        </w:rPr>
        <w:t>4</w:t>
      </w:r>
      <w:r w:rsidRPr="005F51A4">
        <w:fldChar w:fldCharType="end"/>
      </w:r>
      <w:r>
        <w:t xml:space="preserve"> is a subset of  </w:t>
      </w:r>
      <w:r w:rsidRPr="005F51A4">
        <w:fldChar w:fldCharType="begin"/>
      </w:r>
      <w:r w:rsidRPr="009E6B1A">
        <w:instrText xml:space="preserve"> REF _Ref123137422 \h </w:instrText>
      </w:r>
      <w:r>
        <w:instrText xml:space="preserve"> \* MERGEFORMAT </w:instrText>
      </w:r>
      <w:r w:rsidRPr="005F51A4">
        <w:fldChar w:fldCharType="separate"/>
      </w:r>
      <w:r w:rsidRPr="004C773C">
        <w:t xml:space="preserve">Table </w:t>
      </w:r>
      <w:r w:rsidRPr="004C773C">
        <w:rPr>
          <w:noProof/>
        </w:rPr>
        <w:t>1</w:t>
      </w:r>
      <w:r w:rsidRPr="005F51A4">
        <w:fldChar w:fldCharType="end"/>
      </w:r>
      <w:r>
        <w:t xml:space="preserve">.  It includes the </w:t>
      </w:r>
      <w:r w:rsidRPr="00AE0FED">
        <w:t>states where accusations of partisan</w:t>
      </w:r>
      <w:r>
        <w:t xml:space="preserve"> or racial</w:t>
      </w:r>
      <w:r w:rsidRPr="00AE0FED">
        <w:t xml:space="preserve"> gerrymandering had been brought.</w:t>
      </w:r>
      <w:r w:rsidRPr="0078695B">
        <w:rPr>
          <w:rStyle w:val="FootnoteReference"/>
        </w:rPr>
        <w:footnoteReference w:id="162"/>
      </w:r>
      <w:r>
        <w:t xml:space="preserve">  </w:t>
      </w:r>
      <w:r w:rsidRPr="00AE0FED">
        <w:t>In</w:t>
      </w:r>
      <w:r>
        <w:t xml:space="preserve"> addition to indicating if there is direct or indirect language in the state constitution prohibiting partisan gerrymandering (also shown in </w:t>
      </w:r>
      <w:r>
        <w:fldChar w:fldCharType="begin"/>
      </w:r>
      <w:r>
        <w:instrText xml:space="preserve"> REF _Ref123137422 \h </w:instrText>
      </w:r>
      <w:r>
        <w:instrText xml:space="preserve"> \* MERGEFORMAT </w:instrText>
      </w:r>
      <w:r>
        <w:fldChar w:fldCharType="separate"/>
      </w:r>
      <w:r>
        <w:t xml:space="preserve">Table </w:t>
      </w:r>
      <w:r>
        <w:rPr>
          <w:noProof/>
        </w:rPr>
        <w:t>1</w:t>
      </w:r>
      <w:r>
        <w:fldChar w:fldCharType="end"/>
      </w:r>
      <w:r w:rsidRPr="00F912CF">
        <w:t>)</w:t>
      </w:r>
      <w:r>
        <w:t>, we show whether a challenge was brought in state or federal court prior to the 2022 midterm election regarding the plan’s partisan or racial effects.</w:t>
      </w:r>
      <w:r w:rsidRPr="0078695B">
        <w:rPr>
          <w:rStyle w:val="FootnoteReference"/>
        </w:rPr>
        <w:footnoteReference w:id="163"/>
      </w:r>
      <w:r>
        <w:t xml:space="preserve">  </w:t>
      </w:r>
      <w:r w:rsidRPr="0031424C">
        <w:rPr>
          <w:bCs/>
        </w:rPr>
        <w:t>And we show what entity actually drew/adopted the plan that was put in place for 2022.</w:t>
      </w:r>
    </w:p>
    <w:p w14:paraId="4959DDFC" w14:textId="4993DD52" w:rsidR="00751018" w:rsidRDefault="00751018">
      <w:pPr>
        <w:widowControl/>
        <w:rPr>
          <w:i/>
          <w:iCs/>
          <w:color w:val="44546A" w:themeColor="text2"/>
          <w:sz w:val="18"/>
          <w:szCs w:val="18"/>
        </w:rPr>
      </w:pPr>
      <w:bookmarkStart w:id="30" w:name="_Ref123166113"/>
    </w:p>
    <w:p w14:paraId="10EE12E5" w14:textId="091D6FE2" w:rsidR="00751018" w:rsidRPr="002474A2" w:rsidRDefault="00751018" w:rsidP="00212B79">
      <w:pPr>
        <w:pStyle w:val="BodyText"/>
        <w:rPr>
          <w:b/>
          <w:color w:val="FF0000"/>
          <w:sz w:val="32"/>
          <w:szCs w:val="32"/>
        </w:rPr>
      </w:pPr>
      <w:r w:rsidRPr="00751018">
        <w:rPr>
          <w:i/>
          <w:iCs/>
        </w:rPr>
        <w:t xml:space="preserve">Table </w:t>
      </w:r>
      <w:r w:rsidRPr="00751018">
        <w:rPr>
          <w:i/>
          <w:iCs/>
        </w:rPr>
        <w:fldChar w:fldCharType="begin"/>
      </w:r>
      <w:r w:rsidRPr="00751018">
        <w:rPr>
          <w:i/>
          <w:iCs/>
        </w:rPr>
        <w:instrText xml:space="preserve"> SEQ Table \* ARABIC </w:instrText>
      </w:r>
      <w:r w:rsidRPr="00751018">
        <w:rPr>
          <w:i/>
          <w:iCs/>
        </w:rPr>
        <w:fldChar w:fldCharType="separate"/>
      </w:r>
      <w:r w:rsidRPr="00751018">
        <w:rPr>
          <w:i/>
          <w:iCs/>
          <w:noProof/>
        </w:rPr>
        <w:t>4</w:t>
      </w:r>
      <w:r w:rsidRPr="00751018">
        <w:rPr>
          <w:i/>
          <w:iCs/>
          <w:noProof/>
        </w:rPr>
        <w:fldChar w:fldCharType="end"/>
      </w:r>
      <w:bookmarkEnd w:id="30"/>
      <w:r w:rsidRPr="00751018">
        <w:rPr>
          <w:i/>
          <w:iCs/>
          <w:noProof/>
        </w:rPr>
        <w:t>.</w:t>
      </w:r>
      <w:r>
        <w:t xml:space="preserve"> </w:t>
      </w:r>
      <w:r w:rsidRPr="002A68C2">
        <w:t>Potential partisan gerrymanders and state la</w:t>
      </w:r>
      <w:r>
        <w:t>w</w:t>
      </w:r>
    </w:p>
    <w:tbl>
      <w:tblPr>
        <w:tblStyle w:val="TableGrid"/>
        <w:tblW w:w="5789" w:type="pct"/>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4A0" w:firstRow="1" w:lastRow="0" w:firstColumn="1" w:lastColumn="0" w:noHBand="0" w:noVBand="1"/>
      </w:tblPr>
      <w:tblGrid>
        <w:gridCol w:w="1174"/>
        <w:gridCol w:w="892"/>
        <w:gridCol w:w="630"/>
        <w:gridCol w:w="810"/>
        <w:gridCol w:w="1261"/>
        <w:gridCol w:w="1081"/>
        <w:gridCol w:w="1261"/>
        <w:gridCol w:w="1077"/>
      </w:tblGrid>
      <w:tr w:rsidR="00751018" w:rsidRPr="0080356A" w14:paraId="35FF1B78" w14:textId="77777777" w:rsidTr="003C5671">
        <w:trPr>
          <w:jc w:val="center"/>
        </w:trPr>
        <w:tc>
          <w:tcPr>
            <w:tcW w:w="717" w:type="pct"/>
            <w:vAlign w:val="center"/>
          </w:tcPr>
          <w:p w14:paraId="18579B7C" w14:textId="77777777" w:rsidR="00751018" w:rsidRPr="00751018" w:rsidRDefault="00751018" w:rsidP="005B1794">
            <w:pPr>
              <w:spacing w:line="480" w:lineRule="auto"/>
              <w:jc w:val="center"/>
              <w:rPr>
                <w:b/>
                <w:sz w:val="18"/>
              </w:rPr>
            </w:pPr>
            <w:r w:rsidRPr="00751018">
              <w:rPr>
                <w:b/>
                <w:sz w:val="18"/>
              </w:rPr>
              <w:t>State</w:t>
            </w:r>
          </w:p>
        </w:tc>
        <w:tc>
          <w:tcPr>
            <w:tcW w:w="545" w:type="pct"/>
            <w:vAlign w:val="center"/>
          </w:tcPr>
          <w:p w14:paraId="73F491AD" w14:textId="77777777" w:rsidR="00751018" w:rsidRPr="00751018" w:rsidRDefault="00751018" w:rsidP="005B1794">
            <w:pPr>
              <w:spacing w:line="480" w:lineRule="auto"/>
              <w:jc w:val="center"/>
              <w:rPr>
                <w:b/>
                <w:sz w:val="18"/>
              </w:rPr>
            </w:pPr>
            <w:r w:rsidRPr="00751018">
              <w:rPr>
                <w:b/>
                <w:sz w:val="16"/>
              </w:rPr>
              <w:t>Direct</w:t>
            </w:r>
            <w:r w:rsidRPr="00751018">
              <w:rPr>
                <w:b/>
                <w:bCs/>
                <w:sz w:val="16"/>
                <w:szCs w:val="16"/>
              </w:rPr>
              <w:t xml:space="preserve"> Language</w:t>
            </w:r>
          </w:p>
        </w:tc>
        <w:tc>
          <w:tcPr>
            <w:tcW w:w="385" w:type="pct"/>
            <w:vAlign w:val="center"/>
          </w:tcPr>
          <w:p w14:paraId="08858B71" w14:textId="77777777" w:rsidR="00751018" w:rsidRPr="00751018" w:rsidRDefault="00751018" w:rsidP="005B1794">
            <w:pPr>
              <w:spacing w:line="480" w:lineRule="auto"/>
              <w:jc w:val="center"/>
              <w:rPr>
                <w:b/>
                <w:sz w:val="18"/>
              </w:rPr>
            </w:pPr>
            <w:r w:rsidRPr="00751018">
              <w:rPr>
                <w:b/>
                <w:sz w:val="16"/>
              </w:rPr>
              <w:t>Free</w:t>
            </w:r>
            <w:r w:rsidRPr="00751018">
              <w:rPr>
                <w:b/>
                <w:bCs/>
                <w:sz w:val="16"/>
                <w:szCs w:val="16"/>
              </w:rPr>
              <w:t xml:space="preserve"> and</w:t>
            </w:r>
            <w:r w:rsidRPr="00751018">
              <w:rPr>
                <w:b/>
                <w:sz w:val="16"/>
              </w:rPr>
              <w:t xml:space="preserve"> Equal</w:t>
            </w:r>
            <w:r w:rsidRPr="00751018">
              <w:rPr>
                <w:b/>
                <w:bCs/>
                <w:sz w:val="16"/>
                <w:szCs w:val="16"/>
              </w:rPr>
              <w:t>/</w:t>
            </w:r>
            <w:r w:rsidRPr="00751018">
              <w:rPr>
                <w:b/>
                <w:sz w:val="16"/>
              </w:rPr>
              <w:t>Open</w:t>
            </w:r>
          </w:p>
        </w:tc>
        <w:tc>
          <w:tcPr>
            <w:tcW w:w="495" w:type="pct"/>
            <w:vAlign w:val="center"/>
          </w:tcPr>
          <w:p w14:paraId="06432F9E" w14:textId="77777777" w:rsidR="00751018" w:rsidRPr="00751018" w:rsidRDefault="00751018" w:rsidP="005B1794">
            <w:pPr>
              <w:spacing w:line="480" w:lineRule="auto"/>
              <w:jc w:val="center"/>
              <w:rPr>
                <w:b/>
                <w:sz w:val="18"/>
              </w:rPr>
            </w:pPr>
            <w:r w:rsidRPr="00751018">
              <w:rPr>
                <w:b/>
                <w:sz w:val="18"/>
              </w:rPr>
              <w:t>Who Drew the Map</w:t>
            </w:r>
          </w:p>
        </w:tc>
        <w:tc>
          <w:tcPr>
            <w:tcW w:w="770" w:type="pct"/>
            <w:vAlign w:val="center"/>
          </w:tcPr>
          <w:p w14:paraId="5A867166" w14:textId="77777777" w:rsidR="00751018" w:rsidRPr="00751018" w:rsidRDefault="00751018" w:rsidP="005B1794">
            <w:pPr>
              <w:spacing w:line="480" w:lineRule="auto"/>
              <w:jc w:val="center"/>
              <w:rPr>
                <w:b/>
                <w:sz w:val="18"/>
              </w:rPr>
            </w:pPr>
            <w:r w:rsidRPr="00751018">
              <w:rPr>
                <w:b/>
                <w:sz w:val="18"/>
              </w:rPr>
              <w:t>Challenged based on racial classifications (</w:t>
            </w:r>
            <w:r w:rsidRPr="00751018">
              <w:rPr>
                <w:b/>
                <w:i/>
                <w:sz w:val="18"/>
              </w:rPr>
              <w:t>Shaw</w:t>
            </w:r>
            <w:r w:rsidRPr="00751018">
              <w:rPr>
                <w:b/>
                <w:sz w:val="18"/>
              </w:rPr>
              <w:t xml:space="preserve"> or Section Two)</w:t>
            </w:r>
          </w:p>
        </w:tc>
        <w:tc>
          <w:tcPr>
            <w:tcW w:w="660" w:type="pct"/>
            <w:vAlign w:val="center"/>
          </w:tcPr>
          <w:p w14:paraId="72B94E50" w14:textId="77777777" w:rsidR="00751018" w:rsidRPr="00751018" w:rsidRDefault="00751018" w:rsidP="005B1794">
            <w:pPr>
              <w:spacing w:line="480" w:lineRule="auto"/>
              <w:jc w:val="center"/>
              <w:rPr>
                <w:b/>
                <w:sz w:val="18"/>
              </w:rPr>
            </w:pPr>
            <w:r w:rsidRPr="00751018">
              <w:rPr>
                <w:b/>
                <w:sz w:val="18"/>
              </w:rPr>
              <w:t>Not Challenged in State Court</w:t>
            </w:r>
          </w:p>
        </w:tc>
        <w:tc>
          <w:tcPr>
            <w:tcW w:w="770" w:type="pct"/>
            <w:vAlign w:val="center"/>
          </w:tcPr>
          <w:p w14:paraId="49FE415B" w14:textId="77777777" w:rsidR="00751018" w:rsidRPr="00751018" w:rsidRDefault="00751018" w:rsidP="005B1794">
            <w:pPr>
              <w:spacing w:line="480" w:lineRule="auto"/>
              <w:jc w:val="center"/>
              <w:rPr>
                <w:b/>
                <w:sz w:val="18"/>
              </w:rPr>
            </w:pPr>
            <w:r w:rsidRPr="00751018">
              <w:rPr>
                <w:b/>
                <w:sz w:val="18"/>
              </w:rPr>
              <w:t>Unsuccessful</w:t>
            </w:r>
          </w:p>
          <w:p w14:paraId="3A1E2849" w14:textId="77777777" w:rsidR="00751018" w:rsidRPr="00751018" w:rsidRDefault="00751018" w:rsidP="005B1794">
            <w:pPr>
              <w:spacing w:line="480" w:lineRule="auto"/>
              <w:jc w:val="center"/>
              <w:rPr>
                <w:sz w:val="18"/>
                <w:szCs w:val="18"/>
              </w:rPr>
            </w:pPr>
            <w:r w:rsidRPr="00751018">
              <w:rPr>
                <w:b/>
                <w:sz w:val="18"/>
              </w:rPr>
              <w:t>Or Pending</w:t>
            </w:r>
            <w:r w:rsidRPr="00751018">
              <w:rPr>
                <w:rStyle w:val="FootnoteReference"/>
              </w:rPr>
              <w:footnoteReference w:id="164"/>
            </w:r>
            <w:r w:rsidRPr="00751018">
              <w:rPr>
                <w:sz w:val="18"/>
                <w:szCs w:val="18"/>
              </w:rPr>
              <w:t xml:space="preserve"> </w:t>
            </w:r>
            <w:r w:rsidRPr="00751018">
              <w:rPr>
                <w:b/>
                <w:sz w:val="18"/>
              </w:rPr>
              <w:t>Challenge</w:t>
            </w:r>
            <w:r w:rsidRPr="00751018">
              <w:rPr>
                <w:rStyle w:val="FootnoteReference"/>
              </w:rPr>
              <w:footnoteReference w:id="165"/>
            </w:r>
          </w:p>
        </w:tc>
        <w:tc>
          <w:tcPr>
            <w:tcW w:w="658" w:type="pct"/>
            <w:vAlign w:val="center"/>
          </w:tcPr>
          <w:p w14:paraId="31FC4566" w14:textId="77777777" w:rsidR="00751018" w:rsidRPr="00751018" w:rsidRDefault="00751018" w:rsidP="005B1794">
            <w:pPr>
              <w:spacing w:line="480" w:lineRule="auto"/>
              <w:jc w:val="center"/>
              <w:rPr>
                <w:sz w:val="18"/>
                <w:szCs w:val="18"/>
              </w:rPr>
            </w:pPr>
            <w:r w:rsidRPr="00751018">
              <w:rPr>
                <w:b/>
                <w:sz w:val="18"/>
              </w:rPr>
              <w:t>Successful Challenge</w:t>
            </w:r>
            <w:r w:rsidRPr="00751018">
              <w:rPr>
                <w:rStyle w:val="FootnoteReference"/>
              </w:rPr>
              <w:footnoteReference w:id="166"/>
            </w:r>
          </w:p>
        </w:tc>
      </w:tr>
      <w:tr w:rsidR="00751018" w:rsidRPr="0080356A" w14:paraId="7A81B5E6" w14:textId="77777777" w:rsidTr="003C5671">
        <w:trPr>
          <w:jc w:val="center"/>
        </w:trPr>
        <w:tc>
          <w:tcPr>
            <w:tcW w:w="717" w:type="pct"/>
            <w:shd w:val="clear" w:color="auto" w:fill="D9D9D9" w:themeFill="background1" w:themeFillShade="D9"/>
            <w:vAlign w:val="center"/>
          </w:tcPr>
          <w:p w14:paraId="16CD9407" w14:textId="77777777" w:rsidR="00751018" w:rsidRPr="0080356A" w:rsidRDefault="00751018" w:rsidP="005B1794">
            <w:pPr>
              <w:spacing w:line="480" w:lineRule="auto"/>
              <w:jc w:val="center"/>
              <w:rPr>
                <w:i/>
                <w:iCs/>
                <w:sz w:val="20"/>
              </w:rPr>
            </w:pPr>
            <w:r w:rsidRPr="0080356A">
              <w:rPr>
                <w:i/>
                <w:iCs/>
                <w:sz w:val="20"/>
              </w:rPr>
              <w:t>Alabama</w:t>
            </w:r>
          </w:p>
        </w:tc>
        <w:tc>
          <w:tcPr>
            <w:tcW w:w="545" w:type="pct"/>
            <w:shd w:val="clear" w:color="auto" w:fill="D9D9D9" w:themeFill="background1" w:themeFillShade="D9"/>
            <w:vAlign w:val="center"/>
          </w:tcPr>
          <w:p w14:paraId="67B48451" w14:textId="77777777" w:rsidR="00751018" w:rsidRPr="0080356A" w:rsidRDefault="00751018" w:rsidP="005B1794">
            <w:pPr>
              <w:spacing w:line="480" w:lineRule="auto"/>
              <w:jc w:val="center"/>
              <w:rPr>
                <w:sz w:val="20"/>
              </w:rPr>
            </w:pPr>
          </w:p>
        </w:tc>
        <w:tc>
          <w:tcPr>
            <w:tcW w:w="385" w:type="pct"/>
            <w:shd w:val="clear" w:color="auto" w:fill="D9D9D9" w:themeFill="background1" w:themeFillShade="D9"/>
            <w:vAlign w:val="center"/>
          </w:tcPr>
          <w:p w14:paraId="134504F9" w14:textId="77777777" w:rsidR="00751018" w:rsidRPr="0080356A" w:rsidRDefault="00751018" w:rsidP="005B1794">
            <w:pPr>
              <w:spacing w:line="480" w:lineRule="auto"/>
              <w:jc w:val="center"/>
              <w:rPr>
                <w:sz w:val="20"/>
              </w:rPr>
            </w:pPr>
          </w:p>
        </w:tc>
        <w:tc>
          <w:tcPr>
            <w:tcW w:w="495" w:type="pct"/>
            <w:shd w:val="clear" w:color="auto" w:fill="D9D9D9" w:themeFill="background1" w:themeFillShade="D9"/>
            <w:vAlign w:val="center"/>
          </w:tcPr>
          <w:p w14:paraId="59DC8D5C" w14:textId="77777777" w:rsidR="00751018" w:rsidRPr="0080356A" w:rsidRDefault="00751018" w:rsidP="005B1794">
            <w:pPr>
              <w:spacing w:line="480" w:lineRule="auto"/>
              <w:jc w:val="center"/>
              <w:rPr>
                <w:sz w:val="20"/>
              </w:rPr>
            </w:pPr>
            <w:r>
              <w:rPr>
                <w:sz w:val="20"/>
              </w:rPr>
              <w:t>Leg.</w:t>
            </w:r>
          </w:p>
        </w:tc>
        <w:tc>
          <w:tcPr>
            <w:tcW w:w="770" w:type="pct"/>
            <w:shd w:val="clear" w:color="auto" w:fill="D9D9D9" w:themeFill="background1" w:themeFillShade="D9"/>
            <w:vAlign w:val="center"/>
          </w:tcPr>
          <w:p w14:paraId="7D27F881" w14:textId="77777777" w:rsidR="00751018" w:rsidRPr="0080356A" w:rsidRDefault="00751018" w:rsidP="005B1794">
            <w:pPr>
              <w:spacing w:line="480" w:lineRule="auto"/>
              <w:jc w:val="center"/>
              <w:rPr>
                <w:sz w:val="20"/>
              </w:rPr>
            </w:pPr>
            <w:r w:rsidRPr="0080356A">
              <w:rPr>
                <w:sz w:val="20"/>
              </w:rPr>
              <w:t>x</w:t>
            </w:r>
          </w:p>
        </w:tc>
        <w:tc>
          <w:tcPr>
            <w:tcW w:w="660" w:type="pct"/>
            <w:shd w:val="clear" w:color="auto" w:fill="D9D9D9" w:themeFill="background1" w:themeFillShade="D9"/>
            <w:vAlign w:val="center"/>
          </w:tcPr>
          <w:p w14:paraId="01757743" w14:textId="77777777" w:rsidR="00751018" w:rsidRPr="0080356A" w:rsidRDefault="00751018" w:rsidP="005B1794">
            <w:pPr>
              <w:spacing w:line="480" w:lineRule="auto"/>
              <w:jc w:val="center"/>
              <w:rPr>
                <w:sz w:val="20"/>
              </w:rPr>
            </w:pPr>
            <w:r>
              <w:rPr>
                <w:sz w:val="20"/>
              </w:rPr>
              <w:t>ø</w:t>
            </w:r>
          </w:p>
        </w:tc>
        <w:tc>
          <w:tcPr>
            <w:tcW w:w="770" w:type="pct"/>
            <w:shd w:val="clear" w:color="auto" w:fill="D9D9D9" w:themeFill="background1" w:themeFillShade="D9"/>
            <w:vAlign w:val="center"/>
          </w:tcPr>
          <w:p w14:paraId="126CE556" w14:textId="77777777" w:rsidR="00751018" w:rsidRPr="0080356A" w:rsidRDefault="00751018" w:rsidP="005B1794">
            <w:pPr>
              <w:spacing w:line="480" w:lineRule="auto"/>
              <w:jc w:val="center"/>
              <w:rPr>
                <w:sz w:val="20"/>
              </w:rPr>
            </w:pPr>
          </w:p>
        </w:tc>
        <w:tc>
          <w:tcPr>
            <w:tcW w:w="658" w:type="pct"/>
            <w:shd w:val="clear" w:color="auto" w:fill="D9D9D9" w:themeFill="background1" w:themeFillShade="D9"/>
            <w:vAlign w:val="center"/>
          </w:tcPr>
          <w:p w14:paraId="76A6DD38" w14:textId="77777777" w:rsidR="00751018" w:rsidRPr="0080356A" w:rsidRDefault="00751018" w:rsidP="005B1794">
            <w:pPr>
              <w:spacing w:line="480" w:lineRule="auto"/>
              <w:jc w:val="center"/>
              <w:rPr>
                <w:sz w:val="20"/>
              </w:rPr>
            </w:pPr>
            <w:r>
              <w:rPr>
                <w:sz w:val="20"/>
              </w:rPr>
              <w:t>F</w:t>
            </w:r>
          </w:p>
        </w:tc>
      </w:tr>
      <w:tr w:rsidR="00751018" w:rsidRPr="0080356A" w14:paraId="0C845D27" w14:textId="77777777" w:rsidTr="003C5671">
        <w:trPr>
          <w:jc w:val="center"/>
        </w:trPr>
        <w:tc>
          <w:tcPr>
            <w:tcW w:w="717" w:type="pct"/>
            <w:vAlign w:val="center"/>
          </w:tcPr>
          <w:p w14:paraId="5D2C2739" w14:textId="77777777" w:rsidR="00751018" w:rsidRPr="0080356A" w:rsidRDefault="00751018" w:rsidP="005B1794">
            <w:pPr>
              <w:spacing w:line="480" w:lineRule="auto"/>
              <w:jc w:val="center"/>
              <w:rPr>
                <w:i/>
                <w:iCs/>
                <w:sz w:val="20"/>
              </w:rPr>
            </w:pPr>
            <w:r>
              <w:rPr>
                <w:i/>
                <w:iCs/>
                <w:sz w:val="20"/>
              </w:rPr>
              <w:t>Arizona</w:t>
            </w:r>
          </w:p>
        </w:tc>
        <w:tc>
          <w:tcPr>
            <w:tcW w:w="545" w:type="pct"/>
            <w:vAlign w:val="center"/>
          </w:tcPr>
          <w:p w14:paraId="01E99A7D" w14:textId="77777777" w:rsidR="00751018" w:rsidRPr="0080356A" w:rsidRDefault="00751018" w:rsidP="005B1794">
            <w:pPr>
              <w:spacing w:line="480" w:lineRule="auto"/>
              <w:jc w:val="center"/>
              <w:rPr>
                <w:sz w:val="20"/>
              </w:rPr>
            </w:pPr>
            <w:r w:rsidRPr="006E2321">
              <w:rPr>
                <w:sz w:val="20"/>
              </w:rPr>
              <w:t>•</w:t>
            </w:r>
          </w:p>
        </w:tc>
        <w:tc>
          <w:tcPr>
            <w:tcW w:w="385" w:type="pct"/>
            <w:vAlign w:val="center"/>
          </w:tcPr>
          <w:p w14:paraId="79D86CA5" w14:textId="77777777" w:rsidR="00751018" w:rsidRPr="0080356A" w:rsidRDefault="00751018" w:rsidP="005B1794">
            <w:pPr>
              <w:spacing w:line="480" w:lineRule="auto"/>
              <w:jc w:val="center"/>
              <w:rPr>
                <w:sz w:val="20"/>
              </w:rPr>
            </w:pPr>
            <w:r>
              <w:rPr>
                <w:sz w:val="20"/>
              </w:rPr>
              <w:t>•</w:t>
            </w:r>
          </w:p>
        </w:tc>
        <w:tc>
          <w:tcPr>
            <w:tcW w:w="495" w:type="pct"/>
            <w:vAlign w:val="center"/>
          </w:tcPr>
          <w:p w14:paraId="7ECD01D5" w14:textId="77777777" w:rsidR="00751018" w:rsidRPr="0080356A" w:rsidRDefault="00751018" w:rsidP="005B1794">
            <w:pPr>
              <w:spacing w:line="480" w:lineRule="auto"/>
              <w:jc w:val="center"/>
              <w:rPr>
                <w:sz w:val="20"/>
              </w:rPr>
            </w:pPr>
            <w:proofErr w:type="spellStart"/>
            <w:r>
              <w:rPr>
                <w:sz w:val="20"/>
              </w:rPr>
              <w:t>Indep</w:t>
            </w:r>
            <w:proofErr w:type="spellEnd"/>
            <w:r>
              <w:rPr>
                <w:sz w:val="20"/>
              </w:rPr>
              <w:t>. Comm.</w:t>
            </w:r>
          </w:p>
        </w:tc>
        <w:tc>
          <w:tcPr>
            <w:tcW w:w="770" w:type="pct"/>
            <w:vAlign w:val="center"/>
          </w:tcPr>
          <w:p w14:paraId="19CC3DF2" w14:textId="77777777" w:rsidR="00751018" w:rsidRPr="0080356A" w:rsidRDefault="00751018" w:rsidP="005B1794">
            <w:pPr>
              <w:spacing w:line="480" w:lineRule="auto"/>
              <w:jc w:val="center"/>
              <w:rPr>
                <w:sz w:val="20"/>
              </w:rPr>
            </w:pPr>
          </w:p>
        </w:tc>
        <w:tc>
          <w:tcPr>
            <w:tcW w:w="660" w:type="pct"/>
            <w:vAlign w:val="center"/>
          </w:tcPr>
          <w:p w14:paraId="4B71203D" w14:textId="77777777" w:rsidR="00751018" w:rsidRPr="0080356A" w:rsidRDefault="00751018" w:rsidP="005B1794">
            <w:pPr>
              <w:spacing w:line="480" w:lineRule="auto"/>
              <w:jc w:val="center"/>
              <w:rPr>
                <w:sz w:val="20"/>
              </w:rPr>
            </w:pPr>
            <w:r>
              <w:rPr>
                <w:sz w:val="20"/>
              </w:rPr>
              <w:t>ø</w:t>
            </w:r>
          </w:p>
        </w:tc>
        <w:tc>
          <w:tcPr>
            <w:tcW w:w="770" w:type="pct"/>
            <w:vAlign w:val="center"/>
          </w:tcPr>
          <w:p w14:paraId="4DEEAE42" w14:textId="77777777" w:rsidR="00751018" w:rsidRPr="0080356A" w:rsidRDefault="00751018" w:rsidP="005B1794">
            <w:pPr>
              <w:spacing w:line="480" w:lineRule="auto"/>
              <w:jc w:val="center"/>
              <w:rPr>
                <w:sz w:val="20"/>
              </w:rPr>
            </w:pPr>
          </w:p>
        </w:tc>
        <w:tc>
          <w:tcPr>
            <w:tcW w:w="658" w:type="pct"/>
            <w:vAlign w:val="center"/>
          </w:tcPr>
          <w:p w14:paraId="589FFB9B" w14:textId="77777777" w:rsidR="00751018" w:rsidRPr="0080356A" w:rsidRDefault="00751018" w:rsidP="005B1794">
            <w:pPr>
              <w:spacing w:line="480" w:lineRule="auto"/>
              <w:jc w:val="center"/>
              <w:rPr>
                <w:sz w:val="20"/>
              </w:rPr>
            </w:pPr>
          </w:p>
        </w:tc>
      </w:tr>
      <w:tr w:rsidR="00751018" w:rsidRPr="0080356A" w14:paraId="18DDD1AA" w14:textId="77777777" w:rsidTr="003C5671">
        <w:trPr>
          <w:jc w:val="center"/>
        </w:trPr>
        <w:tc>
          <w:tcPr>
            <w:tcW w:w="717" w:type="pct"/>
            <w:vAlign w:val="center"/>
          </w:tcPr>
          <w:p w14:paraId="4CF64D9A" w14:textId="77777777" w:rsidR="00751018" w:rsidRPr="0080356A" w:rsidRDefault="00751018" w:rsidP="005B1794">
            <w:pPr>
              <w:spacing w:line="480" w:lineRule="auto"/>
              <w:jc w:val="center"/>
              <w:rPr>
                <w:i/>
                <w:iCs/>
                <w:sz w:val="20"/>
              </w:rPr>
            </w:pPr>
            <w:r>
              <w:rPr>
                <w:i/>
                <w:iCs/>
                <w:sz w:val="20"/>
              </w:rPr>
              <w:t>Arkansas</w:t>
            </w:r>
          </w:p>
        </w:tc>
        <w:tc>
          <w:tcPr>
            <w:tcW w:w="545" w:type="pct"/>
            <w:vAlign w:val="center"/>
          </w:tcPr>
          <w:p w14:paraId="200BDBC6" w14:textId="77777777" w:rsidR="00751018" w:rsidRPr="0080356A" w:rsidRDefault="00751018" w:rsidP="005B1794">
            <w:pPr>
              <w:spacing w:line="480" w:lineRule="auto"/>
              <w:jc w:val="center"/>
              <w:rPr>
                <w:sz w:val="20"/>
              </w:rPr>
            </w:pPr>
          </w:p>
        </w:tc>
        <w:tc>
          <w:tcPr>
            <w:tcW w:w="385" w:type="pct"/>
            <w:vAlign w:val="center"/>
          </w:tcPr>
          <w:p w14:paraId="01FAF1B5" w14:textId="77777777" w:rsidR="00751018" w:rsidRPr="0080356A" w:rsidRDefault="00751018" w:rsidP="005B1794">
            <w:pPr>
              <w:spacing w:line="480" w:lineRule="auto"/>
              <w:jc w:val="center"/>
              <w:rPr>
                <w:sz w:val="20"/>
              </w:rPr>
            </w:pPr>
            <w:r>
              <w:rPr>
                <w:sz w:val="20"/>
              </w:rPr>
              <w:t>•</w:t>
            </w:r>
          </w:p>
        </w:tc>
        <w:tc>
          <w:tcPr>
            <w:tcW w:w="495" w:type="pct"/>
            <w:vAlign w:val="center"/>
          </w:tcPr>
          <w:p w14:paraId="131757C4" w14:textId="77777777" w:rsidR="00751018" w:rsidRDefault="00751018" w:rsidP="005B1794">
            <w:pPr>
              <w:spacing w:line="480" w:lineRule="auto"/>
              <w:jc w:val="center"/>
              <w:rPr>
                <w:sz w:val="20"/>
              </w:rPr>
            </w:pPr>
            <w:r>
              <w:rPr>
                <w:sz w:val="20"/>
              </w:rPr>
              <w:t>Leg.</w:t>
            </w:r>
          </w:p>
        </w:tc>
        <w:tc>
          <w:tcPr>
            <w:tcW w:w="770" w:type="pct"/>
            <w:vAlign w:val="center"/>
          </w:tcPr>
          <w:p w14:paraId="018EB7BA" w14:textId="77777777" w:rsidR="00751018" w:rsidRPr="0080356A" w:rsidRDefault="00751018" w:rsidP="005B1794">
            <w:pPr>
              <w:spacing w:line="480" w:lineRule="auto"/>
              <w:jc w:val="center"/>
              <w:rPr>
                <w:sz w:val="20"/>
              </w:rPr>
            </w:pPr>
            <w:r>
              <w:rPr>
                <w:sz w:val="20"/>
              </w:rPr>
              <w:t>x</w:t>
            </w:r>
          </w:p>
        </w:tc>
        <w:tc>
          <w:tcPr>
            <w:tcW w:w="660" w:type="pct"/>
            <w:vAlign w:val="center"/>
          </w:tcPr>
          <w:p w14:paraId="5B2B038E" w14:textId="77777777" w:rsidR="00751018" w:rsidRPr="0080356A" w:rsidRDefault="00751018" w:rsidP="005B1794">
            <w:pPr>
              <w:spacing w:line="480" w:lineRule="auto"/>
              <w:jc w:val="center"/>
              <w:rPr>
                <w:sz w:val="20"/>
              </w:rPr>
            </w:pPr>
          </w:p>
        </w:tc>
        <w:tc>
          <w:tcPr>
            <w:tcW w:w="770" w:type="pct"/>
            <w:vAlign w:val="center"/>
          </w:tcPr>
          <w:p w14:paraId="1C344624" w14:textId="77777777" w:rsidR="00751018" w:rsidRPr="0080356A" w:rsidRDefault="00751018" w:rsidP="005B1794">
            <w:pPr>
              <w:spacing w:line="480" w:lineRule="auto"/>
              <w:jc w:val="center"/>
              <w:rPr>
                <w:sz w:val="20"/>
              </w:rPr>
            </w:pPr>
            <w:r>
              <w:rPr>
                <w:sz w:val="20"/>
              </w:rPr>
              <w:t>p</w:t>
            </w:r>
          </w:p>
        </w:tc>
        <w:tc>
          <w:tcPr>
            <w:tcW w:w="658" w:type="pct"/>
            <w:vAlign w:val="center"/>
          </w:tcPr>
          <w:p w14:paraId="1C739312" w14:textId="77777777" w:rsidR="00751018" w:rsidRPr="0080356A" w:rsidRDefault="00751018" w:rsidP="005B1794">
            <w:pPr>
              <w:spacing w:line="480" w:lineRule="auto"/>
              <w:jc w:val="center"/>
              <w:rPr>
                <w:sz w:val="20"/>
              </w:rPr>
            </w:pPr>
          </w:p>
        </w:tc>
      </w:tr>
      <w:tr w:rsidR="00751018" w:rsidRPr="0080356A" w14:paraId="298D551B" w14:textId="77777777" w:rsidTr="003C5671">
        <w:trPr>
          <w:jc w:val="center"/>
        </w:trPr>
        <w:tc>
          <w:tcPr>
            <w:tcW w:w="717" w:type="pct"/>
            <w:vAlign w:val="center"/>
          </w:tcPr>
          <w:p w14:paraId="10C11C1C" w14:textId="77777777" w:rsidR="00751018" w:rsidRPr="0080356A" w:rsidRDefault="00751018" w:rsidP="005B1794">
            <w:pPr>
              <w:spacing w:line="480" w:lineRule="auto"/>
              <w:jc w:val="center"/>
              <w:rPr>
                <w:i/>
                <w:iCs/>
                <w:sz w:val="20"/>
              </w:rPr>
            </w:pPr>
            <w:r w:rsidRPr="0080356A">
              <w:rPr>
                <w:i/>
                <w:iCs/>
                <w:sz w:val="20"/>
              </w:rPr>
              <w:t>Florida</w:t>
            </w:r>
          </w:p>
        </w:tc>
        <w:tc>
          <w:tcPr>
            <w:tcW w:w="545" w:type="pct"/>
            <w:vAlign w:val="center"/>
          </w:tcPr>
          <w:p w14:paraId="5B601E3C" w14:textId="77777777" w:rsidR="00751018" w:rsidRPr="0080356A" w:rsidRDefault="00751018" w:rsidP="005B1794">
            <w:pPr>
              <w:spacing w:line="480" w:lineRule="auto"/>
              <w:jc w:val="center"/>
              <w:rPr>
                <w:sz w:val="20"/>
              </w:rPr>
            </w:pPr>
            <w:r>
              <w:rPr>
                <w:sz w:val="20"/>
              </w:rPr>
              <w:t>•</w:t>
            </w:r>
          </w:p>
        </w:tc>
        <w:tc>
          <w:tcPr>
            <w:tcW w:w="385" w:type="pct"/>
            <w:vAlign w:val="center"/>
          </w:tcPr>
          <w:p w14:paraId="1174C941" w14:textId="77777777" w:rsidR="00751018" w:rsidRPr="0080356A" w:rsidRDefault="00751018" w:rsidP="005B1794">
            <w:pPr>
              <w:spacing w:line="480" w:lineRule="auto"/>
              <w:jc w:val="center"/>
              <w:rPr>
                <w:sz w:val="20"/>
              </w:rPr>
            </w:pPr>
          </w:p>
        </w:tc>
        <w:tc>
          <w:tcPr>
            <w:tcW w:w="495" w:type="pct"/>
            <w:vAlign w:val="center"/>
          </w:tcPr>
          <w:p w14:paraId="485973D7" w14:textId="77777777" w:rsidR="00751018" w:rsidRPr="0080356A" w:rsidRDefault="00751018" w:rsidP="005B1794">
            <w:pPr>
              <w:spacing w:line="480" w:lineRule="auto"/>
              <w:jc w:val="center"/>
              <w:rPr>
                <w:sz w:val="20"/>
              </w:rPr>
            </w:pPr>
            <w:r>
              <w:rPr>
                <w:sz w:val="20"/>
              </w:rPr>
              <w:t>Leg.</w:t>
            </w:r>
          </w:p>
        </w:tc>
        <w:tc>
          <w:tcPr>
            <w:tcW w:w="770" w:type="pct"/>
            <w:vAlign w:val="center"/>
          </w:tcPr>
          <w:p w14:paraId="2ABDE5E9" w14:textId="77777777" w:rsidR="00751018" w:rsidRPr="0080356A" w:rsidRDefault="00751018" w:rsidP="005B1794">
            <w:pPr>
              <w:spacing w:line="480" w:lineRule="auto"/>
              <w:jc w:val="center"/>
              <w:rPr>
                <w:sz w:val="20"/>
              </w:rPr>
            </w:pPr>
          </w:p>
        </w:tc>
        <w:tc>
          <w:tcPr>
            <w:tcW w:w="660" w:type="pct"/>
            <w:vAlign w:val="center"/>
          </w:tcPr>
          <w:p w14:paraId="5229D736" w14:textId="77777777" w:rsidR="00751018" w:rsidRPr="0080356A" w:rsidRDefault="00751018" w:rsidP="005B1794">
            <w:pPr>
              <w:spacing w:line="480" w:lineRule="auto"/>
              <w:jc w:val="center"/>
              <w:rPr>
                <w:sz w:val="20"/>
              </w:rPr>
            </w:pPr>
          </w:p>
        </w:tc>
        <w:tc>
          <w:tcPr>
            <w:tcW w:w="770" w:type="pct"/>
            <w:vAlign w:val="center"/>
          </w:tcPr>
          <w:p w14:paraId="2A321BF8" w14:textId="77777777" w:rsidR="00751018" w:rsidRPr="0080356A" w:rsidRDefault="00751018" w:rsidP="005B1794">
            <w:pPr>
              <w:spacing w:line="480" w:lineRule="auto"/>
              <w:jc w:val="center"/>
              <w:rPr>
                <w:sz w:val="20"/>
              </w:rPr>
            </w:pPr>
            <w:r>
              <w:rPr>
                <w:sz w:val="20"/>
              </w:rPr>
              <w:t>p</w:t>
            </w:r>
          </w:p>
        </w:tc>
        <w:tc>
          <w:tcPr>
            <w:tcW w:w="658" w:type="pct"/>
            <w:vAlign w:val="center"/>
          </w:tcPr>
          <w:p w14:paraId="5F67BB67" w14:textId="77777777" w:rsidR="00751018" w:rsidRPr="0080356A" w:rsidRDefault="00751018" w:rsidP="005B1794">
            <w:pPr>
              <w:spacing w:line="480" w:lineRule="auto"/>
              <w:jc w:val="center"/>
              <w:rPr>
                <w:sz w:val="20"/>
              </w:rPr>
            </w:pPr>
          </w:p>
        </w:tc>
      </w:tr>
      <w:tr w:rsidR="00751018" w:rsidRPr="0080356A" w14:paraId="69EB53DD" w14:textId="77777777" w:rsidTr="003C5671">
        <w:trPr>
          <w:jc w:val="center"/>
        </w:trPr>
        <w:tc>
          <w:tcPr>
            <w:tcW w:w="717" w:type="pct"/>
            <w:shd w:val="clear" w:color="auto" w:fill="D9D9D9" w:themeFill="background1" w:themeFillShade="D9"/>
            <w:vAlign w:val="center"/>
          </w:tcPr>
          <w:p w14:paraId="2E06BBDC" w14:textId="77777777" w:rsidR="00751018" w:rsidRPr="0080356A" w:rsidRDefault="00751018" w:rsidP="005B1794">
            <w:pPr>
              <w:spacing w:line="480" w:lineRule="auto"/>
              <w:jc w:val="center"/>
              <w:rPr>
                <w:i/>
                <w:iCs/>
                <w:sz w:val="20"/>
              </w:rPr>
            </w:pPr>
            <w:r w:rsidRPr="0080356A">
              <w:rPr>
                <w:i/>
                <w:iCs/>
                <w:sz w:val="20"/>
              </w:rPr>
              <w:t>Georgia</w:t>
            </w:r>
          </w:p>
        </w:tc>
        <w:tc>
          <w:tcPr>
            <w:tcW w:w="545" w:type="pct"/>
            <w:shd w:val="clear" w:color="auto" w:fill="D9D9D9" w:themeFill="background1" w:themeFillShade="D9"/>
            <w:vAlign w:val="center"/>
          </w:tcPr>
          <w:p w14:paraId="5361B299" w14:textId="77777777" w:rsidR="00751018" w:rsidRPr="0080356A" w:rsidRDefault="00751018" w:rsidP="005B1794">
            <w:pPr>
              <w:spacing w:line="480" w:lineRule="auto"/>
              <w:jc w:val="center"/>
              <w:rPr>
                <w:sz w:val="20"/>
              </w:rPr>
            </w:pPr>
          </w:p>
        </w:tc>
        <w:tc>
          <w:tcPr>
            <w:tcW w:w="385" w:type="pct"/>
            <w:shd w:val="clear" w:color="auto" w:fill="D9D9D9" w:themeFill="background1" w:themeFillShade="D9"/>
            <w:vAlign w:val="center"/>
          </w:tcPr>
          <w:p w14:paraId="660D82F4" w14:textId="77777777" w:rsidR="00751018" w:rsidRPr="0080356A" w:rsidRDefault="00751018" w:rsidP="005B1794">
            <w:pPr>
              <w:spacing w:line="480" w:lineRule="auto"/>
              <w:jc w:val="center"/>
              <w:rPr>
                <w:sz w:val="20"/>
              </w:rPr>
            </w:pPr>
          </w:p>
        </w:tc>
        <w:tc>
          <w:tcPr>
            <w:tcW w:w="495" w:type="pct"/>
            <w:shd w:val="clear" w:color="auto" w:fill="D9D9D9" w:themeFill="background1" w:themeFillShade="D9"/>
            <w:vAlign w:val="center"/>
          </w:tcPr>
          <w:p w14:paraId="2F65AFA5" w14:textId="77777777" w:rsidR="00751018" w:rsidRDefault="00751018" w:rsidP="005B1794">
            <w:pPr>
              <w:spacing w:line="480" w:lineRule="auto"/>
              <w:jc w:val="center"/>
              <w:rPr>
                <w:sz w:val="20"/>
              </w:rPr>
            </w:pPr>
            <w:r>
              <w:rPr>
                <w:sz w:val="20"/>
              </w:rPr>
              <w:t>Leg.</w:t>
            </w:r>
          </w:p>
        </w:tc>
        <w:tc>
          <w:tcPr>
            <w:tcW w:w="770" w:type="pct"/>
            <w:shd w:val="clear" w:color="auto" w:fill="D9D9D9" w:themeFill="background1" w:themeFillShade="D9"/>
            <w:vAlign w:val="center"/>
          </w:tcPr>
          <w:p w14:paraId="6B102115" w14:textId="77777777" w:rsidR="00751018" w:rsidRPr="0080356A" w:rsidRDefault="00751018" w:rsidP="005B1794">
            <w:pPr>
              <w:spacing w:line="480" w:lineRule="auto"/>
              <w:jc w:val="center"/>
              <w:rPr>
                <w:sz w:val="20"/>
              </w:rPr>
            </w:pPr>
            <w:r>
              <w:rPr>
                <w:sz w:val="20"/>
              </w:rPr>
              <w:t>x</w:t>
            </w:r>
          </w:p>
        </w:tc>
        <w:tc>
          <w:tcPr>
            <w:tcW w:w="660" w:type="pct"/>
            <w:shd w:val="clear" w:color="auto" w:fill="D9D9D9" w:themeFill="background1" w:themeFillShade="D9"/>
            <w:vAlign w:val="center"/>
          </w:tcPr>
          <w:p w14:paraId="64D22228" w14:textId="77777777" w:rsidR="00751018" w:rsidRPr="0080356A" w:rsidRDefault="00751018" w:rsidP="005B1794">
            <w:pPr>
              <w:spacing w:line="480" w:lineRule="auto"/>
              <w:jc w:val="center"/>
              <w:rPr>
                <w:sz w:val="20"/>
              </w:rPr>
            </w:pPr>
            <w:r>
              <w:rPr>
                <w:sz w:val="20"/>
              </w:rPr>
              <w:t>ø</w:t>
            </w:r>
          </w:p>
        </w:tc>
        <w:tc>
          <w:tcPr>
            <w:tcW w:w="770" w:type="pct"/>
            <w:shd w:val="clear" w:color="auto" w:fill="D9D9D9" w:themeFill="background1" w:themeFillShade="D9"/>
            <w:vAlign w:val="center"/>
          </w:tcPr>
          <w:p w14:paraId="6C75385D" w14:textId="77777777" w:rsidR="00751018" w:rsidRPr="0080356A" w:rsidRDefault="00751018" w:rsidP="005B1794">
            <w:pPr>
              <w:spacing w:line="480" w:lineRule="auto"/>
              <w:jc w:val="center"/>
              <w:rPr>
                <w:sz w:val="20"/>
              </w:rPr>
            </w:pPr>
          </w:p>
        </w:tc>
        <w:tc>
          <w:tcPr>
            <w:tcW w:w="658" w:type="pct"/>
            <w:shd w:val="clear" w:color="auto" w:fill="D9D9D9" w:themeFill="background1" w:themeFillShade="D9"/>
            <w:vAlign w:val="center"/>
          </w:tcPr>
          <w:p w14:paraId="68002DD6" w14:textId="77777777" w:rsidR="00751018" w:rsidRPr="0080356A" w:rsidRDefault="00751018" w:rsidP="005B1794">
            <w:pPr>
              <w:spacing w:line="480" w:lineRule="auto"/>
              <w:jc w:val="center"/>
              <w:rPr>
                <w:sz w:val="20"/>
              </w:rPr>
            </w:pPr>
            <w:r>
              <w:rPr>
                <w:sz w:val="20"/>
              </w:rPr>
              <w:t>F</w:t>
            </w:r>
          </w:p>
        </w:tc>
      </w:tr>
      <w:tr w:rsidR="00751018" w:rsidRPr="0080356A" w14:paraId="39053A6A" w14:textId="77777777" w:rsidTr="003C5671">
        <w:trPr>
          <w:jc w:val="center"/>
        </w:trPr>
        <w:tc>
          <w:tcPr>
            <w:tcW w:w="717" w:type="pct"/>
            <w:vAlign w:val="center"/>
          </w:tcPr>
          <w:p w14:paraId="03FD3F6C" w14:textId="77777777" w:rsidR="00751018" w:rsidRPr="0080356A" w:rsidRDefault="00751018" w:rsidP="005B1794">
            <w:pPr>
              <w:spacing w:line="480" w:lineRule="auto"/>
              <w:jc w:val="center"/>
              <w:rPr>
                <w:i/>
                <w:iCs/>
                <w:sz w:val="20"/>
              </w:rPr>
            </w:pPr>
            <w:r w:rsidRPr="0080356A">
              <w:rPr>
                <w:i/>
                <w:iCs/>
                <w:sz w:val="20"/>
              </w:rPr>
              <w:t>Illinois</w:t>
            </w:r>
          </w:p>
        </w:tc>
        <w:tc>
          <w:tcPr>
            <w:tcW w:w="545" w:type="pct"/>
            <w:vAlign w:val="center"/>
          </w:tcPr>
          <w:p w14:paraId="2576C88F" w14:textId="77777777" w:rsidR="00751018" w:rsidRPr="0080356A" w:rsidRDefault="00751018" w:rsidP="005B1794">
            <w:pPr>
              <w:spacing w:line="480" w:lineRule="auto"/>
              <w:jc w:val="center"/>
              <w:rPr>
                <w:sz w:val="20"/>
              </w:rPr>
            </w:pPr>
          </w:p>
        </w:tc>
        <w:tc>
          <w:tcPr>
            <w:tcW w:w="385" w:type="pct"/>
            <w:vAlign w:val="center"/>
          </w:tcPr>
          <w:p w14:paraId="58F8E3E0" w14:textId="77777777" w:rsidR="00751018" w:rsidRPr="0080356A" w:rsidRDefault="00751018" w:rsidP="005B1794">
            <w:pPr>
              <w:spacing w:line="480" w:lineRule="auto"/>
              <w:jc w:val="center"/>
              <w:rPr>
                <w:sz w:val="20"/>
              </w:rPr>
            </w:pPr>
            <w:r>
              <w:rPr>
                <w:sz w:val="20"/>
              </w:rPr>
              <w:t>•</w:t>
            </w:r>
          </w:p>
        </w:tc>
        <w:tc>
          <w:tcPr>
            <w:tcW w:w="495" w:type="pct"/>
            <w:vAlign w:val="center"/>
          </w:tcPr>
          <w:p w14:paraId="5F4ADE9E" w14:textId="77777777" w:rsidR="00751018" w:rsidRPr="0080356A" w:rsidRDefault="00751018" w:rsidP="005B1794">
            <w:pPr>
              <w:spacing w:line="480" w:lineRule="auto"/>
              <w:jc w:val="center"/>
              <w:rPr>
                <w:sz w:val="20"/>
              </w:rPr>
            </w:pPr>
            <w:r>
              <w:rPr>
                <w:sz w:val="20"/>
              </w:rPr>
              <w:t>Leg.</w:t>
            </w:r>
          </w:p>
        </w:tc>
        <w:tc>
          <w:tcPr>
            <w:tcW w:w="770" w:type="pct"/>
            <w:vAlign w:val="center"/>
          </w:tcPr>
          <w:p w14:paraId="564B2FDC" w14:textId="77777777" w:rsidR="00751018" w:rsidRPr="0080356A" w:rsidRDefault="00751018" w:rsidP="005B1794">
            <w:pPr>
              <w:spacing w:line="480" w:lineRule="auto"/>
              <w:jc w:val="center"/>
              <w:rPr>
                <w:sz w:val="20"/>
              </w:rPr>
            </w:pPr>
            <w:r w:rsidRPr="0080356A">
              <w:rPr>
                <w:sz w:val="20"/>
              </w:rPr>
              <w:t>x</w:t>
            </w:r>
          </w:p>
        </w:tc>
        <w:tc>
          <w:tcPr>
            <w:tcW w:w="660" w:type="pct"/>
            <w:vAlign w:val="center"/>
          </w:tcPr>
          <w:p w14:paraId="1D77EA4F" w14:textId="77777777" w:rsidR="00751018" w:rsidRPr="0080356A" w:rsidRDefault="00751018" w:rsidP="005B1794">
            <w:pPr>
              <w:spacing w:line="480" w:lineRule="auto"/>
              <w:jc w:val="center"/>
              <w:rPr>
                <w:sz w:val="20"/>
              </w:rPr>
            </w:pPr>
            <w:r>
              <w:rPr>
                <w:sz w:val="20"/>
              </w:rPr>
              <w:t>ø</w:t>
            </w:r>
          </w:p>
        </w:tc>
        <w:tc>
          <w:tcPr>
            <w:tcW w:w="770" w:type="pct"/>
            <w:vAlign w:val="center"/>
          </w:tcPr>
          <w:p w14:paraId="1C6494F2" w14:textId="77777777" w:rsidR="00751018" w:rsidRPr="0080356A" w:rsidRDefault="00751018" w:rsidP="005B1794">
            <w:pPr>
              <w:spacing w:line="480" w:lineRule="auto"/>
              <w:jc w:val="center"/>
              <w:rPr>
                <w:sz w:val="20"/>
              </w:rPr>
            </w:pPr>
          </w:p>
        </w:tc>
        <w:tc>
          <w:tcPr>
            <w:tcW w:w="658" w:type="pct"/>
            <w:vAlign w:val="center"/>
          </w:tcPr>
          <w:p w14:paraId="59B2BCE3" w14:textId="77777777" w:rsidR="00751018" w:rsidRPr="0080356A" w:rsidRDefault="00751018" w:rsidP="005B1794">
            <w:pPr>
              <w:spacing w:line="480" w:lineRule="auto"/>
              <w:jc w:val="center"/>
              <w:rPr>
                <w:sz w:val="20"/>
              </w:rPr>
            </w:pPr>
          </w:p>
        </w:tc>
      </w:tr>
      <w:tr w:rsidR="00751018" w:rsidRPr="0080356A" w14:paraId="1E37E6D9" w14:textId="77777777" w:rsidTr="003C5671">
        <w:trPr>
          <w:jc w:val="center"/>
        </w:trPr>
        <w:tc>
          <w:tcPr>
            <w:tcW w:w="717" w:type="pct"/>
            <w:vAlign w:val="center"/>
          </w:tcPr>
          <w:p w14:paraId="189EC835" w14:textId="77777777" w:rsidR="00751018" w:rsidRPr="0080356A" w:rsidRDefault="00751018" w:rsidP="005B1794">
            <w:pPr>
              <w:spacing w:line="480" w:lineRule="auto"/>
              <w:jc w:val="center"/>
              <w:rPr>
                <w:i/>
                <w:iCs/>
                <w:sz w:val="20"/>
              </w:rPr>
            </w:pPr>
            <w:r w:rsidRPr="0080356A">
              <w:rPr>
                <w:i/>
                <w:iCs/>
                <w:sz w:val="20"/>
              </w:rPr>
              <w:t>Iowa</w:t>
            </w:r>
          </w:p>
        </w:tc>
        <w:tc>
          <w:tcPr>
            <w:tcW w:w="545" w:type="pct"/>
            <w:vAlign w:val="center"/>
          </w:tcPr>
          <w:p w14:paraId="1E73489C" w14:textId="77777777" w:rsidR="00751018" w:rsidRPr="0080356A" w:rsidRDefault="00751018" w:rsidP="005B1794">
            <w:pPr>
              <w:spacing w:line="480" w:lineRule="auto"/>
              <w:jc w:val="center"/>
              <w:rPr>
                <w:sz w:val="20"/>
              </w:rPr>
            </w:pPr>
            <w:r>
              <w:rPr>
                <w:sz w:val="20"/>
              </w:rPr>
              <w:t>•</w:t>
            </w:r>
          </w:p>
        </w:tc>
        <w:tc>
          <w:tcPr>
            <w:tcW w:w="385" w:type="pct"/>
            <w:vAlign w:val="center"/>
          </w:tcPr>
          <w:p w14:paraId="47B55AB8" w14:textId="77777777" w:rsidR="00751018" w:rsidRPr="0080356A" w:rsidRDefault="00751018" w:rsidP="005B1794">
            <w:pPr>
              <w:spacing w:line="480" w:lineRule="auto"/>
              <w:jc w:val="center"/>
              <w:rPr>
                <w:sz w:val="20"/>
              </w:rPr>
            </w:pPr>
          </w:p>
        </w:tc>
        <w:tc>
          <w:tcPr>
            <w:tcW w:w="495" w:type="pct"/>
            <w:vAlign w:val="center"/>
          </w:tcPr>
          <w:p w14:paraId="13661AB7" w14:textId="77777777" w:rsidR="00751018" w:rsidRPr="0080356A" w:rsidRDefault="00751018" w:rsidP="005B1794">
            <w:pPr>
              <w:spacing w:line="480" w:lineRule="auto"/>
              <w:jc w:val="center"/>
              <w:rPr>
                <w:sz w:val="20"/>
              </w:rPr>
            </w:pPr>
            <w:r>
              <w:rPr>
                <w:sz w:val="20"/>
              </w:rPr>
              <w:t>Leg.</w:t>
            </w:r>
          </w:p>
        </w:tc>
        <w:tc>
          <w:tcPr>
            <w:tcW w:w="770" w:type="pct"/>
            <w:vAlign w:val="center"/>
          </w:tcPr>
          <w:p w14:paraId="4F1B981A" w14:textId="77777777" w:rsidR="00751018" w:rsidRPr="0080356A" w:rsidRDefault="00751018" w:rsidP="005B1794">
            <w:pPr>
              <w:spacing w:line="480" w:lineRule="auto"/>
              <w:jc w:val="center"/>
              <w:rPr>
                <w:sz w:val="20"/>
              </w:rPr>
            </w:pPr>
          </w:p>
        </w:tc>
        <w:tc>
          <w:tcPr>
            <w:tcW w:w="660" w:type="pct"/>
            <w:vAlign w:val="center"/>
          </w:tcPr>
          <w:p w14:paraId="70A6EB12" w14:textId="77777777" w:rsidR="00751018" w:rsidRPr="0080356A" w:rsidRDefault="00751018" w:rsidP="005B1794">
            <w:pPr>
              <w:spacing w:line="480" w:lineRule="auto"/>
              <w:jc w:val="center"/>
              <w:rPr>
                <w:sz w:val="20"/>
              </w:rPr>
            </w:pPr>
            <w:r>
              <w:rPr>
                <w:sz w:val="20"/>
              </w:rPr>
              <w:t>ø</w:t>
            </w:r>
          </w:p>
        </w:tc>
        <w:tc>
          <w:tcPr>
            <w:tcW w:w="770" w:type="pct"/>
            <w:vAlign w:val="center"/>
          </w:tcPr>
          <w:p w14:paraId="4E94F245" w14:textId="77777777" w:rsidR="00751018" w:rsidRPr="0080356A" w:rsidRDefault="00751018" w:rsidP="005B1794">
            <w:pPr>
              <w:spacing w:line="480" w:lineRule="auto"/>
              <w:jc w:val="center"/>
              <w:rPr>
                <w:sz w:val="20"/>
              </w:rPr>
            </w:pPr>
          </w:p>
        </w:tc>
        <w:tc>
          <w:tcPr>
            <w:tcW w:w="658" w:type="pct"/>
            <w:vAlign w:val="center"/>
          </w:tcPr>
          <w:p w14:paraId="431F2E16" w14:textId="77777777" w:rsidR="00751018" w:rsidRPr="0080356A" w:rsidRDefault="00751018" w:rsidP="005B1794">
            <w:pPr>
              <w:spacing w:line="480" w:lineRule="auto"/>
              <w:jc w:val="center"/>
              <w:rPr>
                <w:sz w:val="20"/>
              </w:rPr>
            </w:pPr>
          </w:p>
        </w:tc>
      </w:tr>
      <w:tr w:rsidR="00751018" w:rsidRPr="0080356A" w14:paraId="619B47A8" w14:textId="77777777" w:rsidTr="003C5671">
        <w:trPr>
          <w:jc w:val="center"/>
        </w:trPr>
        <w:tc>
          <w:tcPr>
            <w:tcW w:w="717" w:type="pct"/>
            <w:vAlign w:val="center"/>
          </w:tcPr>
          <w:p w14:paraId="619FD90A" w14:textId="77777777" w:rsidR="00751018" w:rsidRPr="0080356A" w:rsidRDefault="00751018" w:rsidP="005B1794">
            <w:pPr>
              <w:spacing w:line="480" w:lineRule="auto"/>
              <w:jc w:val="center"/>
              <w:rPr>
                <w:i/>
                <w:iCs/>
                <w:sz w:val="20"/>
              </w:rPr>
            </w:pPr>
            <w:r w:rsidRPr="0080356A">
              <w:rPr>
                <w:i/>
                <w:iCs/>
                <w:sz w:val="20"/>
              </w:rPr>
              <w:t>Kansas</w:t>
            </w:r>
          </w:p>
        </w:tc>
        <w:tc>
          <w:tcPr>
            <w:tcW w:w="545" w:type="pct"/>
            <w:vAlign w:val="center"/>
          </w:tcPr>
          <w:p w14:paraId="4C56360A" w14:textId="77777777" w:rsidR="00751018" w:rsidRPr="0080356A" w:rsidRDefault="00751018" w:rsidP="005B1794">
            <w:pPr>
              <w:spacing w:line="480" w:lineRule="auto"/>
              <w:jc w:val="center"/>
              <w:rPr>
                <w:sz w:val="20"/>
              </w:rPr>
            </w:pPr>
          </w:p>
        </w:tc>
        <w:tc>
          <w:tcPr>
            <w:tcW w:w="385" w:type="pct"/>
            <w:vAlign w:val="center"/>
          </w:tcPr>
          <w:p w14:paraId="2263FC92" w14:textId="77777777" w:rsidR="00751018" w:rsidRPr="0080356A" w:rsidRDefault="00751018" w:rsidP="005B1794">
            <w:pPr>
              <w:spacing w:line="480" w:lineRule="auto"/>
              <w:jc w:val="center"/>
              <w:rPr>
                <w:sz w:val="20"/>
              </w:rPr>
            </w:pPr>
          </w:p>
        </w:tc>
        <w:tc>
          <w:tcPr>
            <w:tcW w:w="495" w:type="pct"/>
            <w:vAlign w:val="center"/>
          </w:tcPr>
          <w:p w14:paraId="70DD25D5" w14:textId="77777777" w:rsidR="00751018" w:rsidRPr="0080356A" w:rsidRDefault="00751018" w:rsidP="005B1794">
            <w:pPr>
              <w:spacing w:line="480" w:lineRule="auto"/>
              <w:jc w:val="center"/>
              <w:rPr>
                <w:sz w:val="20"/>
              </w:rPr>
            </w:pPr>
            <w:r>
              <w:rPr>
                <w:sz w:val="20"/>
              </w:rPr>
              <w:t>Leg.</w:t>
            </w:r>
          </w:p>
        </w:tc>
        <w:tc>
          <w:tcPr>
            <w:tcW w:w="770" w:type="pct"/>
            <w:vAlign w:val="center"/>
          </w:tcPr>
          <w:p w14:paraId="6F015071" w14:textId="77777777" w:rsidR="00751018" w:rsidRPr="0080356A" w:rsidRDefault="00751018" w:rsidP="005B1794">
            <w:pPr>
              <w:spacing w:line="480" w:lineRule="auto"/>
              <w:jc w:val="center"/>
              <w:rPr>
                <w:sz w:val="20"/>
              </w:rPr>
            </w:pPr>
          </w:p>
        </w:tc>
        <w:tc>
          <w:tcPr>
            <w:tcW w:w="660" w:type="pct"/>
            <w:vAlign w:val="center"/>
          </w:tcPr>
          <w:p w14:paraId="2077E6D4" w14:textId="77777777" w:rsidR="00751018" w:rsidRPr="0080356A" w:rsidRDefault="00751018" w:rsidP="005B1794">
            <w:pPr>
              <w:spacing w:line="480" w:lineRule="auto"/>
              <w:jc w:val="center"/>
              <w:rPr>
                <w:sz w:val="20"/>
              </w:rPr>
            </w:pPr>
          </w:p>
        </w:tc>
        <w:tc>
          <w:tcPr>
            <w:tcW w:w="770" w:type="pct"/>
            <w:vAlign w:val="center"/>
          </w:tcPr>
          <w:p w14:paraId="32DF1C85" w14:textId="77777777" w:rsidR="00751018" w:rsidRPr="0080356A" w:rsidRDefault="00751018" w:rsidP="005B1794">
            <w:pPr>
              <w:spacing w:line="480" w:lineRule="auto"/>
              <w:jc w:val="center"/>
              <w:rPr>
                <w:sz w:val="20"/>
              </w:rPr>
            </w:pPr>
            <w:r>
              <w:rPr>
                <w:sz w:val="20"/>
              </w:rPr>
              <w:t>u</w:t>
            </w:r>
          </w:p>
        </w:tc>
        <w:tc>
          <w:tcPr>
            <w:tcW w:w="658" w:type="pct"/>
            <w:vAlign w:val="center"/>
          </w:tcPr>
          <w:p w14:paraId="3455FB6D" w14:textId="77777777" w:rsidR="00751018" w:rsidRPr="0080356A" w:rsidRDefault="00751018" w:rsidP="005B1794">
            <w:pPr>
              <w:spacing w:line="480" w:lineRule="auto"/>
              <w:jc w:val="center"/>
              <w:rPr>
                <w:sz w:val="20"/>
              </w:rPr>
            </w:pPr>
          </w:p>
        </w:tc>
      </w:tr>
      <w:tr w:rsidR="00751018" w:rsidRPr="0080356A" w14:paraId="49BA2B22" w14:textId="77777777" w:rsidTr="003C5671">
        <w:trPr>
          <w:jc w:val="center"/>
        </w:trPr>
        <w:tc>
          <w:tcPr>
            <w:tcW w:w="717" w:type="pct"/>
            <w:vAlign w:val="center"/>
          </w:tcPr>
          <w:p w14:paraId="1D18E7AD" w14:textId="77777777" w:rsidR="00751018" w:rsidRPr="0080356A" w:rsidRDefault="00751018" w:rsidP="005B1794">
            <w:pPr>
              <w:spacing w:line="480" w:lineRule="auto"/>
              <w:jc w:val="center"/>
              <w:rPr>
                <w:i/>
                <w:iCs/>
                <w:sz w:val="20"/>
              </w:rPr>
            </w:pPr>
            <w:r>
              <w:rPr>
                <w:i/>
                <w:iCs/>
                <w:sz w:val="20"/>
              </w:rPr>
              <w:t>Kentucky</w:t>
            </w:r>
          </w:p>
        </w:tc>
        <w:tc>
          <w:tcPr>
            <w:tcW w:w="545" w:type="pct"/>
            <w:vAlign w:val="center"/>
          </w:tcPr>
          <w:p w14:paraId="5F7CA40C" w14:textId="77777777" w:rsidR="00751018" w:rsidRPr="0080356A" w:rsidRDefault="00751018" w:rsidP="005B1794">
            <w:pPr>
              <w:spacing w:line="480" w:lineRule="auto"/>
              <w:jc w:val="center"/>
              <w:rPr>
                <w:sz w:val="20"/>
              </w:rPr>
            </w:pPr>
          </w:p>
        </w:tc>
        <w:tc>
          <w:tcPr>
            <w:tcW w:w="385" w:type="pct"/>
            <w:vAlign w:val="center"/>
          </w:tcPr>
          <w:p w14:paraId="4BAE5625" w14:textId="77777777" w:rsidR="00751018" w:rsidRPr="0080356A" w:rsidRDefault="00751018" w:rsidP="005B1794">
            <w:pPr>
              <w:spacing w:line="480" w:lineRule="auto"/>
              <w:jc w:val="center"/>
              <w:rPr>
                <w:sz w:val="20"/>
              </w:rPr>
            </w:pPr>
            <w:r>
              <w:rPr>
                <w:sz w:val="20"/>
              </w:rPr>
              <w:t>•</w:t>
            </w:r>
          </w:p>
        </w:tc>
        <w:tc>
          <w:tcPr>
            <w:tcW w:w="495" w:type="pct"/>
            <w:vAlign w:val="center"/>
          </w:tcPr>
          <w:p w14:paraId="7A2BB7F5" w14:textId="77777777" w:rsidR="00751018" w:rsidRPr="0080356A" w:rsidRDefault="00751018" w:rsidP="005B1794">
            <w:pPr>
              <w:spacing w:line="480" w:lineRule="auto"/>
              <w:jc w:val="center"/>
              <w:rPr>
                <w:sz w:val="20"/>
              </w:rPr>
            </w:pPr>
            <w:r>
              <w:rPr>
                <w:sz w:val="20"/>
              </w:rPr>
              <w:t>Leg.</w:t>
            </w:r>
          </w:p>
        </w:tc>
        <w:tc>
          <w:tcPr>
            <w:tcW w:w="770" w:type="pct"/>
            <w:vAlign w:val="center"/>
          </w:tcPr>
          <w:p w14:paraId="7A3D2F22" w14:textId="77777777" w:rsidR="00751018" w:rsidRPr="0080356A" w:rsidRDefault="00751018" w:rsidP="005B1794">
            <w:pPr>
              <w:spacing w:line="480" w:lineRule="auto"/>
              <w:jc w:val="center"/>
              <w:rPr>
                <w:sz w:val="20"/>
              </w:rPr>
            </w:pPr>
          </w:p>
        </w:tc>
        <w:tc>
          <w:tcPr>
            <w:tcW w:w="660" w:type="pct"/>
            <w:vAlign w:val="center"/>
          </w:tcPr>
          <w:p w14:paraId="18461261" w14:textId="77777777" w:rsidR="00751018" w:rsidRPr="0080356A" w:rsidRDefault="00751018" w:rsidP="005B1794">
            <w:pPr>
              <w:spacing w:line="480" w:lineRule="auto"/>
              <w:jc w:val="center"/>
              <w:rPr>
                <w:sz w:val="20"/>
              </w:rPr>
            </w:pPr>
          </w:p>
        </w:tc>
        <w:tc>
          <w:tcPr>
            <w:tcW w:w="770" w:type="pct"/>
            <w:vAlign w:val="center"/>
          </w:tcPr>
          <w:p w14:paraId="533BE3C9" w14:textId="77777777" w:rsidR="00751018" w:rsidRPr="0080356A" w:rsidRDefault="00751018" w:rsidP="005B1794">
            <w:pPr>
              <w:spacing w:line="480" w:lineRule="auto"/>
              <w:jc w:val="center"/>
              <w:rPr>
                <w:sz w:val="20"/>
              </w:rPr>
            </w:pPr>
            <w:r>
              <w:rPr>
                <w:sz w:val="20"/>
              </w:rPr>
              <w:t>p</w:t>
            </w:r>
          </w:p>
        </w:tc>
        <w:tc>
          <w:tcPr>
            <w:tcW w:w="658" w:type="pct"/>
            <w:vAlign w:val="center"/>
          </w:tcPr>
          <w:p w14:paraId="3B9E79F9" w14:textId="77777777" w:rsidR="00751018" w:rsidRPr="0080356A" w:rsidRDefault="00751018" w:rsidP="005B1794">
            <w:pPr>
              <w:spacing w:line="480" w:lineRule="auto"/>
              <w:jc w:val="center"/>
              <w:rPr>
                <w:sz w:val="20"/>
              </w:rPr>
            </w:pPr>
          </w:p>
        </w:tc>
      </w:tr>
      <w:tr w:rsidR="00751018" w:rsidRPr="0080356A" w14:paraId="0F80EFFA" w14:textId="77777777" w:rsidTr="003C5671">
        <w:trPr>
          <w:jc w:val="center"/>
        </w:trPr>
        <w:tc>
          <w:tcPr>
            <w:tcW w:w="717" w:type="pct"/>
            <w:shd w:val="clear" w:color="auto" w:fill="D9D9D9" w:themeFill="background1" w:themeFillShade="D9"/>
            <w:vAlign w:val="center"/>
          </w:tcPr>
          <w:p w14:paraId="0615A3DA" w14:textId="77777777" w:rsidR="00751018" w:rsidRPr="0080356A" w:rsidRDefault="00751018" w:rsidP="005B1794">
            <w:pPr>
              <w:spacing w:line="480" w:lineRule="auto"/>
              <w:jc w:val="center"/>
              <w:rPr>
                <w:i/>
                <w:iCs/>
                <w:sz w:val="20"/>
              </w:rPr>
            </w:pPr>
            <w:r w:rsidRPr="0080356A">
              <w:rPr>
                <w:i/>
                <w:iCs/>
                <w:sz w:val="20"/>
              </w:rPr>
              <w:t>Louisiana</w:t>
            </w:r>
          </w:p>
        </w:tc>
        <w:tc>
          <w:tcPr>
            <w:tcW w:w="545" w:type="pct"/>
            <w:shd w:val="clear" w:color="auto" w:fill="D9D9D9" w:themeFill="background1" w:themeFillShade="D9"/>
            <w:vAlign w:val="center"/>
          </w:tcPr>
          <w:p w14:paraId="073B9646" w14:textId="77777777" w:rsidR="00751018" w:rsidRPr="0080356A" w:rsidRDefault="00751018" w:rsidP="005B1794">
            <w:pPr>
              <w:spacing w:line="480" w:lineRule="auto"/>
              <w:jc w:val="center"/>
              <w:rPr>
                <w:sz w:val="20"/>
              </w:rPr>
            </w:pPr>
          </w:p>
        </w:tc>
        <w:tc>
          <w:tcPr>
            <w:tcW w:w="385" w:type="pct"/>
            <w:shd w:val="clear" w:color="auto" w:fill="D9D9D9" w:themeFill="background1" w:themeFillShade="D9"/>
            <w:vAlign w:val="center"/>
          </w:tcPr>
          <w:p w14:paraId="1400B820" w14:textId="77777777" w:rsidR="00751018" w:rsidRPr="0080356A" w:rsidRDefault="00751018" w:rsidP="005B1794">
            <w:pPr>
              <w:spacing w:line="480" w:lineRule="auto"/>
              <w:jc w:val="center"/>
              <w:rPr>
                <w:sz w:val="20"/>
              </w:rPr>
            </w:pPr>
          </w:p>
        </w:tc>
        <w:tc>
          <w:tcPr>
            <w:tcW w:w="495" w:type="pct"/>
            <w:shd w:val="clear" w:color="auto" w:fill="D9D9D9" w:themeFill="background1" w:themeFillShade="D9"/>
            <w:vAlign w:val="center"/>
          </w:tcPr>
          <w:p w14:paraId="7AA45C0B" w14:textId="77777777" w:rsidR="00751018" w:rsidRPr="0080356A" w:rsidRDefault="00751018" w:rsidP="005B1794">
            <w:pPr>
              <w:spacing w:line="480" w:lineRule="auto"/>
              <w:jc w:val="center"/>
              <w:rPr>
                <w:sz w:val="20"/>
              </w:rPr>
            </w:pPr>
            <w:r>
              <w:rPr>
                <w:sz w:val="20"/>
              </w:rPr>
              <w:t>Leg.</w:t>
            </w:r>
          </w:p>
        </w:tc>
        <w:tc>
          <w:tcPr>
            <w:tcW w:w="770" w:type="pct"/>
            <w:shd w:val="clear" w:color="auto" w:fill="D9D9D9" w:themeFill="background1" w:themeFillShade="D9"/>
            <w:vAlign w:val="center"/>
          </w:tcPr>
          <w:p w14:paraId="0E6C0996" w14:textId="77777777" w:rsidR="00751018" w:rsidRPr="0080356A" w:rsidRDefault="00751018" w:rsidP="005B1794">
            <w:pPr>
              <w:spacing w:line="480" w:lineRule="auto"/>
              <w:jc w:val="center"/>
              <w:rPr>
                <w:sz w:val="20"/>
              </w:rPr>
            </w:pPr>
            <w:r w:rsidRPr="0080356A">
              <w:rPr>
                <w:sz w:val="20"/>
              </w:rPr>
              <w:t>x</w:t>
            </w:r>
          </w:p>
        </w:tc>
        <w:tc>
          <w:tcPr>
            <w:tcW w:w="660" w:type="pct"/>
            <w:shd w:val="clear" w:color="auto" w:fill="D9D9D9" w:themeFill="background1" w:themeFillShade="D9"/>
            <w:vAlign w:val="center"/>
          </w:tcPr>
          <w:p w14:paraId="61B86F12" w14:textId="77777777" w:rsidR="00751018" w:rsidRPr="0080356A" w:rsidRDefault="00751018" w:rsidP="005B1794">
            <w:pPr>
              <w:spacing w:line="480" w:lineRule="auto"/>
              <w:jc w:val="center"/>
              <w:rPr>
                <w:sz w:val="20"/>
              </w:rPr>
            </w:pPr>
            <w:r>
              <w:rPr>
                <w:sz w:val="20"/>
              </w:rPr>
              <w:t>ø</w:t>
            </w:r>
          </w:p>
        </w:tc>
        <w:tc>
          <w:tcPr>
            <w:tcW w:w="770" w:type="pct"/>
            <w:shd w:val="clear" w:color="auto" w:fill="D9D9D9" w:themeFill="background1" w:themeFillShade="D9"/>
            <w:vAlign w:val="center"/>
          </w:tcPr>
          <w:p w14:paraId="7B89EC7D" w14:textId="77777777" w:rsidR="00751018" w:rsidRPr="0080356A" w:rsidRDefault="00751018" w:rsidP="005B1794">
            <w:pPr>
              <w:spacing w:line="480" w:lineRule="auto"/>
              <w:jc w:val="center"/>
              <w:rPr>
                <w:sz w:val="20"/>
              </w:rPr>
            </w:pPr>
          </w:p>
        </w:tc>
        <w:tc>
          <w:tcPr>
            <w:tcW w:w="658" w:type="pct"/>
            <w:shd w:val="clear" w:color="auto" w:fill="D9D9D9" w:themeFill="background1" w:themeFillShade="D9"/>
            <w:vAlign w:val="center"/>
          </w:tcPr>
          <w:p w14:paraId="75426746" w14:textId="77777777" w:rsidR="00751018" w:rsidRPr="0080356A" w:rsidRDefault="00751018" w:rsidP="005B1794">
            <w:pPr>
              <w:spacing w:line="480" w:lineRule="auto"/>
              <w:jc w:val="center"/>
              <w:rPr>
                <w:sz w:val="20"/>
              </w:rPr>
            </w:pPr>
            <w:r>
              <w:rPr>
                <w:sz w:val="20"/>
              </w:rPr>
              <w:t>F</w:t>
            </w:r>
          </w:p>
        </w:tc>
      </w:tr>
      <w:tr w:rsidR="00751018" w:rsidRPr="0080356A" w14:paraId="2727482B" w14:textId="77777777" w:rsidTr="003C5671">
        <w:trPr>
          <w:jc w:val="center"/>
        </w:trPr>
        <w:tc>
          <w:tcPr>
            <w:tcW w:w="717" w:type="pct"/>
            <w:shd w:val="clear" w:color="auto" w:fill="D9D9D9" w:themeFill="background1" w:themeFillShade="D9"/>
            <w:vAlign w:val="center"/>
          </w:tcPr>
          <w:p w14:paraId="608313EC" w14:textId="77777777" w:rsidR="00751018" w:rsidRPr="0080356A" w:rsidRDefault="00751018" w:rsidP="005B1794">
            <w:pPr>
              <w:spacing w:line="480" w:lineRule="auto"/>
              <w:jc w:val="center"/>
              <w:rPr>
                <w:i/>
                <w:iCs/>
                <w:sz w:val="20"/>
              </w:rPr>
            </w:pPr>
            <w:r w:rsidRPr="0080356A">
              <w:rPr>
                <w:i/>
                <w:iCs/>
                <w:sz w:val="20"/>
              </w:rPr>
              <w:t>Maryland</w:t>
            </w:r>
          </w:p>
        </w:tc>
        <w:tc>
          <w:tcPr>
            <w:tcW w:w="545" w:type="pct"/>
            <w:shd w:val="clear" w:color="auto" w:fill="D9D9D9" w:themeFill="background1" w:themeFillShade="D9"/>
            <w:vAlign w:val="center"/>
          </w:tcPr>
          <w:p w14:paraId="1FA0373A" w14:textId="77777777" w:rsidR="00751018" w:rsidRPr="0080356A" w:rsidRDefault="00751018" w:rsidP="005B1794">
            <w:pPr>
              <w:spacing w:line="480" w:lineRule="auto"/>
              <w:jc w:val="center"/>
              <w:rPr>
                <w:sz w:val="20"/>
              </w:rPr>
            </w:pPr>
          </w:p>
        </w:tc>
        <w:tc>
          <w:tcPr>
            <w:tcW w:w="385" w:type="pct"/>
            <w:shd w:val="clear" w:color="auto" w:fill="D9D9D9" w:themeFill="background1" w:themeFillShade="D9"/>
            <w:vAlign w:val="center"/>
          </w:tcPr>
          <w:p w14:paraId="60737486" w14:textId="77777777" w:rsidR="00751018" w:rsidRPr="0080356A" w:rsidRDefault="00751018" w:rsidP="005B1794">
            <w:pPr>
              <w:spacing w:line="480" w:lineRule="auto"/>
              <w:jc w:val="center"/>
              <w:rPr>
                <w:sz w:val="20"/>
              </w:rPr>
            </w:pPr>
            <w:r>
              <w:rPr>
                <w:sz w:val="20"/>
              </w:rPr>
              <w:t>•</w:t>
            </w:r>
          </w:p>
        </w:tc>
        <w:tc>
          <w:tcPr>
            <w:tcW w:w="495" w:type="pct"/>
            <w:shd w:val="clear" w:color="auto" w:fill="D9D9D9" w:themeFill="background1" w:themeFillShade="D9"/>
            <w:vAlign w:val="center"/>
          </w:tcPr>
          <w:p w14:paraId="484A2B52" w14:textId="77777777" w:rsidR="00751018" w:rsidRPr="0080356A" w:rsidRDefault="00751018" w:rsidP="005B1794">
            <w:pPr>
              <w:spacing w:line="480" w:lineRule="auto"/>
              <w:jc w:val="center"/>
              <w:rPr>
                <w:sz w:val="20"/>
              </w:rPr>
            </w:pPr>
            <w:r>
              <w:rPr>
                <w:sz w:val="20"/>
              </w:rPr>
              <w:t>Leg. (Court)</w:t>
            </w:r>
          </w:p>
        </w:tc>
        <w:tc>
          <w:tcPr>
            <w:tcW w:w="770" w:type="pct"/>
            <w:shd w:val="clear" w:color="auto" w:fill="D9D9D9" w:themeFill="background1" w:themeFillShade="D9"/>
            <w:vAlign w:val="center"/>
          </w:tcPr>
          <w:p w14:paraId="606CBF2E" w14:textId="77777777" w:rsidR="00751018" w:rsidRPr="0080356A" w:rsidRDefault="00751018" w:rsidP="005B1794">
            <w:pPr>
              <w:spacing w:line="480" w:lineRule="auto"/>
              <w:jc w:val="center"/>
              <w:rPr>
                <w:sz w:val="20"/>
              </w:rPr>
            </w:pPr>
          </w:p>
        </w:tc>
        <w:tc>
          <w:tcPr>
            <w:tcW w:w="660" w:type="pct"/>
            <w:shd w:val="clear" w:color="auto" w:fill="D9D9D9" w:themeFill="background1" w:themeFillShade="D9"/>
            <w:vAlign w:val="center"/>
          </w:tcPr>
          <w:p w14:paraId="46EF321C" w14:textId="77777777" w:rsidR="00751018" w:rsidRPr="0080356A" w:rsidRDefault="00751018" w:rsidP="005B1794">
            <w:pPr>
              <w:spacing w:line="480" w:lineRule="auto"/>
              <w:jc w:val="center"/>
              <w:rPr>
                <w:sz w:val="20"/>
              </w:rPr>
            </w:pPr>
          </w:p>
        </w:tc>
        <w:tc>
          <w:tcPr>
            <w:tcW w:w="770" w:type="pct"/>
            <w:shd w:val="clear" w:color="auto" w:fill="D9D9D9" w:themeFill="background1" w:themeFillShade="D9"/>
            <w:vAlign w:val="center"/>
          </w:tcPr>
          <w:p w14:paraId="61623350" w14:textId="77777777" w:rsidR="00751018" w:rsidRPr="0080356A" w:rsidRDefault="00751018" w:rsidP="005B1794">
            <w:pPr>
              <w:spacing w:line="480" w:lineRule="auto"/>
              <w:jc w:val="center"/>
              <w:rPr>
                <w:sz w:val="20"/>
              </w:rPr>
            </w:pPr>
          </w:p>
        </w:tc>
        <w:tc>
          <w:tcPr>
            <w:tcW w:w="658" w:type="pct"/>
            <w:shd w:val="clear" w:color="auto" w:fill="D9D9D9" w:themeFill="background1" w:themeFillShade="D9"/>
            <w:vAlign w:val="center"/>
          </w:tcPr>
          <w:p w14:paraId="0F57676C" w14:textId="77777777" w:rsidR="00751018" w:rsidRPr="0080356A" w:rsidRDefault="00751018" w:rsidP="005B1794">
            <w:pPr>
              <w:spacing w:line="480" w:lineRule="auto"/>
              <w:jc w:val="center"/>
              <w:rPr>
                <w:sz w:val="20"/>
              </w:rPr>
            </w:pPr>
            <w:r>
              <w:rPr>
                <w:sz w:val="20"/>
              </w:rPr>
              <w:t>S</w:t>
            </w:r>
          </w:p>
        </w:tc>
      </w:tr>
      <w:tr w:rsidR="00751018" w:rsidRPr="0080356A" w14:paraId="70DD12E1" w14:textId="77777777" w:rsidTr="003C5671">
        <w:trPr>
          <w:jc w:val="center"/>
        </w:trPr>
        <w:tc>
          <w:tcPr>
            <w:tcW w:w="717" w:type="pct"/>
            <w:vAlign w:val="center"/>
          </w:tcPr>
          <w:p w14:paraId="29085A5C" w14:textId="77777777" w:rsidR="00751018" w:rsidRPr="0080356A" w:rsidRDefault="00751018" w:rsidP="005B1794">
            <w:pPr>
              <w:spacing w:line="480" w:lineRule="auto"/>
              <w:jc w:val="center"/>
              <w:rPr>
                <w:i/>
                <w:iCs/>
                <w:sz w:val="20"/>
              </w:rPr>
            </w:pPr>
            <w:r w:rsidRPr="0080356A">
              <w:rPr>
                <w:i/>
                <w:iCs/>
                <w:sz w:val="20"/>
              </w:rPr>
              <w:t>Missouri</w:t>
            </w:r>
          </w:p>
        </w:tc>
        <w:tc>
          <w:tcPr>
            <w:tcW w:w="545" w:type="pct"/>
            <w:vAlign w:val="center"/>
          </w:tcPr>
          <w:p w14:paraId="407F52DD" w14:textId="77777777" w:rsidR="00751018" w:rsidRPr="0080356A" w:rsidRDefault="00751018" w:rsidP="005B1794">
            <w:pPr>
              <w:spacing w:line="480" w:lineRule="auto"/>
              <w:jc w:val="center"/>
              <w:rPr>
                <w:sz w:val="20"/>
              </w:rPr>
            </w:pPr>
          </w:p>
        </w:tc>
        <w:tc>
          <w:tcPr>
            <w:tcW w:w="385" w:type="pct"/>
            <w:vAlign w:val="center"/>
          </w:tcPr>
          <w:p w14:paraId="6F9AC126" w14:textId="77777777" w:rsidR="00751018" w:rsidRPr="0080356A" w:rsidRDefault="00751018" w:rsidP="005B1794">
            <w:pPr>
              <w:spacing w:line="480" w:lineRule="auto"/>
              <w:jc w:val="center"/>
              <w:rPr>
                <w:sz w:val="20"/>
              </w:rPr>
            </w:pPr>
            <w:r>
              <w:rPr>
                <w:sz w:val="20"/>
              </w:rPr>
              <w:t>•</w:t>
            </w:r>
          </w:p>
        </w:tc>
        <w:tc>
          <w:tcPr>
            <w:tcW w:w="495" w:type="pct"/>
            <w:vAlign w:val="center"/>
          </w:tcPr>
          <w:p w14:paraId="1EF0B8FB" w14:textId="77777777" w:rsidR="00751018" w:rsidRDefault="00751018" w:rsidP="005B1794">
            <w:pPr>
              <w:spacing w:line="480" w:lineRule="auto"/>
              <w:jc w:val="center"/>
              <w:rPr>
                <w:sz w:val="20"/>
              </w:rPr>
            </w:pPr>
            <w:r>
              <w:rPr>
                <w:sz w:val="20"/>
              </w:rPr>
              <w:t>Leg.</w:t>
            </w:r>
          </w:p>
        </w:tc>
        <w:tc>
          <w:tcPr>
            <w:tcW w:w="770" w:type="pct"/>
            <w:vAlign w:val="center"/>
          </w:tcPr>
          <w:p w14:paraId="13F53780" w14:textId="77777777" w:rsidR="00751018" w:rsidRPr="0080356A" w:rsidRDefault="00751018" w:rsidP="005B1794">
            <w:pPr>
              <w:spacing w:line="480" w:lineRule="auto"/>
              <w:jc w:val="center"/>
              <w:rPr>
                <w:sz w:val="20"/>
              </w:rPr>
            </w:pPr>
            <w:r>
              <w:rPr>
                <w:sz w:val="20"/>
              </w:rPr>
              <w:t>x</w:t>
            </w:r>
          </w:p>
        </w:tc>
        <w:tc>
          <w:tcPr>
            <w:tcW w:w="660" w:type="pct"/>
            <w:vAlign w:val="center"/>
          </w:tcPr>
          <w:p w14:paraId="415ED376" w14:textId="77777777" w:rsidR="00751018" w:rsidRPr="0080356A" w:rsidRDefault="00751018" w:rsidP="005B1794">
            <w:pPr>
              <w:spacing w:line="480" w:lineRule="auto"/>
              <w:jc w:val="center"/>
              <w:rPr>
                <w:sz w:val="20"/>
              </w:rPr>
            </w:pPr>
            <w:r>
              <w:rPr>
                <w:sz w:val="20"/>
              </w:rPr>
              <w:t>ø</w:t>
            </w:r>
          </w:p>
        </w:tc>
        <w:tc>
          <w:tcPr>
            <w:tcW w:w="770" w:type="pct"/>
            <w:vAlign w:val="center"/>
          </w:tcPr>
          <w:p w14:paraId="6DE324EA" w14:textId="77777777" w:rsidR="00751018" w:rsidRPr="0080356A" w:rsidRDefault="00751018" w:rsidP="005B1794">
            <w:pPr>
              <w:spacing w:line="480" w:lineRule="auto"/>
              <w:jc w:val="center"/>
              <w:rPr>
                <w:sz w:val="20"/>
              </w:rPr>
            </w:pPr>
          </w:p>
        </w:tc>
        <w:tc>
          <w:tcPr>
            <w:tcW w:w="658" w:type="pct"/>
            <w:vAlign w:val="center"/>
          </w:tcPr>
          <w:p w14:paraId="3E0C170D" w14:textId="77777777" w:rsidR="00751018" w:rsidRPr="0080356A" w:rsidRDefault="00751018" w:rsidP="005B1794">
            <w:pPr>
              <w:spacing w:line="480" w:lineRule="auto"/>
              <w:jc w:val="center"/>
              <w:rPr>
                <w:sz w:val="20"/>
              </w:rPr>
            </w:pPr>
          </w:p>
        </w:tc>
      </w:tr>
      <w:tr w:rsidR="00751018" w:rsidRPr="0080356A" w14:paraId="7103CCC6" w14:textId="77777777" w:rsidTr="003C5671">
        <w:trPr>
          <w:jc w:val="center"/>
        </w:trPr>
        <w:tc>
          <w:tcPr>
            <w:tcW w:w="717" w:type="pct"/>
            <w:vAlign w:val="center"/>
          </w:tcPr>
          <w:p w14:paraId="6C2A34AD" w14:textId="77777777" w:rsidR="00751018" w:rsidRPr="0080356A" w:rsidRDefault="00751018" w:rsidP="005B1794">
            <w:pPr>
              <w:spacing w:line="480" w:lineRule="auto"/>
              <w:jc w:val="center"/>
              <w:rPr>
                <w:i/>
                <w:iCs/>
                <w:sz w:val="20"/>
              </w:rPr>
            </w:pPr>
            <w:r w:rsidRPr="0080356A">
              <w:rPr>
                <w:i/>
                <w:iCs/>
                <w:sz w:val="20"/>
              </w:rPr>
              <w:t>Nebraska</w:t>
            </w:r>
          </w:p>
        </w:tc>
        <w:tc>
          <w:tcPr>
            <w:tcW w:w="545" w:type="pct"/>
            <w:vAlign w:val="center"/>
          </w:tcPr>
          <w:p w14:paraId="2A33C344" w14:textId="77777777" w:rsidR="00751018" w:rsidRPr="0080356A" w:rsidRDefault="00751018" w:rsidP="005B1794">
            <w:pPr>
              <w:spacing w:line="480" w:lineRule="auto"/>
              <w:jc w:val="center"/>
              <w:rPr>
                <w:sz w:val="20"/>
              </w:rPr>
            </w:pPr>
            <w:r>
              <w:rPr>
                <w:sz w:val="20"/>
              </w:rPr>
              <w:t>•</w:t>
            </w:r>
          </w:p>
        </w:tc>
        <w:tc>
          <w:tcPr>
            <w:tcW w:w="385" w:type="pct"/>
            <w:vAlign w:val="center"/>
          </w:tcPr>
          <w:p w14:paraId="1ED6C945" w14:textId="77777777" w:rsidR="00751018" w:rsidRPr="0080356A" w:rsidRDefault="00751018" w:rsidP="005B1794">
            <w:pPr>
              <w:spacing w:line="480" w:lineRule="auto"/>
              <w:jc w:val="center"/>
              <w:rPr>
                <w:sz w:val="20"/>
              </w:rPr>
            </w:pPr>
            <w:r>
              <w:rPr>
                <w:sz w:val="20"/>
              </w:rPr>
              <w:t>•</w:t>
            </w:r>
          </w:p>
        </w:tc>
        <w:tc>
          <w:tcPr>
            <w:tcW w:w="495" w:type="pct"/>
            <w:vAlign w:val="center"/>
          </w:tcPr>
          <w:p w14:paraId="30F40D12" w14:textId="77777777" w:rsidR="00751018" w:rsidRPr="0080356A" w:rsidRDefault="00751018" w:rsidP="005B1794">
            <w:pPr>
              <w:spacing w:line="480" w:lineRule="auto"/>
              <w:jc w:val="center"/>
              <w:rPr>
                <w:sz w:val="20"/>
              </w:rPr>
            </w:pPr>
            <w:r>
              <w:rPr>
                <w:sz w:val="20"/>
              </w:rPr>
              <w:t>Leg.</w:t>
            </w:r>
          </w:p>
        </w:tc>
        <w:tc>
          <w:tcPr>
            <w:tcW w:w="770" w:type="pct"/>
            <w:vAlign w:val="center"/>
          </w:tcPr>
          <w:p w14:paraId="1DA63D70" w14:textId="77777777" w:rsidR="00751018" w:rsidRPr="0080356A" w:rsidRDefault="00751018" w:rsidP="005B1794">
            <w:pPr>
              <w:spacing w:line="480" w:lineRule="auto"/>
              <w:jc w:val="center"/>
              <w:rPr>
                <w:sz w:val="20"/>
              </w:rPr>
            </w:pPr>
          </w:p>
        </w:tc>
        <w:tc>
          <w:tcPr>
            <w:tcW w:w="660" w:type="pct"/>
            <w:vAlign w:val="center"/>
          </w:tcPr>
          <w:p w14:paraId="0D8FB99F" w14:textId="77777777" w:rsidR="00751018" w:rsidRPr="0080356A" w:rsidRDefault="00751018" w:rsidP="005B1794">
            <w:pPr>
              <w:spacing w:line="480" w:lineRule="auto"/>
              <w:jc w:val="center"/>
              <w:rPr>
                <w:sz w:val="20"/>
              </w:rPr>
            </w:pPr>
            <w:r>
              <w:rPr>
                <w:sz w:val="20"/>
              </w:rPr>
              <w:t>ø</w:t>
            </w:r>
          </w:p>
        </w:tc>
        <w:tc>
          <w:tcPr>
            <w:tcW w:w="770" w:type="pct"/>
            <w:vAlign w:val="center"/>
          </w:tcPr>
          <w:p w14:paraId="5DD0CA9F" w14:textId="77777777" w:rsidR="00751018" w:rsidRPr="0080356A" w:rsidRDefault="00751018" w:rsidP="005B1794">
            <w:pPr>
              <w:spacing w:line="480" w:lineRule="auto"/>
              <w:jc w:val="center"/>
              <w:rPr>
                <w:sz w:val="20"/>
              </w:rPr>
            </w:pPr>
          </w:p>
        </w:tc>
        <w:tc>
          <w:tcPr>
            <w:tcW w:w="658" w:type="pct"/>
            <w:vAlign w:val="center"/>
          </w:tcPr>
          <w:p w14:paraId="2DFA2901" w14:textId="77777777" w:rsidR="00751018" w:rsidRPr="0080356A" w:rsidRDefault="00751018" w:rsidP="005B1794">
            <w:pPr>
              <w:spacing w:line="480" w:lineRule="auto"/>
              <w:jc w:val="center"/>
              <w:rPr>
                <w:sz w:val="20"/>
              </w:rPr>
            </w:pPr>
          </w:p>
        </w:tc>
      </w:tr>
    </w:tbl>
    <w:p w14:paraId="4C4A1764" w14:textId="0E0E5506" w:rsidR="00240ED7" w:rsidRPr="00F32293" w:rsidRDefault="003C5671" w:rsidP="00F32293">
      <w:pPr>
        <w:rPr>
          <w:i/>
          <w:iCs/>
          <w:sz w:val="18"/>
          <w:szCs w:val="21"/>
        </w:rPr>
      </w:pPr>
      <w:r w:rsidRPr="00F32293">
        <w:rPr>
          <w:i/>
          <w:iCs/>
          <w:sz w:val="18"/>
          <w:szCs w:val="18"/>
        </w:rPr>
        <w:t xml:space="preserve">Note: </w:t>
      </w:r>
      <w:r w:rsidR="00256AE2" w:rsidRPr="00F32293">
        <w:rPr>
          <w:i/>
          <w:iCs/>
          <w:sz w:val="18"/>
          <w:szCs w:val="21"/>
        </w:rPr>
        <w:t xml:space="preserve">States listed are those who’s legislatively drawn map could reasonably be called a gerrymander by one or more measure or that have generated significant press coverage asserting them to be biased towards one party. </w:t>
      </w:r>
      <w:r w:rsidR="002A4A48" w:rsidRPr="00F32293">
        <w:rPr>
          <w:i/>
          <w:iCs/>
          <w:sz w:val="18"/>
          <w:szCs w:val="21"/>
        </w:rPr>
        <w:t xml:space="preserve"> </w:t>
      </w:r>
      <w:r w:rsidR="00256AE2" w:rsidRPr="00F32293">
        <w:rPr>
          <w:i/>
          <w:iCs/>
          <w:sz w:val="18"/>
          <w:szCs w:val="21"/>
        </w:rPr>
        <w:t>Highlighted are the states in which a challenge to the initially approved plans were successful either in federal or state court.</w:t>
      </w:r>
    </w:p>
    <w:p w14:paraId="47F019E4" w14:textId="77777777" w:rsidR="002A4A48" w:rsidRDefault="002A4A48" w:rsidP="00256AE2">
      <w:pPr>
        <w:pStyle w:val="BodyText"/>
        <w:ind w:firstLine="0"/>
        <w:rPr>
          <w:i/>
          <w:iCs/>
          <w:sz w:val="18"/>
          <w:szCs w:val="15"/>
        </w:rPr>
      </w:pPr>
    </w:p>
    <w:p w14:paraId="1595B754" w14:textId="3BA5DA70" w:rsidR="000111B5" w:rsidRPr="00B9776E" w:rsidRDefault="000111B5" w:rsidP="000111B5">
      <w:pPr>
        <w:pStyle w:val="BodyText"/>
      </w:pPr>
      <w:r>
        <w:t>For now, we continue to leave aside states where</w:t>
      </w:r>
      <w:r w:rsidRPr="00B9776E">
        <w:t xml:space="preserve"> state court</w:t>
      </w:r>
      <w:r>
        <w:t>s interceded</w:t>
      </w:r>
      <w:r w:rsidRPr="00B9776E">
        <w:t xml:space="preserve"> without a partisan gerrymandering challenge.</w:t>
      </w:r>
      <w:r>
        <w:t xml:space="preserve">  These states are Connecticut, Minnesota, New Hampshire, </w:t>
      </w:r>
      <w:r w:rsidRPr="00B9776E">
        <w:t>Pennsylvania</w:t>
      </w:r>
      <w:r>
        <w:t>,</w:t>
      </w:r>
      <w:r w:rsidRPr="00B9776E">
        <w:t xml:space="preserve"> </w:t>
      </w:r>
      <w:r>
        <w:t xml:space="preserve">and </w:t>
      </w:r>
      <w:r w:rsidRPr="00B9776E">
        <w:t>Virginia</w:t>
      </w:r>
      <w:r>
        <w:t>.  These</w:t>
      </w:r>
      <w:r w:rsidRPr="00B9776E">
        <w:t xml:space="preserve"> state courts had to mediate because of the failure for a legal plan to be enacted by the governing bodies.</w:t>
      </w:r>
      <w:bookmarkStart w:id="31" w:name="_Ref123764448"/>
      <w:commentRangeStart w:id="32"/>
      <w:r w:rsidRPr="0078695B">
        <w:rPr>
          <w:rStyle w:val="FootnoteReference"/>
        </w:rPr>
        <w:footnoteReference w:id="167"/>
      </w:r>
      <w:bookmarkEnd w:id="31"/>
      <w:r>
        <w:t xml:space="preserve"> </w:t>
      </w:r>
      <w:commentRangeEnd w:id="32"/>
      <w:r>
        <w:rPr>
          <w:rStyle w:val="CommentReference"/>
        </w:rPr>
        <w:commentReference w:id="32"/>
      </w:r>
      <w:r>
        <w:t xml:space="preserve"> They are excluded from </w:t>
      </w:r>
      <w:r>
        <w:fldChar w:fldCharType="begin"/>
      </w:r>
      <w:r>
        <w:instrText xml:space="preserve"> REF _Ref123166113 \h </w:instrText>
      </w:r>
      <w:r>
        <w:instrText xml:space="preserve"> \* MERGEFORMAT </w:instrText>
      </w:r>
      <w:r>
        <w:fldChar w:fldCharType="separate"/>
      </w:r>
      <w:r w:rsidRPr="0080356A">
        <w:t xml:space="preserve">Table </w:t>
      </w:r>
      <w:r>
        <w:rPr>
          <w:noProof/>
        </w:rPr>
        <w:t>4</w:t>
      </w:r>
      <w:r>
        <w:fldChar w:fldCharType="end"/>
      </w:r>
      <w:r>
        <w:t xml:space="preserve"> because serious claims that the court enacted a partisan gerrymander have not been made to our knowledge. Wisconsin is listed in </w:t>
      </w:r>
      <w:r>
        <w:fldChar w:fldCharType="begin"/>
      </w:r>
      <w:r>
        <w:instrText xml:space="preserve"> REF _Ref123166113 \h </w:instrText>
      </w:r>
      <w:r>
        <w:instrText xml:space="preserve"> \* MERGEFORMAT </w:instrText>
      </w:r>
      <w:r>
        <w:fldChar w:fldCharType="separate"/>
      </w:r>
      <w:r w:rsidRPr="0080356A">
        <w:t xml:space="preserve">Table </w:t>
      </w:r>
      <w:r>
        <w:rPr>
          <w:noProof/>
        </w:rPr>
        <w:t>4</w:t>
      </w:r>
      <w:r>
        <w:fldChar w:fldCharType="end"/>
      </w:r>
      <w:r>
        <w:t xml:space="preserve"> because the map the state court</w:t>
      </w:r>
      <w:r w:rsidRPr="0078695B">
        <w:rPr>
          <w:rStyle w:val="FootnoteReference"/>
        </w:rPr>
        <w:footnoteReference w:id="168"/>
      </w:r>
      <w:r>
        <w:t xml:space="preserve"> put into place is considered one of the most gerrymandered in the country.</w:t>
      </w:r>
      <w:r w:rsidRPr="0078695B">
        <w:rPr>
          <w:rStyle w:val="FootnoteReference"/>
        </w:rPr>
        <w:footnoteReference w:id="169"/>
      </w:r>
      <w:r>
        <w:t xml:space="preserve"> The normal procedures failed in Wisconsin, and the state court chose a map that it considered to most resemble the plan used in the previous decade.</w:t>
      </w:r>
      <w:commentRangeStart w:id="33"/>
      <w:r w:rsidRPr="0078695B">
        <w:rPr>
          <w:rStyle w:val="FootnoteReference"/>
        </w:rPr>
        <w:footnoteReference w:id="170"/>
      </w:r>
      <w:commentRangeEnd w:id="33"/>
      <w:r>
        <w:rPr>
          <w:rStyle w:val="CommentReference"/>
        </w:rPr>
        <w:commentReference w:id="33"/>
      </w:r>
      <w:r>
        <w:t xml:space="preserve">  That earlier plan was considered a </w:t>
      </w:r>
      <w:r w:rsidRPr="00B9776E">
        <w:t>partisan gerrymander</w:t>
      </w:r>
      <w:r>
        <w:t xml:space="preserve"> by many academics and legal scholars</w:t>
      </w:r>
      <w:r w:rsidRPr="00B9776E">
        <w:t>.</w:t>
      </w:r>
      <w:r w:rsidRPr="0078695B">
        <w:rPr>
          <w:rStyle w:val="FootnoteReference"/>
        </w:rPr>
        <w:footnoteReference w:id="171"/>
      </w:r>
    </w:p>
    <w:p w14:paraId="5A304DC6" w14:textId="01954090" w:rsidR="002A4A48" w:rsidRPr="000111B5" w:rsidRDefault="000111B5" w:rsidP="000111B5">
      <w:pPr>
        <w:pStyle w:val="BodyText"/>
      </w:pPr>
      <w:r w:rsidRPr="00B9776E">
        <w:t>Our primary concern is with plans that were either successfully challenged and led to changes in the plan or where challenges were defeated.</w:t>
      </w:r>
      <w:r>
        <w:t xml:space="preserve">  </w:t>
      </w:r>
      <w:r w:rsidRPr="00B9776E">
        <w:t>In the section that follows, we omit a full discussion of challenges that either did not reach a decision on merits or standing issues before the 2022 midterm elections.</w:t>
      </w:r>
    </w:p>
    <w:p w14:paraId="588A09F2" w14:textId="4EA3031F" w:rsidR="00ED7609" w:rsidRPr="00E8520A" w:rsidRDefault="008D703D" w:rsidP="00ED7609">
      <w:pPr>
        <w:pStyle w:val="Heading2"/>
        <w:numPr>
          <w:ilvl w:val="1"/>
          <w:numId w:val="6"/>
        </w:numPr>
      </w:pPr>
      <w:r>
        <w:t>State Court Cases Where Partisan Gerrymandering Issues Are Implicated</w:t>
      </w:r>
      <w:r w:rsidR="00ED7609">
        <w:fldChar w:fldCharType="begin"/>
      </w:r>
      <w:r w:rsidR="00ED7609">
        <w:instrText xml:space="preserve"> REF _Ref120040280 \h  \* MERGEFORMAT </w:instrText>
      </w:r>
      <w:r w:rsidR="00ED7609">
        <w:fldChar w:fldCharType="separate"/>
      </w:r>
    </w:p>
    <w:p w14:paraId="15920E93" w14:textId="1906DEFC" w:rsidR="00ED7609" w:rsidRDefault="00ED7609" w:rsidP="00ED7609">
      <w:pPr>
        <w:spacing w:line="480" w:lineRule="auto"/>
        <w:ind w:firstLine="360"/>
        <w:rPr>
          <w:rStyle w:val="BodyTextChar"/>
        </w:rPr>
      </w:pPr>
      <w:r>
        <w:t>T</w:t>
      </w:r>
      <w:r>
        <w:t>able</w:t>
      </w:r>
      <w:r>
        <w:rPr>
          <w:noProof/>
        </w:rPr>
        <w:t xml:space="preserve"> 5</w:t>
      </w:r>
      <w:r>
        <w:fldChar w:fldCharType="end"/>
      </w:r>
      <w:r>
        <w:t xml:space="preserve"> </w:t>
      </w:r>
      <w:r w:rsidRPr="0080356A">
        <w:t>l</w:t>
      </w:r>
      <w:r w:rsidRPr="00ED7609">
        <w:rPr>
          <w:rStyle w:val="BodyTextChar"/>
        </w:rPr>
        <w:t>ists the key state court cases, including those in the 2010 round.</w:t>
      </w:r>
    </w:p>
    <w:p w14:paraId="414BEE6F" w14:textId="7554A6CE" w:rsidR="00ED7609" w:rsidRDefault="00ED7609" w:rsidP="00ED7609">
      <w:pPr>
        <w:widowControl/>
        <w:rPr>
          <w:rStyle w:val="BodyTextChar"/>
        </w:rPr>
      </w:pPr>
      <w:r>
        <w:rPr>
          <w:rStyle w:val="BodyTextChar"/>
        </w:rPr>
        <w:br w:type="page"/>
      </w:r>
    </w:p>
    <w:p w14:paraId="77AAFA19" w14:textId="77777777" w:rsidR="00ED7609" w:rsidRPr="00EA4BAD" w:rsidRDefault="00ED7609" w:rsidP="00ED7609">
      <w:pPr>
        <w:pStyle w:val="BodyText"/>
        <w:rPr>
          <w:b/>
          <w:bCs/>
          <w:color w:val="FF0000"/>
        </w:rPr>
      </w:pPr>
      <w:r w:rsidRPr="002434F5">
        <w:rPr>
          <w:i/>
          <w:iCs/>
        </w:rPr>
        <w:t xml:space="preserve">Table </w:t>
      </w:r>
      <w:r w:rsidRPr="002434F5">
        <w:rPr>
          <w:i/>
          <w:iCs/>
        </w:rPr>
        <w:fldChar w:fldCharType="begin"/>
      </w:r>
      <w:r w:rsidRPr="002434F5">
        <w:rPr>
          <w:i/>
          <w:iCs/>
        </w:rPr>
        <w:instrText xml:space="preserve"> SEQ Table \* ARABIC </w:instrText>
      </w:r>
      <w:r w:rsidRPr="002434F5">
        <w:rPr>
          <w:i/>
          <w:iCs/>
        </w:rPr>
        <w:fldChar w:fldCharType="separate"/>
      </w:r>
      <w:r w:rsidRPr="002434F5">
        <w:rPr>
          <w:i/>
          <w:iCs/>
          <w:noProof/>
        </w:rPr>
        <w:t>5</w:t>
      </w:r>
      <w:r w:rsidRPr="002434F5">
        <w:rPr>
          <w:i/>
          <w:iCs/>
          <w:noProof/>
        </w:rPr>
        <w:fldChar w:fldCharType="end"/>
      </w:r>
      <w:r w:rsidRPr="0031738D">
        <w:t xml:space="preserve"> </w:t>
      </w:r>
      <w:r w:rsidRPr="002A68C2">
        <w:t>Key Case Citations Involving State Courts</w:t>
      </w:r>
      <w:r>
        <w:t xml:space="preserve"> </w:t>
      </w:r>
    </w:p>
    <w:tbl>
      <w:tblPr>
        <w:tblStyle w:val="TableGrid"/>
        <w:tblW w:w="5000" w:type="pct"/>
        <w:jc w:val="center"/>
        <w:tblLook w:val="04A0" w:firstRow="1" w:lastRow="0" w:firstColumn="1" w:lastColumn="0" w:noHBand="0" w:noVBand="1"/>
      </w:tblPr>
      <w:tblGrid>
        <w:gridCol w:w="1710"/>
        <w:gridCol w:w="5360"/>
      </w:tblGrid>
      <w:tr w:rsidR="00ED7609" w:rsidRPr="0080356A" w14:paraId="4C5DD0CE" w14:textId="77777777" w:rsidTr="005B1794">
        <w:trPr>
          <w:jc w:val="center"/>
        </w:trPr>
        <w:tc>
          <w:tcPr>
            <w:tcW w:w="0" w:type="auto"/>
          </w:tcPr>
          <w:p w14:paraId="7549921B" w14:textId="77777777" w:rsidR="00ED7609" w:rsidRPr="002434F5" w:rsidRDefault="00ED7609" w:rsidP="005B1794">
            <w:pPr>
              <w:spacing w:line="480" w:lineRule="auto"/>
              <w:rPr>
                <w:b/>
              </w:rPr>
            </w:pPr>
            <w:r w:rsidRPr="002434F5">
              <w:rPr>
                <w:b/>
              </w:rPr>
              <w:t>State</w:t>
            </w:r>
          </w:p>
        </w:tc>
        <w:tc>
          <w:tcPr>
            <w:tcW w:w="0" w:type="auto"/>
          </w:tcPr>
          <w:p w14:paraId="22770DEC" w14:textId="77777777" w:rsidR="00ED7609" w:rsidRPr="002434F5" w:rsidRDefault="00ED7609" w:rsidP="005B1794">
            <w:pPr>
              <w:spacing w:line="480" w:lineRule="auto"/>
              <w:rPr>
                <w:b/>
              </w:rPr>
            </w:pPr>
            <w:r w:rsidRPr="002434F5">
              <w:rPr>
                <w:b/>
              </w:rPr>
              <w:t>Citation</w:t>
            </w:r>
          </w:p>
        </w:tc>
      </w:tr>
      <w:tr w:rsidR="00ED7609" w:rsidRPr="0080356A" w14:paraId="6EB9F07F" w14:textId="77777777" w:rsidTr="005B1794">
        <w:trPr>
          <w:jc w:val="center"/>
        </w:trPr>
        <w:tc>
          <w:tcPr>
            <w:tcW w:w="0" w:type="auto"/>
          </w:tcPr>
          <w:p w14:paraId="46203FE9" w14:textId="77777777" w:rsidR="00ED7609" w:rsidRPr="0080356A" w:rsidRDefault="00ED7609" w:rsidP="005B1794">
            <w:pPr>
              <w:spacing w:line="480" w:lineRule="auto"/>
            </w:pPr>
            <w:r>
              <w:t>Arkansas</w:t>
            </w:r>
          </w:p>
        </w:tc>
        <w:tc>
          <w:tcPr>
            <w:tcW w:w="0" w:type="auto"/>
          </w:tcPr>
          <w:p w14:paraId="5E4095A6" w14:textId="77777777" w:rsidR="00ED7609" w:rsidRPr="0080356A" w:rsidRDefault="00ED7609" w:rsidP="005B1794">
            <w:pPr>
              <w:spacing w:line="480" w:lineRule="auto"/>
              <w:rPr>
                <w:i/>
                <w:iCs/>
              </w:rPr>
            </w:pPr>
            <w:proofErr w:type="spellStart"/>
            <w:r>
              <w:rPr>
                <w:i/>
                <w:iCs/>
              </w:rPr>
              <w:t>Suttlar</w:t>
            </w:r>
            <w:proofErr w:type="spellEnd"/>
            <w:r w:rsidRPr="00356123">
              <w:rPr>
                <w:i/>
                <w:iCs/>
              </w:rPr>
              <w:t xml:space="preserve"> v. Thurston</w:t>
            </w:r>
            <w:r>
              <w:t>, No. 60CV-22-1849 (Ark. Cir. Ct. Mar. 21, 2022).</w:t>
            </w:r>
          </w:p>
        </w:tc>
      </w:tr>
      <w:tr w:rsidR="00ED7609" w:rsidRPr="0080356A" w14:paraId="3A7A950F" w14:textId="77777777" w:rsidTr="005B1794">
        <w:trPr>
          <w:jc w:val="center"/>
        </w:trPr>
        <w:tc>
          <w:tcPr>
            <w:tcW w:w="0" w:type="auto"/>
          </w:tcPr>
          <w:p w14:paraId="6E4C2741" w14:textId="77777777" w:rsidR="00ED7609" w:rsidRDefault="00ED7609" w:rsidP="005B1794">
            <w:pPr>
              <w:spacing w:line="480" w:lineRule="auto"/>
            </w:pPr>
            <w:r>
              <w:t>Florida (2015)</w:t>
            </w:r>
          </w:p>
        </w:tc>
        <w:tc>
          <w:tcPr>
            <w:tcW w:w="0" w:type="auto"/>
          </w:tcPr>
          <w:p w14:paraId="7A8AD0D6" w14:textId="77777777" w:rsidR="00ED7609" w:rsidRPr="00D851C6" w:rsidRDefault="00ED7609" w:rsidP="005B1794">
            <w:pPr>
              <w:spacing w:line="480" w:lineRule="auto"/>
              <w:rPr>
                <w:i/>
                <w:iCs/>
              </w:rPr>
            </w:pPr>
            <w:r w:rsidRPr="00EC3180">
              <w:rPr>
                <w:i/>
                <w:iCs/>
              </w:rPr>
              <w:t>League of Women Voters of Fla. V. Detzner</w:t>
            </w:r>
            <w:r w:rsidRPr="00EC3180">
              <w:t>, 172 So.3d 363 (Fla. 2015).</w:t>
            </w:r>
          </w:p>
        </w:tc>
      </w:tr>
      <w:tr w:rsidR="00ED7609" w:rsidRPr="0080356A" w14:paraId="528DFC57" w14:textId="77777777" w:rsidTr="005B1794">
        <w:trPr>
          <w:jc w:val="center"/>
        </w:trPr>
        <w:tc>
          <w:tcPr>
            <w:tcW w:w="0" w:type="auto"/>
          </w:tcPr>
          <w:p w14:paraId="0BB528E9" w14:textId="77777777" w:rsidR="00ED7609" w:rsidRPr="0080356A" w:rsidRDefault="00ED7609" w:rsidP="005B1794">
            <w:pPr>
              <w:spacing w:line="480" w:lineRule="auto"/>
            </w:pPr>
            <w:r>
              <w:t>Florida (2022)</w:t>
            </w:r>
          </w:p>
        </w:tc>
        <w:tc>
          <w:tcPr>
            <w:tcW w:w="0" w:type="auto"/>
          </w:tcPr>
          <w:p w14:paraId="3FEF188F" w14:textId="77777777" w:rsidR="00ED7609" w:rsidRPr="0080356A" w:rsidRDefault="00ED7609" w:rsidP="005B1794">
            <w:pPr>
              <w:spacing w:line="480" w:lineRule="auto"/>
              <w:rPr>
                <w:i/>
                <w:iCs/>
              </w:rPr>
            </w:pPr>
            <w:r w:rsidRPr="00D851C6">
              <w:rPr>
                <w:i/>
                <w:iCs/>
              </w:rPr>
              <w:t xml:space="preserve">Black Voters Matter Capacity Building Inst., </w:t>
            </w:r>
            <w:r w:rsidRPr="00296285">
              <w:rPr>
                <w:i/>
                <w:iCs/>
              </w:rPr>
              <w:t>Inc. v. Lee</w:t>
            </w:r>
            <w:r>
              <w:t>, No. 2022-ca-000666 (Fla. Cir. Ct. Apr. 22, 2022).</w:t>
            </w:r>
          </w:p>
        </w:tc>
      </w:tr>
      <w:tr w:rsidR="00ED7609" w:rsidRPr="0080356A" w14:paraId="359BD50F" w14:textId="77777777" w:rsidTr="005B1794">
        <w:trPr>
          <w:jc w:val="center"/>
        </w:trPr>
        <w:tc>
          <w:tcPr>
            <w:tcW w:w="0" w:type="auto"/>
          </w:tcPr>
          <w:p w14:paraId="2C168001" w14:textId="77777777" w:rsidR="00ED7609" w:rsidRPr="0080356A" w:rsidRDefault="00ED7609" w:rsidP="005B1794">
            <w:pPr>
              <w:spacing w:line="480" w:lineRule="auto"/>
            </w:pPr>
            <w:r w:rsidRPr="0080356A">
              <w:t>Georgia</w:t>
            </w:r>
          </w:p>
        </w:tc>
        <w:tc>
          <w:tcPr>
            <w:tcW w:w="0" w:type="auto"/>
          </w:tcPr>
          <w:p w14:paraId="76397D80" w14:textId="77777777" w:rsidR="00ED7609" w:rsidRPr="0080356A" w:rsidRDefault="00ED7609" w:rsidP="005B1794">
            <w:pPr>
              <w:spacing w:line="480" w:lineRule="auto"/>
              <w:rPr>
                <w:i/>
                <w:iCs/>
              </w:rPr>
            </w:pPr>
            <w:r w:rsidRPr="0080356A">
              <w:rPr>
                <w:i/>
                <w:iCs/>
              </w:rPr>
              <w:t xml:space="preserve">Common Cause v. </w:t>
            </w:r>
            <w:proofErr w:type="spellStart"/>
            <w:r w:rsidRPr="0080356A">
              <w:rPr>
                <w:i/>
                <w:iCs/>
              </w:rPr>
              <w:t>Raffensperger</w:t>
            </w:r>
            <w:proofErr w:type="spellEnd"/>
            <w:r w:rsidRPr="0080356A">
              <w:t>, No. 1:22-CV-90 (N.D. Ga. Jan. 7, 2022)</w:t>
            </w:r>
            <w:r>
              <w:t>.</w:t>
            </w:r>
          </w:p>
          <w:p w14:paraId="1690A139" w14:textId="77777777" w:rsidR="00ED7609" w:rsidRPr="0080356A" w:rsidRDefault="00ED7609" w:rsidP="005B1794">
            <w:pPr>
              <w:spacing w:line="480" w:lineRule="auto"/>
              <w:rPr>
                <w:i/>
                <w:iCs/>
              </w:rPr>
            </w:pPr>
            <w:r w:rsidRPr="0080356A">
              <w:rPr>
                <w:i/>
                <w:iCs/>
              </w:rPr>
              <w:t xml:space="preserve">Pendergrass v. </w:t>
            </w:r>
            <w:proofErr w:type="spellStart"/>
            <w:r w:rsidRPr="0080356A">
              <w:rPr>
                <w:i/>
                <w:iCs/>
              </w:rPr>
              <w:t>Raffensperger</w:t>
            </w:r>
            <w:proofErr w:type="spellEnd"/>
            <w:r w:rsidRPr="0080356A">
              <w:t>, No. 1:21-CV-5339 (N.D. Ga. Dec. 30, 2021)</w:t>
            </w:r>
            <w:r>
              <w:t>.</w:t>
            </w:r>
          </w:p>
          <w:p w14:paraId="4585B5CA" w14:textId="77777777" w:rsidR="00ED7609" w:rsidRPr="0080356A" w:rsidRDefault="00ED7609" w:rsidP="005B1794">
            <w:pPr>
              <w:spacing w:line="480" w:lineRule="auto"/>
              <w:rPr>
                <w:i/>
                <w:iCs/>
              </w:rPr>
            </w:pPr>
            <w:r w:rsidRPr="0080356A">
              <w:rPr>
                <w:i/>
                <w:iCs/>
              </w:rPr>
              <w:t>Georgia State Conference of the NAACP v. State of Georgia</w:t>
            </w:r>
            <w:r w:rsidRPr="0080356A">
              <w:t>, No. 1:21-CV-5338 (N.D. Ga. Dec. 30, 2021)</w:t>
            </w:r>
            <w:r>
              <w:t>.</w:t>
            </w:r>
          </w:p>
        </w:tc>
      </w:tr>
      <w:tr w:rsidR="00ED7609" w:rsidRPr="0080356A" w14:paraId="38F57681" w14:textId="77777777" w:rsidTr="005B1794">
        <w:trPr>
          <w:jc w:val="center"/>
        </w:trPr>
        <w:tc>
          <w:tcPr>
            <w:tcW w:w="0" w:type="auto"/>
          </w:tcPr>
          <w:p w14:paraId="36496FA6" w14:textId="77777777" w:rsidR="00ED7609" w:rsidRDefault="00ED7609" w:rsidP="005B1794">
            <w:pPr>
              <w:spacing w:line="480" w:lineRule="auto"/>
            </w:pPr>
            <w:r>
              <w:t>Kansas</w:t>
            </w:r>
          </w:p>
        </w:tc>
        <w:tc>
          <w:tcPr>
            <w:tcW w:w="0" w:type="auto"/>
          </w:tcPr>
          <w:p w14:paraId="3A4D0CEB" w14:textId="77777777" w:rsidR="00ED7609" w:rsidRPr="00D215B3" w:rsidRDefault="00ED7609" w:rsidP="005B1794">
            <w:pPr>
              <w:spacing w:line="480" w:lineRule="auto"/>
              <w:rPr>
                <w:i/>
                <w:iCs/>
              </w:rPr>
            </w:pPr>
            <w:r w:rsidRPr="00134707">
              <w:rPr>
                <w:i/>
                <w:iCs/>
              </w:rPr>
              <w:t>Rivera v. Schwab</w:t>
            </w:r>
            <w:r w:rsidRPr="00134707">
              <w:t>, 512 P.2d 168 (Kan. 2022)</w:t>
            </w:r>
            <w:r>
              <w:t>.</w:t>
            </w:r>
          </w:p>
        </w:tc>
      </w:tr>
      <w:tr w:rsidR="00ED7609" w:rsidRPr="0080356A" w14:paraId="54C366CC" w14:textId="77777777" w:rsidTr="005B1794">
        <w:trPr>
          <w:jc w:val="center"/>
        </w:trPr>
        <w:tc>
          <w:tcPr>
            <w:tcW w:w="0" w:type="auto"/>
          </w:tcPr>
          <w:p w14:paraId="3BCFF241" w14:textId="77777777" w:rsidR="00ED7609" w:rsidRPr="0080356A" w:rsidRDefault="00ED7609" w:rsidP="005B1794">
            <w:pPr>
              <w:spacing w:line="480" w:lineRule="auto"/>
            </w:pPr>
            <w:r>
              <w:t>Kentucky</w:t>
            </w:r>
          </w:p>
        </w:tc>
        <w:tc>
          <w:tcPr>
            <w:tcW w:w="0" w:type="auto"/>
          </w:tcPr>
          <w:p w14:paraId="338D74B7" w14:textId="77777777" w:rsidR="00ED7609" w:rsidRPr="0080356A" w:rsidRDefault="00ED7609" w:rsidP="005B1794">
            <w:pPr>
              <w:spacing w:line="480" w:lineRule="auto"/>
              <w:rPr>
                <w:i/>
                <w:iCs/>
              </w:rPr>
            </w:pPr>
            <w:r w:rsidRPr="00D215B3">
              <w:rPr>
                <w:i/>
                <w:iCs/>
              </w:rPr>
              <w:t>Graham v. Adams</w:t>
            </w:r>
            <w:r>
              <w:t>, No. 22-CI-00047 (Ky. Cir. Ct. Jan. 20, 2022).</w:t>
            </w:r>
          </w:p>
        </w:tc>
      </w:tr>
      <w:tr w:rsidR="00ED7609" w:rsidRPr="0080356A" w14:paraId="07A1A5AD" w14:textId="77777777" w:rsidTr="005B1794">
        <w:trPr>
          <w:jc w:val="center"/>
        </w:trPr>
        <w:tc>
          <w:tcPr>
            <w:tcW w:w="0" w:type="auto"/>
          </w:tcPr>
          <w:p w14:paraId="674B838A" w14:textId="77777777" w:rsidR="00ED7609" w:rsidRPr="0080356A" w:rsidRDefault="00ED7609" w:rsidP="005B1794">
            <w:pPr>
              <w:spacing w:line="480" w:lineRule="auto"/>
            </w:pPr>
            <w:r w:rsidRPr="0080356A">
              <w:t>Maryland</w:t>
            </w:r>
          </w:p>
        </w:tc>
        <w:tc>
          <w:tcPr>
            <w:tcW w:w="0" w:type="auto"/>
          </w:tcPr>
          <w:p w14:paraId="57022065" w14:textId="77777777" w:rsidR="00ED7609" w:rsidRPr="0080356A" w:rsidRDefault="00ED7609" w:rsidP="005B1794">
            <w:pPr>
              <w:spacing w:line="480" w:lineRule="auto"/>
            </w:pPr>
            <w:r w:rsidRPr="0080356A">
              <w:rPr>
                <w:i/>
                <w:iCs/>
              </w:rPr>
              <w:t xml:space="preserve">Szeliga v. </w:t>
            </w:r>
            <w:proofErr w:type="spellStart"/>
            <w:r w:rsidRPr="0080356A">
              <w:rPr>
                <w:i/>
                <w:iCs/>
              </w:rPr>
              <w:t>Lamone</w:t>
            </w:r>
            <w:proofErr w:type="spellEnd"/>
            <w:r w:rsidRPr="0080356A">
              <w:t>, No. C-02-CV-21-001816 (Md. Cir. Ct. Mar</w:t>
            </w:r>
            <w:r>
              <w:t>.</w:t>
            </w:r>
            <w:r w:rsidRPr="0080356A">
              <w:t xml:space="preserve"> 25, 2022)</w:t>
            </w:r>
            <w:r>
              <w:t>.</w:t>
            </w:r>
          </w:p>
        </w:tc>
      </w:tr>
      <w:tr w:rsidR="00ED7609" w:rsidRPr="0080356A" w14:paraId="3515C2FF" w14:textId="77777777" w:rsidTr="005B1794">
        <w:trPr>
          <w:jc w:val="center"/>
        </w:trPr>
        <w:tc>
          <w:tcPr>
            <w:tcW w:w="0" w:type="auto"/>
          </w:tcPr>
          <w:p w14:paraId="5F5D8F4C" w14:textId="77777777" w:rsidR="00ED7609" w:rsidRPr="00551CCB" w:rsidRDefault="00ED7609" w:rsidP="005B1794">
            <w:pPr>
              <w:spacing w:line="480" w:lineRule="auto"/>
            </w:pPr>
            <w:r w:rsidRPr="00551CCB">
              <w:t>North Carolina (2019)</w:t>
            </w:r>
          </w:p>
        </w:tc>
        <w:tc>
          <w:tcPr>
            <w:tcW w:w="0" w:type="auto"/>
          </w:tcPr>
          <w:p w14:paraId="234F5251" w14:textId="77777777" w:rsidR="00ED7609" w:rsidRPr="00853BAF" w:rsidRDefault="00ED7609" w:rsidP="005B1794">
            <w:pPr>
              <w:spacing w:line="480" w:lineRule="auto"/>
            </w:pPr>
            <w:r w:rsidRPr="0055186A">
              <w:rPr>
                <w:i/>
              </w:rPr>
              <w:t>Harper v. Lewis</w:t>
            </w:r>
            <w:r>
              <w:t xml:space="preserve">, </w:t>
            </w:r>
            <w:r w:rsidRPr="008B1CB8">
              <w:t>No. 19-CVS-012667 (N.C. Super. Ct., Oct. 28, 2019)</w:t>
            </w:r>
            <w:r>
              <w:t>.</w:t>
            </w:r>
          </w:p>
        </w:tc>
      </w:tr>
      <w:tr w:rsidR="00ED7609" w:rsidRPr="0080356A" w14:paraId="14556460" w14:textId="77777777" w:rsidTr="005B1794">
        <w:trPr>
          <w:jc w:val="center"/>
        </w:trPr>
        <w:tc>
          <w:tcPr>
            <w:tcW w:w="0" w:type="auto"/>
          </w:tcPr>
          <w:p w14:paraId="1EE674C0" w14:textId="77777777" w:rsidR="00ED7609" w:rsidRPr="00551CCB" w:rsidRDefault="00ED7609" w:rsidP="005B1794">
            <w:pPr>
              <w:spacing w:line="480" w:lineRule="auto"/>
            </w:pPr>
            <w:r w:rsidRPr="00551CCB">
              <w:t>North Carolina (2022)</w:t>
            </w:r>
          </w:p>
        </w:tc>
        <w:tc>
          <w:tcPr>
            <w:tcW w:w="0" w:type="auto"/>
          </w:tcPr>
          <w:p w14:paraId="0A19A180" w14:textId="77777777" w:rsidR="00ED7609" w:rsidRPr="0080356A" w:rsidRDefault="00ED7609" w:rsidP="005B1794">
            <w:pPr>
              <w:spacing w:line="480" w:lineRule="auto"/>
            </w:pPr>
            <w:r w:rsidRPr="00A50C05">
              <w:rPr>
                <w:i/>
                <w:iCs/>
              </w:rPr>
              <w:t>Harper v. Hall</w:t>
            </w:r>
            <w:r w:rsidRPr="00C5210D">
              <w:t>, No. 19-CVS-12667 (N.C. Super. Ct. Nov. 5, 2021)</w:t>
            </w:r>
            <w:r>
              <w:t>.</w:t>
            </w:r>
          </w:p>
        </w:tc>
      </w:tr>
      <w:tr w:rsidR="00ED7609" w:rsidRPr="0080356A" w14:paraId="3CBA015E" w14:textId="77777777" w:rsidTr="005B1794">
        <w:trPr>
          <w:jc w:val="center"/>
        </w:trPr>
        <w:tc>
          <w:tcPr>
            <w:tcW w:w="0" w:type="auto"/>
          </w:tcPr>
          <w:p w14:paraId="2AF8652F" w14:textId="77777777" w:rsidR="00ED7609" w:rsidRPr="0080356A" w:rsidRDefault="00ED7609" w:rsidP="005B1794">
            <w:pPr>
              <w:spacing w:line="480" w:lineRule="auto"/>
            </w:pPr>
            <w:r w:rsidRPr="0080356A">
              <w:t xml:space="preserve">New </w:t>
            </w:r>
            <w:r>
              <w:t>Jersey</w:t>
            </w:r>
          </w:p>
        </w:tc>
        <w:tc>
          <w:tcPr>
            <w:tcW w:w="0" w:type="auto"/>
          </w:tcPr>
          <w:p w14:paraId="164E794B" w14:textId="77777777" w:rsidR="00ED7609" w:rsidRDefault="00ED7609" w:rsidP="005B1794">
            <w:pPr>
              <w:spacing w:line="480" w:lineRule="auto"/>
            </w:pPr>
            <w:r w:rsidRPr="00D80B32">
              <w:rPr>
                <w:i/>
                <w:iCs/>
              </w:rPr>
              <w:t>Matter of Congressional Districts by New Jersey Redistricting Comm’n</w:t>
            </w:r>
            <w:r w:rsidRPr="00D80B32">
              <w:t>, 268 A.3d 299 (N.J. 2022)</w:t>
            </w:r>
            <w:r>
              <w:t>.</w:t>
            </w:r>
          </w:p>
          <w:p w14:paraId="5B8FF515" w14:textId="77777777" w:rsidR="00ED7609" w:rsidRPr="00F918FA" w:rsidRDefault="00ED7609" w:rsidP="005B1794">
            <w:pPr>
              <w:spacing w:line="480" w:lineRule="auto"/>
            </w:pPr>
            <w:r w:rsidRPr="0080356A">
              <w:rPr>
                <w:i/>
                <w:iCs/>
              </w:rPr>
              <w:t>Steinhardt v. New Jersey Redistricting Commission</w:t>
            </w:r>
            <w:r>
              <w:t xml:space="preserve">, </w:t>
            </w:r>
            <w:r w:rsidRPr="0080356A">
              <w:t>No. 086587 (N.J. Dec. 30, 2021)</w:t>
            </w:r>
            <w:r>
              <w:t>.</w:t>
            </w:r>
          </w:p>
        </w:tc>
      </w:tr>
      <w:tr w:rsidR="00ED7609" w:rsidRPr="0080356A" w14:paraId="00A8C062" w14:textId="77777777" w:rsidTr="005B1794">
        <w:trPr>
          <w:jc w:val="center"/>
        </w:trPr>
        <w:tc>
          <w:tcPr>
            <w:tcW w:w="0" w:type="auto"/>
          </w:tcPr>
          <w:p w14:paraId="46D34BB7" w14:textId="77777777" w:rsidR="00ED7609" w:rsidRPr="0080356A" w:rsidRDefault="00ED7609" w:rsidP="005B1794">
            <w:pPr>
              <w:spacing w:line="480" w:lineRule="auto"/>
            </w:pPr>
            <w:r w:rsidRPr="0080356A">
              <w:t>New Mexico</w:t>
            </w:r>
          </w:p>
        </w:tc>
        <w:tc>
          <w:tcPr>
            <w:tcW w:w="0" w:type="auto"/>
          </w:tcPr>
          <w:p w14:paraId="330C79C8" w14:textId="77777777" w:rsidR="00ED7609" w:rsidRPr="0080356A" w:rsidRDefault="00ED7609" w:rsidP="005B1794">
            <w:pPr>
              <w:spacing w:line="480" w:lineRule="auto"/>
              <w:rPr>
                <w:i/>
                <w:iCs/>
              </w:rPr>
            </w:pPr>
            <w:bookmarkStart w:id="34" w:name="_Hlk133925955"/>
            <w:r w:rsidRPr="0080356A">
              <w:rPr>
                <w:i/>
                <w:iCs/>
              </w:rPr>
              <w:t>Republican Party of New Mexico v. Oliver</w:t>
            </w:r>
            <w:r w:rsidRPr="0080356A">
              <w:t>, No. D-506-CV-202200041 (N.M. D. Ct. Jan. 21, 2022)</w:t>
            </w:r>
            <w:r>
              <w:t>.</w:t>
            </w:r>
            <w:bookmarkEnd w:id="34"/>
          </w:p>
        </w:tc>
      </w:tr>
      <w:tr w:rsidR="00ED7609" w:rsidRPr="0080356A" w14:paraId="5DAFA148" w14:textId="77777777" w:rsidTr="005B1794">
        <w:trPr>
          <w:jc w:val="center"/>
        </w:trPr>
        <w:tc>
          <w:tcPr>
            <w:tcW w:w="0" w:type="auto"/>
          </w:tcPr>
          <w:p w14:paraId="64E91118" w14:textId="77777777" w:rsidR="00ED7609" w:rsidRPr="00551CCB" w:rsidRDefault="00ED7609" w:rsidP="005B1794">
            <w:pPr>
              <w:spacing w:line="480" w:lineRule="auto"/>
            </w:pPr>
            <w:r>
              <w:t>New York</w:t>
            </w:r>
          </w:p>
        </w:tc>
        <w:tc>
          <w:tcPr>
            <w:tcW w:w="0" w:type="auto"/>
          </w:tcPr>
          <w:p w14:paraId="5C41A6FA" w14:textId="77777777" w:rsidR="00ED7609" w:rsidRPr="00B03C83" w:rsidRDefault="00ED7609" w:rsidP="005B1794">
            <w:pPr>
              <w:spacing w:line="480" w:lineRule="auto"/>
              <w:rPr>
                <w:i/>
                <w:iCs/>
              </w:rPr>
            </w:pPr>
            <w:proofErr w:type="spellStart"/>
            <w:r w:rsidRPr="0080356A">
              <w:rPr>
                <w:rStyle w:val="serif"/>
                <w:i/>
                <w:iCs/>
              </w:rPr>
              <w:t>Harkenrider</w:t>
            </w:r>
            <w:proofErr w:type="spellEnd"/>
            <w:r w:rsidRPr="0080356A">
              <w:rPr>
                <w:rStyle w:val="serif"/>
                <w:i/>
                <w:iCs/>
              </w:rPr>
              <w:t xml:space="preserve"> v. </w:t>
            </w:r>
            <w:proofErr w:type="spellStart"/>
            <w:r w:rsidRPr="0080356A">
              <w:rPr>
                <w:rStyle w:val="serif"/>
                <w:i/>
                <w:iCs/>
              </w:rPr>
              <w:t>Hochul</w:t>
            </w:r>
            <w:proofErr w:type="spellEnd"/>
            <w:r w:rsidRPr="0080356A">
              <w:rPr>
                <w:rStyle w:val="serif"/>
              </w:rPr>
              <w:t>, 2022 N.Y. Slip Op. 31471 (N.Y. Sup. Ct. 2022)</w:t>
            </w:r>
            <w:r>
              <w:rPr>
                <w:rStyle w:val="serif"/>
              </w:rPr>
              <w:t>.</w:t>
            </w:r>
          </w:p>
        </w:tc>
      </w:tr>
      <w:tr w:rsidR="00ED7609" w:rsidRPr="0080356A" w14:paraId="70863328" w14:textId="77777777" w:rsidTr="005B1794">
        <w:trPr>
          <w:jc w:val="center"/>
        </w:trPr>
        <w:tc>
          <w:tcPr>
            <w:tcW w:w="0" w:type="auto"/>
          </w:tcPr>
          <w:p w14:paraId="35CB268A" w14:textId="77777777" w:rsidR="00ED7609" w:rsidRPr="00551CCB" w:rsidRDefault="00ED7609" w:rsidP="005B1794">
            <w:pPr>
              <w:spacing w:line="480" w:lineRule="auto"/>
            </w:pPr>
            <w:r w:rsidRPr="00551CCB">
              <w:t>Ohio</w:t>
            </w:r>
          </w:p>
        </w:tc>
        <w:tc>
          <w:tcPr>
            <w:tcW w:w="0" w:type="auto"/>
          </w:tcPr>
          <w:p w14:paraId="4D925EBD" w14:textId="77777777" w:rsidR="00ED7609" w:rsidRPr="00B03C83" w:rsidRDefault="00ED7609" w:rsidP="005B1794">
            <w:pPr>
              <w:spacing w:line="480" w:lineRule="auto"/>
            </w:pPr>
            <w:r w:rsidRPr="00B03C83">
              <w:rPr>
                <w:i/>
                <w:iCs/>
              </w:rPr>
              <w:t>Adams v. DeWine</w:t>
            </w:r>
            <w:r w:rsidRPr="00B03C83">
              <w:t>, No. 2021–1428 (Ohio Dec. 2, 2021)</w:t>
            </w:r>
            <w:r>
              <w:t>.</w:t>
            </w:r>
          </w:p>
          <w:p w14:paraId="03495400" w14:textId="77777777" w:rsidR="00ED7609" w:rsidRDefault="00ED7609" w:rsidP="005B1794">
            <w:pPr>
              <w:spacing w:line="480" w:lineRule="auto"/>
            </w:pPr>
            <w:r w:rsidRPr="008A2657">
              <w:rPr>
                <w:i/>
                <w:iCs/>
              </w:rPr>
              <w:t>League of Women Voters of Ohio v. Ohio Redistricting Commission</w:t>
            </w:r>
            <w:r w:rsidRPr="008A2657">
              <w:t>, No. 2021–1449 (Ohio Nov. 30, 2021)</w:t>
            </w:r>
            <w:r>
              <w:t>.</w:t>
            </w:r>
          </w:p>
          <w:p w14:paraId="2F284796" w14:textId="77777777" w:rsidR="00ED7609" w:rsidRPr="00E74C26" w:rsidRDefault="00ED7609" w:rsidP="005B1794">
            <w:pPr>
              <w:spacing w:line="480" w:lineRule="auto"/>
            </w:pPr>
            <w:r w:rsidRPr="00134EA8">
              <w:rPr>
                <w:i/>
                <w:iCs/>
              </w:rPr>
              <w:t>League of Women Voters of Ohio v. LaRose</w:t>
            </w:r>
            <w:r w:rsidRPr="00E74C26">
              <w:t>, No. 2022–0303 (Ohio Mar. 22, 2022)</w:t>
            </w:r>
            <w:r>
              <w:t>.</w:t>
            </w:r>
          </w:p>
          <w:p w14:paraId="374F1931" w14:textId="77777777" w:rsidR="00ED7609" w:rsidRPr="0080356A" w:rsidRDefault="00ED7609" w:rsidP="005B1794">
            <w:pPr>
              <w:spacing w:line="480" w:lineRule="auto"/>
            </w:pPr>
            <w:r w:rsidRPr="00134EA8">
              <w:rPr>
                <w:i/>
                <w:iCs/>
              </w:rPr>
              <w:t>Neiman v. LaRose</w:t>
            </w:r>
            <w:r w:rsidRPr="00E74C26">
              <w:t>, No. 2022–0298 (Ohio Mar. 21, 2022)</w:t>
            </w:r>
            <w:r>
              <w:t>.</w:t>
            </w:r>
          </w:p>
        </w:tc>
      </w:tr>
      <w:tr w:rsidR="00ED7609" w:rsidRPr="0080356A" w14:paraId="7FAD07D2" w14:textId="77777777" w:rsidTr="005B1794">
        <w:trPr>
          <w:jc w:val="center"/>
        </w:trPr>
        <w:tc>
          <w:tcPr>
            <w:tcW w:w="0" w:type="auto"/>
          </w:tcPr>
          <w:p w14:paraId="676574DF" w14:textId="77777777" w:rsidR="00ED7609" w:rsidRPr="0080356A" w:rsidRDefault="00ED7609" w:rsidP="005B1794">
            <w:pPr>
              <w:spacing w:line="480" w:lineRule="auto"/>
            </w:pPr>
            <w:r>
              <w:t>Oregon</w:t>
            </w:r>
          </w:p>
        </w:tc>
        <w:tc>
          <w:tcPr>
            <w:tcW w:w="0" w:type="auto"/>
          </w:tcPr>
          <w:p w14:paraId="3A418C38" w14:textId="77777777" w:rsidR="00ED7609" w:rsidRPr="0080356A" w:rsidRDefault="00ED7609" w:rsidP="005B1794">
            <w:pPr>
              <w:spacing w:line="480" w:lineRule="auto"/>
              <w:rPr>
                <w:i/>
                <w:iCs/>
              </w:rPr>
            </w:pPr>
            <w:proofErr w:type="spellStart"/>
            <w:r w:rsidRPr="000950AE">
              <w:rPr>
                <w:i/>
                <w:iCs/>
              </w:rPr>
              <w:t>Clarno</w:t>
            </w:r>
            <w:proofErr w:type="spellEnd"/>
            <w:r w:rsidRPr="000950AE">
              <w:rPr>
                <w:i/>
                <w:iCs/>
              </w:rPr>
              <w:t xml:space="preserve"> v. Fagan</w:t>
            </w:r>
            <w:r w:rsidRPr="000950AE">
              <w:t>, No. 21-CV-40180, 2021 WL 5632370 (Or. Cir. Ct. Nov. 24, 2021)</w:t>
            </w:r>
            <w:r>
              <w:t>.</w:t>
            </w:r>
          </w:p>
        </w:tc>
      </w:tr>
      <w:tr w:rsidR="00ED7609" w:rsidRPr="0080356A" w14:paraId="31BA94B6" w14:textId="77777777" w:rsidTr="005B1794">
        <w:trPr>
          <w:jc w:val="center"/>
        </w:trPr>
        <w:tc>
          <w:tcPr>
            <w:tcW w:w="0" w:type="auto"/>
          </w:tcPr>
          <w:p w14:paraId="2C120E6F" w14:textId="77777777" w:rsidR="00ED7609" w:rsidRPr="0080356A" w:rsidRDefault="00ED7609" w:rsidP="005B1794">
            <w:pPr>
              <w:spacing w:line="480" w:lineRule="auto"/>
            </w:pPr>
            <w:r w:rsidRPr="0080356A">
              <w:t>Pennsylvania (2018)</w:t>
            </w:r>
          </w:p>
        </w:tc>
        <w:tc>
          <w:tcPr>
            <w:tcW w:w="0" w:type="auto"/>
          </w:tcPr>
          <w:p w14:paraId="4BC077A3" w14:textId="77777777" w:rsidR="00ED7609" w:rsidRPr="0080356A" w:rsidRDefault="00ED7609" w:rsidP="005B1794">
            <w:pPr>
              <w:spacing w:line="480" w:lineRule="auto"/>
            </w:pPr>
            <w:r w:rsidRPr="0080356A">
              <w:rPr>
                <w:i/>
                <w:iCs/>
              </w:rPr>
              <w:t>League of Women Voters of Pa. v. Commonwealth</w:t>
            </w:r>
            <w:r w:rsidRPr="0080356A">
              <w:t>, 178 A.3d 737 (Pa. 2018)</w:t>
            </w:r>
            <w:r>
              <w:t>.</w:t>
            </w:r>
          </w:p>
        </w:tc>
      </w:tr>
      <w:tr w:rsidR="00ED7609" w:rsidRPr="0080356A" w14:paraId="1330B85E" w14:textId="77777777" w:rsidTr="005B1794">
        <w:trPr>
          <w:jc w:val="center"/>
        </w:trPr>
        <w:tc>
          <w:tcPr>
            <w:tcW w:w="0" w:type="auto"/>
          </w:tcPr>
          <w:p w14:paraId="5DE7E48E" w14:textId="77777777" w:rsidR="00ED7609" w:rsidRPr="0080356A" w:rsidRDefault="00ED7609" w:rsidP="005B1794">
            <w:pPr>
              <w:spacing w:line="480" w:lineRule="auto"/>
            </w:pPr>
            <w:r w:rsidRPr="0080356A">
              <w:t>Pennsylvania (2022)</w:t>
            </w:r>
          </w:p>
        </w:tc>
        <w:tc>
          <w:tcPr>
            <w:tcW w:w="0" w:type="auto"/>
          </w:tcPr>
          <w:p w14:paraId="2437FEA5" w14:textId="77777777" w:rsidR="00ED7609" w:rsidRPr="0080356A" w:rsidRDefault="00ED7609" w:rsidP="005B1794">
            <w:pPr>
              <w:spacing w:line="480" w:lineRule="auto"/>
            </w:pPr>
            <w:r w:rsidRPr="0080356A">
              <w:rPr>
                <w:i/>
                <w:iCs/>
              </w:rPr>
              <w:t>Carter v. Chapman</w:t>
            </w:r>
            <w:r w:rsidRPr="0080356A">
              <w:t>, 7 MM 2022 (Pa. Mar. 9, 2022)</w:t>
            </w:r>
            <w:r>
              <w:t>.</w:t>
            </w:r>
          </w:p>
        </w:tc>
      </w:tr>
      <w:tr w:rsidR="00ED7609" w:rsidRPr="0080356A" w14:paraId="012A0214" w14:textId="77777777" w:rsidTr="005B1794">
        <w:trPr>
          <w:jc w:val="center"/>
        </w:trPr>
        <w:tc>
          <w:tcPr>
            <w:tcW w:w="0" w:type="auto"/>
          </w:tcPr>
          <w:p w14:paraId="4F1D9902" w14:textId="77777777" w:rsidR="00ED7609" w:rsidRPr="0080356A" w:rsidRDefault="00ED7609" w:rsidP="005B1794">
            <w:pPr>
              <w:spacing w:line="480" w:lineRule="auto"/>
            </w:pPr>
            <w:r>
              <w:t>Utah</w:t>
            </w:r>
          </w:p>
        </w:tc>
        <w:tc>
          <w:tcPr>
            <w:tcW w:w="0" w:type="auto"/>
          </w:tcPr>
          <w:p w14:paraId="3D83B7AB" w14:textId="77777777" w:rsidR="00ED7609" w:rsidRPr="0080356A" w:rsidRDefault="00ED7609" w:rsidP="005B1794">
            <w:pPr>
              <w:spacing w:line="480" w:lineRule="auto"/>
              <w:rPr>
                <w:i/>
                <w:iCs/>
              </w:rPr>
            </w:pPr>
            <w:r w:rsidRPr="00940B4B">
              <w:rPr>
                <w:i/>
                <w:iCs/>
              </w:rPr>
              <w:t>League of Women Voters of Utah v. Utah State Legislature</w:t>
            </w:r>
            <w:r>
              <w:t>, No.</w:t>
            </w:r>
            <w:r w:rsidRPr="00DB6848">
              <w:t xml:space="preserve"> 220901712 (Utah D. Ct. Mar. 17, 2022)</w:t>
            </w:r>
            <w:r>
              <w:t>.</w:t>
            </w:r>
          </w:p>
        </w:tc>
      </w:tr>
      <w:tr w:rsidR="00ED7609" w:rsidRPr="0080356A" w14:paraId="288F4B53" w14:textId="77777777" w:rsidTr="005B1794">
        <w:trPr>
          <w:jc w:val="center"/>
        </w:trPr>
        <w:tc>
          <w:tcPr>
            <w:tcW w:w="0" w:type="auto"/>
          </w:tcPr>
          <w:p w14:paraId="439E5C68" w14:textId="77777777" w:rsidR="00ED7609" w:rsidRDefault="00ED7609" w:rsidP="005B1794">
            <w:pPr>
              <w:spacing w:line="480" w:lineRule="auto"/>
            </w:pPr>
            <w:r>
              <w:t>Wisconsin</w:t>
            </w:r>
          </w:p>
        </w:tc>
        <w:tc>
          <w:tcPr>
            <w:tcW w:w="0" w:type="auto"/>
          </w:tcPr>
          <w:p w14:paraId="2D4BE2E4" w14:textId="77777777" w:rsidR="00ED7609" w:rsidRPr="008861D6" w:rsidRDefault="00ED7609" w:rsidP="005B1794">
            <w:pPr>
              <w:spacing w:line="480" w:lineRule="auto"/>
            </w:pPr>
            <w:r w:rsidRPr="008861D6">
              <w:rPr>
                <w:i/>
                <w:iCs/>
              </w:rPr>
              <w:t>Johnson v. Wis. Elections Comm’n</w:t>
            </w:r>
            <w:r w:rsidRPr="008861D6">
              <w:t>,</w:t>
            </w:r>
          </w:p>
          <w:p w14:paraId="534C135A" w14:textId="77777777" w:rsidR="00ED7609" w:rsidRPr="00BC7811" w:rsidRDefault="00ED7609" w:rsidP="005B1794">
            <w:pPr>
              <w:spacing w:line="480" w:lineRule="auto"/>
            </w:pPr>
            <w:r w:rsidRPr="008861D6">
              <w:t>No. 2021AP1450-OA (Wis. Oct. 6, 2021)</w:t>
            </w:r>
            <w:r>
              <w:t>.</w:t>
            </w:r>
          </w:p>
        </w:tc>
      </w:tr>
    </w:tbl>
    <w:p w14:paraId="0FFACC3F" w14:textId="77777777" w:rsidR="001E504D" w:rsidRDefault="001E504D" w:rsidP="001E504D">
      <w:pPr>
        <w:pStyle w:val="BodyText"/>
      </w:pPr>
      <w:bookmarkStart w:id="35" w:name="_Hlk527583727"/>
    </w:p>
    <w:p w14:paraId="6BC919A4" w14:textId="3EFD217F" w:rsidR="001E504D" w:rsidRDefault="001E504D" w:rsidP="001E504D">
      <w:pPr>
        <w:pStyle w:val="BodyText"/>
        <w:rPr>
          <w:bCs/>
        </w:rPr>
      </w:pPr>
      <w:r>
        <w:t xml:space="preserve">Now that we </w:t>
      </w:r>
      <w:r w:rsidRPr="00BB6CFD">
        <w:t>have specified which states</w:t>
      </w:r>
      <w:r>
        <w:t xml:space="preserve"> had litigation before the 2022 midterm election, we discuss these court cases and their consequences in more detail.  We start by discussing the states where no direct language prohibits gerrymandering</w:t>
      </w:r>
      <w:r w:rsidRPr="00F912CF">
        <w:t>,</w:t>
      </w:r>
      <w:r>
        <w:t xml:space="preserve"> but there is indirect language that was used as the basis </w:t>
      </w:r>
      <w:r w:rsidRPr="00BB6CFD">
        <w:t>of a claim of partisan gerrymandering.</w:t>
      </w:r>
      <w:r>
        <w:t xml:space="preserve">  </w:t>
      </w:r>
      <w:r w:rsidRPr="00BB6CFD">
        <w:t>In these cases, generally</w:t>
      </w:r>
      <w:r w:rsidRPr="00F912CF">
        <w:t>,</w:t>
      </w:r>
      <w:r w:rsidRPr="00BB6CFD">
        <w:t xml:space="preserve"> a non-dilutive remedy plan was put into place </w:t>
      </w:r>
      <w:r w:rsidRPr="003078EE">
        <w:t xml:space="preserve">by a state court. </w:t>
      </w:r>
      <w:r>
        <w:t xml:space="preserve"> </w:t>
      </w:r>
      <w:r w:rsidRPr="003078EE">
        <w:t>We then move to cases where there is direct language in state law that can be used as the basis for the claim of unconstitutional partisan gerrymandering.</w:t>
      </w:r>
      <w:r>
        <w:t xml:space="preserve">  </w:t>
      </w:r>
      <w:r w:rsidRPr="003078EE">
        <w:t>Finally</w:t>
      </w:r>
      <w:r>
        <w:t xml:space="preserve">, we discuss the states where there were cases brought in </w:t>
      </w:r>
      <w:r w:rsidRPr="003078EE">
        <w:t>state court raising a partisan gerrymandering claim</w:t>
      </w:r>
      <w:r w:rsidRPr="00F912CF">
        <w:t>,</w:t>
      </w:r>
      <w:r w:rsidRPr="003078EE">
        <w:t xml:space="preserve"> but there is neither dire</w:t>
      </w:r>
      <w:r>
        <w:t xml:space="preserve">ct nor indirect language in state law prohibiting partisan gerrymandering.  </w:t>
      </w:r>
      <w:r w:rsidRPr="003078EE">
        <w:rPr>
          <w:bCs/>
        </w:rPr>
        <w:t xml:space="preserve">These cases were generally unsuccessful. </w:t>
      </w:r>
    </w:p>
    <w:p w14:paraId="1C465B0A" w14:textId="6BCE93CA" w:rsidR="001E504D" w:rsidRPr="001E504D" w:rsidRDefault="001E504D" w:rsidP="001E504D">
      <w:pPr>
        <w:pStyle w:val="BodyText"/>
        <w:rPr>
          <w:bCs/>
        </w:rPr>
      </w:pPr>
      <w:r w:rsidRPr="003078EE">
        <w:rPr>
          <w:bCs/>
        </w:rPr>
        <w:t>Our next set of states are those without cases making a partisan gerrymandering claim but where there was nonetheless state court action arising through the failure of the responsible districting authorities to act in a timely fashion.</w:t>
      </w:r>
      <w:r>
        <w:rPr>
          <w:bCs/>
        </w:rPr>
        <w:t xml:space="preserve">  </w:t>
      </w:r>
      <w:r w:rsidRPr="003078EE">
        <w:rPr>
          <w:bCs/>
        </w:rPr>
        <w:t>Then we consider cases that are still pending where partisan gerrymandering effects are implicated, including some where a partisan gerrymandering claim i</w:t>
      </w:r>
      <w:r>
        <w:rPr>
          <w:bCs/>
        </w:rPr>
        <w:t>s</w:t>
      </w:r>
      <w:r w:rsidRPr="003078EE">
        <w:rPr>
          <w:bCs/>
        </w:rPr>
        <w:t xml:space="preserve"> not the basis of the litigation.</w:t>
      </w:r>
    </w:p>
    <w:p w14:paraId="681DB31F" w14:textId="09339E23" w:rsidR="002434F5" w:rsidRPr="00E8520A" w:rsidRDefault="008D703D" w:rsidP="00ED7609">
      <w:pPr>
        <w:pStyle w:val="Heading3"/>
      </w:pPr>
      <w:r>
        <w:t xml:space="preserve">Cases Where There Was a Partisan Gerrymandering Challenged Based on Indirect Constitutional Language </w:t>
      </w:r>
      <w:r w:rsidR="00414F57">
        <w:t>Prohibiting Partisan Gerrymanderin</w:t>
      </w:r>
      <w:bookmarkStart w:id="36" w:name="_Hlk527583872"/>
      <w:bookmarkStart w:id="37" w:name="_Hlk527583758"/>
      <w:bookmarkStart w:id="38" w:name="_Ref115632991"/>
      <w:bookmarkStart w:id="39" w:name="_Ref120040280"/>
      <w:bookmarkEnd w:id="35"/>
      <w:r w:rsidR="00ED7609">
        <w:t>g</w:t>
      </w:r>
    </w:p>
    <w:bookmarkEnd w:id="38"/>
    <w:bookmarkEnd w:id="39"/>
    <w:p w14:paraId="008295B3" w14:textId="7F1BD704" w:rsidR="001701F0" w:rsidRPr="0044713E" w:rsidRDefault="001701F0" w:rsidP="001701F0">
      <w:pPr>
        <w:pStyle w:val="Heading4"/>
        <w:numPr>
          <w:ilvl w:val="0"/>
          <w:numId w:val="49"/>
        </w:numPr>
        <w:tabs>
          <w:tab w:val="num" w:pos="1800"/>
        </w:tabs>
        <w:ind w:left="1440"/>
      </w:pPr>
      <w:r>
        <w:t>Maryland</w:t>
      </w:r>
    </w:p>
    <w:p w14:paraId="692399DF" w14:textId="77777777" w:rsidR="00E70D0A" w:rsidRDefault="00E70D0A" w:rsidP="00E70D0A">
      <w:pPr>
        <w:pStyle w:val="BodyText"/>
      </w:pPr>
      <w:r>
        <w:t>Maryland was the subject of an unsuccessful federal lawsuit in the 2010 cycle challenging the Democratic</w:t>
      </w:r>
      <w:r w:rsidRPr="00F912CF">
        <w:t>-</w:t>
      </w:r>
      <w:r>
        <w:t>drawn map as a partisan gerrymander.</w:t>
      </w:r>
      <w:commentRangeStart w:id="40"/>
      <w:r w:rsidRPr="0078695B">
        <w:rPr>
          <w:rStyle w:val="FootnoteReference"/>
        </w:rPr>
        <w:footnoteReference w:id="172"/>
      </w:r>
      <w:commentRangeEnd w:id="40"/>
      <w:r>
        <w:rPr>
          <w:rStyle w:val="CommentReference"/>
        </w:rPr>
        <w:commentReference w:id="40"/>
      </w:r>
      <w:r>
        <w:t xml:space="preserve">  That case was combined with </w:t>
      </w:r>
      <w:proofErr w:type="spellStart"/>
      <w:r w:rsidRPr="00E70D0A">
        <w:rPr>
          <w:i/>
          <w:iCs/>
        </w:rPr>
        <w:t>Rucho</w:t>
      </w:r>
      <w:proofErr w:type="spellEnd"/>
      <w:r w:rsidRPr="00E70D0A">
        <w:rPr>
          <w:i/>
          <w:iCs/>
        </w:rPr>
        <w:t>,</w:t>
      </w:r>
      <w:r>
        <w:t xml:space="preserve"> and the U.S. Supreme Court ruled that partisan gerrymandering was not judiciable in federal court.</w:t>
      </w:r>
      <w:r w:rsidRPr="0078695B">
        <w:rPr>
          <w:rStyle w:val="FootnoteReference"/>
        </w:rPr>
        <w:footnoteReference w:id="173"/>
      </w:r>
      <w:r>
        <w:t xml:space="preserve">  In both the 2010 and 2020 cycle, Democrats had partisan control over redistricting.</w:t>
      </w:r>
      <w:r w:rsidRPr="0078695B">
        <w:rPr>
          <w:rStyle w:val="FootnoteReference"/>
        </w:rPr>
        <w:footnoteReference w:id="174"/>
      </w:r>
      <w:r>
        <w:t xml:space="preserve">  In 2010, Democrats controlled both chambers of the legislature and held the governorship.</w:t>
      </w:r>
      <w:r w:rsidRPr="0078695B">
        <w:rPr>
          <w:rStyle w:val="FootnoteReference"/>
        </w:rPr>
        <w:footnoteReference w:id="175"/>
      </w:r>
      <w:r>
        <w:t xml:space="preserve">  In 2020, they held both chambers with supermajorities, but there was a Republican governor.</w:t>
      </w:r>
      <w:r w:rsidRPr="0078695B">
        <w:rPr>
          <w:rStyle w:val="FootnoteReference"/>
        </w:rPr>
        <w:footnoteReference w:id="176"/>
      </w:r>
      <w:r>
        <w:t xml:space="preserve">  After the Democratic legislature passed a map, the Republican governor vetoed the map, but that veto was overridden.</w:t>
      </w:r>
      <w:r w:rsidRPr="0078695B">
        <w:rPr>
          <w:rStyle w:val="FootnoteReference"/>
        </w:rPr>
        <w:footnoteReference w:id="177"/>
      </w:r>
      <w:r>
        <w:t xml:space="preserve">  Republicans filed a lawsuit against the state.</w:t>
      </w:r>
      <w:r w:rsidRPr="0078695B">
        <w:rPr>
          <w:rStyle w:val="FootnoteReference"/>
        </w:rPr>
        <w:footnoteReference w:id="178"/>
      </w:r>
      <w:r>
        <w:t xml:space="preserve"> </w:t>
      </w:r>
    </w:p>
    <w:p w14:paraId="15D2E8C4" w14:textId="77777777" w:rsidR="00E70D0A" w:rsidRDefault="00E70D0A" w:rsidP="00E70D0A">
      <w:pPr>
        <w:pStyle w:val="BodyText"/>
      </w:pPr>
      <w:r>
        <w:t>The state court heard testimony and fact-</w:t>
      </w:r>
      <w:r w:rsidRPr="00355298">
        <w:t>finding.</w:t>
      </w:r>
      <w:r w:rsidRPr="0078695B">
        <w:rPr>
          <w:rStyle w:val="FootnoteReference"/>
        </w:rPr>
        <w:footnoteReference w:id="179"/>
      </w:r>
      <w:r>
        <w:t xml:space="preserve">  T</w:t>
      </w:r>
      <w:r w:rsidRPr="00355298">
        <w:t>he court found that the map was an extreme gerrymander that subordinated constitutional criteria</w:t>
      </w:r>
      <w:r w:rsidRPr="006531A8">
        <w:t xml:space="preserve"> to political considerations</w:t>
      </w:r>
      <w:r>
        <w:t>.</w:t>
      </w:r>
      <w:r w:rsidRPr="0078695B">
        <w:rPr>
          <w:rStyle w:val="FootnoteReference"/>
        </w:rPr>
        <w:footnoteReference w:id="180"/>
      </w:r>
      <w:r>
        <w:t xml:space="preserve">  It found that it was an “</w:t>
      </w:r>
      <w:r w:rsidRPr="006531A8">
        <w:t>outlier</w:t>
      </w:r>
      <w:r>
        <w:t>” compared to neutrally drawn maps.</w:t>
      </w:r>
      <w:r w:rsidRPr="0078695B">
        <w:rPr>
          <w:rStyle w:val="FootnoteReference"/>
        </w:rPr>
        <w:footnoteReference w:id="181"/>
      </w:r>
      <w:r>
        <w:t xml:space="preserve">  There is no explicit provision in the Maryland C</w:t>
      </w:r>
      <w:r w:rsidRPr="009E6B1A">
        <w:t>onstitution</w:t>
      </w:r>
      <w:r w:rsidRPr="002F7E18">
        <w:t xml:space="preserve"> concerning partisanship in the context of Congressional districting.</w:t>
      </w:r>
      <w:r w:rsidRPr="0078695B">
        <w:rPr>
          <w:rStyle w:val="FootnoteReference"/>
        </w:rPr>
        <w:footnoteReference w:id="182"/>
      </w:r>
      <w:r>
        <w:t xml:space="preserve"> </w:t>
      </w:r>
      <w:r w:rsidRPr="005F51A4">
        <w:t xml:space="preserve"> </w:t>
      </w:r>
      <w:r w:rsidRPr="002F7E18">
        <w:t xml:space="preserve">The </w:t>
      </w:r>
      <w:r>
        <w:t>Maryland</w:t>
      </w:r>
      <w:r w:rsidRPr="002F7E18">
        <w:t xml:space="preserve"> Supreme Court, like these other courts, found indirect language in its </w:t>
      </w:r>
      <w:r>
        <w:t>C</w:t>
      </w:r>
      <w:r w:rsidRPr="009E6B1A">
        <w:t>onstitution</w:t>
      </w:r>
      <w:r w:rsidRPr="002F7E18">
        <w:t xml:space="preserve"> that it interpreted as a prohibition on egregious partisan gerrymandering.</w:t>
      </w:r>
      <w:r w:rsidRPr="0078695B">
        <w:rPr>
          <w:rStyle w:val="FootnoteReference"/>
        </w:rPr>
        <w:footnoteReference w:id="183"/>
      </w:r>
      <w:r>
        <w:t xml:space="preserve">  </w:t>
      </w:r>
      <w:r w:rsidRPr="002F7E18">
        <w:t>The</w:t>
      </w:r>
      <w:r>
        <w:t xml:space="preserve"> court stated that “[o]</w:t>
      </w:r>
      <w:proofErr w:type="spellStart"/>
      <w:r w:rsidRPr="000A0124">
        <w:t>ur</w:t>
      </w:r>
      <w:proofErr w:type="spellEnd"/>
      <w:r w:rsidRPr="000A0124">
        <w:t xml:space="preserve"> jurisprudence in Maryland indicates that the Free Elections Clause has been broadly interpreted to apply to legislation that infringes upon the right of political participation by citizens of the State</w:t>
      </w:r>
      <w:r w:rsidRPr="005F51A4">
        <w:t>,”</w:t>
      </w:r>
      <w:r>
        <w:t xml:space="preserve"> including congressional redistricting.</w:t>
      </w:r>
      <w:r w:rsidRPr="0078695B">
        <w:rPr>
          <w:rStyle w:val="FootnoteReference"/>
        </w:rPr>
        <w:footnoteReference w:id="184"/>
      </w:r>
    </w:p>
    <w:p w14:paraId="57385821" w14:textId="77777777" w:rsidR="00E70D0A" w:rsidRDefault="00E70D0A" w:rsidP="00E70D0A">
      <w:pPr>
        <w:pStyle w:val="BodyText"/>
      </w:pPr>
      <w:r>
        <w:t xml:space="preserve">Maryland’s outcome differs from that of other states.  Courts typically allowed </w:t>
      </w:r>
      <w:r w:rsidRPr="00AC42C3">
        <w:t xml:space="preserve">the legislature an opportunity to enact a legal map, </w:t>
      </w:r>
      <w:r>
        <w:t xml:space="preserve">but if it fails, </w:t>
      </w:r>
      <w:r w:rsidRPr="00AC42C3">
        <w:t>the court itself ended up crafting the remedy.</w:t>
      </w:r>
      <w:r w:rsidRPr="0078695B">
        <w:rPr>
          <w:rStyle w:val="FootnoteReference"/>
        </w:rPr>
        <w:footnoteReference w:id="185"/>
      </w:r>
      <w:r w:rsidRPr="00AC42C3">
        <w:t xml:space="preserve"> </w:t>
      </w:r>
      <w:r>
        <w:t xml:space="preserve"> </w:t>
      </w:r>
      <w:r w:rsidRPr="00AC42C3">
        <w:t>In Maryland, the legislature took the opportunity to draw a new map that met the approval of both the governor and the state c</w:t>
      </w:r>
      <w:r>
        <w:t>ourt.</w:t>
      </w:r>
      <w:r w:rsidRPr="0078695B">
        <w:rPr>
          <w:rStyle w:val="FootnoteReference"/>
        </w:rPr>
        <w:footnoteReference w:id="186"/>
      </w:r>
    </w:p>
    <w:p w14:paraId="743230AD" w14:textId="2ED6734C" w:rsidR="00E70D0A" w:rsidRPr="0044713E" w:rsidRDefault="00555B54" w:rsidP="003C5415">
      <w:pPr>
        <w:pStyle w:val="Heading4"/>
        <w:numPr>
          <w:ilvl w:val="0"/>
          <w:numId w:val="49"/>
        </w:numPr>
        <w:ind w:left="1440"/>
      </w:pPr>
      <w:r>
        <w:t>North Carolina</w:t>
      </w:r>
    </w:p>
    <w:p w14:paraId="6FF745FD" w14:textId="77777777" w:rsidR="00555B54" w:rsidRDefault="00555B54" w:rsidP="00555B54">
      <w:pPr>
        <w:pStyle w:val="BodyText"/>
      </w:pPr>
      <w:r>
        <w:t xml:space="preserve">North Carolina does not have direct language in its Constitution that prohibits the legislature from drawing a partisan gerrymandering but does have provisions promoting voting rights that can be interpreted to </w:t>
      </w:r>
      <w:r w:rsidRPr="0073698D">
        <w:t xml:space="preserve">prohibit </w:t>
      </w:r>
      <w:r>
        <w:t>gerrymandering.</w:t>
      </w:r>
      <w:r w:rsidRPr="0078695B">
        <w:rPr>
          <w:rStyle w:val="FootnoteReference"/>
        </w:rPr>
        <w:footnoteReference w:id="187"/>
      </w:r>
      <w:r>
        <w:t xml:space="preserve">  North Carolina’s redistricting process was controlled by Republicans for the entirety of the 2010 cycle.</w:t>
      </w:r>
      <w:r w:rsidRPr="0078695B">
        <w:rPr>
          <w:rStyle w:val="FootnoteReference"/>
        </w:rPr>
        <w:footnoteReference w:id="188"/>
      </w:r>
      <w:r>
        <w:t xml:space="preserve">  The plan originally enacted at the decade’s dawn was struck down in federal court as a racial gerrymander.</w:t>
      </w:r>
      <w:r w:rsidRPr="0078695B">
        <w:rPr>
          <w:rStyle w:val="FootnoteReference"/>
        </w:rPr>
        <w:footnoteReference w:id="189"/>
      </w:r>
      <w:r>
        <w:t xml:space="preserve">  In replacing that plan, the legislature said it relied on partisanship as the predominant motivation for decisions about where to draw the lines.</w:t>
      </w:r>
      <w:r w:rsidRPr="0078695B">
        <w:rPr>
          <w:rStyle w:val="FootnoteReference"/>
        </w:rPr>
        <w:footnoteReference w:id="190"/>
      </w:r>
      <w:r>
        <w:t xml:space="preserve">  Plaintiffs in </w:t>
      </w:r>
      <w:r w:rsidRPr="00555B54">
        <w:rPr>
          <w:i/>
          <w:iCs/>
        </w:rPr>
        <w:t>Harper v. Lewis</w:t>
      </w:r>
      <w:r w:rsidRPr="0078695B">
        <w:rPr>
          <w:rStyle w:val="FootnoteReference"/>
        </w:rPr>
        <w:footnoteReference w:id="191"/>
      </w:r>
      <w:r>
        <w:t xml:space="preserve"> argued that the legislature drew the plan with the expressed intent to maximize Republican advantage and that the </w:t>
      </w:r>
      <w:r w:rsidRPr="00DD70D3">
        <w:t>2016 congressional districts are extreme partisan gerrymanders in violation of the North Carolina Constitution's Free Elections Clause</w:t>
      </w:r>
      <w:r>
        <w:t>,</w:t>
      </w:r>
      <w:r w:rsidRPr="0078695B">
        <w:rPr>
          <w:rStyle w:val="FootnoteReference"/>
        </w:rPr>
        <w:footnoteReference w:id="192"/>
      </w:r>
      <w:r w:rsidRPr="00DD70D3">
        <w:t xml:space="preserve"> Equal Protection Clause,</w:t>
      </w:r>
      <w:r w:rsidRPr="0078695B">
        <w:rPr>
          <w:rStyle w:val="FootnoteReference"/>
        </w:rPr>
        <w:footnoteReference w:id="193"/>
      </w:r>
      <w:r w:rsidRPr="00DD70D3">
        <w:t xml:space="preserve"> and Freedom of Speech and Freedom of Assembly Clauses</w:t>
      </w:r>
      <w:r>
        <w:t>.</w:t>
      </w:r>
      <w:r w:rsidRPr="0078695B">
        <w:rPr>
          <w:rStyle w:val="FootnoteReference"/>
        </w:rPr>
        <w:footnoteReference w:id="194"/>
      </w:r>
      <w:r>
        <w:t xml:space="preserve">  The state court then </w:t>
      </w:r>
      <w:r w:rsidRPr="002D4D02">
        <w:t xml:space="preserve">forced the legislature to offer a new map and required that </w:t>
      </w:r>
      <w:r>
        <w:t>the remedy</w:t>
      </w:r>
      <w:r w:rsidRPr="002D4D02">
        <w:t xml:space="preserve"> be one in which</w:t>
      </w:r>
      <w:r>
        <w:t xml:space="preserve"> partisanship did not predominate.</w:t>
      </w:r>
      <w:r w:rsidRPr="0078695B">
        <w:rPr>
          <w:rStyle w:val="FootnoteReference"/>
        </w:rPr>
        <w:footnoteReference w:id="195"/>
      </w:r>
      <w:r>
        <w:t xml:space="preserve">  The new map prepared by the General Assembly resulted in five Democratic members being elected, out of thirteen.</w:t>
      </w:r>
      <w:r w:rsidRPr="0078695B">
        <w:rPr>
          <w:rStyle w:val="FootnoteReference"/>
        </w:rPr>
        <w:footnoteReference w:id="196"/>
      </w:r>
      <w:r>
        <w:t xml:space="preserve">  In the previous election, Democrats only held three of the thirteen seats in Congress.</w:t>
      </w:r>
      <w:r w:rsidRPr="0078695B">
        <w:rPr>
          <w:rStyle w:val="FootnoteReference"/>
        </w:rPr>
        <w:footnoteReference w:id="197"/>
      </w:r>
    </w:p>
    <w:p w14:paraId="51E9F68C" w14:textId="4560255E" w:rsidR="002434F5" w:rsidRDefault="00555B54" w:rsidP="00555B54">
      <w:pPr>
        <w:pStyle w:val="BodyText"/>
      </w:pPr>
      <w:r>
        <w:t>In the 2020 cycle, the Republican legislature maintained its control over redistricting.</w:t>
      </w:r>
      <w:r w:rsidRPr="0078695B">
        <w:rPr>
          <w:rStyle w:val="FootnoteReference"/>
        </w:rPr>
        <w:footnoteReference w:id="198"/>
      </w:r>
      <w:r>
        <w:t xml:space="preserve">  The Governor, who is a Democrat, has no ability to veto a map based on state law.</w:t>
      </w:r>
      <w:r w:rsidRPr="0078695B">
        <w:rPr>
          <w:rStyle w:val="FootnoteReference"/>
        </w:rPr>
        <w:footnoteReference w:id="199"/>
      </w:r>
      <w:r>
        <w:t xml:space="preserve">  The map enacted by the legislature was challenged in state court.</w:t>
      </w:r>
      <w:r w:rsidRPr="0078695B">
        <w:rPr>
          <w:rStyle w:val="FootnoteReference"/>
        </w:rPr>
        <w:footnoteReference w:id="200"/>
      </w:r>
      <w:r>
        <w:t xml:space="preserve">  The court again said that partisan gerrymandering was prohibited by the state constitution.</w:t>
      </w:r>
      <w:r w:rsidRPr="0078695B">
        <w:rPr>
          <w:rStyle w:val="FootnoteReference"/>
        </w:rPr>
        <w:footnoteReference w:id="201"/>
      </w:r>
      <w:r>
        <w:t xml:space="preserve">  The court ruled that the “</w:t>
      </w:r>
      <w:r w:rsidRPr="00571CE6">
        <w:t>constitution’s Declaration of Rights guarantees the equal power of each person’s voice in our government through voting in elections that matter.</w:t>
      </w:r>
      <w:r>
        <w:t>”</w:t>
      </w:r>
      <w:r w:rsidRPr="0078695B">
        <w:rPr>
          <w:rStyle w:val="FootnoteReference"/>
        </w:rPr>
        <w:footnoteReference w:id="202"/>
      </w:r>
      <w:r>
        <w:t xml:space="preserve">  The North Carolina Supreme Court </w:t>
      </w:r>
      <w:r w:rsidRPr="00C057A8">
        <w:t>remand</w:t>
      </w:r>
      <w:r>
        <w:t>ed</w:t>
      </w:r>
      <w:r w:rsidRPr="00C057A8">
        <w:t xml:space="preserve"> th</w:t>
      </w:r>
      <w:r>
        <w:t>e</w:t>
      </w:r>
      <w:r w:rsidRPr="00C057A8">
        <w:t xml:space="preserve"> case back </w:t>
      </w:r>
      <w:r>
        <w:t>to the lower</w:t>
      </w:r>
      <w:r w:rsidRPr="00C057A8">
        <w:t xml:space="preserve"> court to oversee the redrawing of the maps by the General Assembly</w:t>
      </w:r>
      <w:r>
        <w:t>.</w:t>
      </w:r>
      <w:r w:rsidRPr="0078695B">
        <w:rPr>
          <w:rStyle w:val="FootnoteReference"/>
        </w:rPr>
        <w:footnoteReference w:id="203"/>
      </w:r>
      <w:r>
        <w:t xml:space="preserve">  When the General Assembly failed to enact a legal map, the court appointed </w:t>
      </w:r>
      <w:r>
        <w:t>forty</w:t>
      </w:r>
      <w:r>
        <w:t xml:space="preserve"> three special masters to oversee the drawing of a map.</w:t>
      </w:r>
      <w:r w:rsidRPr="0078695B">
        <w:rPr>
          <w:rStyle w:val="FootnoteReference"/>
        </w:rPr>
        <w:footnoteReference w:id="204"/>
      </w:r>
      <w:r>
        <w:t xml:space="preserve">  </w:t>
      </w:r>
      <w:r w:rsidRPr="00555B54">
        <w:rPr>
          <w:bCs/>
        </w:rPr>
        <w:t>They in turn brought in a technical consultant.</w:t>
      </w:r>
      <w:r w:rsidRPr="0078695B">
        <w:rPr>
          <w:rStyle w:val="FootnoteReference"/>
        </w:rPr>
        <w:footnoteReference w:id="205"/>
      </w:r>
      <w:r>
        <w:t xml:space="preserve">  The court eventually chose </w:t>
      </w:r>
      <w:r w:rsidRPr="00555B54">
        <w:rPr>
          <w:bCs/>
        </w:rPr>
        <w:t>a map prepared by the</w:t>
      </w:r>
      <w:r>
        <w:t xml:space="preserve"> special masters.</w:t>
      </w:r>
      <w:r w:rsidRPr="0078695B">
        <w:rPr>
          <w:rStyle w:val="FootnoteReference"/>
        </w:rPr>
        <w:footnoteReference w:id="206"/>
      </w:r>
    </w:p>
    <w:p w14:paraId="08B7E1A1" w14:textId="746E98D4" w:rsidR="00B81143" w:rsidRDefault="00414F57" w:rsidP="00212B79">
      <w:pPr>
        <w:pStyle w:val="Heading3"/>
      </w:pPr>
      <w:r>
        <w:t>Cases Challenging Partisan Gerrymandering Where There is Direct Constitutional Language Prohibiting Partisan Gerrymandering</w:t>
      </w:r>
    </w:p>
    <w:p w14:paraId="30BECDD9" w14:textId="2E3BEF27" w:rsidR="00446A96" w:rsidRPr="00446A96" w:rsidRDefault="00446A96" w:rsidP="00446A96">
      <w:pPr>
        <w:pStyle w:val="Heading4"/>
        <w:numPr>
          <w:ilvl w:val="0"/>
          <w:numId w:val="51"/>
        </w:numPr>
        <w:ind w:left="1440"/>
      </w:pPr>
      <w:r>
        <w:t>New York</w:t>
      </w:r>
    </w:p>
    <w:p w14:paraId="43DFB040" w14:textId="77777777" w:rsidR="00114B20" w:rsidRDefault="00114B20" w:rsidP="00114B20">
      <w:pPr>
        <w:pStyle w:val="BodyText"/>
      </w:pPr>
      <w:r>
        <w:t>New York is a case where state courts heard challenges to enacted congressional plans based on language in state law that bears directly to prohibit partisan gerrymandering.  In the 2010 cycle, the legislature was under divided control</w:t>
      </w:r>
      <w:r w:rsidRPr="00F912CF">
        <w:t>,</w:t>
      </w:r>
      <w:r>
        <w:t xml:space="preserve"> with Democrats controlling the lower chamber and Republicans controlling the upper chamber, and with a Democratic governor.</w:t>
      </w:r>
      <w:r w:rsidRPr="0078695B">
        <w:rPr>
          <w:rStyle w:val="FootnoteReference"/>
        </w:rPr>
        <w:footnoteReference w:id="207"/>
      </w:r>
      <w:r>
        <w:t xml:space="preserve">  The legislature failed to pass a map</w:t>
      </w:r>
      <w:r w:rsidRPr="00FB61B1">
        <w:t>,</w:t>
      </w:r>
      <w:r>
        <w:t xml:space="preserve"> and federal courts implemented a map.</w:t>
      </w:r>
      <w:r w:rsidRPr="0078695B">
        <w:rPr>
          <w:rStyle w:val="FootnoteReference"/>
        </w:rPr>
        <w:footnoteReference w:id="208"/>
      </w:r>
      <w:r>
        <w:t xml:space="preserve">  In 2014, </w:t>
      </w:r>
      <w:r w:rsidRPr="00EB6571">
        <w:t>voters placed new restrictions on congressional redistricting.</w:t>
      </w:r>
      <w:r w:rsidRPr="0078695B">
        <w:rPr>
          <w:rStyle w:val="FootnoteReference"/>
        </w:rPr>
        <w:footnoteReference w:id="209"/>
      </w:r>
      <w:r w:rsidRPr="00EB6571">
        <w:t xml:space="preserve"> </w:t>
      </w:r>
      <w:r>
        <w:t xml:space="preserve"> </w:t>
      </w:r>
      <w:r w:rsidRPr="00EB6571">
        <w:t>Language added to the constitution includes “</w:t>
      </w:r>
      <w:r>
        <w:t>[d]</w:t>
      </w:r>
      <w:proofErr w:type="spellStart"/>
      <w:r w:rsidRPr="00EB6571">
        <w:t>istricts</w:t>
      </w:r>
      <w:proofErr w:type="spellEnd"/>
      <w:r w:rsidRPr="00EB6571">
        <w:t xml:space="preserve"> shall not be drawn to discourage competition or for the purpose of favoring or disfavoring incumbents or other particular candidates or political parties.”</w:t>
      </w:r>
      <w:r w:rsidRPr="0078695B">
        <w:rPr>
          <w:rStyle w:val="FootnoteReference"/>
        </w:rPr>
        <w:footnoteReference w:id="210"/>
      </w:r>
      <w:r>
        <w:t xml:space="preserve">  </w:t>
      </w:r>
      <w:r w:rsidRPr="00EB6571">
        <w:t>The 2014 constitutional amendment not only includ</w:t>
      </w:r>
      <w:r>
        <w:t xml:space="preserve">ed language to prevent gerrymandering, </w:t>
      </w:r>
      <w:r w:rsidRPr="00C971B3">
        <w:t>but it</w:t>
      </w:r>
      <w:r w:rsidRPr="00114B20">
        <w:rPr>
          <w:b/>
        </w:rPr>
        <w:t xml:space="preserve"> </w:t>
      </w:r>
      <w:r>
        <w:t xml:space="preserve">also established a </w:t>
      </w:r>
      <w:r w:rsidRPr="003063FC">
        <w:t>process supposed to attain bipartisanship via a commission containing individuals of both parties.</w:t>
      </w:r>
      <w:r w:rsidRPr="0078695B">
        <w:rPr>
          <w:rStyle w:val="FootnoteReference"/>
        </w:rPr>
        <w:footnoteReference w:id="211"/>
      </w:r>
      <w:r>
        <w:t xml:space="preserve">  </w:t>
      </w:r>
      <w:r w:rsidRPr="003063FC">
        <w:t>The commission’s composition, however, contained no tie-breaking mechanism.</w:t>
      </w:r>
      <w:r w:rsidRPr="0078695B">
        <w:rPr>
          <w:rStyle w:val="FootnoteReference"/>
        </w:rPr>
        <w:footnoteReference w:id="212"/>
      </w:r>
      <w:r w:rsidRPr="003063FC">
        <w:t xml:space="preserve"> </w:t>
      </w:r>
      <w:r>
        <w:t xml:space="preserve"> </w:t>
      </w:r>
      <w:r w:rsidRPr="003063FC">
        <w:t>Moreover, even if the commission was successful in its work, its map was subject</w:t>
      </w:r>
      <w:r>
        <w:t xml:space="preserve"> to changes made by the legislature.</w:t>
      </w:r>
      <w:r w:rsidRPr="0078695B">
        <w:rPr>
          <w:rStyle w:val="FootnoteReference"/>
        </w:rPr>
        <w:footnoteReference w:id="213"/>
      </w:r>
    </w:p>
    <w:p w14:paraId="77794FC7" w14:textId="77777777" w:rsidR="00114B20" w:rsidRPr="005F51A4" w:rsidRDefault="00114B20" w:rsidP="00114B20">
      <w:pPr>
        <w:pStyle w:val="BodyText"/>
      </w:pPr>
      <w:r>
        <w:t>In the 2020 cycle, the state government was under party control for the Democrats, including supermajorities in both chambers.</w:t>
      </w:r>
      <w:r w:rsidRPr="0078695B">
        <w:rPr>
          <w:rStyle w:val="FootnoteReference"/>
        </w:rPr>
        <w:footnoteReference w:id="214"/>
      </w:r>
      <w:r>
        <w:t xml:space="preserve">  </w:t>
      </w:r>
      <w:r w:rsidRPr="0061086C">
        <w:t xml:space="preserve">Due to </w:t>
      </w:r>
      <w:r>
        <w:t>stagnation</w:t>
      </w:r>
      <w:r w:rsidRPr="0061086C">
        <w:t xml:space="preserve"> in N</w:t>
      </w:r>
      <w:r>
        <w:t xml:space="preserve">ew </w:t>
      </w:r>
      <w:r w:rsidRPr="0061086C">
        <w:t>Y</w:t>
      </w:r>
      <w:r>
        <w:t>ork</w:t>
      </w:r>
      <w:r w:rsidRPr="0061086C">
        <w:t xml:space="preserve">’s population, the state lost </w:t>
      </w:r>
      <w:r>
        <w:t>one</w:t>
      </w:r>
      <w:r w:rsidRPr="0061086C">
        <w:t xml:space="preserve"> congressional seat</w:t>
      </w:r>
      <w:r>
        <w:t>.</w:t>
      </w:r>
      <w:r w:rsidRPr="0078695B">
        <w:rPr>
          <w:rStyle w:val="FootnoteReference"/>
        </w:rPr>
        <w:footnoteReference w:id="215"/>
      </w:r>
      <w:r>
        <w:t xml:space="preserve">  The commission failed to produce a map and the legislature enacted its own congressional map that was signed into law by the Governor.</w:t>
      </w:r>
      <w:r w:rsidRPr="0078695B">
        <w:rPr>
          <w:rStyle w:val="FootnoteReference"/>
        </w:rPr>
        <w:footnoteReference w:id="216"/>
      </w:r>
      <w:r>
        <w:t xml:space="preserve">  This map was challenged in state court as having violated the 2014 constitutional amendments.</w:t>
      </w:r>
      <w:r w:rsidRPr="0078695B">
        <w:rPr>
          <w:rStyle w:val="FootnoteReference"/>
        </w:rPr>
        <w:footnoteReference w:id="217"/>
      </w:r>
      <w:r>
        <w:t xml:space="preserve">  </w:t>
      </w:r>
      <w:r w:rsidRPr="009831A2">
        <w:t xml:space="preserve">In </w:t>
      </w:r>
      <w:proofErr w:type="spellStart"/>
      <w:r w:rsidRPr="00114B20">
        <w:rPr>
          <w:i/>
          <w:iCs/>
        </w:rPr>
        <w:t>Harkenrider</w:t>
      </w:r>
      <w:proofErr w:type="spellEnd"/>
      <w:r w:rsidRPr="00114B20">
        <w:rPr>
          <w:i/>
          <w:iCs/>
        </w:rPr>
        <w:t xml:space="preserve"> v. </w:t>
      </w:r>
      <w:proofErr w:type="spellStart"/>
      <w:r w:rsidRPr="00114B20">
        <w:rPr>
          <w:i/>
          <w:iCs/>
        </w:rPr>
        <w:t>Hochul</w:t>
      </w:r>
      <w:proofErr w:type="spellEnd"/>
      <w:r w:rsidRPr="009831A2">
        <w:t xml:space="preserve">, the State of New York </w:t>
      </w:r>
      <w:r>
        <w:t>Court of Appeals</w:t>
      </w:r>
      <w:r w:rsidRPr="009831A2">
        <w:t xml:space="preserve"> ruled that the congressional plan passed by the </w:t>
      </w:r>
      <w:r>
        <w:t>l</w:t>
      </w:r>
      <w:r w:rsidRPr="009E6B1A">
        <w:t>egislature</w:t>
      </w:r>
      <w:r w:rsidRPr="009831A2">
        <w:t xml:space="preserve"> and signed by the </w:t>
      </w:r>
      <w:r>
        <w:t>g</w:t>
      </w:r>
      <w:r w:rsidRPr="009E6B1A">
        <w:t>overnor</w:t>
      </w:r>
      <w:r w:rsidRPr="009831A2">
        <w:t xml:space="preserve"> had bypassed the </w:t>
      </w:r>
      <w:r>
        <w:t>C</w:t>
      </w:r>
      <w:r w:rsidRPr="009831A2">
        <w:t xml:space="preserve">ommission and </w:t>
      </w:r>
      <w:r w:rsidRPr="003063FC">
        <w:t>thus was not</w:t>
      </w:r>
      <w:r w:rsidRPr="009831A2">
        <w:t xml:space="preserve"> enacted through a constitutionally valid process.</w:t>
      </w:r>
      <w:r w:rsidRPr="0078695B">
        <w:rPr>
          <w:rStyle w:val="FootnoteReference"/>
        </w:rPr>
        <w:footnoteReference w:id="218"/>
      </w:r>
      <w:r>
        <w:t xml:space="preserve">  </w:t>
      </w:r>
      <w:r w:rsidRPr="006F5578">
        <w:t>“Contrary to the State respondents</w:t>
      </w:r>
      <w:r>
        <w:t>”’</w:t>
      </w:r>
      <w:r w:rsidRPr="006F5578">
        <w:t xml:space="preserve"> contentions, the detailed amendments leave no room for legislative discretion regarding the particulars of implementation</w:t>
      </w:r>
      <w:r>
        <w:t>.</w:t>
      </w:r>
      <w:r w:rsidRPr="006F5578">
        <w:t xml:space="preserve"> </w:t>
      </w:r>
      <w:r>
        <w:t>T</w:t>
      </w:r>
      <w:r w:rsidRPr="006F5578">
        <w:t>his is not a scenario where the Constitution fails to provide ‘specific guidance’ or is ‘</w:t>
      </w:r>
      <w:proofErr w:type="spellStart"/>
      <w:r w:rsidRPr="006F5578">
        <w:t>silen</w:t>
      </w:r>
      <w:proofErr w:type="spellEnd"/>
      <w:r w:rsidRPr="006F5578">
        <w:t>[t]</w:t>
      </w:r>
      <w:r>
        <w:t>’</w:t>
      </w:r>
      <w:r w:rsidRPr="006F5578">
        <w:t xml:space="preserve"> on the issue</w:t>
      </w:r>
      <w:r w:rsidRPr="009E6B1A">
        <w:t>.</w:t>
      </w:r>
      <w:r w:rsidRPr="006F5578">
        <w:t>’”</w:t>
      </w:r>
      <w:r w:rsidRPr="0078695B">
        <w:rPr>
          <w:rStyle w:val="FootnoteReference"/>
        </w:rPr>
        <w:footnoteReference w:id="219"/>
      </w:r>
      <w:r>
        <w:t xml:space="preserve">  T</w:t>
      </w:r>
      <w:r w:rsidRPr="009831A2">
        <w:t xml:space="preserve">he </w:t>
      </w:r>
      <w:r>
        <w:t>c</w:t>
      </w:r>
      <w:r w:rsidRPr="009831A2">
        <w:t>ourt also held that the Respondents engaged in prohibited gerrymandering when creating the districts</w:t>
      </w:r>
      <w:r w:rsidRPr="009E6B1A">
        <w:t>.</w:t>
      </w:r>
      <w:r w:rsidRPr="0078695B">
        <w:rPr>
          <w:rStyle w:val="FootnoteReference"/>
        </w:rPr>
        <w:footnoteReference w:id="220"/>
      </w:r>
      <w:r>
        <w:t xml:space="preserve">  The court found:</w:t>
      </w:r>
    </w:p>
    <w:p w14:paraId="226F3644" w14:textId="17A8D6AE" w:rsidR="00114B20" w:rsidRDefault="00114B20" w:rsidP="001C4C87">
      <w:pPr>
        <w:pStyle w:val="UNHLRBodyTextBlockQuote"/>
      </w:pPr>
      <w:r>
        <w:t>[T]</w:t>
      </w:r>
      <w:r w:rsidRPr="005B5222">
        <w:t xml:space="preserve">he undisputed facts and evidence presented by </w:t>
      </w:r>
      <w:r>
        <w:t>P</w:t>
      </w:r>
      <w:r w:rsidRPr="005B5222">
        <w:t xml:space="preserve">etitioners for the affirmed finding that the 2022 congressional map was drawn to discourage competition. Indeed, several of the State respondents’ experts, who urged the court to draw the contrary inference, concededly did not </w:t>
      </w:r>
      <w:proofErr w:type="gramStart"/>
      <w:r w:rsidRPr="005B5222">
        <w:t>take into account</w:t>
      </w:r>
      <w:proofErr w:type="gramEnd"/>
      <w:r w:rsidRPr="005B5222">
        <w:t xml:space="preserve"> the reduction in competitive districts.</w:t>
      </w:r>
      <w:r w:rsidRPr="0078695B">
        <w:rPr>
          <w:rStyle w:val="FootnoteReference"/>
        </w:rPr>
        <w:footnoteReference w:id="221"/>
      </w:r>
      <w:r>
        <w:t xml:space="preserve">  </w:t>
      </w:r>
    </w:p>
    <w:p w14:paraId="1F819A15" w14:textId="77777777" w:rsidR="00114B20" w:rsidRDefault="00114B20" w:rsidP="001C4C87">
      <w:pPr>
        <w:pStyle w:val="UNHLRBodyTextnoindent"/>
      </w:pPr>
      <w:r>
        <w:t xml:space="preserve"> The court appointed a special master who prepared the court remedial map.</w:t>
      </w:r>
      <w:r w:rsidRPr="0078695B">
        <w:rPr>
          <w:rStyle w:val="FootnoteReference"/>
        </w:rPr>
        <w:footnoteReference w:id="222"/>
      </w:r>
    </w:p>
    <w:p w14:paraId="0561F8AF" w14:textId="66B0AAAD" w:rsidR="0000124C" w:rsidRPr="0044713E" w:rsidRDefault="0000124C" w:rsidP="0000124C">
      <w:pPr>
        <w:pStyle w:val="Heading4"/>
        <w:numPr>
          <w:ilvl w:val="0"/>
          <w:numId w:val="51"/>
        </w:numPr>
        <w:ind w:left="1440"/>
      </w:pPr>
      <w:r>
        <w:t>Ohio</w:t>
      </w:r>
    </w:p>
    <w:p w14:paraId="40F195D0" w14:textId="77777777" w:rsidR="009563A6" w:rsidRDefault="009563A6" w:rsidP="009563A6">
      <w:pPr>
        <w:pStyle w:val="BodyText"/>
      </w:pPr>
      <w:r>
        <w:t>Ohio is perhaps the most complicated of all the cases we cover in this essay.  While the primary body responsible for congressional redistricting is a political commission, in effect</w:t>
      </w:r>
      <w:r w:rsidRPr="00F912CF">
        <w:t>,</w:t>
      </w:r>
      <w:r>
        <w:t xml:space="preserve"> it can be bypassed by the legislature.</w:t>
      </w:r>
      <w:r w:rsidRPr="0078695B">
        <w:rPr>
          <w:rStyle w:val="FootnoteReference"/>
        </w:rPr>
        <w:footnoteReference w:id="223"/>
      </w:r>
      <w:r>
        <w:t xml:space="preserve">  Indeed, as we will explain, this is what happened in the 2020 cycle.</w:t>
      </w:r>
    </w:p>
    <w:p w14:paraId="0F0D1FE3" w14:textId="77777777" w:rsidR="009563A6" w:rsidRPr="00AA2F47" w:rsidRDefault="009563A6" w:rsidP="009563A6">
      <w:pPr>
        <w:pStyle w:val="BodyText"/>
      </w:pPr>
      <w:r>
        <w:t>Ohio voters passed a constitutional amendment in 2018 intended to take politics out of the process of congressional redistricting.</w:t>
      </w:r>
      <w:r w:rsidRPr="0078695B">
        <w:rPr>
          <w:rStyle w:val="FootnoteReference"/>
        </w:rPr>
        <w:footnoteReference w:id="224"/>
      </w:r>
      <w:r>
        <w:t xml:space="preserve">  The original jurisdiction to create a congressional district plan resides with the general assembly.</w:t>
      </w:r>
      <w:r w:rsidRPr="0078695B">
        <w:rPr>
          <w:rStyle w:val="FootnoteReference"/>
        </w:rPr>
        <w:footnoteReference w:id="225"/>
      </w:r>
      <w:r>
        <w:t xml:space="preserve">  For a plan to go into effect for the entire decade, it must have an affirmative vote of three-fifths of the members of each house, including at least 50% of each of the two largest parties.</w:t>
      </w:r>
      <w:r w:rsidRPr="0078695B">
        <w:rPr>
          <w:rStyle w:val="FootnoteReference"/>
        </w:rPr>
        <w:footnoteReference w:id="226"/>
      </w:r>
      <w:r>
        <w:t xml:space="preserve">  If the legislature fails to get the necessary vote, a redistricting commission is formed consisting of several state officials.</w:t>
      </w:r>
      <w:r w:rsidRPr="0078695B">
        <w:rPr>
          <w:rStyle w:val="FootnoteReference"/>
        </w:rPr>
        <w:footnoteReference w:id="227"/>
      </w:r>
      <w:r>
        <w:t xml:space="preserve">  </w:t>
      </w:r>
      <w:r w:rsidRPr="009563A6">
        <w:rPr>
          <w:bCs/>
        </w:rPr>
        <w:t>For the commission map to be valid</w:t>
      </w:r>
      <w:r>
        <w:t xml:space="preserve">, the commission vote must </w:t>
      </w:r>
      <w:r w:rsidRPr="00A52309">
        <w:t>include members of both major political parties.</w:t>
      </w:r>
      <w:r w:rsidRPr="0078695B">
        <w:rPr>
          <w:rStyle w:val="FootnoteReference"/>
        </w:rPr>
        <w:footnoteReference w:id="228"/>
      </w:r>
      <w:r>
        <w:t xml:space="preserve">  </w:t>
      </w:r>
      <w:r w:rsidRPr="00A52309">
        <w:t>Finally, if the commission fails, then the legislature can pass a plan in the form of regular legislation subject to the governor’s signature; however, a plan passed in this form is only valid for four years.</w:t>
      </w:r>
      <w:r w:rsidRPr="0078695B">
        <w:rPr>
          <w:rStyle w:val="FootnoteReference"/>
        </w:rPr>
        <w:footnoteReference w:id="229"/>
      </w:r>
      <w:r>
        <w:t xml:space="preserve">  </w:t>
      </w:r>
      <w:r w:rsidRPr="00A52309">
        <w:t>Moreover, if passed without three-fifths of all members and half of the members from each major party, it is subject to prohibitions on partisanship.</w:t>
      </w:r>
      <w:r w:rsidRPr="0078695B">
        <w:rPr>
          <w:rStyle w:val="FootnoteReference"/>
        </w:rPr>
        <w:footnoteReference w:id="230"/>
      </w:r>
      <w:r>
        <w:t xml:space="preserve">  </w:t>
      </w:r>
      <w:r w:rsidRPr="003D7183">
        <w:t>The plan is to remain in effect for four years.</w:t>
      </w:r>
      <w:r w:rsidRPr="0078695B">
        <w:rPr>
          <w:rStyle w:val="FootnoteReference"/>
        </w:rPr>
        <w:footnoteReference w:id="231"/>
      </w:r>
      <w:r>
        <w:t xml:space="preserve"> I</w:t>
      </w:r>
      <w:r w:rsidRPr="003D7183">
        <w:t>mportantly</w:t>
      </w:r>
      <w:r w:rsidRPr="00A52309">
        <w:t>, though, is that even if a map is said to violate the prohibition on partisan gerrymandering, the court has no authority to demand its own map be used.</w:t>
      </w:r>
      <w:r w:rsidRPr="0078695B">
        <w:rPr>
          <w:rStyle w:val="FootnoteReference"/>
        </w:rPr>
        <w:footnoteReference w:id="232"/>
      </w:r>
      <w:r w:rsidRPr="00A52309">
        <w:t xml:space="preserve"> </w:t>
      </w:r>
    </w:p>
    <w:p w14:paraId="058CFA58" w14:textId="77777777" w:rsidR="009563A6" w:rsidRDefault="009563A6" w:rsidP="009563A6">
      <w:pPr>
        <w:pStyle w:val="BodyText"/>
      </w:pPr>
      <w:r w:rsidRPr="00AA2F47">
        <w:t>The process for drawing new congressional districts in Ohio had a rocky start for Ohio.</w:t>
      </w:r>
      <w:r>
        <w:t xml:space="preserve"> </w:t>
      </w:r>
      <w:r w:rsidRPr="00AA2F47">
        <w:t>Delayed census data pushed against deadlines laid out in the state constitution.</w:t>
      </w:r>
      <w:r w:rsidRPr="0078695B">
        <w:rPr>
          <w:rStyle w:val="FootnoteReference"/>
        </w:rPr>
        <w:footnoteReference w:id="233"/>
      </w:r>
      <w:r>
        <w:t xml:space="preserve">  </w:t>
      </w:r>
      <w:r w:rsidRPr="00AA2F47">
        <w:t>The legislature failed to meet its first deadline for the legislature to pass a bipartisan map, with responsibility shifting to the commission.</w:t>
      </w:r>
      <w:r w:rsidRPr="0078695B">
        <w:rPr>
          <w:rStyle w:val="FootnoteReference"/>
        </w:rPr>
        <w:footnoteReference w:id="234"/>
      </w:r>
      <w:r>
        <w:t xml:space="preserve">  </w:t>
      </w:r>
      <w:r w:rsidRPr="00AA2F47">
        <w:t>The commission was</w:t>
      </w:r>
      <w:r>
        <w:t xml:space="preserve"> unable to agree on a bipartisan solution, so responsibility </w:t>
      </w:r>
      <w:r w:rsidRPr="00C16B64">
        <w:t>reverted to the legislature.</w:t>
      </w:r>
      <w:r w:rsidRPr="0078695B">
        <w:rPr>
          <w:rStyle w:val="FootnoteReference"/>
        </w:rPr>
        <w:footnoteReference w:id="235"/>
      </w:r>
      <w:r>
        <w:t xml:space="preserve">  </w:t>
      </w:r>
      <w:r w:rsidRPr="00C16B64">
        <w:t>The map passed there was on a party-line vote, meaning it would</w:t>
      </w:r>
      <w:r>
        <w:t xml:space="preserve"> only be in effect for four years.</w:t>
      </w:r>
      <w:r w:rsidRPr="0078695B">
        <w:rPr>
          <w:rStyle w:val="FootnoteReference"/>
        </w:rPr>
        <w:footnoteReference w:id="236"/>
      </w:r>
      <w:r>
        <w:t xml:space="preserve">  This plan was challenged in state court.</w:t>
      </w:r>
      <w:r w:rsidRPr="0078695B">
        <w:rPr>
          <w:rStyle w:val="FootnoteReference"/>
        </w:rPr>
        <w:footnoteReference w:id="237"/>
      </w:r>
      <w:r>
        <w:t xml:space="preserve">  The Ohio Supreme Court ruled that the “</w:t>
      </w:r>
      <w:r w:rsidRPr="006A2E00">
        <w:t>General Assembly and the Governor blatantly disregarded that, in 2018,</w:t>
      </w:r>
      <w:r>
        <w:t xml:space="preserve"> </w:t>
      </w:r>
      <w:r w:rsidRPr="00A62C08">
        <w:t>Ohioans voted three to one to amend the Ohio Constitution to eliminate the pernicious</w:t>
      </w:r>
      <w:r>
        <w:t xml:space="preserve"> </w:t>
      </w:r>
      <w:r w:rsidRPr="00A62C08">
        <w:t>gerrymandering of Ohio’s congressional districts</w:t>
      </w:r>
      <w:r>
        <w:t xml:space="preserve">” </w:t>
      </w:r>
      <w:r w:rsidRPr="00832E52">
        <w:t>by once again enacting “a rank partisan gerrymander—one that violates both the letter and the spirit of the 2018 reforms.”</w:t>
      </w:r>
      <w:r w:rsidRPr="0078695B">
        <w:rPr>
          <w:rStyle w:val="FootnoteReference"/>
        </w:rPr>
        <w:footnoteReference w:id="238"/>
      </w:r>
      <w:r>
        <w:t xml:space="preserve"> </w:t>
      </w:r>
    </w:p>
    <w:p w14:paraId="0C6CC243" w14:textId="77777777" w:rsidR="009563A6" w:rsidRDefault="009563A6" w:rsidP="009563A6">
      <w:pPr>
        <w:pStyle w:val="BodyText"/>
      </w:pPr>
      <w:r>
        <w:t>With the map it enacted now ruled unconstitutional, the General Assembly was allowed to submit a new map.</w:t>
      </w:r>
      <w:r w:rsidRPr="0078695B">
        <w:rPr>
          <w:rStyle w:val="FootnoteReference"/>
        </w:rPr>
        <w:footnoteReference w:id="239"/>
      </w:r>
      <w:r>
        <w:t xml:space="preserve">  Instead, they gave authority to produce a plan back to the commission.</w:t>
      </w:r>
      <w:r w:rsidRPr="0078695B">
        <w:rPr>
          <w:rStyle w:val="FootnoteReference"/>
        </w:rPr>
        <w:footnoteReference w:id="240"/>
      </w:r>
      <w:r>
        <w:t xml:space="preserve">  Some Republican members of the commission argued they were no longer required to adhere to the language in the constitution that prohibited partisan gerrymandering, since that language specifically addressed legislature-enacted plans.</w:t>
      </w:r>
      <w:r w:rsidRPr="0078695B">
        <w:rPr>
          <w:rStyle w:val="FootnoteReference"/>
        </w:rPr>
        <w:footnoteReference w:id="241"/>
      </w:r>
      <w:r>
        <w:t xml:space="preserve">  The commission passed a map on a party-line vote.</w:t>
      </w:r>
      <w:r w:rsidRPr="0078695B">
        <w:rPr>
          <w:rStyle w:val="FootnoteReference"/>
        </w:rPr>
        <w:footnoteReference w:id="242"/>
      </w:r>
      <w:r>
        <w:t xml:space="preserve">  On this map, Ohio Supreme Court determined it did not retain jurisdiction and that Petitioners would need to file new lawsuits.</w:t>
      </w:r>
      <w:r w:rsidRPr="0078695B">
        <w:rPr>
          <w:rStyle w:val="FootnoteReference"/>
        </w:rPr>
        <w:footnoteReference w:id="243"/>
      </w:r>
      <w:r>
        <w:t xml:space="preserve">  Several new challenges were brought in state court, and the Ohio Supreme </w:t>
      </w:r>
      <w:r w:rsidRPr="00C16B64">
        <w:t xml:space="preserve">Court </w:t>
      </w:r>
      <w:r>
        <w:t>again</w:t>
      </w:r>
      <w:r w:rsidRPr="00C16B64">
        <w:t xml:space="preserve"> ruled that the map was a partisan gerrymander.</w:t>
      </w:r>
      <w:r w:rsidRPr="0078695B">
        <w:rPr>
          <w:rStyle w:val="FootnoteReference"/>
        </w:rPr>
        <w:footnoteReference w:id="244"/>
      </w:r>
      <w:r>
        <w:t xml:space="preserve">  The plan passed by the commission only slightly modified the previously unconstitutional map.</w:t>
      </w:r>
      <w:r w:rsidRPr="0078695B">
        <w:rPr>
          <w:rStyle w:val="FootnoteReference"/>
        </w:rPr>
        <w:footnoteReference w:id="245"/>
      </w:r>
      <w:r w:rsidRPr="00C16B64">
        <w:t xml:space="preserve"> </w:t>
      </w:r>
      <w:r>
        <w:t xml:space="preserve"> T</w:t>
      </w:r>
      <w:r w:rsidRPr="00C16B64">
        <w:t>he court said that the revised plan “allocates voters in ways that unnecessarily favor the Republican Party by packing Democratic voters into a few dense Democratic-leaning districts, thereby increasing the Republican vote share of the remaining districts.”</w:t>
      </w:r>
      <w:r w:rsidRPr="0078695B">
        <w:rPr>
          <w:rStyle w:val="FootnoteReference"/>
        </w:rPr>
        <w:footnoteReference w:id="246"/>
      </w:r>
      <w:r>
        <w:t xml:space="preserve">  The commission readopted its second plan already </w:t>
      </w:r>
      <w:r w:rsidRPr="00AD10A3">
        <w:t>rejected by the State Supreme</w:t>
      </w:r>
      <w:r w:rsidRPr="009563A6">
        <w:rPr>
          <w:b/>
          <w:bCs/>
        </w:rPr>
        <w:t xml:space="preserve"> </w:t>
      </w:r>
      <w:r w:rsidRPr="00207EFB">
        <w:t>Court</w:t>
      </w:r>
      <w:r>
        <w:t>.</w:t>
      </w:r>
      <w:r w:rsidRPr="0078695B">
        <w:rPr>
          <w:rStyle w:val="FootnoteReference"/>
        </w:rPr>
        <w:footnoteReference w:id="247"/>
      </w:r>
      <w:r>
        <w:t xml:space="preserve">  </w:t>
      </w:r>
      <w:r w:rsidRPr="00447926">
        <w:t>Ultimately, the commission failed to approve a new</w:t>
      </w:r>
      <w:r>
        <w:t xml:space="preserve"> legal</w:t>
      </w:r>
      <w:r w:rsidRPr="00447926">
        <w:t xml:space="preserve"> map</w:t>
      </w:r>
      <w:commentRangeStart w:id="41"/>
      <w:r w:rsidRPr="008468F3">
        <w:t>.</w:t>
      </w:r>
      <w:r w:rsidRPr="0078695B">
        <w:rPr>
          <w:rStyle w:val="FootnoteReference"/>
        </w:rPr>
        <w:footnoteReference w:id="248"/>
      </w:r>
      <w:r>
        <w:t xml:space="preserve"> </w:t>
      </w:r>
      <w:commentRangeEnd w:id="41"/>
      <w:r>
        <w:rPr>
          <w:rStyle w:val="CommentReference"/>
        </w:rPr>
        <w:commentReference w:id="41"/>
      </w:r>
      <w:r w:rsidRPr="008468F3">
        <w:t xml:space="preserve"> Thus there was an impasse with no legal plan in place, since the State Court was not empowered to draw a map of its own</w:t>
      </w:r>
      <w:r w:rsidRPr="00C16B64">
        <w:t>.</w:t>
      </w:r>
      <w:r w:rsidRPr="0078695B">
        <w:rPr>
          <w:rStyle w:val="FootnoteReference"/>
        </w:rPr>
        <w:footnoteReference w:id="249"/>
      </w:r>
      <w:r>
        <w:t xml:space="preserve">  A federal </w:t>
      </w:r>
      <w:r w:rsidRPr="008468F3">
        <w:t xml:space="preserve">court found that the time had expired to put a new map in place </w:t>
      </w:r>
      <w:r>
        <w:t>for the 2022 election.</w:t>
      </w:r>
      <w:commentRangeStart w:id="42"/>
      <w:r w:rsidRPr="0078695B">
        <w:rPr>
          <w:rStyle w:val="FootnoteReference"/>
        </w:rPr>
        <w:footnoteReference w:id="250"/>
      </w:r>
      <w:commentRangeEnd w:id="42"/>
      <w:r>
        <w:rPr>
          <w:rStyle w:val="CommentReference"/>
        </w:rPr>
        <w:commentReference w:id="42"/>
      </w:r>
      <w:r>
        <w:t xml:space="preserve">  They ended the stalemate by ordering the implementation of the last reject map, “Map 3”, on May 28, </w:t>
      </w:r>
      <w:commentRangeStart w:id="43"/>
      <w:r>
        <w:t>2022.</w:t>
      </w:r>
      <w:r w:rsidRPr="0078695B">
        <w:rPr>
          <w:rStyle w:val="FootnoteReference"/>
        </w:rPr>
        <w:footnoteReference w:id="251"/>
      </w:r>
      <w:r>
        <w:t xml:space="preserve">  </w:t>
      </w:r>
      <w:commentRangeEnd w:id="43"/>
      <w:r>
        <w:rPr>
          <w:rStyle w:val="CommentReference"/>
        </w:rPr>
        <w:commentReference w:id="43"/>
      </w:r>
      <w:r w:rsidRPr="00206DBE">
        <w:t xml:space="preserve">However, the federal ruling </w:t>
      </w:r>
      <w:r>
        <w:t>requires</w:t>
      </w:r>
      <w:r w:rsidRPr="00206DBE">
        <w:t xml:space="preserve"> that </w:t>
      </w:r>
      <w:r>
        <w:t>the commission produce a</w:t>
      </w:r>
      <w:r w:rsidRPr="00206DBE">
        <w:t xml:space="preserve"> redrawn plan </w:t>
      </w:r>
      <w:r>
        <w:t>beginning with</w:t>
      </w:r>
      <w:r w:rsidRPr="00C16B64">
        <w:t xml:space="preserve"> the 2024 election</w:t>
      </w:r>
      <w:commentRangeStart w:id="44"/>
      <w:r>
        <w:t>.</w:t>
      </w:r>
      <w:r w:rsidRPr="0078695B">
        <w:rPr>
          <w:rStyle w:val="FootnoteReference"/>
        </w:rPr>
        <w:footnoteReference w:id="252"/>
      </w:r>
      <w:commentRangeEnd w:id="44"/>
      <w:r>
        <w:rPr>
          <w:rStyle w:val="CommentReference"/>
        </w:rPr>
        <w:commentReference w:id="44"/>
      </w:r>
    </w:p>
    <w:p w14:paraId="36703BDF" w14:textId="0C2E3A42" w:rsidR="00B76868" w:rsidRPr="0044713E" w:rsidRDefault="00B76868" w:rsidP="00B76868">
      <w:pPr>
        <w:pStyle w:val="Heading4"/>
        <w:numPr>
          <w:ilvl w:val="0"/>
          <w:numId w:val="51"/>
        </w:numPr>
        <w:ind w:left="1440"/>
      </w:pPr>
      <w:r>
        <w:t>Oregon</w:t>
      </w:r>
    </w:p>
    <w:p w14:paraId="1294D6DF" w14:textId="77777777" w:rsidR="003A3201" w:rsidRDefault="003A3201" w:rsidP="003A3201">
      <w:pPr>
        <w:pStyle w:val="BodyText"/>
      </w:pPr>
      <w:r>
        <w:t>In the 2020 cycle, Oregon’s congressional redistricting was under party control of the Democrats.</w:t>
      </w:r>
      <w:r w:rsidRPr="0078695B">
        <w:rPr>
          <w:rStyle w:val="FootnoteReference"/>
        </w:rPr>
        <w:footnoteReference w:id="253"/>
      </w:r>
      <w:r>
        <w:t xml:space="preserve">  It was the first state to redraw its map.</w:t>
      </w:r>
      <w:r w:rsidRPr="0078695B">
        <w:rPr>
          <w:rStyle w:val="FootnoteReference"/>
        </w:rPr>
        <w:footnoteReference w:id="254"/>
      </w:r>
      <w:r>
        <w:t xml:space="preserve">  After initially floating a plan that would have created significant advantage to the Democrats, the Oregon Legislature passed a map signed by the Governor that was reduced in its bias.</w:t>
      </w:r>
      <w:r w:rsidRPr="0078695B">
        <w:rPr>
          <w:rStyle w:val="FootnoteReference"/>
        </w:rPr>
        <w:footnoteReference w:id="255"/>
      </w:r>
      <w:r>
        <w:t xml:space="preserve">  The plan was challenged in state court by the former Republican Secretary of State.</w:t>
      </w:r>
      <w:r w:rsidRPr="0078695B">
        <w:rPr>
          <w:rStyle w:val="FootnoteReference"/>
        </w:rPr>
        <w:footnoteReference w:id="256"/>
      </w:r>
      <w:r>
        <w:t xml:space="preserve">  Plaintiffs </w:t>
      </w:r>
      <w:r w:rsidRPr="00BA6A97">
        <w:t>alleged</w:t>
      </w:r>
      <w:r>
        <w:t xml:space="preserve"> </w:t>
      </w:r>
      <w:r w:rsidRPr="00BA6A97">
        <w:t xml:space="preserve">(1) that </w:t>
      </w:r>
      <w:r>
        <w:t>the plan</w:t>
      </w:r>
      <w:r w:rsidRPr="00BA6A97">
        <w:t xml:space="preserve"> violates </w:t>
      </w:r>
      <w:r>
        <w:t xml:space="preserve">the law that </w:t>
      </w:r>
      <w:r w:rsidRPr="00BA6A97">
        <w:t>“[n]o district shall be drawn for the purpose of favoring any political party, incumbent legislator or other person</w:t>
      </w:r>
      <w:r w:rsidRPr="005F51A4">
        <w:t>,”</w:t>
      </w:r>
      <w:r w:rsidRPr="0078695B">
        <w:rPr>
          <w:rStyle w:val="FootnoteReference"/>
        </w:rPr>
        <w:footnoteReference w:id="257"/>
      </w:r>
      <w:r w:rsidRPr="00BA6A97">
        <w:t xml:space="preserve"> because </w:t>
      </w:r>
      <w:r>
        <w:t>the plan</w:t>
      </w:r>
      <w:r w:rsidRPr="00BA6A97">
        <w:t xml:space="preserve"> was enacted for the purpose of favoring the Democratic Party, Democratic incumbent legislators, and </w:t>
      </w:r>
      <w:r w:rsidRPr="005F51A4">
        <w:t>“‘</w:t>
      </w:r>
      <w:r w:rsidRPr="00BA6A97">
        <w:t>other person[s]</w:t>
      </w:r>
      <w:r>
        <w:t>’</w:t>
      </w:r>
      <w:r w:rsidRPr="00BA6A97">
        <w:t xml:space="preserve"> affiliated with the Democratic Party</w:t>
      </w:r>
      <w:r w:rsidRPr="005F51A4">
        <w:t>,</w:t>
      </w:r>
      <w:r>
        <w:t>’</w:t>
      </w:r>
      <w:r w:rsidRPr="009E6B1A">
        <w:t>”</w:t>
      </w:r>
      <w:r w:rsidRPr="0078695B">
        <w:rPr>
          <w:rStyle w:val="FootnoteReference"/>
        </w:rPr>
        <w:footnoteReference w:id="258"/>
      </w:r>
      <w:r>
        <w:t xml:space="preserve"> and </w:t>
      </w:r>
      <w:r w:rsidRPr="00BA6A97">
        <w:t xml:space="preserve">(2) that </w:t>
      </w:r>
      <w:r>
        <w:t>the plan</w:t>
      </w:r>
      <w:r w:rsidRPr="00BA6A97">
        <w:t xml:space="preserve"> violates the Oregon Constitution, which guarantee</w:t>
      </w:r>
      <w:r>
        <w:t>s</w:t>
      </w:r>
      <w:r w:rsidRPr="00BA6A97">
        <w:t xml:space="preserve"> freedom of expression and assembly, respectively, which together prohibit partisan gerrymandering.</w:t>
      </w:r>
      <w:r w:rsidRPr="0078695B">
        <w:rPr>
          <w:rStyle w:val="FootnoteReference"/>
        </w:rPr>
        <w:footnoteReference w:id="259"/>
      </w:r>
      <w:r>
        <w:t xml:space="preserve">  Plaintiffs also argue</w:t>
      </w:r>
      <w:r w:rsidRPr="00BA6A97">
        <w:t xml:space="preserve"> that </w:t>
      </w:r>
      <w:r>
        <w:t>the plan</w:t>
      </w:r>
      <w:r w:rsidRPr="00BA6A97">
        <w:t xml:space="preserve"> violates the Privileges and Immunities Clause and the Free and Equal Elections Clause</w:t>
      </w:r>
      <w:r>
        <w:t xml:space="preserve"> </w:t>
      </w:r>
      <w:r w:rsidRPr="00BA6A97">
        <w:t>of the Oregon Constitution</w:t>
      </w:r>
      <w:r>
        <w:t>.</w:t>
      </w:r>
      <w:r w:rsidRPr="0078695B">
        <w:rPr>
          <w:rStyle w:val="FootnoteReference"/>
        </w:rPr>
        <w:footnoteReference w:id="260"/>
      </w:r>
      <w:r>
        <w:t xml:space="preserve"> </w:t>
      </w:r>
    </w:p>
    <w:p w14:paraId="7303D5D1" w14:textId="77777777" w:rsidR="003A3201" w:rsidRDefault="003A3201" w:rsidP="003A3201">
      <w:pPr>
        <w:pStyle w:val="BodyText"/>
      </w:pPr>
      <w:r>
        <w:t>Oregon law instructs the state court to appoint a “</w:t>
      </w:r>
      <w:r w:rsidRPr="00084C80">
        <w:t>Special Judicial Panel</w:t>
      </w:r>
      <w:r>
        <w:t>” (SJP) to hear the petition.</w:t>
      </w:r>
      <w:r w:rsidRPr="0078695B">
        <w:rPr>
          <w:rStyle w:val="FootnoteReference"/>
        </w:rPr>
        <w:footnoteReference w:id="261"/>
      </w:r>
      <w:r>
        <w:t xml:space="preserve">  The SJP appointed a special master to receive briefs and fact</w:t>
      </w:r>
      <w:r w:rsidRPr="00991242">
        <w:t>-</w:t>
      </w:r>
      <w:r>
        <w:t>finding.</w:t>
      </w:r>
      <w:r w:rsidRPr="0078695B">
        <w:rPr>
          <w:rStyle w:val="FootnoteReference"/>
        </w:rPr>
        <w:footnoteReference w:id="262"/>
      </w:r>
      <w:r>
        <w:t xml:space="preserve"> The </w:t>
      </w:r>
      <w:r w:rsidRPr="00084C80">
        <w:t xml:space="preserve">SJP adopted the </w:t>
      </w:r>
      <w:r>
        <w:t>s</w:t>
      </w:r>
      <w:r w:rsidRPr="00084C80">
        <w:t xml:space="preserve">pecial </w:t>
      </w:r>
      <w:r>
        <w:t>m</w:t>
      </w:r>
      <w:r w:rsidRPr="00084C80">
        <w:t xml:space="preserve">aster’s </w:t>
      </w:r>
      <w:r>
        <w:t>“</w:t>
      </w:r>
      <w:r w:rsidRPr="00084C80">
        <w:t>Recommended Findings of Fact</w:t>
      </w:r>
      <w:r>
        <w:t>”</w:t>
      </w:r>
      <w:r w:rsidRPr="00084C80">
        <w:t xml:space="preserve"> and incorporated them by reference into this </w:t>
      </w:r>
      <w:r>
        <w:t>o</w:t>
      </w:r>
      <w:r w:rsidRPr="00084C80">
        <w:t>pinion.</w:t>
      </w:r>
      <w:r w:rsidRPr="0078695B">
        <w:rPr>
          <w:rStyle w:val="FootnoteReference"/>
        </w:rPr>
        <w:footnoteReference w:id="263"/>
      </w:r>
      <w:r>
        <w:t xml:space="preserve">  </w:t>
      </w:r>
      <w:r w:rsidRPr="00084C80">
        <w:t xml:space="preserve">The </w:t>
      </w:r>
      <w:r>
        <w:t>C</w:t>
      </w:r>
      <w:r w:rsidRPr="00991242">
        <w:t xml:space="preserve">ircuit </w:t>
      </w:r>
      <w:r>
        <w:t>C</w:t>
      </w:r>
      <w:r w:rsidRPr="00084C80">
        <w:t>ourt held that the Petitioners failed to demonstrate that the legislatively adopted congressional reapportionment plan does not comply with all applicable statutes and the United States and Oregon Constitutions in any of the ways they have asserted.</w:t>
      </w:r>
      <w:r w:rsidRPr="0078695B">
        <w:rPr>
          <w:rStyle w:val="FootnoteReference"/>
        </w:rPr>
        <w:footnoteReference w:id="264"/>
      </w:r>
      <w:r>
        <w:t xml:space="preserve">  </w:t>
      </w:r>
      <w:r w:rsidRPr="00084C80">
        <w:t>Th</w:t>
      </w:r>
      <w:r>
        <w:t>e</w:t>
      </w:r>
      <w:r w:rsidRPr="00084C80">
        <w:t xml:space="preserve"> evidence demonstrated that the enacted map was well within the range of plans that legislatures and courts have adopted in Oregon for the past </w:t>
      </w:r>
      <w:r>
        <w:t>fifty</w:t>
      </w:r>
      <w:r w:rsidRPr="00084C80">
        <w:t xml:space="preserve"> years and that the enacted map is more favorable to Republicans than any map since 1990.</w:t>
      </w:r>
      <w:r w:rsidRPr="0078695B">
        <w:rPr>
          <w:rStyle w:val="FootnoteReference"/>
        </w:rPr>
        <w:footnoteReference w:id="265"/>
      </w:r>
      <w:r>
        <w:t xml:space="preserve"> </w:t>
      </w:r>
    </w:p>
    <w:p w14:paraId="752EA497" w14:textId="77777777" w:rsidR="003A3201" w:rsidRDefault="003A3201" w:rsidP="003A3201">
      <w:pPr>
        <w:pStyle w:val="BodyText"/>
      </w:pPr>
      <w:r>
        <w:t>The c</w:t>
      </w:r>
      <w:r w:rsidRPr="005F51A4">
        <w:t xml:space="preserve">ourt </w:t>
      </w:r>
      <w:r>
        <w:t xml:space="preserve">rejected Petitioners’ request that it adopt a </w:t>
      </w:r>
      <w:r w:rsidRPr="003A3201">
        <w:rPr>
          <w:i/>
        </w:rPr>
        <w:t>per se</w:t>
      </w:r>
      <w:r>
        <w:t xml:space="preserve"> rule that a party-line vote is enough to establish a violation of Oregon law.</w:t>
      </w:r>
      <w:r w:rsidRPr="0078695B">
        <w:rPr>
          <w:rStyle w:val="FootnoteReference"/>
        </w:rPr>
        <w:footnoteReference w:id="266"/>
      </w:r>
      <w:r>
        <w:t xml:space="preserve">  The court said</w:t>
      </w:r>
      <w:r w:rsidRPr="005F51A4">
        <w:t>,</w:t>
      </w:r>
      <w:r>
        <w:t xml:space="preserve"> “[w]</w:t>
      </w:r>
      <w:r w:rsidRPr="00084C80">
        <w:t>e respect the legislative process in Oregon and decline to adopt the cynical view that all politics are dirty politics</w:t>
      </w:r>
      <w:r>
        <w:t>.”</w:t>
      </w:r>
      <w:r w:rsidRPr="0078695B">
        <w:rPr>
          <w:rStyle w:val="FootnoteReference"/>
        </w:rPr>
        <w:footnoteReference w:id="267"/>
      </w:r>
      <w:r>
        <w:t xml:space="preserve">  The court went on to say</w:t>
      </w:r>
      <w:r w:rsidRPr="005F51A4">
        <w:t>:</w:t>
      </w:r>
      <w:r w:rsidRPr="009E6B1A">
        <w:t xml:space="preserve"> </w:t>
      </w:r>
      <w:r>
        <w:t xml:space="preserve"> the following:</w:t>
      </w:r>
    </w:p>
    <w:p w14:paraId="0B042FF2" w14:textId="42C73BF5" w:rsidR="003A3201" w:rsidRDefault="003A3201" w:rsidP="003A3201">
      <w:pPr>
        <w:pStyle w:val="UNHLRBodyTextBlockQuote"/>
      </w:pPr>
      <w:r>
        <w:t>[s]</w:t>
      </w:r>
      <w:proofErr w:type="spellStart"/>
      <w:r w:rsidRPr="00A743E5">
        <w:t>uch</w:t>
      </w:r>
      <w:proofErr w:type="spellEnd"/>
      <w:r w:rsidRPr="00A743E5">
        <w:t xml:space="preserve"> a standard would vest in the minority party absolute control of whether a plan will be presumed to unlawfully favor a political party.</w:t>
      </w:r>
      <w:r w:rsidRPr="0078695B">
        <w:rPr>
          <w:rStyle w:val="FootnoteReference"/>
        </w:rPr>
        <w:footnoteReference w:id="268"/>
      </w:r>
      <w:r>
        <w:t xml:space="preserve">  </w:t>
      </w:r>
      <w:r w:rsidRPr="00A743E5">
        <w:t>A minority party could simply vote against any plan along party lines, regardless of the merits of the plan, and thereby create a presumption of improper purpose.</w:t>
      </w:r>
      <w:r w:rsidRPr="0078695B">
        <w:rPr>
          <w:rStyle w:val="FootnoteReference"/>
        </w:rPr>
        <w:footnoteReference w:id="269"/>
      </w:r>
      <w:r>
        <w:t xml:space="preserve"> </w:t>
      </w:r>
    </w:p>
    <w:p w14:paraId="01A9B388" w14:textId="3AB25811" w:rsidR="0000124C" w:rsidRDefault="003A3201" w:rsidP="003A3201">
      <w:pPr>
        <w:pStyle w:val="BodyText"/>
      </w:pPr>
      <w:r>
        <w:t>Regarding measurable evidence that the plan favors Democrats, the court determined that P</w:t>
      </w:r>
      <w:r w:rsidRPr="00FB61B1">
        <w:t>etitioners’</w:t>
      </w:r>
      <w:r w:rsidRPr="005F51A4">
        <w:t xml:space="preserve"> </w:t>
      </w:r>
      <w:r w:rsidRPr="009E6B1A">
        <w:t>“[p]</w:t>
      </w:r>
      <w:proofErr w:type="spellStart"/>
      <w:r w:rsidRPr="009E6B1A">
        <w:t>etitioners</w:t>
      </w:r>
      <w:proofErr w:type="spellEnd"/>
      <w:r w:rsidRPr="009E6B1A">
        <w:t>’</w:t>
      </w:r>
      <w:r w:rsidRPr="00A743E5">
        <w:t xml:space="preserve"> preferred metric for measuring partisan bias</w:t>
      </w:r>
      <w:r w:rsidRPr="009E6B1A">
        <w:t>—‘</w:t>
      </w:r>
      <w:r w:rsidRPr="00A743E5">
        <w:t>falls well within the range of plans that have been used in the state for the past fifty years</w:t>
      </w:r>
      <w:r w:rsidRPr="009E6B1A">
        <w:t>.’”</w:t>
      </w:r>
      <w:r w:rsidRPr="0078695B">
        <w:rPr>
          <w:rStyle w:val="FootnoteReference"/>
        </w:rPr>
        <w:footnoteReference w:id="270"/>
      </w:r>
      <w:r>
        <w:t xml:space="preserve">  </w:t>
      </w:r>
      <w:r w:rsidRPr="009F5DCA">
        <w:t>Having reached the conclusion that Petitioners have failed to meet their burden of proof as to partisan purpose or effect, the SJP dismisse</w:t>
      </w:r>
      <w:r>
        <w:t>d</w:t>
      </w:r>
      <w:r w:rsidRPr="009F5DCA">
        <w:t xml:space="preserve"> both </w:t>
      </w:r>
      <w:r w:rsidRPr="00C16B64">
        <w:t>of Petitioners’ constitutional claims without further discussion.</w:t>
      </w:r>
      <w:r w:rsidRPr="0078695B">
        <w:rPr>
          <w:rStyle w:val="FootnoteReference"/>
        </w:rPr>
        <w:footnoteReference w:id="271"/>
      </w:r>
      <w:r>
        <w:t xml:space="preserve">  </w:t>
      </w:r>
      <w:r w:rsidRPr="00C16B64">
        <w:t xml:space="preserve">This case is important because it is the </w:t>
      </w:r>
      <w:r w:rsidRPr="003A3201">
        <w:rPr>
          <w:u w:val="single"/>
        </w:rPr>
        <w:t>only</w:t>
      </w:r>
      <w:r w:rsidRPr="00C16B64">
        <w:t xml:space="preserve"> example we have from the 2020 round where a case where the state had jurisprudential grounds on which to find a violation </w:t>
      </w:r>
      <w:r>
        <w:t xml:space="preserve">but </w:t>
      </w:r>
      <w:r w:rsidRPr="00C16B64">
        <w:t>rejected the claim of gerrymandering on empirical grounds, though there are cases still pending which might provide other instances.</w:t>
      </w:r>
      <w:r w:rsidRPr="0078695B">
        <w:rPr>
          <w:rStyle w:val="FootnoteReference"/>
        </w:rPr>
        <w:footnoteReference w:id="272"/>
      </w:r>
    </w:p>
    <w:bookmarkEnd w:id="36"/>
    <w:p w14:paraId="4E15C098" w14:textId="1EF90599" w:rsidR="00B81143" w:rsidRDefault="00414F57" w:rsidP="00212B79">
      <w:pPr>
        <w:pStyle w:val="Heading3"/>
      </w:pPr>
      <w:r>
        <w:t>Cases Challenging Alleged Partisan Gerrymandering Where There is No State Constitutional Language Either Directly or Indirectly Prohibiting Partisan Gerrymandering</w:t>
      </w:r>
    </w:p>
    <w:p w14:paraId="45F420A1" w14:textId="71239C3C" w:rsidR="00B76868" w:rsidRPr="00B76868" w:rsidRDefault="00B76868" w:rsidP="00B76868">
      <w:pPr>
        <w:pStyle w:val="Heading4"/>
        <w:numPr>
          <w:ilvl w:val="0"/>
          <w:numId w:val="54"/>
        </w:numPr>
        <w:ind w:left="1440"/>
      </w:pPr>
      <w:r>
        <w:t>Kansas</w:t>
      </w:r>
    </w:p>
    <w:p w14:paraId="0E584132" w14:textId="77777777" w:rsidR="00743C64" w:rsidRPr="00F75154" w:rsidRDefault="00743C64" w:rsidP="00743C64">
      <w:pPr>
        <w:pStyle w:val="BodyText"/>
      </w:pPr>
      <w:bookmarkStart w:id="45" w:name="_Hlk527585354"/>
      <w:r w:rsidRPr="00C16B64">
        <w:t xml:space="preserve">For the 2020 cycle, Kansas </w:t>
      </w:r>
      <w:r>
        <w:t>L</w:t>
      </w:r>
      <w:r w:rsidRPr="009E6B1A">
        <w:t>egislature</w:t>
      </w:r>
      <w:r w:rsidRPr="00C16B64">
        <w:t xml:space="preserve"> was controlled with supermajorities by Republicans.</w:t>
      </w:r>
      <w:r w:rsidRPr="0078695B">
        <w:rPr>
          <w:rStyle w:val="FootnoteReference"/>
        </w:rPr>
        <w:footnoteReference w:id="273"/>
      </w:r>
      <w:r>
        <w:t xml:space="preserve"> </w:t>
      </w:r>
      <w:r w:rsidRPr="009E6B1A">
        <w:t xml:space="preserve"> </w:t>
      </w:r>
      <w:r w:rsidRPr="00C16B64">
        <w:t>The governor was a Democrat.</w:t>
      </w:r>
      <w:r w:rsidRPr="0078695B">
        <w:rPr>
          <w:rStyle w:val="FootnoteReference"/>
        </w:rPr>
        <w:footnoteReference w:id="274"/>
      </w:r>
      <w:r>
        <w:t xml:space="preserve"> W</w:t>
      </w:r>
      <w:r w:rsidRPr="00C16B64">
        <w:t>hile the governor was able to veto the plan drawn by the Republican legislature, her veto was overridden.</w:t>
      </w:r>
      <w:r w:rsidRPr="0078695B">
        <w:rPr>
          <w:rStyle w:val="FootnoteReference"/>
        </w:rPr>
        <w:footnoteReference w:id="275"/>
      </w:r>
      <w:r>
        <w:t xml:space="preserve">  </w:t>
      </w:r>
      <w:r w:rsidRPr="00C16B64">
        <w:t>Plaintiffs challenged the plan in state court, arguing it was a partisan and racial gerrymander, diluting minority votes in violation of several provisions of the Kansas Constitution.</w:t>
      </w:r>
      <w:r w:rsidRPr="0078695B">
        <w:rPr>
          <w:rStyle w:val="FootnoteReference"/>
        </w:rPr>
        <w:footnoteReference w:id="276"/>
      </w:r>
      <w:r>
        <w:t xml:space="preserve"> </w:t>
      </w:r>
      <w:r w:rsidRPr="009E6B1A">
        <w:t xml:space="preserve"> </w:t>
      </w:r>
      <w:r w:rsidRPr="00C16B64">
        <w:t>A state-level judge in Wyandotte County struck down the plan.</w:t>
      </w:r>
      <w:r w:rsidRPr="0078695B">
        <w:rPr>
          <w:rStyle w:val="FootnoteReference"/>
        </w:rPr>
        <w:footnoteReference w:id="277"/>
      </w:r>
      <w:r w:rsidRPr="00C16B64">
        <w:t xml:space="preserve"> </w:t>
      </w:r>
      <w:r>
        <w:t xml:space="preserve"> </w:t>
      </w:r>
      <w:r w:rsidRPr="00C16B64">
        <w:t>The court</w:t>
      </w:r>
      <w:r>
        <w:t>,</w:t>
      </w:r>
      <w:r w:rsidRPr="00C16B64">
        <w:t xml:space="preserve"> relying on expert testimony, concluded</w:t>
      </w:r>
      <w:r w:rsidRPr="004A73BA">
        <w:t xml:space="preserve"> that the plan </w:t>
      </w:r>
      <w:r w:rsidRPr="009E6B1A">
        <w:t>“[</w:t>
      </w:r>
      <w:r w:rsidRPr="004A73BA">
        <w:t>was] an intentional, effective partisan gerrymander.”</w:t>
      </w:r>
      <w:r w:rsidRPr="0078695B">
        <w:rPr>
          <w:rStyle w:val="FootnoteReference"/>
        </w:rPr>
        <w:footnoteReference w:id="278"/>
      </w:r>
      <w:r>
        <w:t xml:space="preserve">  It found that the plan (nicknamed “</w:t>
      </w:r>
      <w:r w:rsidRPr="004A73BA">
        <w:t>Ad Astra 2</w:t>
      </w:r>
      <w:r>
        <w:t xml:space="preserve">”) </w:t>
      </w:r>
      <w:r w:rsidRPr="005F51A4">
        <w:t>“</w:t>
      </w:r>
      <w:r w:rsidRPr="004A73BA">
        <w:t>was designed intentionally and effectively to maximize Republican advantage</w:t>
      </w:r>
      <w:r w:rsidRPr="009E6B1A">
        <w:t>.”</w:t>
      </w:r>
      <w:r w:rsidRPr="0078695B">
        <w:rPr>
          <w:rStyle w:val="FootnoteReference"/>
        </w:rPr>
        <w:footnoteReference w:id="279"/>
      </w:r>
      <w:r>
        <w:t xml:space="preserve">  The state immediately appealed to the Kansas Supreme Court.</w:t>
      </w:r>
      <w:r w:rsidRPr="0078695B">
        <w:rPr>
          <w:rStyle w:val="FootnoteReference"/>
        </w:rPr>
        <w:footnoteReference w:id="280"/>
      </w:r>
      <w:r>
        <w:t xml:space="preserve">  Two questions were presented to the Kansas Supreme Court: (1) Whether claims of partisan gerrymandering are justiciable; and (2) Whether Ad Astra 2 discriminates against minority voters.</w:t>
      </w:r>
      <w:r w:rsidRPr="0078695B">
        <w:rPr>
          <w:rStyle w:val="FootnoteReference"/>
        </w:rPr>
        <w:footnoteReference w:id="281"/>
      </w:r>
      <w:r>
        <w:t xml:space="preserve">  </w:t>
      </w:r>
      <w:r w:rsidRPr="00743C64">
        <w:rPr>
          <w:bCs/>
        </w:rPr>
        <w:t>The Kansas Supreme Court held that:</w:t>
      </w:r>
    </w:p>
    <w:p w14:paraId="6AC9D0F6" w14:textId="77777777" w:rsidR="00743C64" w:rsidRDefault="00743C64" w:rsidP="00743C64">
      <w:pPr>
        <w:pStyle w:val="UNHLRBodyTextBlockQuote"/>
      </w:pPr>
      <w:r w:rsidRPr="00743C64">
        <w:t>until such a time as the Legislature or the people of Kansas choose to follow other states down the road of limiting partisanship in the legislative process of drawing district lines, neither the Kansas Constitution, state statutes</w:t>
      </w:r>
      <w:r w:rsidRPr="0055174F">
        <w:t>, nor our existing body of case</w:t>
      </w:r>
      <w:r>
        <w:t xml:space="preserve"> </w:t>
      </w:r>
      <w:r w:rsidRPr="0055174F">
        <w:t xml:space="preserve">law supply judicially discoverable and manageable standards </w:t>
      </w:r>
      <w:r>
        <w:t>f</w:t>
      </w:r>
      <w:r w:rsidRPr="0055174F">
        <w:t xml:space="preserve">or making such judgments, let alone limited and precise standards that are clear, manageable, and politically </w:t>
      </w:r>
      <w:proofErr w:type="gramStart"/>
      <w:r w:rsidRPr="0055174F">
        <w:t>neutral[</w:t>
      </w:r>
      <w:proofErr w:type="gramEnd"/>
      <w:r w:rsidRPr="0055174F">
        <w:t>,]</w:t>
      </w:r>
      <w:r w:rsidRPr="0078695B">
        <w:rPr>
          <w:rStyle w:val="FootnoteReference"/>
        </w:rPr>
        <w:footnoteReference w:id="282"/>
      </w:r>
      <w:r w:rsidRPr="0055174F">
        <w:t xml:space="preserve"> </w:t>
      </w:r>
    </w:p>
    <w:p w14:paraId="5B62573D" w14:textId="77777777" w:rsidR="00743C64" w:rsidRPr="00C16B64" w:rsidRDefault="00743C64" w:rsidP="00743C64">
      <w:pPr>
        <w:pStyle w:val="UNHLRBodyTextnoindent"/>
      </w:pPr>
      <w:r w:rsidRPr="0055174F">
        <w:t xml:space="preserve">and </w:t>
      </w:r>
      <w:proofErr w:type="gramStart"/>
      <w:r w:rsidRPr="0055174F">
        <w:t>therefore</w:t>
      </w:r>
      <w:proofErr w:type="gramEnd"/>
      <w:r w:rsidRPr="0055174F">
        <w:t xml:space="preserve"> the question presented was nonjusticiable as a political question.</w:t>
      </w:r>
      <w:r w:rsidRPr="0078695B">
        <w:rPr>
          <w:rStyle w:val="FootnoteReference"/>
        </w:rPr>
        <w:footnoteReference w:id="283"/>
      </w:r>
      <w:r>
        <w:t xml:space="preserve">  The court further held </w:t>
      </w:r>
      <w:r w:rsidRPr="004A254D">
        <w:t xml:space="preserve">that plaintiffs did not establish the elements of their race-based claims and therefore could </w:t>
      </w:r>
      <w:r w:rsidRPr="00C16B64">
        <w:t>not show that Ad Astra 2 discriminated against minority voters.</w:t>
      </w:r>
      <w:r w:rsidRPr="0078695B">
        <w:rPr>
          <w:rStyle w:val="FootnoteReference"/>
        </w:rPr>
        <w:footnoteReference w:id="284"/>
      </w:r>
      <w:r>
        <w:t xml:space="preserve">  </w:t>
      </w:r>
      <w:r w:rsidRPr="00C16B64">
        <w:t xml:space="preserve">The map originally passed by the state legislature was the map used in the 2022 election. </w:t>
      </w:r>
      <w:r>
        <w:t xml:space="preserve"> </w:t>
      </w:r>
      <w:r w:rsidRPr="00C16B64">
        <w:t>Note that although the map was upheld against challenge, the grounds for doing so were jurisprudential</w:t>
      </w:r>
      <w:r w:rsidRPr="00F912CF">
        <w:t>,</w:t>
      </w:r>
      <w:r w:rsidRPr="00C16B64">
        <w:t xml:space="preserve"> and indeed, the plan was labeled a partisan gerrymander.</w:t>
      </w:r>
      <w:r w:rsidRPr="0078695B">
        <w:rPr>
          <w:rStyle w:val="FootnoteReference"/>
        </w:rPr>
        <w:footnoteReference w:id="285"/>
      </w:r>
    </w:p>
    <w:p w14:paraId="18322E2A" w14:textId="737CBE1E" w:rsidR="00B76868" w:rsidRPr="00B76868" w:rsidRDefault="00B76868" w:rsidP="00B76868">
      <w:pPr>
        <w:pStyle w:val="Heading4"/>
        <w:numPr>
          <w:ilvl w:val="0"/>
          <w:numId w:val="54"/>
        </w:numPr>
        <w:ind w:left="1440"/>
      </w:pPr>
      <w:r>
        <w:t>New Jersey</w:t>
      </w:r>
    </w:p>
    <w:p w14:paraId="5E8F873F" w14:textId="77777777" w:rsidR="00D41874" w:rsidRDefault="00D41874" w:rsidP="00D41874">
      <w:pPr>
        <w:pStyle w:val="BodyText"/>
      </w:pPr>
      <w:r w:rsidRPr="00C16B64">
        <w:t xml:space="preserve">The process of congressional redistricting in New Jersey resides in a political commission composed of an equal number of Democrats and Republicans (six each), along with a tiebreaker chosen </w:t>
      </w:r>
      <w:r>
        <w:t>either by agreement of the other members or by the state Supreme Court</w:t>
      </w:r>
      <w:r w:rsidRPr="00C16B64">
        <w:t>.</w:t>
      </w:r>
      <w:r w:rsidRPr="0078695B">
        <w:rPr>
          <w:rStyle w:val="FootnoteReference"/>
        </w:rPr>
        <w:footnoteReference w:id="286"/>
      </w:r>
      <w:r>
        <w:t xml:space="preserve">  </w:t>
      </w:r>
      <w:r w:rsidRPr="00C16B64">
        <w:t>In the 2020 cycle, the commission’s tiebreaker exerted immense power because the two parties acted in isolation from one another to create</w:t>
      </w:r>
      <w:r>
        <w:t xml:space="preserve"> their own plans. The tiebreaker’s vote went to the Democratic plan.</w:t>
      </w:r>
      <w:r w:rsidRPr="0078695B">
        <w:rPr>
          <w:rStyle w:val="FootnoteReference"/>
        </w:rPr>
        <w:footnoteReference w:id="287"/>
      </w:r>
      <w:r>
        <w:t xml:space="preserve">  Former New Jersey Supreme Court Justice John Wallace, who served as the tiebreaker, justified his selection of the Democratic plan </w:t>
      </w:r>
      <w:r w:rsidRPr="00BA3041">
        <w:t>“simply because in the last redistricting map, it was drawn by the Republicans.”</w:t>
      </w:r>
      <w:r w:rsidRPr="0078695B">
        <w:rPr>
          <w:rStyle w:val="FootnoteReference"/>
        </w:rPr>
        <w:footnoteReference w:id="288"/>
      </w:r>
      <w:r>
        <w:t xml:space="preserve"> </w:t>
      </w:r>
    </w:p>
    <w:p w14:paraId="43446922" w14:textId="77777777" w:rsidR="00D41874" w:rsidRDefault="00D41874" w:rsidP="00D41874">
      <w:pPr>
        <w:pStyle w:val="BodyText"/>
      </w:pPr>
      <w:r>
        <w:t>The Republican delegation to the commission filed a complaint directly to the New Jersey Supreme Court.</w:t>
      </w:r>
      <w:r w:rsidRPr="0078695B">
        <w:rPr>
          <w:rStyle w:val="FootnoteReference"/>
        </w:rPr>
        <w:footnoteReference w:id="289"/>
      </w:r>
      <w:r>
        <w:t xml:space="preserve">  They asked the court to vacate the commission’s decision and remand.</w:t>
      </w:r>
      <w:r w:rsidRPr="0078695B">
        <w:rPr>
          <w:rStyle w:val="FootnoteReference"/>
        </w:rPr>
        <w:footnoteReference w:id="290"/>
      </w:r>
      <w:r>
        <w:t xml:space="preserve">  </w:t>
      </w:r>
      <w:r w:rsidRPr="00031816">
        <w:t xml:space="preserve">Plaintiffs argued that the actions of the Chair were </w:t>
      </w:r>
      <w:r w:rsidRPr="009E6B1A">
        <w:t>“</w:t>
      </w:r>
      <w:r w:rsidRPr="00031816">
        <w:t>arbitrary, capricious, and unreasonable</w:t>
      </w:r>
      <w:r w:rsidRPr="009E6B1A">
        <w:t>,”</w:t>
      </w:r>
      <w:r w:rsidRPr="00031816">
        <w:t xml:space="preserve"> violated </w:t>
      </w:r>
      <w:r w:rsidRPr="009E6B1A">
        <w:t>“</w:t>
      </w:r>
      <w:r w:rsidRPr="00031816">
        <w:t xml:space="preserve">federal and state constitutional </w:t>
      </w:r>
      <w:r w:rsidRPr="00C16B64">
        <w:t>equal protection and due process protections</w:t>
      </w:r>
      <w:r w:rsidRPr="009E6B1A">
        <w:t>,”</w:t>
      </w:r>
      <w:r w:rsidRPr="00C16B64">
        <w:t xml:space="preserve"> and posed a </w:t>
      </w:r>
      <w:r w:rsidRPr="009E6B1A">
        <w:t>“</w:t>
      </w:r>
      <w:r w:rsidRPr="00C16B64">
        <w:t>common law conflict of interest.</w:t>
      </w:r>
      <w:r>
        <w:t>”</w:t>
      </w:r>
      <w:r w:rsidRPr="0078695B">
        <w:rPr>
          <w:rStyle w:val="FootnoteReference"/>
        </w:rPr>
        <w:footnoteReference w:id="291"/>
      </w:r>
      <w:r w:rsidRPr="00C16B64">
        <w:t xml:space="preserve"> </w:t>
      </w:r>
    </w:p>
    <w:p w14:paraId="348CE59D" w14:textId="325059CF" w:rsidR="00B76868" w:rsidRDefault="00D41874" w:rsidP="00D41874">
      <w:pPr>
        <w:pStyle w:val="BodyText"/>
      </w:pPr>
      <w:r w:rsidRPr="00C16B64">
        <w:t xml:space="preserve">But, as can be discerned </w:t>
      </w:r>
      <w:r>
        <w:t xml:space="preserve">from </w:t>
      </w:r>
      <w:r w:rsidRPr="005F51A4">
        <w:fldChar w:fldCharType="begin"/>
      </w:r>
      <w:r w:rsidRPr="009E6B1A">
        <w:instrText xml:space="preserve"> REF _Ref123137422 \h </w:instrText>
      </w:r>
      <w:r>
        <w:instrText xml:space="preserve"> \* MERGEFORMAT </w:instrText>
      </w:r>
      <w:r w:rsidRPr="005F51A4">
        <w:fldChar w:fldCharType="separate"/>
      </w:r>
      <w:r w:rsidRPr="004C773C">
        <w:t xml:space="preserve">Table </w:t>
      </w:r>
      <w:r w:rsidRPr="004C773C">
        <w:rPr>
          <w:noProof/>
        </w:rPr>
        <w:t>1</w:t>
      </w:r>
      <w:r w:rsidRPr="005F51A4">
        <w:fldChar w:fldCharType="end"/>
      </w:r>
      <w:r w:rsidRPr="00C16B64">
        <w:t>, New Jersey does not have state constitutional provisions that directly or indirectly prohibit partisan gerrymandering.</w:t>
      </w:r>
      <w:r w:rsidRPr="0078695B">
        <w:rPr>
          <w:rStyle w:val="FootnoteReference"/>
        </w:rPr>
        <w:footnoteReference w:id="292"/>
      </w:r>
      <w:r>
        <w:t xml:space="preserve">  </w:t>
      </w:r>
      <w:r w:rsidRPr="00C16B64">
        <w:t xml:space="preserve">The question before the court was whether </w:t>
      </w:r>
      <w:r>
        <w:t>P</w:t>
      </w:r>
      <w:r w:rsidRPr="009E6B1A">
        <w:t>laintiffs’</w:t>
      </w:r>
      <w:r w:rsidRPr="00C16B64">
        <w:t xml:space="preserve"> allegations were insufficient to support a claim upon which relief could be granted, because they did not assert any constitutional violation.</w:t>
      </w:r>
      <w:r w:rsidRPr="0078695B">
        <w:rPr>
          <w:rStyle w:val="FootnoteReference"/>
        </w:rPr>
        <w:footnoteReference w:id="293"/>
      </w:r>
      <w:r>
        <w:t xml:space="preserve">  </w:t>
      </w:r>
      <w:r w:rsidRPr="00C16B64">
        <w:t xml:space="preserve">The </w:t>
      </w:r>
      <w:r>
        <w:t>c</w:t>
      </w:r>
      <w:r w:rsidRPr="009E6B1A">
        <w:t>ourt</w:t>
      </w:r>
      <w:r w:rsidRPr="00C16B64">
        <w:t xml:space="preserve"> has no role in the outcome of the redistricting process unless the map is </w:t>
      </w:r>
      <w:r w:rsidRPr="009E6B1A">
        <w:t>“</w:t>
      </w:r>
      <w:r w:rsidRPr="00C16B64">
        <w:t>unlawful</w:t>
      </w:r>
      <w:r w:rsidRPr="005F51A4">
        <w:t>.”</w:t>
      </w:r>
      <w:r w:rsidRPr="0078695B">
        <w:rPr>
          <w:rStyle w:val="FootnoteReference"/>
        </w:rPr>
        <w:footnoteReference w:id="294"/>
      </w:r>
      <w:r>
        <w:t xml:space="preserve">  </w:t>
      </w:r>
      <w:r w:rsidRPr="00C16B64">
        <w:t>So long as the final map is constitutional, the court cannot grant any relief.</w:t>
      </w:r>
      <w:r w:rsidRPr="0078695B">
        <w:rPr>
          <w:rStyle w:val="FootnoteReference"/>
        </w:rPr>
        <w:footnoteReference w:id="295"/>
      </w:r>
      <w:r>
        <w:t xml:space="preserve">  The c</w:t>
      </w:r>
      <w:r w:rsidRPr="009E6B1A">
        <w:t>ourt</w:t>
      </w:r>
      <w:r w:rsidRPr="00C16B64">
        <w:t xml:space="preserve"> held that </w:t>
      </w:r>
      <w:r>
        <w:t>P</w:t>
      </w:r>
      <w:r w:rsidRPr="009E6B1A">
        <w:t>laintiffs’</w:t>
      </w:r>
      <w:r w:rsidRPr="00C16B64">
        <w:t xml:space="preserve"> allegations were insufficient to support a claim upon which relief could be granted because they did not assert any constitutional violation.</w:t>
      </w:r>
      <w:r w:rsidRPr="0078695B">
        <w:rPr>
          <w:rStyle w:val="FootnoteReference"/>
        </w:rPr>
        <w:footnoteReference w:id="296"/>
      </w:r>
      <w:r>
        <w:t xml:space="preserve">  </w:t>
      </w:r>
      <w:r w:rsidRPr="00C16B64">
        <w:t>The map passed by the commission was used in the 2022 midterm election.</w:t>
      </w:r>
      <w:r w:rsidRPr="0078695B">
        <w:rPr>
          <w:rStyle w:val="FootnoteReference"/>
        </w:rPr>
        <w:footnoteReference w:id="297"/>
      </w:r>
      <w:r>
        <w:t xml:space="preserve">  </w:t>
      </w:r>
      <w:r w:rsidRPr="00C16B64">
        <w:t>Here, too, although the map was upheld against challenge, the grounds for doing so were jurisprudential</w:t>
      </w:r>
      <w:r>
        <w:t>,</w:t>
      </w:r>
      <w:r w:rsidRPr="00C16B64">
        <w:t xml:space="preserve"> not fact-based.</w:t>
      </w:r>
      <w:r w:rsidRPr="0078695B">
        <w:rPr>
          <w:rStyle w:val="FootnoteReference"/>
        </w:rPr>
        <w:footnoteReference w:id="298"/>
      </w:r>
    </w:p>
    <w:p w14:paraId="1643436C" w14:textId="2C29EC61" w:rsidR="005B7708" w:rsidRPr="00B76868" w:rsidRDefault="005B7708" w:rsidP="005B7708">
      <w:pPr>
        <w:pStyle w:val="Heading4"/>
        <w:numPr>
          <w:ilvl w:val="0"/>
          <w:numId w:val="54"/>
        </w:numPr>
        <w:ind w:left="1440"/>
      </w:pPr>
      <w:r>
        <w:t>Wisconsin</w:t>
      </w:r>
    </w:p>
    <w:p w14:paraId="1C219015" w14:textId="77777777" w:rsidR="00052E1C" w:rsidRDefault="00052E1C" w:rsidP="00052E1C">
      <w:pPr>
        <w:pStyle w:val="BodyText"/>
      </w:pPr>
      <w:r>
        <w:t xml:space="preserve">Wisconsin, like Pennsylvania and North Carolina, had enacted one of the most extreme gerrymanders of the 2010 cycle.  That plan was the subject of a federal lawsuit that reached the U.S. </w:t>
      </w:r>
      <w:r w:rsidRPr="00C16B64">
        <w:t xml:space="preserve">Supreme Court but was mooted by </w:t>
      </w:r>
      <w:proofErr w:type="spellStart"/>
      <w:r w:rsidRPr="00052E1C">
        <w:rPr>
          <w:i/>
          <w:iCs/>
        </w:rPr>
        <w:t>Rucho</w:t>
      </w:r>
      <w:proofErr w:type="spellEnd"/>
      <w:r w:rsidRPr="00C16B64">
        <w:t>.</w:t>
      </w:r>
      <w:r w:rsidRPr="0078695B">
        <w:rPr>
          <w:rStyle w:val="FootnoteReference"/>
        </w:rPr>
        <w:footnoteReference w:id="299"/>
      </w:r>
      <w:r>
        <w:t xml:space="preserve">  </w:t>
      </w:r>
      <w:r w:rsidRPr="00C16B64">
        <w:t xml:space="preserve">There are no provisions in the Wisconsin </w:t>
      </w:r>
      <w:r>
        <w:t>C</w:t>
      </w:r>
      <w:r w:rsidRPr="00C16B64">
        <w:t>onstitution that speak to partisan gerrymandering either directly or indirectly, and therefore no obvious route</w:t>
      </w:r>
      <w:r>
        <w:t xml:space="preserve"> to state court litigation.</w:t>
      </w:r>
      <w:r w:rsidRPr="0078695B">
        <w:rPr>
          <w:rStyle w:val="FootnoteReference"/>
        </w:rPr>
        <w:footnoteReference w:id="300"/>
      </w:r>
      <w:r>
        <w:t xml:space="preserve"> </w:t>
      </w:r>
    </w:p>
    <w:p w14:paraId="4EA13205" w14:textId="00071D6E" w:rsidR="00052E1C" w:rsidRDefault="00052E1C" w:rsidP="00052E1C">
      <w:pPr>
        <w:pStyle w:val="BodyText"/>
      </w:pPr>
      <w:r>
        <w:t xml:space="preserve">In the 2020 cycle, the political context had changed from the previous </w:t>
      </w:r>
      <w:r w:rsidRPr="00C16B64">
        <w:t xml:space="preserve">decade </w:t>
      </w:r>
      <w:r>
        <w:t>—</w:t>
      </w:r>
      <w:r w:rsidRPr="00C16B64">
        <w:t xml:space="preserve"> a decade when Republicans had party control over the process.</w:t>
      </w:r>
      <w:r>
        <w:t xml:space="preserve">  </w:t>
      </w:r>
      <w:r w:rsidRPr="00C16B64">
        <w:t>Though the state legislature remained in firm control of the Republicans</w:t>
      </w:r>
      <w:r>
        <w:t>, the governor was a Democrat.</w:t>
      </w:r>
      <w:r w:rsidRPr="0078695B">
        <w:rPr>
          <w:rStyle w:val="FootnoteReference"/>
        </w:rPr>
        <w:footnoteReference w:id="301"/>
      </w:r>
      <w:r>
        <w:t xml:space="preserve">  The state legislature and governor failed to agree to a plan.</w:t>
      </w:r>
      <w:r w:rsidRPr="0078695B">
        <w:rPr>
          <w:rStyle w:val="FootnoteReference"/>
        </w:rPr>
        <w:footnoteReference w:id="302"/>
      </w:r>
      <w:r>
        <w:t xml:space="preserve">  The Wisconsin Supreme Court took over jurisdiction regarding congressional redistricting.</w:t>
      </w:r>
      <w:r w:rsidRPr="0078695B">
        <w:rPr>
          <w:rStyle w:val="FootnoteReference"/>
        </w:rPr>
        <w:footnoteReference w:id="303"/>
      </w:r>
      <w:r>
        <w:t xml:space="preserve">  The court determined that it would choose among submissions to the court employing a “least change” approach.</w:t>
      </w:r>
      <w:r w:rsidRPr="0078695B">
        <w:rPr>
          <w:rStyle w:val="FootnoteReference"/>
        </w:rPr>
        <w:footnoteReference w:id="304"/>
      </w:r>
      <w:r>
        <w:t xml:space="preserve">  Among the proposals to the court included a plan from Governor Evers and one from the state assembly and state </w:t>
      </w:r>
      <w:commentRangeStart w:id="47"/>
      <w:r>
        <w:t>senate.</w:t>
      </w:r>
      <w:r w:rsidRPr="0078695B">
        <w:rPr>
          <w:rStyle w:val="FootnoteReference"/>
        </w:rPr>
        <w:footnoteReference w:id="305"/>
      </w:r>
      <w:r>
        <w:t xml:space="preserve">  </w:t>
      </w:r>
      <w:commentRangeEnd w:id="47"/>
      <w:r>
        <w:rPr>
          <w:rStyle w:val="CommentReference"/>
        </w:rPr>
        <w:commentReference w:id="47"/>
      </w:r>
      <w:r>
        <w:t>The court adopted the Governor’s plan.</w:t>
      </w:r>
      <w:r w:rsidRPr="0078695B">
        <w:rPr>
          <w:rStyle w:val="FootnoteReference"/>
        </w:rPr>
        <w:footnoteReference w:id="306"/>
      </w:r>
      <w:r>
        <w:t xml:space="preserve"> Among the reasons given was that it had the least alterations to the previous maps</w:t>
      </w:r>
      <w:r w:rsidRPr="0078695B">
        <w:rPr>
          <w:rStyle w:val="FootnoteReference"/>
        </w:rPr>
        <w:footnoteReference w:id="307"/>
      </w:r>
      <w:r>
        <w:t xml:space="preserve"> and that it complied with the U.S. Constitution’s Equal Protection Clause, the Voting Rights Act, and the Wisconsin Constitution.</w:t>
      </w:r>
      <w:r w:rsidRPr="0078695B">
        <w:rPr>
          <w:rStyle w:val="FootnoteReference"/>
        </w:rPr>
        <w:footnoteReference w:id="308"/>
      </w:r>
      <w:r>
        <w:t xml:space="preserve">  This plan is seen by some experts as being among the most gerrymandered maps after the 2020 cycle, but given the data in </w:t>
      </w:r>
      <w:r>
        <w:fldChar w:fldCharType="begin"/>
      </w:r>
      <w:r>
        <w:instrText xml:space="preserve"> REF _Ref123137422 \h </w:instrText>
      </w:r>
      <w:r>
        <w:instrText xml:space="preserve"> \* MERGEFORMAT </w:instrText>
      </w:r>
      <w:r>
        <w:fldChar w:fldCharType="separate"/>
      </w:r>
      <w:r>
        <w:t xml:space="preserve">Table </w:t>
      </w:r>
      <w:r>
        <w:rPr>
          <w:noProof/>
        </w:rPr>
        <w:t>1</w:t>
      </w:r>
      <w:r>
        <w:fldChar w:fldCharType="end"/>
      </w:r>
      <w:r>
        <w:t>, and that the state court itself ordering this plan’s implementation, it is difficult to imagine a route towards a remedy.</w:t>
      </w:r>
      <w:r w:rsidRPr="0078695B">
        <w:rPr>
          <w:rStyle w:val="FootnoteReference"/>
        </w:rPr>
        <w:footnoteReference w:id="309"/>
      </w:r>
    </w:p>
    <w:p w14:paraId="7142444D" w14:textId="77777777" w:rsidR="005B7708" w:rsidRDefault="005B7708" w:rsidP="00212B79">
      <w:pPr>
        <w:pStyle w:val="BodyText"/>
      </w:pPr>
    </w:p>
    <w:p w14:paraId="27875C9F" w14:textId="15CE8341" w:rsidR="00414F57" w:rsidRPr="00B81143" w:rsidRDefault="00414F57" w:rsidP="00212B79">
      <w:pPr>
        <w:pStyle w:val="Heading3"/>
      </w:pPr>
      <w:r>
        <w:t>Pending Cases in State Courts Where There is Partisan Gerrymandering Litigation</w:t>
      </w:r>
    </w:p>
    <w:p w14:paraId="338CEA1D" w14:textId="77777777" w:rsidR="005162DA" w:rsidRDefault="005162DA" w:rsidP="005162DA">
      <w:pPr>
        <w:pStyle w:val="BodyText"/>
      </w:pPr>
      <w:r>
        <w:t>There are several states where there is pending litigation in state courts concerning partisan gerrymandering.  We will offer only limited thoughts about these cases.</w:t>
      </w:r>
    </w:p>
    <w:p w14:paraId="78FFBA37" w14:textId="475358EE" w:rsidR="005B7708" w:rsidRPr="00B76868" w:rsidRDefault="005B7708" w:rsidP="005B7708">
      <w:pPr>
        <w:pStyle w:val="Heading4"/>
        <w:numPr>
          <w:ilvl w:val="0"/>
          <w:numId w:val="56"/>
        </w:numPr>
        <w:ind w:left="1440"/>
      </w:pPr>
      <w:r>
        <w:t>Arkansas</w:t>
      </w:r>
    </w:p>
    <w:p w14:paraId="76670531" w14:textId="77777777" w:rsidR="000714C5" w:rsidRDefault="000714C5" w:rsidP="000714C5">
      <w:pPr>
        <w:pStyle w:val="BodyText"/>
      </w:pPr>
      <w:r>
        <w:t xml:space="preserve">Arkansas is a state under clear party </w:t>
      </w:r>
      <w:r w:rsidRPr="00C16B64">
        <w:t>control</w:t>
      </w:r>
      <w:r w:rsidRPr="00F912CF">
        <w:t>,</w:t>
      </w:r>
      <w:r w:rsidRPr="00C16B64">
        <w:t xml:space="preserve"> and yet there were within-party splits.</w:t>
      </w:r>
      <w:r w:rsidRPr="0078695B">
        <w:rPr>
          <w:rStyle w:val="FootnoteReference"/>
        </w:rPr>
        <w:footnoteReference w:id="310"/>
      </w:r>
      <w:r>
        <w:t xml:space="preserve">  </w:t>
      </w:r>
      <w:r w:rsidRPr="00C16B64">
        <w:t>The legislature passed a plan through regular legislation.</w:t>
      </w:r>
      <w:r w:rsidRPr="0078695B">
        <w:rPr>
          <w:rStyle w:val="FootnoteReference"/>
        </w:rPr>
        <w:footnoteReference w:id="311"/>
      </w:r>
      <w:r w:rsidRPr="00C16B64">
        <w:t xml:space="preserve"> </w:t>
      </w:r>
      <w:r>
        <w:t xml:space="preserve"> </w:t>
      </w:r>
      <w:r w:rsidRPr="00C16B64">
        <w:t xml:space="preserve">The </w:t>
      </w:r>
      <w:r>
        <w:t>G</w:t>
      </w:r>
      <w:r w:rsidRPr="00C16B64">
        <w:t>overnor, who is of the same party, refused to sign</w:t>
      </w:r>
      <w:r>
        <w:t xml:space="preserve"> off on the plan, saying</w:t>
      </w:r>
      <w:r w:rsidRPr="005F51A4">
        <w:t>,</w:t>
      </w:r>
      <w:r>
        <w:t xml:space="preserve"> “</w:t>
      </w:r>
      <w:r w:rsidRPr="00042860">
        <w:t>I am concerned about the impact of the redistricting plan on minority populations.</w:t>
      </w:r>
      <w:r>
        <w:t>”</w:t>
      </w:r>
      <w:r w:rsidRPr="0078695B">
        <w:rPr>
          <w:rStyle w:val="FootnoteReference"/>
        </w:rPr>
        <w:footnoteReference w:id="312"/>
      </w:r>
      <w:r>
        <w:t xml:space="preserve">  The Governor went on to say: “</w:t>
      </w:r>
      <w:r w:rsidRPr="001E2F2F">
        <w:t>I decided not to veto the bills but instead to let them go into law without my signature. </w:t>
      </w:r>
      <w:r>
        <w:t xml:space="preserve"> </w:t>
      </w:r>
      <w:r w:rsidRPr="001E2F2F">
        <w:t>This will enable those who wish to challenge this redistricting plan in court to do so.</w:t>
      </w:r>
      <w:r>
        <w:t>”</w:t>
      </w:r>
      <w:r w:rsidRPr="0078695B">
        <w:rPr>
          <w:rStyle w:val="FootnoteReference"/>
        </w:rPr>
        <w:footnoteReference w:id="313"/>
      </w:r>
      <w:r>
        <w:t xml:space="preserve">  Indeed, voters did file suit in state court alleging that the plan </w:t>
      </w:r>
      <w:r w:rsidRPr="0091306B">
        <w:t>“interferes with and impairs the free exercise of suffrage by Black voters in Arkansas . . . by diluting, impairing, and undermining their ability to elect their candidates of choice.”</w:t>
      </w:r>
      <w:r w:rsidRPr="0078695B">
        <w:rPr>
          <w:rStyle w:val="FootnoteReference"/>
        </w:rPr>
        <w:footnoteReference w:id="314"/>
      </w:r>
      <w:r>
        <w:t xml:space="preserve"> </w:t>
      </w:r>
      <w:r w:rsidRPr="005F51A4">
        <w:t xml:space="preserve"> </w:t>
      </w:r>
      <w:r>
        <w:t>Plaintiffs further argue that the:</w:t>
      </w:r>
    </w:p>
    <w:p w14:paraId="35968E63" w14:textId="549526C7" w:rsidR="000714C5" w:rsidRDefault="000714C5" w:rsidP="000714C5">
      <w:pPr>
        <w:pStyle w:val="UNHLRBodyTextBlockQuote"/>
      </w:pPr>
      <w:r w:rsidRPr="002D7F99">
        <w:t xml:space="preserve">2021 Map violates the Free and Equal Elections Clause of the Arkansas Constitution, which guarantees that ‘[e]lections shall be free and equal,’ and that ‘[n]o power, civil or military, shall ever interfere to prevent the free exercise of the right of suffrage; nor shall any law be enacted whereby such right shall be impaired or forfeited,’ Ark. Const. </w:t>
      </w:r>
      <w:r>
        <w:t>A</w:t>
      </w:r>
      <w:r w:rsidRPr="009E6B1A">
        <w:t>rt</w:t>
      </w:r>
      <w:r w:rsidRPr="002D7F99">
        <w:t xml:space="preserve">. 3, § 2, as well as the Equal Protection Clause, which further guarantees that ‘[t]he equality of all persons before the law’ and ‘shall ever remain inviolate,’ </w:t>
      </w:r>
      <w:r w:rsidRPr="000714C5">
        <w:rPr>
          <w:i/>
        </w:rPr>
        <w:t>id</w:t>
      </w:r>
      <w:r w:rsidRPr="002D7F99">
        <w:t xml:space="preserve">. </w:t>
      </w:r>
      <w:r>
        <w:t>A</w:t>
      </w:r>
      <w:r w:rsidRPr="000714C5">
        <w:rPr>
          <w:i/>
          <w:iCs/>
        </w:rPr>
        <w:t>.</w:t>
      </w:r>
      <w:r w:rsidRPr="00B51430">
        <w:t xml:space="preserve"> rt</w:t>
      </w:r>
      <w:r w:rsidRPr="002D7F99">
        <w:t>. 2, § 3</w:t>
      </w:r>
      <w:r w:rsidRPr="00B51430">
        <w:t>.</w:t>
      </w:r>
      <w:r w:rsidRPr="0078695B">
        <w:rPr>
          <w:rStyle w:val="FootnoteReference"/>
        </w:rPr>
        <w:footnoteReference w:id="315"/>
      </w:r>
    </w:p>
    <w:p w14:paraId="2444A878" w14:textId="58093CA2" w:rsidR="005B7708" w:rsidRDefault="000714C5" w:rsidP="000714C5">
      <w:pPr>
        <w:pStyle w:val="UNHLRBodyTextnoindent"/>
      </w:pPr>
      <w:r>
        <w:t>This case remains pending as of November 2022.</w:t>
      </w:r>
      <w:r w:rsidRPr="0078695B">
        <w:rPr>
          <w:rStyle w:val="FootnoteReference"/>
        </w:rPr>
        <w:footnoteReference w:id="316"/>
      </w:r>
    </w:p>
    <w:p w14:paraId="578A1492" w14:textId="193D28C4" w:rsidR="005B7708" w:rsidRPr="00B76868" w:rsidRDefault="005B7708" w:rsidP="005B7708">
      <w:pPr>
        <w:pStyle w:val="Heading4"/>
        <w:numPr>
          <w:ilvl w:val="0"/>
          <w:numId w:val="56"/>
        </w:numPr>
        <w:ind w:left="1440"/>
      </w:pPr>
      <w:r>
        <w:t>Florida</w:t>
      </w:r>
    </w:p>
    <w:p w14:paraId="575F7101" w14:textId="77777777" w:rsidR="00E9463D" w:rsidRDefault="00E9463D" w:rsidP="00E9463D">
      <w:pPr>
        <w:pStyle w:val="BodyText"/>
      </w:pPr>
      <w:r>
        <w:t>A contested process led to the adoption of maps favored by the Governor of Florida.</w:t>
      </w:r>
      <w:r w:rsidRPr="0078695B">
        <w:rPr>
          <w:rStyle w:val="FootnoteReference"/>
        </w:rPr>
        <w:footnoteReference w:id="317"/>
      </w:r>
      <w:r>
        <w:t xml:space="preserve">  The map initially passed by the Florida Legislature was vetoed by the Governor.</w:t>
      </w:r>
      <w:r w:rsidRPr="0078695B">
        <w:rPr>
          <w:rStyle w:val="FootnoteReference"/>
        </w:rPr>
        <w:footnoteReference w:id="318"/>
      </w:r>
      <w:r>
        <w:t xml:space="preserve">  The Governor’s opposition to the state legislature’s preferred maps delayed the adoption of a plan until April </w:t>
      </w:r>
      <w:r w:rsidRPr="00C16B64">
        <w:t>2022, which made Florida</w:t>
      </w:r>
      <w:r>
        <w:t xml:space="preserve"> among the last states in the country to approve a plan.</w:t>
      </w:r>
      <w:r w:rsidRPr="0078695B">
        <w:rPr>
          <w:rStyle w:val="FootnoteReference"/>
        </w:rPr>
        <w:footnoteReference w:id="319"/>
      </w:r>
      <w:r>
        <w:t xml:space="preserve">  The plan was passed on a party-line vote.</w:t>
      </w:r>
      <w:r w:rsidRPr="0078695B">
        <w:rPr>
          <w:rStyle w:val="FootnoteReference"/>
        </w:rPr>
        <w:footnoteReference w:id="320"/>
      </w:r>
      <w:r>
        <w:t xml:space="preserve">  Litigants sued in state court alleging that Governor Ron DeSantis “hijacked” the redistricting process, by “</w:t>
      </w:r>
      <w:r w:rsidRPr="00867309">
        <w:t xml:space="preserve">unilaterally </w:t>
      </w:r>
      <w:proofErr w:type="spellStart"/>
      <w:r w:rsidRPr="00867309">
        <w:t>declar</w:t>
      </w:r>
      <w:proofErr w:type="spellEnd"/>
      <w:r>
        <w:t>[</w:t>
      </w:r>
      <w:proofErr w:type="spellStart"/>
      <w:r>
        <w:t>ing</w:t>
      </w:r>
      <w:proofErr w:type="spellEnd"/>
      <w:r>
        <w:t>]</w:t>
      </w:r>
      <w:r w:rsidRPr="00867309">
        <w:t xml:space="preserve"> the Fair Districts Amendment unconstitutional</w:t>
      </w:r>
      <w:r>
        <w:t>” and by vetoing</w:t>
      </w:r>
      <w:r w:rsidRPr="00867309">
        <w:t xml:space="preserve"> the Legislature’s congressional plan and </w:t>
      </w:r>
      <w:r>
        <w:t>“</w:t>
      </w:r>
      <w:proofErr w:type="spellStart"/>
      <w:r w:rsidRPr="00867309">
        <w:t>conven</w:t>
      </w:r>
      <w:proofErr w:type="spellEnd"/>
      <w:r>
        <w:t>[</w:t>
      </w:r>
      <w:proofErr w:type="spellStart"/>
      <w:r>
        <w:t>ing</w:t>
      </w:r>
      <w:proofErr w:type="spellEnd"/>
      <w:r>
        <w:t>]</w:t>
      </w:r>
      <w:r w:rsidRPr="00867309">
        <w:t xml:space="preserve"> a special legislative session, leaving the Legislature little choice but to consider and pass his own redistricting scheme</w:t>
      </w:r>
      <w:r>
        <w:t>.”</w:t>
      </w:r>
      <w:r w:rsidRPr="0078695B">
        <w:rPr>
          <w:rStyle w:val="FootnoteReference"/>
        </w:rPr>
        <w:footnoteReference w:id="321"/>
      </w:r>
      <w:r>
        <w:t xml:space="preserve">  </w:t>
      </w:r>
      <w:r w:rsidRPr="00610F2E">
        <w:t>Plaintiffs also allege that the DeSantis Plan “intentionally favors the Republican Party at nearly every turn, eliminating three Democratic seats and transforming competitive seats into Republican-leaning ones.</w:t>
      </w:r>
      <w:r w:rsidRPr="0078695B">
        <w:rPr>
          <w:rStyle w:val="FootnoteReference"/>
        </w:rPr>
        <w:footnoteReference w:id="322"/>
      </w:r>
      <w:r>
        <w:t xml:space="preserve">  </w:t>
      </w:r>
      <w:r w:rsidRPr="00610F2E">
        <w:t xml:space="preserve">And in so doing, it needlessly produces </w:t>
      </w:r>
      <w:r w:rsidRPr="00FB61B1">
        <w:t>non</w:t>
      </w:r>
      <w:r>
        <w:t>-</w:t>
      </w:r>
      <w:r w:rsidRPr="00FB61B1">
        <w:t>compact</w:t>
      </w:r>
      <w:r w:rsidRPr="00610F2E">
        <w:t xml:space="preserve"> districts that split geographic and political boundaries.”</w:t>
      </w:r>
      <w:r w:rsidRPr="0078695B">
        <w:rPr>
          <w:rStyle w:val="FootnoteReference"/>
        </w:rPr>
        <w:footnoteReference w:id="323"/>
      </w:r>
    </w:p>
    <w:p w14:paraId="6244EA49" w14:textId="719785A3" w:rsidR="005B7708" w:rsidRDefault="00E9463D" w:rsidP="00E9463D">
      <w:pPr>
        <w:pStyle w:val="BodyText"/>
      </w:pPr>
      <w:r w:rsidRPr="00E9463D">
        <w:rPr>
          <w:bCs/>
        </w:rPr>
        <w:t>As noted earlier, the</w:t>
      </w:r>
      <w:r>
        <w:t xml:space="preserve"> Florida Constitution has direct language prohibiting partisan gerrymandering.</w:t>
      </w:r>
      <w:r w:rsidRPr="0078695B">
        <w:rPr>
          <w:rStyle w:val="FootnoteReference"/>
        </w:rPr>
        <w:footnoteReference w:id="324"/>
      </w:r>
      <w:r>
        <w:t xml:space="preserve">  </w:t>
      </w:r>
      <w:r w:rsidRPr="002B1198">
        <w:t xml:space="preserve">Plaintiffs argue that the DeSantis Plan violates </w:t>
      </w:r>
      <w:r w:rsidRPr="00991242">
        <w:t>Art</w:t>
      </w:r>
      <w:r>
        <w:t>.</w:t>
      </w:r>
      <w:r w:rsidRPr="002B1198">
        <w:t xml:space="preserve"> III, §</w:t>
      </w:r>
      <w:r>
        <w:t> </w:t>
      </w:r>
      <w:r w:rsidRPr="002B1198">
        <w:t>20 of the Fl</w:t>
      </w:r>
      <w:r>
        <w:t>orida</w:t>
      </w:r>
      <w:r w:rsidRPr="002B1198">
        <w:t xml:space="preserve"> Constitution by diminishing minorities’ ability to elect, intentionally abridging and diminishing minority voting strength, intentionally favoring/disfavoring a political party, and violating traditional districting principles such as compactness, and political and geographical boundary splits.</w:t>
      </w:r>
      <w:r w:rsidRPr="0078695B">
        <w:rPr>
          <w:rStyle w:val="FootnoteReference"/>
        </w:rPr>
        <w:footnoteReference w:id="325"/>
      </w:r>
      <w:r>
        <w:t xml:space="preserve">  Because of the very late passage of a plan, this litigation has not resulted</w:t>
      </w:r>
      <w:r w:rsidRPr="00012279">
        <w:t xml:space="preserve"> in a verdic</w:t>
      </w:r>
      <w:r>
        <w:t>t on the merits.</w:t>
      </w:r>
      <w:r w:rsidRPr="0078695B">
        <w:rPr>
          <w:rStyle w:val="FootnoteReference"/>
        </w:rPr>
        <w:footnoteReference w:id="326"/>
      </w:r>
    </w:p>
    <w:p w14:paraId="1D1C9DEC" w14:textId="2D40E328" w:rsidR="005B7708" w:rsidRDefault="005B7708" w:rsidP="005B7708">
      <w:pPr>
        <w:pStyle w:val="Heading4"/>
        <w:numPr>
          <w:ilvl w:val="0"/>
          <w:numId w:val="56"/>
        </w:numPr>
        <w:ind w:left="1440"/>
      </w:pPr>
      <w:r>
        <w:t>Kentucky</w:t>
      </w:r>
    </w:p>
    <w:p w14:paraId="5B7D912F" w14:textId="77777777" w:rsidR="005A65E3" w:rsidRDefault="005A65E3" w:rsidP="005A65E3">
      <w:pPr>
        <w:pStyle w:val="BodyText"/>
      </w:pPr>
      <w:r>
        <w:t>Party control over redistricting was held by one party in Kentucky for the 2020 cycle because the Republican majorities in both chambers were sufficient to override a veto of the Democratic governor.</w:t>
      </w:r>
      <w:r w:rsidRPr="0078695B">
        <w:rPr>
          <w:rStyle w:val="FootnoteReference"/>
        </w:rPr>
        <w:footnoteReference w:id="327"/>
      </w:r>
      <w:r>
        <w:t xml:space="preserve">  The map was like the plan used in the 2010 cycle, with changes focusing on adding Republican voters to a district where </w:t>
      </w:r>
      <w:r w:rsidRPr="00C16B64">
        <w:t>the Democratic incumbent won a narrow contest in 2018.</w:t>
      </w:r>
      <w:r w:rsidRPr="0078695B">
        <w:rPr>
          <w:rStyle w:val="FootnoteReference"/>
        </w:rPr>
        <w:footnoteReference w:id="328"/>
      </w:r>
      <w:r>
        <w:t xml:space="preserve">  </w:t>
      </w:r>
      <w:r w:rsidRPr="00C16B64">
        <w:t>The Democratic Party of Kentucky proceeded to</w:t>
      </w:r>
      <w:r>
        <w:t xml:space="preserve"> sue in state court.</w:t>
      </w:r>
      <w:commentRangeStart w:id="48"/>
      <w:r w:rsidRPr="0078695B">
        <w:rPr>
          <w:rStyle w:val="FootnoteReference"/>
        </w:rPr>
        <w:footnoteReference w:id="329"/>
      </w:r>
      <w:commentRangeEnd w:id="48"/>
      <w:r>
        <w:rPr>
          <w:rStyle w:val="CommentReference"/>
        </w:rPr>
        <w:commentReference w:id="48"/>
      </w:r>
    </w:p>
    <w:p w14:paraId="7B37B02E" w14:textId="77777777" w:rsidR="005A65E3" w:rsidRDefault="005A65E3" w:rsidP="005A65E3">
      <w:pPr>
        <w:pStyle w:val="BodyText"/>
      </w:pPr>
      <w:r>
        <w:t xml:space="preserve">Plaintiffs argued that (1) </w:t>
      </w:r>
      <w:r w:rsidRPr="00926A10">
        <w:t xml:space="preserve">the </w:t>
      </w:r>
      <w:r>
        <w:t>“</w:t>
      </w:r>
      <w:r w:rsidRPr="00926A10">
        <w:t>extreme partisan gerrymandering</w:t>
      </w:r>
      <w:r>
        <w:t>”</w:t>
      </w:r>
      <w:r w:rsidRPr="00926A10">
        <w:t xml:space="preserve"> of the maps</w:t>
      </w:r>
      <w:r>
        <w:t xml:space="preserve"> “</w:t>
      </w:r>
      <w:r w:rsidRPr="00926A10">
        <w:t>violates Sections 1, 2, 3, and 6 of the Kentucky Constitution by arbitrarily denying the</w:t>
      </w:r>
      <w:r>
        <w:t xml:space="preserve"> </w:t>
      </w:r>
      <w:r w:rsidRPr="00926A10">
        <w:t>citizens of the Commonwealth the rights to a free and equal election, free expression, and free</w:t>
      </w:r>
      <w:r>
        <w:t xml:space="preserve"> </w:t>
      </w:r>
      <w:r w:rsidRPr="00926A10">
        <w:t>association</w:t>
      </w:r>
      <w:r>
        <w:t>;”</w:t>
      </w:r>
      <w:r w:rsidRPr="0078695B">
        <w:rPr>
          <w:rStyle w:val="FootnoteReference"/>
        </w:rPr>
        <w:footnoteReference w:id="330"/>
      </w:r>
      <w:r>
        <w:t xml:space="preserve"> and </w:t>
      </w:r>
      <w:r w:rsidRPr="00396F41">
        <w:t xml:space="preserve">(2) </w:t>
      </w:r>
      <w:r>
        <w:t xml:space="preserve">that </w:t>
      </w:r>
      <w:r w:rsidRPr="00396F41">
        <w:t xml:space="preserve">the </w:t>
      </w:r>
      <w:r>
        <w:t>“</w:t>
      </w:r>
      <w:r w:rsidRPr="009E6B1A">
        <w:t>mapmakers</w:t>
      </w:r>
      <w:r w:rsidRPr="00B51430">
        <w:t>[]</w:t>
      </w:r>
      <w:r w:rsidRPr="00396F41">
        <w:t xml:space="preserve"> </w:t>
      </w:r>
      <w:proofErr w:type="spellStart"/>
      <w:r w:rsidRPr="00396F41">
        <w:t>violat</w:t>
      </w:r>
      <w:proofErr w:type="spellEnd"/>
      <w:r>
        <w:t>[ed</w:t>
      </w:r>
      <w:r w:rsidRPr="009E6B1A">
        <w:t>]. . .</w:t>
      </w:r>
      <w:r w:rsidRPr="00396F41">
        <w:t>Section 33 of the Kentucky</w:t>
      </w:r>
      <w:r>
        <w:t xml:space="preserve"> </w:t>
      </w:r>
      <w:r w:rsidRPr="00396F41">
        <w:t>Constitution by excessively and unnecessarily splitting counties into multiple districts without a legitimate purpose, and impermissibly attaching portions of split counties to others more times than is necessary to achieve districts of roughly equal size.”</w:t>
      </w:r>
      <w:r w:rsidRPr="0078695B">
        <w:rPr>
          <w:rStyle w:val="FootnoteReference"/>
        </w:rPr>
        <w:footnoteReference w:id="331"/>
      </w:r>
      <w:r>
        <w:t xml:space="preserve">  Because the election cycle was underway by the time the case was brought, the state court determined that a </w:t>
      </w:r>
      <w:r w:rsidRPr="00F23B3B">
        <w:t xml:space="preserve">temporary injunction </w:t>
      </w:r>
      <w:r>
        <w:t>would harm election officials in their ability to hold the forthcoming election and that there was not a sufficient showing of harm</w:t>
      </w:r>
      <w:r w:rsidRPr="00762D80">
        <w:t xml:space="preserve"> to justify</w:t>
      </w:r>
      <w:r>
        <w:t xml:space="preserve"> interfering with the use of the plan for the 2022 election.</w:t>
      </w:r>
      <w:r w:rsidRPr="0078695B">
        <w:rPr>
          <w:rStyle w:val="FootnoteReference"/>
        </w:rPr>
        <w:footnoteReference w:id="332"/>
      </w:r>
    </w:p>
    <w:p w14:paraId="178341EF" w14:textId="1766BC92" w:rsidR="00FA4F11" w:rsidRDefault="005A65E3" w:rsidP="005A65E3">
      <w:pPr>
        <w:pStyle w:val="BodyText"/>
      </w:pPr>
      <w:r>
        <w:t xml:space="preserve">Just days after the 2022 midterm election, the Kentucky lower state court delivered its ruling. </w:t>
      </w:r>
      <w:r w:rsidRPr="009E6B1A">
        <w:t xml:space="preserve"> </w:t>
      </w:r>
      <w:r>
        <w:t xml:space="preserve">While it found that the plan </w:t>
      </w:r>
      <w:r w:rsidRPr="005A65E3">
        <w:rPr>
          <w:u w:val="single"/>
        </w:rPr>
        <w:t>was</w:t>
      </w:r>
      <w:r>
        <w:t xml:space="preserve"> a partisan gerrymander, it determined it did not violate the Kentucky Constitution.</w:t>
      </w:r>
      <w:r w:rsidRPr="0078695B">
        <w:rPr>
          <w:rStyle w:val="FootnoteReference"/>
        </w:rPr>
        <w:footnoteReference w:id="333"/>
      </w:r>
      <w:r>
        <w:t xml:space="preserve">  It acknowledged that “[t]</w:t>
      </w:r>
      <w:r w:rsidRPr="000B3394">
        <w:t>he Kentucky Constitution, like most state constitutions, is much more specific than the United States Constitution.</w:t>
      </w:r>
      <w:r>
        <w:t>”</w:t>
      </w:r>
      <w:r w:rsidRPr="0078695B">
        <w:rPr>
          <w:rStyle w:val="FootnoteReference"/>
        </w:rPr>
        <w:footnoteReference w:id="334"/>
      </w:r>
      <w:r>
        <w:t xml:space="preserve">  The court continued, </w:t>
      </w:r>
      <w:r w:rsidRPr="009E6B1A">
        <w:t>“</w:t>
      </w:r>
      <w:r>
        <w:t>[a]</w:t>
      </w:r>
      <w:commentRangeStart w:id="49"/>
      <w:proofErr w:type="spellStart"/>
      <w:r w:rsidRPr="000B3394">
        <w:t>lso</w:t>
      </w:r>
      <w:commentRangeEnd w:id="49"/>
      <w:proofErr w:type="spellEnd"/>
      <w:r>
        <w:rPr>
          <w:rStyle w:val="CommentReference"/>
        </w:rPr>
        <w:commentReference w:id="49"/>
      </w:r>
      <w:r w:rsidRPr="000B3394">
        <w:t>, as recognized by the North Carolina Supreme Court, on the state level, it is easier to craft a set of criteria to evaluate an alleged partisan gerrymander than it is on the federal level.</w:t>
      </w:r>
      <w:r>
        <w:t>”</w:t>
      </w:r>
      <w:r w:rsidRPr="0078695B">
        <w:rPr>
          <w:rStyle w:val="FootnoteReference"/>
        </w:rPr>
        <w:footnoteReference w:id="335"/>
      </w:r>
      <w:r>
        <w:t xml:space="preserve">  However, the court determined that the free and equal clause found in the Kentucky Constitution “does not prohibit partisan gerrymandering because Section 6 has nothing to do with state or Congressional apportionment</w:t>
      </w:r>
      <w:r w:rsidRPr="00B51430">
        <w:t>.”</w:t>
      </w:r>
      <w:r w:rsidRPr="0078695B">
        <w:rPr>
          <w:rStyle w:val="FootnoteReference"/>
        </w:rPr>
        <w:footnoteReference w:id="336"/>
      </w:r>
      <w:r>
        <w:t xml:space="preserve">  The court accepts that other states have used these types of provisions to strike down plans as partisan gerrymanders, and that the plan adopted by Kentucky is indeed a partisan gerrymander, but “declines to add</w:t>
      </w:r>
      <w:r w:rsidRPr="00D845BA">
        <w:t>ress the validity or applicability of other states’ partisan gerrymandering decisions in this action because</w:t>
      </w:r>
      <w:r w:rsidRPr="009E6B1A">
        <w:t>. . .</w:t>
      </w:r>
      <w:r>
        <w:t xml:space="preserve"> </w:t>
      </w:r>
      <w:r w:rsidRPr="00E911E2">
        <w:t>the Kentucky Constitution does not prohibit partisan gerrymandering because it does not apply to apportionment, but rather to interferences with the vote-placement and vote-counting process</w:t>
      </w:r>
      <w:r>
        <w:t>.”</w:t>
      </w:r>
      <w:r w:rsidRPr="0078695B">
        <w:rPr>
          <w:rStyle w:val="FootnoteReference"/>
        </w:rPr>
        <w:footnoteReference w:id="337"/>
      </w:r>
      <w:r>
        <w:t xml:space="preserve">  Plaintiffs retain the option to appeal this decision to the Kentucky Supreme Court.</w:t>
      </w:r>
      <w:r w:rsidRPr="0078695B">
        <w:rPr>
          <w:rStyle w:val="FootnoteReference"/>
        </w:rPr>
        <w:footnoteReference w:id="338"/>
      </w:r>
    </w:p>
    <w:p w14:paraId="6A9ACFC7" w14:textId="6D8CD307" w:rsidR="00FA4F11" w:rsidRDefault="00FA4F11" w:rsidP="00FA4F11">
      <w:pPr>
        <w:pStyle w:val="Heading4"/>
        <w:numPr>
          <w:ilvl w:val="0"/>
          <w:numId w:val="56"/>
        </w:numPr>
        <w:ind w:left="1440"/>
      </w:pPr>
      <w:r>
        <w:t>New Mexico</w:t>
      </w:r>
    </w:p>
    <w:p w14:paraId="74634297" w14:textId="77777777" w:rsidR="007E5D63" w:rsidRDefault="007E5D63" w:rsidP="007E5D63">
      <w:pPr>
        <w:pStyle w:val="BodyText"/>
      </w:pPr>
      <w:r>
        <w:t>The 2020 cycle in New Mexico was under party control of the Democrats.</w:t>
      </w:r>
      <w:r w:rsidRPr="0078695B">
        <w:rPr>
          <w:rStyle w:val="FootnoteReference"/>
        </w:rPr>
        <w:footnoteReference w:id="339"/>
      </w:r>
      <w:r>
        <w:t xml:space="preserve">  The state established an advisory commission recently, but plans submitted by the commission can be amended by the legislature.</w:t>
      </w:r>
      <w:r w:rsidRPr="0078695B">
        <w:rPr>
          <w:rStyle w:val="FootnoteReference"/>
        </w:rPr>
        <w:footnoteReference w:id="340"/>
      </w:r>
      <w:r>
        <w:t xml:space="preserve">  The commission adopted three maps, two of which were consistent with traditional redistricting principles and a third which was adopted to “maintain the status quo.”</w:t>
      </w:r>
      <w:r w:rsidRPr="0078695B">
        <w:rPr>
          <w:rStyle w:val="FootnoteReference"/>
        </w:rPr>
        <w:footnoteReference w:id="341"/>
      </w:r>
      <w:r>
        <w:t xml:space="preserve">  Six of seven commission members submitted one of the submitted maps.</w:t>
      </w:r>
      <w:r w:rsidRPr="0078695B">
        <w:rPr>
          <w:rStyle w:val="FootnoteReference"/>
        </w:rPr>
        <w:footnoteReference w:id="342"/>
      </w:r>
      <w:r>
        <w:t xml:space="preserve"> T</w:t>
      </w:r>
      <w:r w:rsidRPr="008F3E7B">
        <w:t xml:space="preserve">he legislature </w:t>
      </w:r>
      <w:r>
        <w:t>adopted none of the commission’s maps.</w:t>
      </w:r>
      <w:r w:rsidRPr="0078695B">
        <w:rPr>
          <w:rStyle w:val="FootnoteReference"/>
        </w:rPr>
        <w:footnoteReference w:id="343"/>
      </w:r>
      <w:r>
        <w:t xml:space="preserve">  It amended one of the plans, which became referred to as the</w:t>
      </w:r>
      <w:r w:rsidRPr="008F3E7B">
        <w:t xml:space="preserve"> “People’s Map</w:t>
      </w:r>
      <w:r>
        <w:t>.”</w:t>
      </w:r>
      <w:r w:rsidRPr="0078695B">
        <w:rPr>
          <w:rStyle w:val="FootnoteReference"/>
        </w:rPr>
        <w:footnoteReference w:id="344"/>
      </w:r>
      <w:r>
        <w:t xml:space="preserve">  In a signing statement, the New Mexico Governor said, </w:t>
      </w:r>
      <w:r w:rsidRPr="00BC7590">
        <w:t>“</w:t>
      </w:r>
      <w:r>
        <w:t>[</w:t>
      </w:r>
      <w:proofErr w:type="spellStart"/>
      <w:r>
        <w:t>i</w:t>
      </w:r>
      <w:proofErr w:type="spellEnd"/>
      <w:r>
        <w:t>]</w:t>
      </w:r>
      <w:r w:rsidRPr="00BC7590">
        <w:t>t is my duty to ratify the will of the majority here, which I believe has established a reasonable baseline for competitive federal elections, in which no one party or candidate may claim any undue advantage.</w:t>
      </w:r>
      <w:r>
        <w:t>”</w:t>
      </w:r>
      <w:r w:rsidRPr="0078695B">
        <w:rPr>
          <w:rStyle w:val="FootnoteReference"/>
        </w:rPr>
        <w:footnoteReference w:id="345"/>
      </w:r>
      <w:r>
        <w:t xml:space="preserve">  </w:t>
      </w:r>
    </w:p>
    <w:p w14:paraId="1EFE7DB0" w14:textId="77777777" w:rsidR="007E5D63" w:rsidRDefault="007E5D63" w:rsidP="007E5D63">
      <w:pPr>
        <w:pStyle w:val="BodyText"/>
      </w:pPr>
      <w:r>
        <w:t xml:space="preserve">The Republican Party of New Mexico objected to the new map and </w:t>
      </w:r>
      <w:r w:rsidRPr="009C0A6F">
        <w:t>challenged it in</w:t>
      </w:r>
      <w:r>
        <w:t xml:space="preserve"> state court.</w:t>
      </w:r>
      <w:r w:rsidRPr="0078695B">
        <w:rPr>
          <w:rStyle w:val="FootnoteReference"/>
        </w:rPr>
        <w:footnoteReference w:id="346"/>
      </w:r>
      <w:r>
        <w:t xml:space="preserve"> </w:t>
      </w:r>
      <w:r w:rsidRPr="006C6B77">
        <w:t xml:space="preserve">Plaintiffs </w:t>
      </w:r>
      <w:r>
        <w:t xml:space="preserve">in </w:t>
      </w:r>
      <w:r w:rsidRPr="007E5D63">
        <w:rPr>
          <w:i/>
          <w:iCs/>
        </w:rPr>
        <w:t>Republican Party of Nex Mexico v. Oliver</w:t>
      </w:r>
      <w:r w:rsidRPr="006C6B77">
        <w:t xml:space="preserve"> filed a complaint alleging that</w:t>
      </w:r>
      <w:r>
        <w:t>:</w:t>
      </w:r>
    </w:p>
    <w:p w14:paraId="242892E5" w14:textId="77777777" w:rsidR="007E5D63" w:rsidRPr="00B51430" w:rsidRDefault="007E5D63" w:rsidP="007E5D63">
      <w:pPr>
        <w:pStyle w:val="UNHLRBodyTextBlockQuote"/>
      </w:pPr>
      <w:r w:rsidRPr="006C6B77">
        <w:t>Senate Bill 1</w:t>
      </w:r>
      <w:r w:rsidRPr="00B51430">
        <w:t>. . .</w:t>
      </w:r>
      <w:r w:rsidRPr="006C6B77">
        <w:t xml:space="preserve">redraws New Mexico’s three congressional districts in contravention of traditional redistricting principles endorsed by the </w:t>
      </w:r>
      <w:r>
        <w:t>s</w:t>
      </w:r>
      <w:r w:rsidRPr="00F912CF">
        <w:t xml:space="preserve">tate </w:t>
      </w:r>
      <w:r>
        <w:t>l</w:t>
      </w:r>
      <w:r w:rsidRPr="009E6B1A">
        <w:t>egislature</w:t>
      </w:r>
      <w:r w:rsidRPr="006C6B77">
        <w:t xml:space="preserve"> and the New Mexico Supreme Court </w:t>
      </w:r>
      <w:proofErr w:type="gramStart"/>
      <w:r w:rsidRPr="006C6B77">
        <w:t>in order to</w:t>
      </w:r>
      <w:proofErr w:type="gramEnd"/>
      <w:r w:rsidRPr="006C6B77">
        <w:t xml:space="preserve"> accomplish a political gerrymander that unconstitutionally dilutes the votes of residents of southeastern New Mexico in order to achieve partisan advantage</w:t>
      </w:r>
      <w:r w:rsidRPr="009E6B1A">
        <w:t>.</w:t>
      </w:r>
      <w:r w:rsidRPr="0078695B">
        <w:rPr>
          <w:rStyle w:val="FootnoteReference"/>
        </w:rPr>
        <w:footnoteReference w:id="347"/>
      </w:r>
      <w:r>
        <w:t xml:space="preserve">  </w:t>
      </w:r>
    </w:p>
    <w:p w14:paraId="0BABD507" w14:textId="7F07AA78" w:rsidR="00FA4F11" w:rsidRDefault="007E5D63" w:rsidP="007E5D63">
      <w:pPr>
        <w:pStyle w:val="UNHLRBodyTextnoindent"/>
      </w:pPr>
      <w:r w:rsidRPr="00B773CA">
        <w:t xml:space="preserve">Plaintiffs argued that </w:t>
      </w:r>
      <w:r>
        <w:t>the plan</w:t>
      </w:r>
      <w:r w:rsidRPr="00B773CA">
        <w:t xml:space="preserve"> is a political gerrymander in violation of Equal Protection</w:t>
      </w:r>
      <w:r>
        <w:t xml:space="preserve"> clause in the New Mexico Constitution.</w:t>
      </w:r>
      <w:r w:rsidRPr="0078695B">
        <w:rPr>
          <w:rStyle w:val="FootnoteReference"/>
        </w:rPr>
        <w:footnoteReference w:id="348"/>
      </w:r>
      <w:r>
        <w:t xml:space="preserve">  Plaintiffs claim that “[w]</w:t>
      </w:r>
      <w:r w:rsidRPr="00BF5724">
        <w:t xml:space="preserve">hen drafters of congressional maps use </w:t>
      </w:r>
      <w:r>
        <w:t>‘</w:t>
      </w:r>
      <w:r w:rsidRPr="00BF5724">
        <w:t>illegitimate reasons</w:t>
      </w:r>
      <w:r>
        <w:t>’</w:t>
      </w:r>
      <w:r w:rsidRPr="00BF5724">
        <w:t xml:space="preserve"> to discriminate against regions at the expense of others, including failing to adhere to New Mexico’s </w:t>
      </w:r>
      <w:r>
        <w:t>‘</w:t>
      </w:r>
      <w:r w:rsidRPr="00BF5724">
        <w:t>traditional districting principles,</w:t>
      </w:r>
      <w:r>
        <w:t>’</w:t>
      </w:r>
      <w:r w:rsidRPr="00BF5724">
        <w:t xml:space="preserve"> aggrieved voters may seek redress of this constitutional injury in the courts through an equal protection challenge.</w:t>
      </w:r>
      <w:r>
        <w:t>”</w:t>
      </w:r>
      <w:r w:rsidRPr="0078695B">
        <w:rPr>
          <w:rStyle w:val="FootnoteReference"/>
        </w:rPr>
        <w:footnoteReference w:id="349"/>
      </w:r>
      <w:r>
        <w:t xml:space="preserve">  The case is pending in state court as of November 2022.</w:t>
      </w:r>
      <w:r w:rsidRPr="0078695B">
        <w:rPr>
          <w:rStyle w:val="FootnoteReference"/>
        </w:rPr>
        <w:footnoteReference w:id="350"/>
      </w:r>
    </w:p>
    <w:p w14:paraId="6AA437E4" w14:textId="08CD988D" w:rsidR="00FA4F11" w:rsidRPr="00FA4F11" w:rsidRDefault="00FA4F11" w:rsidP="00FA4F11">
      <w:pPr>
        <w:pStyle w:val="Heading4"/>
        <w:numPr>
          <w:ilvl w:val="0"/>
          <w:numId w:val="56"/>
        </w:numPr>
        <w:ind w:left="1440"/>
      </w:pPr>
      <w:r>
        <w:t>Utah</w:t>
      </w:r>
    </w:p>
    <w:p w14:paraId="24C46327" w14:textId="5C3736F9" w:rsidR="005B7708" w:rsidRDefault="00DC00AE" w:rsidP="00DC00AE">
      <w:pPr>
        <w:pStyle w:val="BodyText"/>
      </w:pPr>
      <w:r>
        <w:t>In 2018, voters of Utah established an independent commission to conduct congressional redistricting.</w:t>
      </w:r>
      <w:r w:rsidRPr="0078695B">
        <w:rPr>
          <w:rStyle w:val="FootnoteReference"/>
        </w:rPr>
        <w:footnoteReference w:id="351"/>
      </w:r>
      <w:r>
        <w:t xml:space="preserve">  That commission was created as an advisory commission allowing the legislature to reject a commission plan, but in 2020, the Utah Legislature changed the law regarding congressional redistricting to make the commission fully advisory.</w:t>
      </w:r>
      <w:r w:rsidRPr="0078695B">
        <w:rPr>
          <w:rStyle w:val="FootnoteReference"/>
        </w:rPr>
        <w:footnoteReference w:id="352"/>
      </w:r>
      <w:r>
        <w:t xml:space="preserve">  The legislature ignored the commission’s recommendations and established a plan that was signed by the governor on November 12, 2021.</w:t>
      </w:r>
      <w:r w:rsidRPr="0078695B">
        <w:rPr>
          <w:rStyle w:val="FootnoteReference"/>
        </w:rPr>
        <w:footnoteReference w:id="353"/>
      </w:r>
      <w:r>
        <w:t xml:space="preserve"> </w:t>
      </w:r>
      <w:r w:rsidRPr="00B51430">
        <w:t xml:space="preserve"> </w:t>
      </w:r>
      <w:r>
        <w:t>A lawsuit was filed by the League of Women Voters of Utah in state court.</w:t>
      </w:r>
      <w:r w:rsidRPr="0078695B">
        <w:rPr>
          <w:rStyle w:val="FootnoteReference"/>
        </w:rPr>
        <w:footnoteReference w:id="354"/>
      </w:r>
      <w:r>
        <w:t xml:space="preserve">  The</w:t>
      </w:r>
      <w:r w:rsidRPr="00FC4235">
        <w:t xml:space="preserve"> complaint alleg</w:t>
      </w:r>
      <w:r>
        <w:t>es</w:t>
      </w:r>
      <w:r w:rsidRPr="00FC4235">
        <w:t xml:space="preserve"> that (1) the Utah Legislature’s </w:t>
      </w:r>
      <w:r w:rsidRPr="009E6B1A">
        <w:t>“</w:t>
      </w:r>
      <w:r w:rsidRPr="00FC4235">
        <w:t>2021 Congressional Plan violates multiple provisions of the Utah Constitution, including the Free Elections Clause, the Uniform Operation of Laws Clause, protections of free speech and association, and the right to vote</w:t>
      </w:r>
      <w:r w:rsidRPr="009E6B1A">
        <w:t>”;</w:t>
      </w:r>
      <w:r w:rsidRPr="00FC4235">
        <w:t xml:space="preserve"> and (2) that “the Legislature’s repeal of Proposition 4</w:t>
      </w:r>
      <w:r w:rsidRPr="009E6B1A">
        <w:t>” (</w:t>
      </w:r>
      <w:r w:rsidRPr="00FC4235">
        <w:t>a bipartisan citizen initiative that prohibited partisan gerrymandering</w:t>
      </w:r>
      <w:r w:rsidRPr="009E6B1A">
        <w:t>) “</w:t>
      </w:r>
      <w:r w:rsidRPr="00FC4235">
        <w:t>violated the people’s constitutionally guaranteed lawmaking power and right to alter and reform their government.”</w:t>
      </w:r>
      <w:r w:rsidRPr="0078695B">
        <w:rPr>
          <w:rStyle w:val="FootnoteReference"/>
        </w:rPr>
        <w:footnoteReference w:id="355"/>
      </w:r>
      <w:r>
        <w:t xml:space="preserve">  This case is pending as of November 2022.</w:t>
      </w:r>
      <w:r w:rsidRPr="0078695B">
        <w:rPr>
          <w:rStyle w:val="FootnoteReference"/>
        </w:rPr>
        <w:footnoteReference w:id="356"/>
      </w:r>
    </w:p>
    <w:p w14:paraId="007AE648" w14:textId="6272D44A" w:rsidR="00414F57" w:rsidRDefault="00414F57" w:rsidP="00212B79">
      <w:pPr>
        <w:pStyle w:val="Heading3"/>
      </w:pPr>
      <w:r>
        <w:t>States Where Courts Were Forced to Act Because the Legislature or a Commission Failed to Act in a Timely Fashion</w:t>
      </w:r>
    </w:p>
    <w:p w14:paraId="16F57C0C" w14:textId="6FACF27B" w:rsidR="00FA4F11" w:rsidRPr="00FA4F11" w:rsidRDefault="0060124B" w:rsidP="00FA4F11">
      <w:pPr>
        <w:pStyle w:val="Heading4"/>
        <w:numPr>
          <w:ilvl w:val="0"/>
          <w:numId w:val="57"/>
        </w:numPr>
        <w:ind w:left="1440"/>
      </w:pPr>
      <w:r>
        <w:t>Connecticut</w:t>
      </w:r>
    </w:p>
    <w:p w14:paraId="556FDA6D" w14:textId="77777777" w:rsidR="00C11C4C" w:rsidRPr="00E453A9" w:rsidRDefault="00C11C4C" w:rsidP="00C11C4C">
      <w:pPr>
        <w:pStyle w:val="BodyText"/>
      </w:pPr>
      <w:r>
        <w:t>Connecticut’s Legislature and Governor are both controlled by Democrats.</w:t>
      </w:r>
      <w:r w:rsidRPr="0078695B">
        <w:rPr>
          <w:rStyle w:val="FootnoteReference"/>
        </w:rPr>
        <w:footnoteReference w:id="357"/>
      </w:r>
      <w:r>
        <w:t xml:space="preserve">  If the legislature fails to pass a plan with </w:t>
      </w:r>
      <w:r w:rsidRPr="00FB61B1">
        <w:t>a</w:t>
      </w:r>
      <w:r w:rsidRPr="00A16555">
        <w:t xml:space="preserve"> </w:t>
      </w:r>
      <w:r>
        <w:t>two-thirds majority in both chambers and receive the governor’s signature, the process is transferred to a nine-member backup political commission.</w:t>
      </w:r>
      <w:r w:rsidRPr="0078695B">
        <w:rPr>
          <w:rStyle w:val="FootnoteReference"/>
        </w:rPr>
        <w:footnoteReference w:id="358"/>
      </w:r>
      <w:r>
        <w:t xml:space="preserve">  Because of census data delays, the committee tasked with the legislature’s map drawing missed its September 15</w:t>
      </w:r>
      <w:r w:rsidRPr="00C11C4C">
        <w:rPr>
          <w:vertAlign w:val="superscript"/>
        </w:rPr>
        <w:t>th</w:t>
      </w:r>
      <w:r>
        <w:t xml:space="preserve"> deadline, and the process was shifted to the commission.</w:t>
      </w:r>
      <w:r w:rsidRPr="0078695B">
        <w:rPr>
          <w:rStyle w:val="FootnoteReference"/>
        </w:rPr>
        <w:footnoteReference w:id="359"/>
      </w:r>
      <w:r>
        <w:t xml:space="preserve">  The commission failed to deliver a plan by its statutory deadline, and the Connecticut Supreme Court took over the process and named a special master to draw the state’s five congressional seats.</w:t>
      </w:r>
      <w:r w:rsidRPr="0078695B">
        <w:rPr>
          <w:rStyle w:val="FootnoteReference"/>
        </w:rPr>
        <w:footnoteReference w:id="360"/>
      </w:r>
      <w:r>
        <w:t xml:space="preserve">  The court approved the special master’s map on February 10, 2022.</w:t>
      </w:r>
      <w:r w:rsidRPr="0078695B">
        <w:rPr>
          <w:rStyle w:val="FootnoteReference"/>
        </w:rPr>
        <w:footnoteReference w:id="361"/>
      </w:r>
    </w:p>
    <w:p w14:paraId="418C7295" w14:textId="2F7892E1" w:rsidR="0060124B" w:rsidRPr="00FA4F11" w:rsidRDefault="0060124B" w:rsidP="0060124B">
      <w:pPr>
        <w:pStyle w:val="Heading4"/>
        <w:numPr>
          <w:ilvl w:val="0"/>
          <w:numId w:val="57"/>
        </w:numPr>
        <w:ind w:left="1440"/>
      </w:pPr>
      <w:r>
        <w:t>Minnesota</w:t>
      </w:r>
    </w:p>
    <w:p w14:paraId="03BCF1AD" w14:textId="6EC668A9" w:rsidR="0060124B" w:rsidRDefault="00AB2444" w:rsidP="00AB2444">
      <w:pPr>
        <w:pStyle w:val="BodyText"/>
      </w:pPr>
      <w:r>
        <w:t>Minnesota was under divided government at the time of the 2020 redistricting cycle.</w:t>
      </w:r>
      <w:r w:rsidRPr="0078695B">
        <w:rPr>
          <w:rStyle w:val="FootnoteReference"/>
        </w:rPr>
        <w:footnoteReference w:id="362"/>
      </w:r>
      <w:r>
        <w:t xml:space="preserve">  Democrats controlled the state house and governorship, and Republicans controlled the state senate.</w:t>
      </w:r>
      <w:r w:rsidRPr="0078695B">
        <w:rPr>
          <w:rStyle w:val="FootnoteReference"/>
        </w:rPr>
        <w:footnoteReference w:id="363"/>
      </w:r>
      <w:r>
        <w:t xml:space="preserve">  Because </w:t>
      </w:r>
      <w:r w:rsidRPr="000E4A38">
        <w:t>the redistricting process failed in Minnesota to reach an agreed upon congressional map, the Minnesota Supreme Court took over.</w:t>
      </w:r>
      <w:r w:rsidRPr="0078695B">
        <w:rPr>
          <w:rStyle w:val="FootnoteReference"/>
        </w:rPr>
        <w:footnoteReference w:id="364"/>
      </w:r>
      <w:r>
        <w:t xml:space="preserve">  </w:t>
      </w:r>
      <w:r w:rsidRPr="000E4A38">
        <w:t>It named a five-person panel to develop a map.</w:t>
      </w:r>
      <w:r w:rsidRPr="0078695B">
        <w:rPr>
          <w:rStyle w:val="FootnoteReference"/>
        </w:rPr>
        <w:footnoteReference w:id="365"/>
      </w:r>
      <w:r w:rsidRPr="000E4A38">
        <w:t xml:space="preserve"> </w:t>
      </w:r>
      <w:r>
        <w:t xml:space="preserve"> </w:t>
      </w:r>
      <w:r w:rsidRPr="000E4A38">
        <w:t>That map was adopted by the court on Feb</w:t>
      </w:r>
      <w:r>
        <w:t>ruary 15, 2022.</w:t>
      </w:r>
      <w:r w:rsidRPr="0078695B">
        <w:rPr>
          <w:rStyle w:val="FootnoteReference"/>
        </w:rPr>
        <w:footnoteReference w:id="366"/>
      </w:r>
    </w:p>
    <w:p w14:paraId="3F8456E5" w14:textId="621C795F" w:rsidR="0060124B" w:rsidRPr="00FA4F11" w:rsidRDefault="0060124B" w:rsidP="00AB2444">
      <w:pPr>
        <w:pStyle w:val="Heading4"/>
        <w:numPr>
          <w:ilvl w:val="0"/>
          <w:numId w:val="57"/>
        </w:numPr>
        <w:tabs>
          <w:tab w:val="num" w:pos="475"/>
        </w:tabs>
        <w:ind w:left="1440"/>
      </w:pPr>
      <w:r>
        <w:t>New Hampshire</w:t>
      </w:r>
    </w:p>
    <w:p w14:paraId="17F7BD42" w14:textId="71F48530" w:rsidR="0060124B" w:rsidRDefault="006C56F7" w:rsidP="006C56F7">
      <w:pPr>
        <w:pStyle w:val="BodyText"/>
      </w:pPr>
      <w:r>
        <w:t>The New Hampshire Legislature and Governor are both controlled by Republicans.</w:t>
      </w:r>
      <w:r w:rsidRPr="0078695B">
        <w:rPr>
          <w:rStyle w:val="FootnoteReference"/>
        </w:rPr>
        <w:footnoteReference w:id="367"/>
      </w:r>
      <w:r>
        <w:t xml:space="preserve">  New Hampshire is a closely contested state in </w:t>
      </w:r>
      <w:r w:rsidRPr="00A16555">
        <w:t>state-</w:t>
      </w:r>
      <w:r w:rsidRPr="00F912CF">
        <w:t>wide</w:t>
      </w:r>
      <w:r>
        <w:t xml:space="preserve"> elections.</w:t>
      </w:r>
      <w:r w:rsidRPr="0078695B">
        <w:rPr>
          <w:rStyle w:val="FootnoteReference"/>
        </w:rPr>
        <w:footnoteReference w:id="368"/>
      </w:r>
      <w:r>
        <w:t xml:space="preserve">  The 2020 redistricting cycle ended in a stalemate, which can be traced to the different governing coalitions created by district-based elections for legislators versus those for the governor who run </w:t>
      </w:r>
      <w:r w:rsidRPr="00F912CF">
        <w:t>state-wide</w:t>
      </w:r>
      <w:r>
        <w:t>.</w:t>
      </w:r>
      <w:r w:rsidRPr="0078695B">
        <w:rPr>
          <w:rStyle w:val="FootnoteReference"/>
        </w:rPr>
        <w:footnoteReference w:id="369"/>
      </w:r>
      <w:r>
        <w:t xml:space="preserve">  The Governor vetoed the legislature’s map.</w:t>
      </w:r>
      <w:r w:rsidRPr="0078695B">
        <w:rPr>
          <w:rStyle w:val="FootnoteReference"/>
        </w:rPr>
        <w:footnoteReference w:id="370"/>
      </w:r>
      <w:r>
        <w:t xml:space="preserve">  The Governor stated that “</w:t>
      </w:r>
      <w:r w:rsidRPr="0092703A">
        <w:t>I made it pretty clear, and they didn't want to take that advice, and I don't think my veto on any of those maps shocked them</w:t>
      </w:r>
      <w:r>
        <w:t>.”</w:t>
      </w:r>
      <w:r w:rsidRPr="0078695B">
        <w:rPr>
          <w:rStyle w:val="FootnoteReference"/>
        </w:rPr>
        <w:footnoteReference w:id="371"/>
      </w:r>
      <w:r>
        <w:t xml:space="preserve">  The New Hampshire Supreme Court appointed a special master to draw the two-district congressional map.</w:t>
      </w:r>
      <w:r w:rsidRPr="0078695B">
        <w:rPr>
          <w:rStyle w:val="FootnoteReference"/>
        </w:rPr>
        <w:footnoteReference w:id="372"/>
      </w:r>
      <w:r>
        <w:t xml:space="preserve">  New Hampshire was the final state to ratify its 2022 congressional map.</w:t>
      </w:r>
      <w:r w:rsidRPr="0078695B">
        <w:rPr>
          <w:rStyle w:val="FootnoteReference"/>
        </w:rPr>
        <w:footnoteReference w:id="373"/>
      </w:r>
    </w:p>
    <w:p w14:paraId="438A9F4E" w14:textId="1380C347" w:rsidR="0060124B" w:rsidRDefault="0060124B" w:rsidP="00AB2444">
      <w:pPr>
        <w:pStyle w:val="Heading4"/>
        <w:numPr>
          <w:ilvl w:val="0"/>
          <w:numId w:val="57"/>
        </w:numPr>
        <w:tabs>
          <w:tab w:val="num" w:pos="475"/>
        </w:tabs>
        <w:ind w:left="1440"/>
      </w:pPr>
      <w:r>
        <w:t>Pennsylvania</w:t>
      </w:r>
    </w:p>
    <w:p w14:paraId="5977F637" w14:textId="77777777" w:rsidR="00E74CC8" w:rsidRDefault="00E74CC8" w:rsidP="00E74CC8">
      <w:pPr>
        <w:pStyle w:val="BodyText"/>
      </w:pPr>
      <w:r>
        <w:t>During the 2010 round of redistricting, Pennsylvania brought new hope that partisan gerrymandering could be litigated in the state courts.  In that cycle, the Republican legislature and Republican governor agreed on a map that was widely condemned as an egregious gerrymander.</w:t>
      </w:r>
      <w:r w:rsidRPr="0078695B">
        <w:rPr>
          <w:rStyle w:val="FootnoteReference"/>
        </w:rPr>
        <w:footnoteReference w:id="374"/>
      </w:r>
      <w:r>
        <w:t xml:space="preserve">  Across three midterm elections, regardless of the vote share received by the Democratic party </w:t>
      </w:r>
      <w:r w:rsidRPr="00991242">
        <w:t>state</w:t>
      </w:r>
      <w:r w:rsidRPr="00FB61B1">
        <w:t>-</w:t>
      </w:r>
      <w:r w:rsidRPr="00A16555">
        <w:t>wide</w:t>
      </w:r>
      <w:r>
        <w:t>, Democrats were limited to winning only five seats of the state’s eighteen, including elections in which it received a majority of the total votes cast for congressional candidates.</w:t>
      </w:r>
      <w:commentRangeStart w:id="51"/>
      <w:commentRangeStart w:id="52"/>
      <w:r w:rsidRPr="0078695B">
        <w:rPr>
          <w:rStyle w:val="FootnoteReference"/>
        </w:rPr>
        <w:footnoteReference w:id="375"/>
      </w:r>
      <w:commentRangeEnd w:id="51"/>
      <w:r>
        <w:rPr>
          <w:rStyle w:val="CommentReference"/>
        </w:rPr>
        <w:commentReference w:id="51"/>
      </w:r>
      <w:commentRangeEnd w:id="52"/>
      <w:r>
        <w:rPr>
          <w:rStyle w:val="CommentReference"/>
        </w:rPr>
        <w:commentReference w:id="52"/>
      </w:r>
    </w:p>
    <w:p w14:paraId="6A2D701F" w14:textId="77777777" w:rsidR="00E74CC8" w:rsidRDefault="00E74CC8" w:rsidP="00E74CC8">
      <w:pPr>
        <w:pStyle w:val="BodyText"/>
      </w:pPr>
      <w:r>
        <w:t xml:space="preserve">In </w:t>
      </w:r>
      <w:r w:rsidRPr="00E74CC8">
        <w:rPr>
          <w:i/>
          <w:iCs/>
        </w:rPr>
        <w:t>League of Women Voters of Pennsylvania. v. Commonwealth</w:t>
      </w:r>
      <w:r>
        <w:t xml:space="preserve">, the Pennsylvania Supreme Court </w:t>
      </w:r>
      <w:r w:rsidRPr="00E74CC8">
        <w:rPr>
          <w:bCs/>
        </w:rPr>
        <w:t>overturned the</w:t>
      </w:r>
      <w:r>
        <w:t xml:space="preserve"> legislatively drawn plan and replaced it with a court</w:t>
      </w:r>
      <w:r w:rsidRPr="00F912CF">
        <w:t>-</w:t>
      </w:r>
      <w:r>
        <w:t>drawn plan.</w:t>
      </w:r>
      <w:r w:rsidRPr="0078695B">
        <w:rPr>
          <w:rStyle w:val="FootnoteReference"/>
        </w:rPr>
        <w:footnoteReference w:id="376"/>
      </w:r>
      <w:r>
        <w:t xml:space="preserve">  It relied on indirect language in the state constitution.</w:t>
      </w:r>
      <w:r w:rsidRPr="0078695B">
        <w:rPr>
          <w:rStyle w:val="FootnoteReference"/>
        </w:rPr>
        <w:footnoteReference w:id="377"/>
      </w:r>
      <w:r>
        <w:t xml:space="preserve">  The Court ruled the plan violated the Free and Equal Elections Clause</w:t>
      </w:r>
      <w:r w:rsidRPr="0078695B">
        <w:rPr>
          <w:rStyle w:val="FootnoteReference"/>
        </w:rPr>
        <w:footnoteReference w:id="378"/>
      </w:r>
      <w:r>
        <w:t xml:space="preserve"> because the enacted plan </w:t>
      </w:r>
      <w:r w:rsidRPr="00B4262E">
        <w:t>“dilutes the votes of those who in prior elections voted for the party not in power to give the party in power a lasting electoral advantage.”</w:t>
      </w:r>
      <w:r w:rsidRPr="0078695B">
        <w:rPr>
          <w:rStyle w:val="FootnoteReference"/>
        </w:rPr>
        <w:footnoteReference w:id="379"/>
      </w:r>
      <w:r>
        <w:t xml:space="preserve">  In the subsequent two elections under the court map, Democrats were able to win nine of the eighteen seats.</w:t>
      </w:r>
      <w:r w:rsidRPr="0078695B">
        <w:rPr>
          <w:rStyle w:val="FootnoteReference"/>
        </w:rPr>
        <w:footnoteReference w:id="380"/>
      </w:r>
    </w:p>
    <w:p w14:paraId="4A4633CD" w14:textId="4E33463A" w:rsidR="0060124B" w:rsidRDefault="00E74CC8" w:rsidP="00E74CC8">
      <w:pPr>
        <w:pStyle w:val="BodyText"/>
      </w:pPr>
      <w:r>
        <w:t>Approaching the 2020 cycle of redistricting, the Republicans retained control of the state legislature, but now the Governor was a member of the Democratic party.</w:t>
      </w:r>
      <w:r w:rsidRPr="0078695B">
        <w:rPr>
          <w:rStyle w:val="FootnoteReference"/>
        </w:rPr>
        <w:footnoteReference w:id="381"/>
      </w:r>
      <w:r>
        <w:t xml:space="preserve">  The Republican legislature approved a plan, but it was vetoed.</w:t>
      </w:r>
      <w:r w:rsidRPr="0078695B">
        <w:rPr>
          <w:rStyle w:val="FootnoteReference"/>
        </w:rPr>
        <w:footnoteReference w:id="382"/>
      </w:r>
      <w:r>
        <w:t xml:space="preserve">  The Pennsylvania Supreme Court was now tasked with implementing a plan.</w:t>
      </w:r>
      <w:r w:rsidRPr="0078695B">
        <w:rPr>
          <w:rStyle w:val="FootnoteReference"/>
        </w:rPr>
        <w:footnoteReference w:id="383"/>
      </w:r>
      <w:r>
        <w:t xml:space="preserve">  It heard testimony and allowed for the interested parties to submit plans.</w:t>
      </w:r>
      <w:r w:rsidRPr="0078695B">
        <w:rPr>
          <w:rStyle w:val="FootnoteReference"/>
        </w:rPr>
        <w:footnoteReference w:id="384"/>
      </w:r>
      <w:r>
        <w:t xml:space="preserve">  It ultimately implemented a plan which was </w:t>
      </w:r>
      <w:r w:rsidRPr="00E74CC8">
        <w:rPr>
          <w:bCs/>
        </w:rPr>
        <w:t>proposed</w:t>
      </w:r>
      <w:r>
        <w:t xml:space="preserve"> by the </w:t>
      </w:r>
      <w:r w:rsidRPr="00E74CC8">
        <w:rPr>
          <w:i/>
          <w:iCs/>
        </w:rPr>
        <w:t>Carter</w:t>
      </w:r>
      <w:r>
        <w:t xml:space="preserve"> plaintiffs, drawn by a professor from Stanford University.</w:t>
      </w:r>
      <w:r w:rsidRPr="0078695B">
        <w:rPr>
          <w:rStyle w:val="FootnoteReference"/>
        </w:rPr>
        <w:footnoteReference w:id="385"/>
      </w:r>
    </w:p>
    <w:p w14:paraId="659F2689" w14:textId="11F2FDBA" w:rsidR="0060124B" w:rsidRPr="00FA4F11" w:rsidRDefault="0060124B" w:rsidP="00AB2444">
      <w:pPr>
        <w:pStyle w:val="Heading4"/>
        <w:numPr>
          <w:ilvl w:val="0"/>
          <w:numId w:val="57"/>
        </w:numPr>
        <w:tabs>
          <w:tab w:val="num" w:pos="475"/>
        </w:tabs>
        <w:ind w:left="1440"/>
      </w:pPr>
      <w:r>
        <w:t>Virginia</w:t>
      </w:r>
    </w:p>
    <w:p w14:paraId="35EADC16" w14:textId="77777777" w:rsidR="00A833DF" w:rsidRPr="00A833DF" w:rsidRDefault="00A833DF" w:rsidP="00A833DF">
      <w:pPr>
        <w:pStyle w:val="BodyText"/>
      </w:pPr>
      <w:r w:rsidRPr="00A833DF">
        <w:t xml:space="preserve">Late in the 2010 round, Virginia’s third congressional district was eventually found by a three-judge federal panel to violate </w:t>
      </w:r>
      <w:r w:rsidRPr="00A833DF">
        <w:rPr>
          <w:i/>
          <w:iCs/>
        </w:rPr>
        <w:t>Shaw’s</w:t>
      </w:r>
      <w:r w:rsidRPr="00A833DF">
        <w:t xml:space="preserve"> racially preponderant motive test, and a new map was drawn by a special master appointed by that court.</w:t>
      </w:r>
      <w:r w:rsidRPr="0078695B">
        <w:rPr>
          <w:rStyle w:val="FootnoteReference"/>
        </w:rPr>
        <w:footnoteReference w:id="386"/>
      </w:r>
      <w:r w:rsidRPr="00A833DF">
        <w:t xml:space="preserve">  In the process, five of Virginia’s eleven congressional districts were redrawn.</w:t>
      </w:r>
      <w:r w:rsidRPr="0078695B">
        <w:rPr>
          <w:rStyle w:val="FootnoteReference"/>
        </w:rPr>
        <w:footnoteReference w:id="387"/>
      </w:r>
      <w:r w:rsidRPr="00A833DF">
        <w:t xml:space="preserve">  Of the five, one retained its Black Democratic incumbent, three remained in Republican control, and the fifth, which had been redrawn with a considerably increased minority population, elected a Black Democrat.</w:t>
      </w:r>
      <w:r w:rsidRPr="0078695B">
        <w:rPr>
          <w:rStyle w:val="FootnoteReference"/>
        </w:rPr>
        <w:footnoteReference w:id="388"/>
      </w:r>
      <w:r w:rsidRPr="00A833DF">
        <w:t xml:space="preserve"> </w:t>
      </w:r>
    </w:p>
    <w:p w14:paraId="5074AFE1" w14:textId="10E8D40D" w:rsidR="0060124B" w:rsidRPr="00A833DF" w:rsidRDefault="00A833DF" w:rsidP="00A833DF">
      <w:pPr>
        <w:pStyle w:val="BodyText"/>
      </w:pPr>
      <w:r w:rsidRPr="00A833DF">
        <w:t>In the 2020 round, Virginia’s newly constituted redistricting commission had an even number of members associated with each party, and it deadlocked, unable to pass a map.</w:t>
      </w:r>
      <w:r w:rsidRPr="0078695B">
        <w:rPr>
          <w:rStyle w:val="FootnoteReference"/>
        </w:rPr>
        <w:footnoteReference w:id="389"/>
      </w:r>
      <w:r w:rsidRPr="00A833DF">
        <w:t xml:space="preserve">  The state court intervened and appointed a team of two special masters to draw a congressional map.</w:t>
      </w:r>
      <w:r w:rsidRPr="0078695B">
        <w:rPr>
          <w:rStyle w:val="FootnoteReference"/>
        </w:rPr>
        <w:footnoteReference w:id="390"/>
      </w:r>
      <w:r w:rsidRPr="00A833DF">
        <w:t xml:space="preserve">  One of these masters was appointed to represent Republican interests, the other to represent Democratic interests, but the special masters amicably cooperated to produce a map drawn with the good government principles embedded in the state constitution as their overriding considerations, including a concern to avoid partisan vote dilution.</w:t>
      </w:r>
      <w:r w:rsidRPr="0078695B">
        <w:rPr>
          <w:rStyle w:val="FootnoteReference"/>
        </w:rPr>
        <w:footnoteReference w:id="391"/>
      </w:r>
    </w:p>
    <w:p w14:paraId="70BBA93D" w14:textId="6222D9E0" w:rsidR="00414F57" w:rsidRPr="008D703D" w:rsidRDefault="00414F57" w:rsidP="00212B79">
      <w:pPr>
        <w:pStyle w:val="Heading2"/>
        <w:numPr>
          <w:ilvl w:val="1"/>
          <w:numId w:val="6"/>
        </w:numPr>
      </w:pPr>
      <w:bookmarkStart w:id="53" w:name="_Hlk527585366"/>
      <w:bookmarkEnd w:id="37"/>
      <w:bookmarkEnd w:id="45"/>
      <w:r>
        <w:t>Evaluating the Consequences of Court Action</w:t>
      </w:r>
    </w:p>
    <w:p w14:paraId="4920D054" w14:textId="77777777" w:rsidR="00A92740" w:rsidRDefault="00A92740" w:rsidP="00A92740">
      <w:pPr>
        <w:pStyle w:val="BodyText"/>
      </w:pPr>
      <w:bookmarkStart w:id="54" w:name="_Toc527940162"/>
      <w:bookmarkEnd w:id="53"/>
      <w:r w:rsidRPr="00A97C35">
        <w:t>The next issue we take up is evaluating the consequences of state court action</w:t>
      </w:r>
      <w:r>
        <w:t xml:space="preserve">. </w:t>
      </w:r>
    </w:p>
    <w:p w14:paraId="0AE4F305" w14:textId="77777777" w:rsidR="00A92740" w:rsidRDefault="00A92740" w:rsidP="00A92740">
      <w:pPr>
        <w:pStyle w:val="BodyText"/>
      </w:pPr>
      <w:r>
        <w:t>In Table 6, we look at</w:t>
      </w:r>
      <w:r w:rsidRPr="00A97C35">
        <w:t xml:space="preserve"> those states where the state court rejected </w:t>
      </w:r>
      <w:r>
        <w:t xml:space="preserve">a map </w:t>
      </w:r>
      <w:r w:rsidRPr="00A97C35">
        <w:t>as an unconstitutional partisan gerrymander</w:t>
      </w:r>
      <w:r>
        <w:t xml:space="preserve"> after litigation (North Carolina, Maryland, New York, Ohio).</w:t>
      </w:r>
      <w:r w:rsidRPr="0078695B">
        <w:rPr>
          <w:rStyle w:val="FootnoteReference"/>
        </w:rPr>
        <w:footnoteReference w:id="392"/>
      </w:r>
      <w:r>
        <w:t xml:space="preserve">  Here, we compare the court-imposed map with the legislative map it replaced, though Ohio is an exception.  Ohio is a special case since the peculiar provisions in its Constitution did not allow the Ohio Supreme Court to draw a map of its own.</w:t>
      </w:r>
      <w:r w:rsidRPr="0078695B">
        <w:rPr>
          <w:rStyle w:val="FootnoteReference"/>
        </w:rPr>
        <w:footnoteReference w:id="393"/>
      </w:r>
      <w:r>
        <w:t xml:space="preserve">  Instead that Court repeatedly rejected legislative and commission maps as they submitted new maps that differed little from the previously rejected map until the election became so close in time that the legislature was able to get one of its maps adopted by a federal court to conduct an election.</w:t>
      </w:r>
      <w:r w:rsidRPr="0078695B">
        <w:rPr>
          <w:rStyle w:val="FootnoteReference"/>
        </w:rPr>
        <w:footnoteReference w:id="394"/>
      </w:r>
      <w:r>
        <w:t xml:space="preserve">  Thus, even though the legislative maps were rejected by the state court, in Ohio</w:t>
      </w:r>
      <w:r w:rsidRPr="00FB61B1">
        <w:t>,</w:t>
      </w:r>
      <w:r>
        <w:t xml:space="preserve"> there is no state court</w:t>
      </w:r>
      <w:r w:rsidRPr="00F912CF">
        <w:t>-</w:t>
      </w:r>
      <w:r>
        <w:t>drawn map to compare against.  We</w:t>
      </w:r>
      <w:r w:rsidRPr="00F912CF">
        <w:t>,</w:t>
      </w:r>
      <w:r>
        <w:t xml:space="preserve"> therefore</w:t>
      </w:r>
      <w:r w:rsidRPr="00F912CF">
        <w:t>,</w:t>
      </w:r>
      <w:r>
        <w:t xml:space="preserve"> compare the map first ruled unconstitutional against the map that was used in the 2022 congressional election in Ohio.</w:t>
      </w:r>
    </w:p>
    <w:p w14:paraId="0C4BCBC1" w14:textId="77777777" w:rsidR="00A92740" w:rsidRDefault="00A92740" w:rsidP="00A92740">
      <w:pPr>
        <w:pStyle w:val="BodyText"/>
      </w:pPr>
      <w:r>
        <w:t xml:space="preserve"> We also evaluate plans </w:t>
      </w:r>
      <w:r w:rsidRPr="00A97C35">
        <w:t>where the failure of the relevant redistricting authority to act in</w:t>
      </w:r>
      <w:r>
        <w:t xml:space="preserve"> </w:t>
      </w:r>
      <w:r w:rsidRPr="00A97C35">
        <w:t>a timely fashion led to the state court adopting a plan</w:t>
      </w:r>
      <w:r>
        <w:t xml:space="preserve"> (Connecticut, Minnesota, New Hampshire, </w:t>
      </w:r>
      <w:r w:rsidRPr="00276A23">
        <w:t>Pennsylvania</w:t>
      </w:r>
      <w:r>
        <w:t xml:space="preserve">, Virginia, </w:t>
      </w:r>
      <w:r w:rsidRPr="00276A23">
        <w:t>Wisconsin)</w:t>
      </w:r>
      <w:r>
        <w:t>.  For New Hampshire and Pennsylvania, we compare the Legislature’s map against the court map.  For Connecticut, Minnesota, Virginia, and Wisconsin, we only show the data in Table 6 for the plan that was used in the 2022 midterm election.</w:t>
      </w:r>
    </w:p>
    <w:p w14:paraId="3A682C81" w14:textId="77777777" w:rsidR="00A92740" w:rsidRDefault="00A92740" w:rsidP="00A92740">
      <w:pPr>
        <w:pStyle w:val="BodyText"/>
      </w:pPr>
      <w:r>
        <w:t xml:space="preserve">For the states where there is a map against which we can compare the court-ordered (or ordered to modify) map, we </w:t>
      </w:r>
      <w:r w:rsidRPr="000E4A38">
        <w:t xml:space="preserve">show in </w:t>
      </w:r>
      <w:r>
        <w:t xml:space="preserve">Table 6 </w:t>
      </w:r>
      <w:r w:rsidRPr="000E4A38">
        <w:t>comparisons of the two maps using metrics provided in Dave’s Redistricting App.</w:t>
      </w:r>
      <w:r>
        <w:t xml:space="preserve">  </w:t>
      </w:r>
      <w:r w:rsidRPr="000E4A38">
        <w:t>For compactness</w:t>
      </w:r>
      <w:r>
        <w:t>,</w:t>
      </w:r>
      <w:r w:rsidRPr="000E4A38">
        <w:t xml:space="preserve"> high values are better.</w:t>
      </w:r>
      <w:r>
        <w:t xml:space="preserve">  </w:t>
      </w:r>
      <w:r w:rsidRPr="000E4A38">
        <w:t>For county splits</w:t>
      </w:r>
      <w:r>
        <w:t>,</w:t>
      </w:r>
      <w:r w:rsidRPr="000E4A38">
        <w:t xml:space="preserve"> low values are better.</w:t>
      </w:r>
      <w:r>
        <w:t xml:space="preserve">  </w:t>
      </w:r>
      <w:r w:rsidRPr="000E4A38">
        <w:t>For partisan bias, the ideal would be a value of zero.</w:t>
      </w:r>
      <w:r>
        <w:t xml:space="preserve">  </w:t>
      </w:r>
      <w:r w:rsidRPr="000E4A38">
        <w:t>Substantial (and statistically significant) deviations from zero are undesirable</w:t>
      </w:r>
      <w:r>
        <w:t xml:space="preserve"> in that metric</w:t>
      </w:r>
      <w:r w:rsidRPr="000E4A38">
        <w:t xml:space="preserve">. </w:t>
      </w:r>
      <w:r>
        <w:t xml:space="preserve"> </w:t>
      </w:r>
      <w:r w:rsidRPr="000E4A38">
        <w:t>The sign on partisan bias tells us which party is advantaged, with positive values representing pro-Republican bias.</w:t>
      </w:r>
    </w:p>
    <w:p w14:paraId="400555C0" w14:textId="3B2D8999" w:rsidR="002A6025" w:rsidRPr="002A6025" w:rsidRDefault="002A6025" w:rsidP="002A6025">
      <w:pPr>
        <w:widowControl/>
        <w:rPr>
          <w:i/>
          <w:iCs/>
          <w:color w:val="44546A" w:themeColor="text2"/>
          <w:sz w:val="18"/>
          <w:szCs w:val="18"/>
        </w:rPr>
      </w:pPr>
      <w:bookmarkStart w:id="55" w:name="_Ref123138351"/>
      <w:bookmarkStart w:id="56" w:name="_Ref120229773"/>
      <w:r>
        <w:br w:type="page"/>
      </w:r>
    </w:p>
    <w:p w14:paraId="302408FA" w14:textId="456FC3D0" w:rsidR="002A6025" w:rsidRDefault="002A6025" w:rsidP="002A6025">
      <w:pPr>
        <w:pStyle w:val="BodyText"/>
        <w:rPr>
          <w:bCs/>
        </w:rPr>
      </w:pPr>
      <w:r w:rsidRPr="002A6025">
        <w:rPr>
          <w:i/>
          <w:iCs/>
        </w:rPr>
        <w:t xml:space="preserve">Table </w:t>
      </w:r>
      <w:r w:rsidRPr="002A6025">
        <w:rPr>
          <w:i/>
          <w:iCs/>
        </w:rPr>
        <w:fldChar w:fldCharType="begin"/>
      </w:r>
      <w:r w:rsidRPr="002A6025">
        <w:rPr>
          <w:i/>
          <w:iCs/>
        </w:rPr>
        <w:instrText xml:space="preserve"> SEQ Table \* ARABIC </w:instrText>
      </w:r>
      <w:r w:rsidRPr="002A6025">
        <w:rPr>
          <w:i/>
          <w:iCs/>
        </w:rPr>
        <w:fldChar w:fldCharType="separate"/>
      </w:r>
      <w:r w:rsidRPr="002A6025">
        <w:rPr>
          <w:i/>
          <w:iCs/>
          <w:noProof/>
        </w:rPr>
        <w:t>6</w:t>
      </w:r>
      <w:r w:rsidRPr="002A6025">
        <w:rPr>
          <w:i/>
          <w:iCs/>
          <w:noProof/>
        </w:rPr>
        <w:fldChar w:fldCharType="end"/>
      </w:r>
      <w:bookmarkEnd w:id="55"/>
      <w:bookmarkEnd w:id="56"/>
      <w:r w:rsidRPr="002A6025">
        <w:rPr>
          <w:i/>
          <w:iCs/>
          <w:noProof/>
        </w:rPr>
        <w:t>.</w:t>
      </w:r>
      <w:r>
        <w:t xml:space="preserve"> </w:t>
      </w:r>
      <w:r w:rsidRPr="002A68C2">
        <w:t>Direct Comparisons Between Legislatively Drawn Map and State Court Drawn Remedy</w:t>
      </w:r>
      <w:r>
        <w:t xml:space="preserve"> </w:t>
      </w:r>
      <w:r w:rsidRPr="00322369">
        <w:rPr>
          <w:bCs/>
        </w:rPr>
        <w:t>Where Such Comparisons are Feasible; Otherwise, Information about the Adopted Map is Given.</w:t>
      </w:r>
      <w:r w:rsidRPr="0078695B">
        <w:rPr>
          <w:rStyle w:val="FootnoteReference"/>
        </w:rPr>
        <w:footnoteReference w:id="395"/>
      </w:r>
    </w:p>
    <w:p w14:paraId="5E356097" w14:textId="77777777" w:rsidR="002A6025" w:rsidRDefault="002A6025" w:rsidP="002A6025">
      <w:pPr>
        <w:pStyle w:val="BodyText"/>
        <w:rPr>
          <w:b/>
          <w:bCs/>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65"/>
        <w:gridCol w:w="1003"/>
        <w:gridCol w:w="1003"/>
        <w:gridCol w:w="1003"/>
        <w:gridCol w:w="1003"/>
        <w:gridCol w:w="1003"/>
      </w:tblGrid>
      <w:tr w:rsidR="002A6025" w:rsidRPr="002A6025" w14:paraId="7DF255F0" w14:textId="77777777" w:rsidTr="005B1794">
        <w:trPr>
          <w:jc w:val="center"/>
        </w:trPr>
        <w:tc>
          <w:tcPr>
            <w:tcW w:w="1459" w:type="pct"/>
            <w:tcBorders>
              <w:bottom w:val="single" w:sz="4" w:space="0" w:color="auto"/>
            </w:tcBorders>
            <w:vAlign w:val="center"/>
          </w:tcPr>
          <w:p w14:paraId="71793D87" w14:textId="77777777" w:rsidR="002A6025" w:rsidRPr="002A6025" w:rsidRDefault="002A6025" w:rsidP="005B1794">
            <w:pPr>
              <w:widowControl/>
              <w:spacing w:line="480" w:lineRule="auto"/>
              <w:jc w:val="center"/>
              <w:rPr>
                <w:b/>
                <w:sz w:val="16"/>
              </w:rPr>
            </w:pPr>
            <w:r w:rsidRPr="002A6025">
              <w:rPr>
                <w:b/>
                <w:sz w:val="16"/>
              </w:rPr>
              <w:t>State</w:t>
            </w:r>
          </w:p>
        </w:tc>
        <w:tc>
          <w:tcPr>
            <w:tcW w:w="708" w:type="pct"/>
            <w:tcBorders>
              <w:bottom w:val="single" w:sz="4" w:space="0" w:color="auto"/>
            </w:tcBorders>
            <w:vAlign w:val="center"/>
          </w:tcPr>
          <w:p w14:paraId="533A54A9" w14:textId="77777777" w:rsidR="002A6025" w:rsidRPr="002A6025" w:rsidRDefault="002A6025" w:rsidP="005B1794">
            <w:pPr>
              <w:widowControl/>
              <w:spacing w:line="480" w:lineRule="auto"/>
              <w:jc w:val="center"/>
              <w:rPr>
                <w:b/>
                <w:sz w:val="16"/>
              </w:rPr>
            </w:pPr>
            <w:r w:rsidRPr="002A6025">
              <w:rPr>
                <w:b/>
                <w:sz w:val="16"/>
              </w:rPr>
              <w:t>Total County Splits</w:t>
            </w:r>
          </w:p>
        </w:tc>
        <w:tc>
          <w:tcPr>
            <w:tcW w:w="708" w:type="pct"/>
            <w:tcBorders>
              <w:bottom w:val="single" w:sz="4" w:space="0" w:color="auto"/>
            </w:tcBorders>
            <w:vAlign w:val="center"/>
          </w:tcPr>
          <w:p w14:paraId="7FCEB188" w14:textId="77777777" w:rsidR="002A6025" w:rsidRPr="002A6025" w:rsidRDefault="002A6025" w:rsidP="005B1794">
            <w:pPr>
              <w:widowControl/>
              <w:spacing w:line="480" w:lineRule="auto"/>
              <w:jc w:val="center"/>
              <w:rPr>
                <w:b/>
                <w:sz w:val="16"/>
              </w:rPr>
            </w:pPr>
            <w:r w:rsidRPr="002A6025">
              <w:rPr>
                <w:b/>
                <w:sz w:val="16"/>
              </w:rPr>
              <w:t>Compactness</w:t>
            </w:r>
          </w:p>
        </w:tc>
        <w:tc>
          <w:tcPr>
            <w:tcW w:w="708" w:type="pct"/>
            <w:tcBorders>
              <w:bottom w:val="single" w:sz="4" w:space="0" w:color="auto"/>
            </w:tcBorders>
            <w:vAlign w:val="center"/>
          </w:tcPr>
          <w:p w14:paraId="377D9BF4" w14:textId="77777777" w:rsidR="002A6025" w:rsidRPr="002A6025" w:rsidRDefault="002A6025" w:rsidP="005B1794">
            <w:pPr>
              <w:widowControl/>
              <w:spacing w:line="480" w:lineRule="auto"/>
              <w:jc w:val="center"/>
              <w:rPr>
                <w:b/>
                <w:sz w:val="16"/>
              </w:rPr>
            </w:pPr>
            <w:r w:rsidRPr="002A6025">
              <w:rPr>
                <w:b/>
                <w:sz w:val="16"/>
              </w:rPr>
              <w:t>Votes Bias</w:t>
            </w:r>
          </w:p>
        </w:tc>
        <w:tc>
          <w:tcPr>
            <w:tcW w:w="708" w:type="pct"/>
            <w:tcBorders>
              <w:bottom w:val="single" w:sz="4" w:space="0" w:color="auto"/>
            </w:tcBorders>
            <w:vAlign w:val="center"/>
          </w:tcPr>
          <w:p w14:paraId="68D4A8B2" w14:textId="77777777" w:rsidR="002A6025" w:rsidRPr="002A6025" w:rsidRDefault="002A6025" w:rsidP="005B1794">
            <w:pPr>
              <w:widowControl/>
              <w:spacing w:line="480" w:lineRule="auto"/>
              <w:jc w:val="center"/>
              <w:rPr>
                <w:b/>
                <w:sz w:val="16"/>
              </w:rPr>
            </w:pPr>
            <w:r w:rsidRPr="002A6025">
              <w:rPr>
                <w:b/>
                <w:sz w:val="16"/>
              </w:rPr>
              <w:t>Biden Seats</w:t>
            </w:r>
          </w:p>
        </w:tc>
        <w:tc>
          <w:tcPr>
            <w:tcW w:w="708" w:type="pct"/>
            <w:tcBorders>
              <w:bottom w:val="single" w:sz="4" w:space="0" w:color="auto"/>
            </w:tcBorders>
            <w:vAlign w:val="center"/>
          </w:tcPr>
          <w:p w14:paraId="41589253" w14:textId="77777777" w:rsidR="002A6025" w:rsidRPr="002A6025" w:rsidRDefault="002A6025" w:rsidP="005B1794">
            <w:pPr>
              <w:widowControl/>
              <w:spacing w:line="480" w:lineRule="auto"/>
              <w:jc w:val="center"/>
              <w:rPr>
                <w:b/>
                <w:sz w:val="16"/>
              </w:rPr>
            </w:pPr>
            <w:r w:rsidRPr="002A6025">
              <w:rPr>
                <w:b/>
                <w:sz w:val="16"/>
              </w:rPr>
              <w:t>2022 Seats</w:t>
            </w:r>
          </w:p>
        </w:tc>
      </w:tr>
      <w:tr w:rsidR="002A6025" w:rsidRPr="00783292" w14:paraId="49F26364" w14:textId="77777777" w:rsidTr="005B1794">
        <w:trPr>
          <w:jc w:val="center"/>
        </w:trPr>
        <w:tc>
          <w:tcPr>
            <w:tcW w:w="1459" w:type="pct"/>
            <w:tcBorders>
              <w:top w:val="single" w:sz="4" w:space="0" w:color="auto"/>
            </w:tcBorders>
            <w:shd w:val="clear" w:color="auto" w:fill="D9D9D9" w:themeFill="background1" w:themeFillShade="D9"/>
          </w:tcPr>
          <w:p w14:paraId="54D7C595" w14:textId="77777777" w:rsidR="002A6025" w:rsidRPr="004D1374" w:rsidRDefault="002A6025" w:rsidP="005B1794">
            <w:pPr>
              <w:widowControl/>
              <w:spacing w:line="480" w:lineRule="auto"/>
              <w:rPr>
                <w:b/>
                <w:bCs/>
                <w:sz w:val="16"/>
                <w:szCs w:val="16"/>
              </w:rPr>
            </w:pPr>
            <w:r w:rsidRPr="004D1374">
              <w:rPr>
                <w:b/>
                <w:bCs/>
                <w:sz w:val="16"/>
                <w:szCs w:val="16"/>
              </w:rPr>
              <w:t>Maryland Leg</w:t>
            </w:r>
            <w:r>
              <w:rPr>
                <w:b/>
                <w:bCs/>
                <w:sz w:val="16"/>
                <w:szCs w:val="16"/>
              </w:rPr>
              <w:t xml:space="preserve">islature </w:t>
            </w:r>
          </w:p>
        </w:tc>
        <w:tc>
          <w:tcPr>
            <w:tcW w:w="708" w:type="pct"/>
            <w:tcBorders>
              <w:top w:val="single" w:sz="4" w:space="0" w:color="auto"/>
            </w:tcBorders>
            <w:shd w:val="clear" w:color="auto" w:fill="D9D9D9" w:themeFill="background1" w:themeFillShade="D9"/>
            <w:vAlign w:val="center"/>
          </w:tcPr>
          <w:p w14:paraId="74C3C675" w14:textId="77777777" w:rsidR="002A6025" w:rsidRPr="00783292" w:rsidRDefault="002A6025" w:rsidP="005B1794">
            <w:pPr>
              <w:widowControl/>
              <w:spacing w:line="480" w:lineRule="auto"/>
              <w:jc w:val="center"/>
              <w:rPr>
                <w:sz w:val="16"/>
                <w:szCs w:val="16"/>
              </w:rPr>
            </w:pPr>
            <w:r>
              <w:rPr>
                <w:sz w:val="16"/>
                <w:szCs w:val="16"/>
              </w:rPr>
              <w:t>14</w:t>
            </w:r>
          </w:p>
        </w:tc>
        <w:tc>
          <w:tcPr>
            <w:tcW w:w="708" w:type="pct"/>
            <w:tcBorders>
              <w:top w:val="single" w:sz="4" w:space="0" w:color="auto"/>
            </w:tcBorders>
            <w:shd w:val="clear" w:color="auto" w:fill="D9D9D9" w:themeFill="background1" w:themeFillShade="D9"/>
            <w:vAlign w:val="center"/>
          </w:tcPr>
          <w:p w14:paraId="15A174D6" w14:textId="77777777" w:rsidR="002A6025" w:rsidRPr="00783292" w:rsidRDefault="002A6025" w:rsidP="005B1794">
            <w:pPr>
              <w:widowControl/>
              <w:spacing w:line="480" w:lineRule="auto"/>
              <w:jc w:val="center"/>
              <w:rPr>
                <w:sz w:val="16"/>
                <w:szCs w:val="16"/>
              </w:rPr>
            </w:pPr>
            <w:r>
              <w:rPr>
                <w:sz w:val="16"/>
                <w:szCs w:val="16"/>
              </w:rPr>
              <w:t>23</w:t>
            </w:r>
          </w:p>
        </w:tc>
        <w:tc>
          <w:tcPr>
            <w:tcW w:w="708" w:type="pct"/>
            <w:tcBorders>
              <w:top w:val="single" w:sz="4" w:space="0" w:color="auto"/>
            </w:tcBorders>
            <w:shd w:val="clear" w:color="auto" w:fill="D9D9D9" w:themeFill="background1" w:themeFillShade="D9"/>
            <w:vAlign w:val="center"/>
          </w:tcPr>
          <w:p w14:paraId="6E0BF2CE" w14:textId="77777777" w:rsidR="002A6025" w:rsidRPr="00783292" w:rsidRDefault="002A6025" w:rsidP="005B1794">
            <w:pPr>
              <w:widowControl/>
              <w:spacing w:line="480" w:lineRule="auto"/>
              <w:jc w:val="center"/>
              <w:rPr>
                <w:sz w:val="16"/>
                <w:szCs w:val="16"/>
              </w:rPr>
            </w:pPr>
            <w:r>
              <w:rPr>
                <w:sz w:val="16"/>
                <w:szCs w:val="16"/>
              </w:rPr>
              <w:t>0.55%</w:t>
            </w:r>
          </w:p>
        </w:tc>
        <w:tc>
          <w:tcPr>
            <w:tcW w:w="708" w:type="pct"/>
            <w:tcBorders>
              <w:top w:val="single" w:sz="4" w:space="0" w:color="auto"/>
            </w:tcBorders>
            <w:shd w:val="clear" w:color="auto" w:fill="D9D9D9" w:themeFill="background1" w:themeFillShade="D9"/>
            <w:vAlign w:val="center"/>
          </w:tcPr>
          <w:p w14:paraId="5B6ECA76" w14:textId="77777777" w:rsidR="002A6025" w:rsidRPr="00783292" w:rsidRDefault="002A6025" w:rsidP="005B1794">
            <w:pPr>
              <w:widowControl/>
              <w:spacing w:line="480" w:lineRule="auto"/>
              <w:jc w:val="center"/>
              <w:rPr>
                <w:sz w:val="16"/>
                <w:szCs w:val="16"/>
              </w:rPr>
            </w:pPr>
            <w:r>
              <w:rPr>
                <w:sz w:val="16"/>
                <w:szCs w:val="16"/>
              </w:rPr>
              <w:t>8</w:t>
            </w:r>
          </w:p>
        </w:tc>
        <w:tc>
          <w:tcPr>
            <w:tcW w:w="708" w:type="pct"/>
            <w:tcBorders>
              <w:top w:val="single" w:sz="4" w:space="0" w:color="auto"/>
            </w:tcBorders>
            <w:shd w:val="clear" w:color="auto" w:fill="D9D9D9" w:themeFill="background1" w:themeFillShade="D9"/>
            <w:vAlign w:val="center"/>
          </w:tcPr>
          <w:p w14:paraId="4459F3FF" w14:textId="77777777" w:rsidR="002A6025" w:rsidRPr="00783292" w:rsidRDefault="002A6025" w:rsidP="005B1794">
            <w:pPr>
              <w:widowControl/>
              <w:spacing w:line="480" w:lineRule="auto"/>
              <w:jc w:val="center"/>
              <w:rPr>
                <w:sz w:val="16"/>
                <w:szCs w:val="16"/>
              </w:rPr>
            </w:pPr>
            <w:r>
              <w:rPr>
                <w:sz w:val="16"/>
                <w:szCs w:val="16"/>
              </w:rPr>
              <w:t>-</w:t>
            </w:r>
          </w:p>
        </w:tc>
      </w:tr>
      <w:tr w:rsidR="002A6025" w:rsidRPr="00783292" w14:paraId="0B1F2149" w14:textId="77777777" w:rsidTr="005B1794">
        <w:trPr>
          <w:jc w:val="center"/>
        </w:trPr>
        <w:tc>
          <w:tcPr>
            <w:tcW w:w="1459" w:type="pct"/>
            <w:tcBorders>
              <w:bottom w:val="single" w:sz="4" w:space="0" w:color="auto"/>
            </w:tcBorders>
          </w:tcPr>
          <w:p w14:paraId="72DBC06D" w14:textId="77777777" w:rsidR="002A6025" w:rsidRPr="004D1374" w:rsidRDefault="002A6025" w:rsidP="005B1794">
            <w:pPr>
              <w:widowControl/>
              <w:spacing w:line="480" w:lineRule="auto"/>
              <w:rPr>
                <w:b/>
                <w:bCs/>
                <w:sz w:val="16"/>
                <w:szCs w:val="16"/>
              </w:rPr>
            </w:pPr>
            <w:r w:rsidRPr="004D1374">
              <w:rPr>
                <w:b/>
                <w:bCs/>
                <w:sz w:val="16"/>
                <w:szCs w:val="16"/>
              </w:rPr>
              <w:t xml:space="preserve">Maryland </w:t>
            </w:r>
            <w:r>
              <w:rPr>
                <w:b/>
                <w:bCs/>
                <w:sz w:val="16"/>
                <w:szCs w:val="16"/>
              </w:rPr>
              <w:t xml:space="preserve">Leg. </w:t>
            </w:r>
            <w:r w:rsidRPr="004D1374">
              <w:rPr>
                <w:b/>
                <w:bCs/>
                <w:sz w:val="16"/>
                <w:szCs w:val="16"/>
              </w:rPr>
              <w:t>Remedy</w:t>
            </w:r>
          </w:p>
        </w:tc>
        <w:tc>
          <w:tcPr>
            <w:tcW w:w="708" w:type="pct"/>
            <w:tcBorders>
              <w:bottom w:val="single" w:sz="4" w:space="0" w:color="auto"/>
            </w:tcBorders>
            <w:vAlign w:val="center"/>
          </w:tcPr>
          <w:p w14:paraId="73721247" w14:textId="77777777" w:rsidR="002A6025" w:rsidRPr="00783292" w:rsidRDefault="002A6025" w:rsidP="005B1794">
            <w:pPr>
              <w:widowControl/>
              <w:spacing w:line="480" w:lineRule="auto"/>
              <w:jc w:val="center"/>
              <w:rPr>
                <w:sz w:val="16"/>
                <w:szCs w:val="16"/>
              </w:rPr>
            </w:pPr>
            <w:r>
              <w:rPr>
                <w:sz w:val="16"/>
                <w:szCs w:val="16"/>
              </w:rPr>
              <w:t>9</w:t>
            </w:r>
          </w:p>
        </w:tc>
        <w:tc>
          <w:tcPr>
            <w:tcW w:w="708" w:type="pct"/>
            <w:tcBorders>
              <w:bottom w:val="single" w:sz="4" w:space="0" w:color="auto"/>
            </w:tcBorders>
            <w:vAlign w:val="center"/>
          </w:tcPr>
          <w:p w14:paraId="7A341138" w14:textId="77777777" w:rsidR="002A6025" w:rsidRPr="00783292" w:rsidRDefault="002A6025" w:rsidP="005B1794">
            <w:pPr>
              <w:widowControl/>
              <w:spacing w:line="480" w:lineRule="auto"/>
              <w:jc w:val="center"/>
              <w:rPr>
                <w:sz w:val="16"/>
                <w:szCs w:val="16"/>
              </w:rPr>
            </w:pPr>
            <w:r>
              <w:rPr>
                <w:sz w:val="16"/>
                <w:szCs w:val="16"/>
              </w:rPr>
              <w:t>41</w:t>
            </w:r>
          </w:p>
        </w:tc>
        <w:tc>
          <w:tcPr>
            <w:tcW w:w="708" w:type="pct"/>
            <w:tcBorders>
              <w:bottom w:val="single" w:sz="4" w:space="0" w:color="auto"/>
            </w:tcBorders>
            <w:vAlign w:val="center"/>
          </w:tcPr>
          <w:p w14:paraId="3A85930C" w14:textId="77777777" w:rsidR="002A6025" w:rsidRPr="00783292" w:rsidRDefault="002A6025" w:rsidP="005B1794">
            <w:pPr>
              <w:widowControl/>
              <w:spacing w:line="480" w:lineRule="auto"/>
              <w:jc w:val="center"/>
              <w:rPr>
                <w:sz w:val="16"/>
                <w:szCs w:val="16"/>
              </w:rPr>
            </w:pPr>
            <w:r>
              <w:rPr>
                <w:sz w:val="16"/>
                <w:szCs w:val="16"/>
              </w:rPr>
              <w:t>0.16%</w:t>
            </w:r>
          </w:p>
        </w:tc>
        <w:tc>
          <w:tcPr>
            <w:tcW w:w="708" w:type="pct"/>
            <w:tcBorders>
              <w:bottom w:val="single" w:sz="4" w:space="0" w:color="auto"/>
            </w:tcBorders>
            <w:vAlign w:val="center"/>
          </w:tcPr>
          <w:p w14:paraId="3166F705" w14:textId="77777777" w:rsidR="002A6025" w:rsidRPr="00783292" w:rsidRDefault="002A6025" w:rsidP="005B1794">
            <w:pPr>
              <w:widowControl/>
              <w:spacing w:line="480" w:lineRule="auto"/>
              <w:jc w:val="center"/>
              <w:rPr>
                <w:sz w:val="16"/>
                <w:szCs w:val="16"/>
              </w:rPr>
            </w:pPr>
            <w:r>
              <w:rPr>
                <w:sz w:val="16"/>
                <w:szCs w:val="16"/>
              </w:rPr>
              <w:t>7</w:t>
            </w:r>
          </w:p>
        </w:tc>
        <w:tc>
          <w:tcPr>
            <w:tcW w:w="708" w:type="pct"/>
            <w:tcBorders>
              <w:bottom w:val="single" w:sz="4" w:space="0" w:color="auto"/>
            </w:tcBorders>
            <w:vAlign w:val="center"/>
          </w:tcPr>
          <w:p w14:paraId="561F557B" w14:textId="77777777" w:rsidR="002A6025" w:rsidRPr="00783292" w:rsidRDefault="002A6025" w:rsidP="005B1794">
            <w:pPr>
              <w:widowControl/>
              <w:spacing w:line="480" w:lineRule="auto"/>
              <w:jc w:val="center"/>
              <w:rPr>
                <w:sz w:val="16"/>
                <w:szCs w:val="16"/>
              </w:rPr>
            </w:pPr>
            <w:r>
              <w:rPr>
                <w:sz w:val="16"/>
                <w:szCs w:val="16"/>
              </w:rPr>
              <w:t>7</w:t>
            </w:r>
          </w:p>
        </w:tc>
      </w:tr>
      <w:tr w:rsidR="002A6025" w:rsidRPr="00783292" w14:paraId="47D90BBF" w14:textId="77777777" w:rsidTr="005B1794">
        <w:trPr>
          <w:jc w:val="center"/>
        </w:trPr>
        <w:tc>
          <w:tcPr>
            <w:tcW w:w="1459" w:type="pct"/>
            <w:tcBorders>
              <w:top w:val="single" w:sz="4" w:space="0" w:color="auto"/>
            </w:tcBorders>
            <w:shd w:val="clear" w:color="auto" w:fill="D9D9D9" w:themeFill="background1" w:themeFillShade="D9"/>
          </w:tcPr>
          <w:p w14:paraId="444C9994" w14:textId="77777777" w:rsidR="002A6025" w:rsidRPr="004D1374" w:rsidRDefault="002A6025" w:rsidP="005B1794">
            <w:pPr>
              <w:widowControl/>
              <w:spacing w:line="480" w:lineRule="auto"/>
              <w:rPr>
                <w:b/>
                <w:bCs/>
                <w:sz w:val="16"/>
                <w:szCs w:val="16"/>
              </w:rPr>
            </w:pPr>
            <w:r w:rsidRPr="004D1374">
              <w:rPr>
                <w:b/>
                <w:bCs/>
                <w:sz w:val="16"/>
                <w:szCs w:val="16"/>
              </w:rPr>
              <w:t>North Carolina Legi</w:t>
            </w:r>
            <w:r>
              <w:rPr>
                <w:b/>
                <w:bCs/>
                <w:sz w:val="16"/>
                <w:szCs w:val="16"/>
              </w:rPr>
              <w:t>slature</w:t>
            </w:r>
          </w:p>
        </w:tc>
        <w:tc>
          <w:tcPr>
            <w:tcW w:w="708" w:type="pct"/>
            <w:tcBorders>
              <w:top w:val="single" w:sz="4" w:space="0" w:color="auto"/>
            </w:tcBorders>
            <w:shd w:val="clear" w:color="auto" w:fill="D9D9D9" w:themeFill="background1" w:themeFillShade="D9"/>
            <w:vAlign w:val="center"/>
          </w:tcPr>
          <w:p w14:paraId="49AC951D" w14:textId="77777777" w:rsidR="002A6025" w:rsidRPr="00783292" w:rsidRDefault="002A6025" w:rsidP="005B1794">
            <w:pPr>
              <w:widowControl/>
              <w:spacing w:line="480" w:lineRule="auto"/>
              <w:jc w:val="center"/>
              <w:rPr>
                <w:sz w:val="16"/>
                <w:szCs w:val="16"/>
              </w:rPr>
            </w:pPr>
            <w:r>
              <w:rPr>
                <w:sz w:val="16"/>
                <w:szCs w:val="16"/>
              </w:rPr>
              <w:t>14</w:t>
            </w:r>
          </w:p>
        </w:tc>
        <w:tc>
          <w:tcPr>
            <w:tcW w:w="708" w:type="pct"/>
            <w:tcBorders>
              <w:top w:val="single" w:sz="4" w:space="0" w:color="auto"/>
            </w:tcBorders>
            <w:shd w:val="clear" w:color="auto" w:fill="D9D9D9" w:themeFill="background1" w:themeFillShade="D9"/>
            <w:vAlign w:val="center"/>
          </w:tcPr>
          <w:p w14:paraId="7CE144E9" w14:textId="77777777" w:rsidR="002A6025" w:rsidRPr="00783292" w:rsidRDefault="002A6025" w:rsidP="005B1794">
            <w:pPr>
              <w:widowControl/>
              <w:spacing w:line="480" w:lineRule="auto"/>
              <w:jc w:val="center"/>
              <w:rPr>
                <w:sz w:val="16"/>
                <w:szCs w:val="16"/>
              </w:rPr>
            </w:pPr>
            <w:r>
              <w:rPr>
                <w:sz w:val="16"/>
                <w:szCs w:val="16"/>
              </w:rPr>
              <w:t>51</w:t>
            </w:r>
          </w:p>
        </w:tc>
        <w:tc>
          <w:tcPr>
            <w:tcW w:w="708" w:type="pct"/>
            <w:tcBorders>
              <w:top w:val="single" w:sz="4" w:space="0" w:color="auto"/>
            </w:tcBorders>
            <w:shd w:val="clear" w:color="auto" w:fill="D9D9D9" w:themeFill="background1" w:themeFillShade="D9"/>
            <w:vAlign w:val="center"/>
          </w:tcPr>
          <w:p w14:paraId="691D9481" w14:textId="77777777" w:rsidR="002A6025" w:rsidRPr="00783292" w:rsidRDefault="002A6025" w:rsidP="005B1794">
            <w:pPr>
              <w:widowControl/>
              <w:spacing w:line="480" w:lineRule="auto"/>
              <w:jc w:val="center"/>
              <w:rPr>
                <w:sz w:val="16"/>
                <w:szCs w:val="16"/>
              </w:rPr>
            </w:pPr>
            <w:r w:rsidRPr="00B5228C">
              <w:rPr>
                <w:sz w:val="16"/>
                <w:szCs w:val="16"/>
              </w:rPr>
              <w:t>3.92%</w:t>
            </w:r>
          </w:p>
        </w:tc>
        <w:tc>
          <w:tcPr>
            <w:tcW w:w="708" w:type="pct"/>
            <w:tcBorders>
              <w:top w:val="single" w:sz="4" w:space="0" w:color="auto"/>
            </w:tcBorders>
            <w:shd w:val="clear" w:color="auto" w:fill="D9D9D9" w:themeFill="background1" w:themeFillShade="D9"/>
            <w:vAlign w:val="center"/>
          </w:tcPr>
          <w:p w14:paraId="2ED70E6D" w14:textId="77777777" w:rsidR="002A6025" w:rsidRPr="00783292" w:rsidRDefault="002A6025" w:rsidP="005B1794">
            <w:pPr>
              <w:widowControl/>
              <w:spacing w:line="480" w:lineRule="auto"/>
              <w:jc w:val="center"/>
              <w:rPr>
                <w:sz w:val="16"/>
                <w:szCs w:val="16"/>
              </w:rPr>
            </w:pPr>
            <w:r>
              <w:rPr>
                <w:sz w:val="16"/>
                <w:szCs w:val="16"/>
              </w:rPr>
              <w:t>4</w:t>
            </w:r>
          </w:p>
        </w:tc>
        <w:tc>
          <w:tcPr>
            <w:tcW w:w="708" w:type="pct"/>
            <w:tcBorders>
              <w:top w:val="single" w:sz="4" w:space="0" w:color="auto"/>
            </w:tcBorders>
            <w:shd w:val="clear" w:color="auto" w:fill="D9D9D9" w:themeFill="background1" w:themeFillShade="D9"/>
            <w:vAlign w:val="center"/>
          </w:tcPr>
          <w:p w14:paraId="0B514537" w14:textId="77777777" w:rsidR="002A6025" w:rsidRPr="00783292" w:rsidRDefault="002A6025" w:rsidP="005B1794">
            <w:pPr>
              <w:widowControl/>
              <w:spacing w:line="480" w:lineRule="auto"/>
              <w:jc w:val="center"/>
              <w:rPr>
                <w:sz w:val="16"/>
                <w:szCs w:val="16"/>
              </w:rPr>
            </w:pPr>
            <w:r>
              <w:rPr>
                <w:sz w:val="16"/>
                <w:szCs w:val="16"/>
              </w:rPr>
              <w:t>-</w:t>
            </w:r>
          </w:p>
        </w:tc>
      </w:tr>
      <w:tr w:rsidR="002A6025" w:rsidRPr="00783292" w14:paraId="1384660B" w14:textId="77777777" w:rsidTr="005B1794">
        <w:trPr>
          <w:jc w:val="center"/>
        </w:trPr>
        <w:tc>
          <w:tcPr>
            <w:tcW w:w="1459" w:type="pct"/>
            <w:tcBorders>
              <w:bottom w:val="single" w:sz="4" w:space="0" w:color="auto"/>
            </w:tcBorders>
          </w:tcPr>
          <w:p w14:paraId="6CA48423" w14:textId="77777777" w:rsidR="002A6025" w:rsidRPr="004D1374" w:rsidRDefault="002A6025" w:rsidP="005B1794">
            <w:pPr>
              <w:widowControl/>
              <w:spacing w:line="480" w:lineRule="auto"/>
              <w:rPr>
                <w:b/>
                <w:bCs/>
                <w:sz w:val="16"/>
                <w:szCs w:val="16"/>
              </w:rPr>
            </w:pPr>
            <w:r w:rsidRPr="004D1374">
              <w:rPr>
                <w:b/>
                <w:bCs/>
                <w:sz w:val="16"/>
                <w:szCs w:val="16"/>
              </w:rPr>
              <w:t>North Carolina Court</w:t>
            </w:r>
            <w:r>
              <w:rPr>
                <w:b/>
                <w:bCs/>
                <w:sz w:val="16"/>
                <w:szCs w:val="16"/>
              </w:rPr>
              <w:t xml:space="preserve"> </w:t>
            </w:r>
            <w:r w:rsidRPr="004D1374">
              <w:rPr>
                <w:b/>
                <w:bCs/>
                <w:sz w:val="16"/>
                <w:szCs w:val="16"/>
              </w:rPr>
              <w:t>Remedy</w:t>
            </w:r>
          </w:p>
        </w:tc>
        <w:tc>
          <w:tcPr>
            <w:tcW w:w="708" w:type="pct"/>
            <w:tcBorders>
              <w:bottom w:val="single" w:sz="4" w:space="0" w:color="auto"/>
            </w:tcBorders>
            <w:vAlign w:val="center"/>
          </w:tcPr>
          <w:p w14:paraId="7E6E262D" w14:textId="77777777" w:rsidR="002A6025" w:rsidRPr="00783292" w:rsidRDefault="002A6025" w:rsidP="005B1794">
            <w:pPr>
              <w:widowControl/>
              <w:spacing w:line="480" w:lineRule="auto"/>
              <w:jc w:val="center"/>
              <w:rPr>
                <w:sz w:val="16"/>
                <w:szCs w:val="16"/>
              </w:rPr>
            </w:pPr>
            <w:r>
              <w:rPr>
                <w:sz w:val="16"/>
                <w:szCs w:val="16"/>
              </w:rPr>
              <w:t>13</w:t>
            </w:r>
          </w:p>
        </w:tc>
        <w:tc>
          <w:tcPr>
            <w:tcW w:w="708" w:type="pct"/>
            <w:tcBorders>
              <w:bottom w:val="single" w:sz="4" w:space="0" w:color="auto"/>
            </w:tcBorders>
            <w:vAlign w:val="center"/>
          </w:tcPr>
          <w:p w14:paraId="62BB891A" w14:textId="77777777" w:rsidR="002A6025" w:rsidRPr="00783292" w:rsidRDefault="002A6025" w:rsidP="005B1794">
            <w:pPr>
              <w:widowControl/>
              <w:spacing w:line="480" w:lineRule="auto"/>
              <w:jc w:val="center"/>
              <w:rPr>
                <w:sz w:val="16"/>
                <w:szCs w:val="16"/>
              </w:rPr>
            </w:pPr>
            <w:r>
              <w:rPr>
                <w:sz w:val="16"/>
                <w:szCs w:val="16"/>
              </w:rPr>
              <w:t>59</w:t>
            </w:r>
          </w:p>
        </w:tc>
        <w:tc>
          <w:tcPr>
            <w:tcW w:w="708" w:type="pct"/>
            <w:tcBorders>
              <w:bottom w:val="single" w:sz="4" w:space="0" w:color="auto"/>
            </w:tcBorders>
            <w:vAlign w:val="center"/>
          </w:tcPr>
          <w:p w14:paraId="4F8794EB" w14:textId="77777777" w:rsidR="002A6025" w:rsidRPr="00783292" w:rsidRDefault="002A6025" w:rsidP="005B1794">
            <w:pPr>
              <w:widowControl/>
              <w:spacing w:line="480" w:lineRule="auto"/>
              <w:jc w:val="center"/>
              <w:rPr>
                <w:sz w:val="16"/>
                <w:szCs w:val="16"/>
              </w:rPr>
            </w:pPr>
            <w:r>
              <w:rPr>
                <w:sz w:val="16"/>
                <w:szCs w:val="16"/>
              </w:rPr>
              <w:t>0.35%</w:t>
            </w:r>
          </w:p>
        </w:tc>
        <w:tc>
          <w:tcPr>
            <w:tcW w:w="708" w:type="pct"/>
            <w:tcBorders>
              <w:bottom w:val="single" w:sz="4" w:space="0" w:color="auto"/>
            </w:tcBorders>
            <w:vAlign w:val="center"/>
          </w:tcPr>
          <w:p w14:paraId="1F68D97C" w14:textId="77777777" w:rsidR="002A6025" w:rsidRPr="00783292" w:rsidRDefault="002A6025" w:rsidP="005B1794">
            <w:pPr>
              <w:widowControl/>
              <w:spacing w:line="480" w:lineRule="auto"/>
              <w:jc w:val="center"/>
              <w:rPr>
                <w:sz w:val="16"/>
                <w:szCs w:val="16"/>
              </w:rPr>
            </w:pPr>
            <w:r>
              <w:rPr>
                <w:sz w:val="16"/>
                <w:szCs w:val="16"/>
              </w:rPr>
              <w:t>7</w:t>
            </w:r>
          </w:p>
        </w:tc>
        <w:tc>
          <w:tcPr>
            <w:tcW w:w="708" w:type="pct"/>
            <w:tcBorders>
              <w:bottom w:val="single" w:sz="4" w:space="0" w:color="auto"/>
            </w:tcBorders>
            <w:vAlign w:val="center"/>
          </w:tcPr>
          <w:p w14:paraId="146C22EC" w14:textId="77777777" w:rsidR="002A6025" w:rsidRPr="00783292" w:rsidRDefault="002A6025" w:rsidP="005B1794">
            <w:pPr>
              <w:widowControl/>
              <w:spacing w:line="480" w:lineRule="auto"/>
              <w:jc w:val="center"/>
              <w:rPr>
                <w:sz w:val="16"/>
                <w:szCs w:val="16"/>
              </w:rPr>
            </w:pPr>
            <w:r>
              <w:rPr>
                <w:sz w:val="16"/>
                <w:szCs w:val="16"/>
              </w:rPr>
              <w:t>7</w:t>
            </w:r>
          </w:p>
        </w:tc>
      </w:tr>
      <w:tr w:rsidR="002A6025" w:rsidRPr="00783292" w14:paraId="56A90724" w14:textId="77777777" w:rsidTr="005B1794">
        <w:trPr>
          <w:jc w:val="center"/>
        </w:trPr>
        <w:tc>
          <w:tcPr>
            <w:tcW w:w="1459" w:type="pct"/>
            <w:tcBorders>
              <w:top w:val="single" w:sz="4" w:space="0" w:color="auto"/>
            </w:tcBorders>
            <w:shd w:val="clear" w:color="auto" w:fill="auto"/>
          </w:tcPr>
          <w:p w14:paraId="594B7136" w14:textId="77777777" w:rsidR="002A6025" w:rsidRPr="004D1374" w:rsidRDefault="002A6025" w:rsidP="005B1794">
            <w:pPr>
              <w:widowControl/>
              <w:spacing w:line="480" w:lineRule="auto"/>
              <w:rPr>
                <w:b/>
                <w:bCs/>
                <w:sz w:val="16"/>
                <w:szCs w:val="16"/>
              </w:rPr>
            </w:pPr>
            <w:r w:rsidRPr="004D1374">
              <w:rPr>
                <w:b/>
                <w:bCs/>
                <w:sz w:val="16"/>
                <w:szCs w:val="16"/>
              </w:rPr>
              <w:t>N</w:t>
            </w:r>
            <w:r>
              <w:rPr>
                <w:b/>
                <w:bCs/>
                <w:sz w:val="16"/>
                <w:szCs w:val="16"/>
              </w:rPr>
              <w:t xml:space="preserve">ew </w:t>
            </w:r>
            <w:r w:rsidRPr="004D1374">
              <w:rPr>
                <w:b/>
                <w:bCs/>
                <w:sz w:val="16"/>
                <w:szCs w:val="16"/>
              </w:rPr>
              <w:t>H</w:t>
            </w:r>
            <w:r>
              <w:rPr>
                <w:b/>
                <w:bCs/>
                <w:sz w:val="16"/>
                <w:szCs w:val="16"/>
              </w:rPr>
              <w:t>ampshire</w:t>
            </w:r>
            <w:r w:rsidRPr="004D1374">
              <w:rPr>
                <w:b/>
                <w:bCs/>
                <w:sz w:val="16"/>
                <w:szCs w:val="16"/>
              </w:rPr>
              <w:t xml:space="preserve"> Legislature</w:t>
            </w:r>
          </w:p>
        </w:tc>
        <w:tc>
          <w:tcPr>
            <w:tcW w:w="708" w:type="pct"/>
            <w:tcBorders>
              <w:top w:val="single" w:sz="4" w:space="0" w:color="auto"/>
            </w:tcBorders>
            <w:shd w:val="clear" w:color="auto" w:fill="auto"/>
            <w:vAlign w:val="center"/>
          </w:tcPr>
          <w:p w14:paraId="3E430DD1" w14:textId="77777777" w:rsidR="002A6025" w:rsidRDefault="002A6025" w:rsidP="005B1794">
            <w:pPr>
              <w:widowControl/>
              <w:spacing w:line="480" w:lineRule="auto"/>
              <w:jc w:val="center"/>
              <w:rPr>
                <w:sz w:val="16"/>
                <w:szCs w:val="16"/>
              </w:rPr>
            </w:pPr>
            <w:r>
              <w:rPr>
                <w:sz w:val="16"/>
                <w:szCs w:val="16"/>
              </w:rPr>
              <w:t>3</w:t>
            </w:r>
          </w:p>
        </w:tc>
        <w:tc>
          <w:tcPr>
            <w:tcW w:w="708" w:type="pct"/>
            <w:tcBorders>
              <w:top w:val="single" w:sz="4" w:space="0" w:color="auto"/>
            </w:tcBorders>
            <w:shd w:val="clear" w:color="auto" w:fill="auto"/>
            <w:vAlign w:val="center"/>
          </w:tcPr>
          <w:p w14:paraId="2D75E5AA" w14:textId="77777777" w:rsidR="002A6025" w:rsidRDefault="002A6025" w:rsidP="005B1794">
            <w:pPr>
              <w:widowControl/>
              <w:spacing w:line="480" w:lineRule="auto"/>
              <w:jc w:val="center"/>
              <w:rPr>
                <w:sz w:val="16"/>
                <w:szCs w:val="16"/>
              </w:rPr>
            </w:pPr>
            <w:r>
              <w:rPr>
                <w:sz w:val="16"/>
                <w:szCs w:val="16"/>
              </w:rPr>
              <w:t>43</w:t>
            </w:r>
          </w:p>
        </w:tc>
        <w:tc>
          <w:tcPr>
            <w:tcW w:w="708" w:type="pct"/>
            <w:tcBorders>
              <w:top w:val="single" w:sz="4" w:space="0" w:color="auto"/>
            </w:tcBorders>
            <w:shd w:val="clear" w:color="auto" w:fill="auto"/>
            <w:vAlign w:val="center"/>
          </w:tcPr>
          <w:p w14:paraId="1EF88353" w14:textId="77777777" w:rsidR="002A6025" w:rsidRDefault="002A6025" w:rsidP="005B1794">
            <w:pPr>
              <w:widowControl/>
              <w:spacing w:line="480" w:lineRule="auto"/>
              <w:jc w:val="center"/>
              <w:rPr>
                <w:sz w:val="16"/>
                <w:szCs w:val="16"/>
              </w:rPr>
            </w:pPr>
            <w:r>
              <w:rPr>
                <w:sz w:val="16"/>
                <w:szCs w:val="16"/>
              </w:rPr>
              <w:t>-0.15%</w:t>
            </w:r>
          </w:p>
        </w:tc>
        <w:tc>
          <w:tcPr>
            <w:tcW w:w="708" w:type="pct"/>
            <w:tcBorders>
              <w:top w:val="single" w:sz="4" w:space="0" w:color="auto"/>
            </w:tcBorders>
            <w:shd w:val="clear" w:color="auto" w:fill="auto"/>
            <w:vAlign w:val="center"/>
          </w:tcPr>
          <w:p w14:paraId="3ED2D574" w14:textId="77777777" w:rsidR="002A6025" w:rsidRDefault="002A6025" w:rsidP="005B1794">
            <w:pPr>
              <w:widowControl/>
              <w:spacing w:line="480" w:lineRule="auto"/>
              <w:jc w:val="center"/>
              <w:rPr>
                <w:sz w:val="16"/>
                <w:szCs w:val="16"/>
              </w:rPr>
            </w:pPr>
            <w:r>
              <w:rPr>
                <w:sz w:val="16"/>
                <w:szCs w:val="16"/>
              </w:rPr>
              <w:t>2</w:t>
            </w:r>
          </w:p>
        </w:tc>
        <w:tc>
          <w:tcPr>
            <w:tcW w:w="708" w:type="pct"/>
            <w:tcBorders>
              <w:top w:val="single" w:sz="4" w:space="0" w:color="auto"/>
            </w:tcBorders>
            <w:shd w:val="clear" w:color="auto" w:fill="auto"/>
            <w:vAlign w:val="center"/>
          </w:tcPr>
          <w:p w14:paraId="395395DD" w14:textId="77777777" w:rsidR="002A6025" w:rsidRPr="00783292" w:rsidRDefault="002A6025" w:rsidP="005B1794">
            <w:pPr>
              <w:widowControl/>
              <w:spacing w:line="480" w:lineRule="auto"/>
              <w:jc w:val="center"/>
              <w:rPr>
                <w:sz w:val="16"/>
                <w:szCs w:val="16"/>
              </w:rPr>
            </w:pPr>
            <w:r>
              <w:rPr>
                <w:sz w:val="16"/>
                <w:szCs w:val="16"/>
              </w:rPr>
              <w:t>-</w:t>
            </w:r>
          </w:p>
        </w:tc>
      </w:tr>
      <w:tr w:rsidR="002A6025" w:rsidRPr="00783292" w14:paraId="75DDFF7C" w14:textId="77777777" w:rsidTr="005B1794">
        <w:trPr>
          <w:jc w:val="center"/>
        </w:trPr>
        <w:tc>
          <w:tcPr>
            <w:tcW w:w="1459" w:type="pct"/>
            <w:tcBorders>
              <w:bottom w:val="single" w:sz="4" w:space="0" w:color="auto"/>
            </w:tcBorders>
          </w:tcPr>
          <w:p w14:paraId="2D83D156" w14:textId="77777777" w:rsidR="002A6025" w:rsidRPr="004D1374" w:rsidRDefault="002A6025" w:rsidP="005B1794">
            <w:pPr>
              <w:widowControl/>
              <w:spacing w:line="480" w:lineRule="auto"/>
              <w:rPr>
                <w:b/>
                <w:bCs/>
                <w:sz w:val="16"/>
                <w:szCs w:val="16"/>
              </w:rPr>
            </w:pPr>
            <w:r w:rsidRPr="004D1374">
              <w:rPr>
                <w:b/>
                <w:bCs/>
                <w:sz w:val="16"/>
                <w:szCs w:val="16"/>
              </w:rPr>
              <w:t>N</w:t>
            </w:r>
            <w:r>
              <w:rPr>
                <w:b/>
                <w:bCs/>
                <w:sz w:val="16"/>
                <w:szCs w:val="16"/>
              </w:rPr>
              <w:t xml:space="preserve">ew </w:t>
            </w:r>
            <w:r w:rsidRPr="004D1374">
              <w:rPr>
                <w:b/>
                <w:bCs/>
                <w:sz w:val="16"/>
                <w:szCs w:val="16"/>
              </w:rPr>
              <w:t>H</w:t>
            </w:r>
            <w:r>
              <w:rPr>
                <w:b/>
                <w:bCs/>
                <w:sz w:val="16"/>
                <w:szCs w:val="16"/>
              </w:rPr>
              <w:t>ampshire</w:t>
            </w:r>
            <w:r w:rsidRPr="004D1374">
              <w:rPr>
                <w:b/>
                <w:bCs/>
                <w:sz w:val="16"/>
                <w:szCs w:val="16"/>
              </w:rPr>
              <w:t xml:space="preserve"> Court</w:t>
            </w:r>
          </w:p>
        </w:tc>
        <w:tc>
          <w:tcPr>
            <w:tcW w:w="708" w:type="pct"/>
            <w:tcBorders>
              <w:bottom w:val="single" w:sz="4" w:space="0" w:color="auto"/>
            </w:tcBorders>
            <w:vAlign w:val="center"/>
          </w:tcPr>
          <w:p w14:paraId="3502A13E" w14:textId="77777777" w:rsidR="002A6025" w:rsidRDefault="002A6025" w:rsidP="005B1794">
            <w:pPr>
              <w:widowControl/>
              <w:spacing w:line="480" w:lineRule="auto"/>
              <w:jc w:val="center"/>
              <w:rPr>
                <w:sz w:val="16"/>
                <w:szCs w:val="16"/>
              </w:rPr>
            </w:pPr>
            <w:r>
              <w:rPr>
                <w:sz w:val="16"/>
                <w:szCs w:val="16"/>
              </w:rPr>
              <w:t>5</w:t>
            </w:r>
          </w:p>
        </w:tc>
        <w:tc>
          <w:tcPr>
            <w:tcW w:w="708" w:type="pct"/>
            <w:tcBorders>
              <w:bottom w:val="single" w:sz="4" w:space="0" w:color="auto"/>
            </w:tcBorders>
            <w:vAlign w:val="center"/>
          </w:tcPr>
          <w:p w14:paraId="40F08890" w14:textId="77777777" w:rsidR="002A6025" w:rsidRDefault="002A6025" w:rsidP="005B1794">
            <w:pPr>
              <w:widowControl/>
              <w:spacing w:line="480" w:lineRule="auto"/>
              <w:jc w:val="center"/>
              <w:rPr>
                <w:sz w:val="16"/>
                <w:szCs w:val="16"/>
              </w:rPr>
            </w:pPr>
            <w:r>
              <w:rPr>
                <w:sz w:val="16"/>
                <w:szCs w:val="16"/>
              </w:rPr>
              <w:t>26</w:t>
            </w:r>
          </w:p>
        </w:tc>
        <w:tc>
          <w:tcPr>
            <w:tcW w:w="708" w:type="pct"/>
            <w:tcBorders>
              <w:bottom w:val="single" w:sz="4" w:space="0" w:color="auto"/>
            </w:tcBorders>
            <w:vAlign w:val="center"/>
          </w:tcPr>
          <w:p w14:paraId="66B3C943" w14:textId="77777777" w:rsidR="002A6025" w:rsidRDefault="002A6025" w:rsidP="005B1794">
            <w:pPr>
              <w:widowControl/>
              <w:spacing w:line="480" w:lineRule="auto"/>
              <w:jc w:val="center"/>
              <w:rPr>
                <w:sz w:val="16"/>
                <w:szCs w:val="16"/>
              </w:rPr>
            </w:pPr>
            <w:r>
              <w:rPr>
                <w:sz w:val="16"/>
                <w:szCs w:val="16"/>
              </w:rPr>
              <w:t>-0.00%</w:t>
            </w:r>
          </w:p>
        </w:tc>
        <w:tc>
          <w:tcPr>
            <w:tcW w:w="708" w:type="pct"/>
            <w:tcBorders>
              <w:bottom w:val="single" w:sz="4" w:space="0" w:color="auto"/>
            </w:tcBorders>
            <w:vAlign w:val="center"/>
          </w:tcPr>
          <w:p w14:paraId="1A3CFE16" w14:textId="77777777" w:rsidR="002A6025" w:rsidRDefault="002A6025" w:rsidP="005B1794">
            <w:pPr>
              <w:widowControl/>
              <w:spacing w:line="480" w:lineRule="auto"/>
              <w:jc w:val="center"/>
              <w:rPr>
                <w:sz w:val="16"/>
                <w:szCs w:val="16"/>
              </w:rPr>
            </w:pPr>
            <w:r>
              <w:rPr>
                <w:sz w:val="16"/>
                <w:szCs w:val="16"/>
              </w:rPr>
              <w:t>2</w:t>
            </w:r>
          </w:p>
        </w:tc>
        <w:tc>
          <w:tcPr>
            <w:tcW w:w="708" w:type="pct"/>
            <w:tcBorders>
              <w:bottom w:val="single" w:sz="4" w:space="0" w:color="auto"/>
            </w:tcBorders>
            <w:vAlign w:val="center"/>
          </w:tcPr>
          <w:p w14:paraId="30EC574D" w14:textId="77777777" w:rsidR="002A6025" w:rsidRPr="00783292" w:rsidRDefault="002A6025" w:rsidP="005B1794">
            <w:pPr>
              <w:widowControl/>
              <w:spacing w:line="480" w:lineRule="auto"/>
              <w:jc w:val="center"/>
              <w:rPr>
                <w:sz w:val="16"/>
                <w:szCs w:val="16"/>
              </w:rPr>
            </w:pPr>
            <w:r>
              <w:rPr>
                <w:sz w:val="16"/>
                <w:szCs w:val="16"/>
              </w:rPr>
              <w:t>2</w:t>
            </w:r>
          </w:p>
        </w:tc>
      </w:tr>
      <w:tr w:rsidR="002A6025" w:rsidRPr="00783292" w14:paraId="19020593" w14:textId="77777777" w:rsidTr="005B1794">
        <w:trPr>
          <w:jc w:val="center"/>
        </w:trPr>
        <w:tc>
          <w:tcPr>
            <w:tcW w:w="1459" w:type="pct"/>
            <w:tcBorders>
              <w:top w:val="single" w:sz="4" w:space="0" w:color="auto"/>
            </w:tcBorders>
            <w:shd w:val="clear" w:color="auto" w:fill="D9D9D9" w:themeFill="background1" w:themeFillShade="D9"/>
          </w:tcPr>
          <w:p w14:paraId="609F2212" w14:textId="77777777" w:rsidR="002A6025" w:rsidRPr="004D1374" w:rsidRDefault="002A6025" w:rsidP="005B1794">
            <w:pPr>
              <w:widowControl/>
              <w:spacing w:line="480" w:lineRule="auto"/>
              <w:rPr>
                <w:b/>
                <w:bCs/>
                <w:sz w:val="16"/>
                <w:szCs w:val="16"/>
              </w:rPr>
            </w:pPr>
            <w:r w:rsidRPr="004D1374">
              <w:rPr>
                <w:b/>
                <w:bCs/>
                <w:sz w:val="16"/>
                <w:szCs w:val="16"/>
              </w:rPr>
              <w:t>New York Legi</w:t>
            </w:r>
            <w:r>
              <w:rPr>
                <w:b/>
                <w:bCs/>
                <w:sz w:val="16"/>
                <w:szCs w:val="16"/>
              </w:rPr>
              <w:t>slature</w:t>
            </w:r>
          </w:p>
        </w:tc>
        <w:tc>
          <w:tcPr>
            <w:tcW w:w="708" w:type="pct"/>
            <w:tcBorders>
              <w:top w:val="single" w:sz="4" w:space="0" w:color="auto"/>
            </w:tcBorders>
            <w:shd w:val="clear" w:color="auto" w:fill="D9D9D9" w:themeFill="background1" w:themeFillShade="D9"/>
            <w:vAlign w:val="center"/>
          </w:tcPr>
          <w:p w14:paraId="53EAE747" w14:textId="77777777" w:rsidR="002A6025" w:rsidRPr="00783292" w:rsidRDefault="002A6025" w:rsidP="005B1794">
            <w:pPr>
              <w:widowControl/>
              <w:spacing w:line="480" w:lineRule="auto"/>
              <w:jc w:val="center"/>
              <w:rPr>
                <w:sz w:val="16"/>
                <w:szCs w:val="16"/>
              </w:rPr>
            </w:pPr>
            <w:r>
              <w:rPr>
                <w:sz w:val="16"/>
                <w:szCs w:val="16"/>
              </w:rPr>
              <w:t>56</w:t>
            </w:r>
          </w:p>
        </w:tc>
        <w:tc>
          <w:tcPr>
            <w:tcW w:w="708" w:type="pct"/>
            <w:tcBorders>
              <w:top w:val="single" w:sz="4" w:space="0" w:color="auto"/>
            </w:tcBorders>
            <w:shd w:val="clear" w:color="auto" w:fill="D9D9D9" w:themeFill="background1" w:themeFillShade="D9"/>
            <w:vAlign w:val="center"/>
          </w:tcPr>
          <w:p w14:paraId="75B7675B" w14:textId="77777777" w:rsidR="002A6025" w:rsidRPr="00783292" w:rsidRDefault="002A6025" w:rsidP="005B1794">
            <w:pPr>
              <w:widowControl/>
              <w:spacing w:line="480" w:lineRule="auto"/>
              <w:jc w:val="center"/>
              <w:rPr>
                <w:sz w:val="16"/>
                <w:szCs w:val="16"/>
              </w:rPr>
            </w:pPr>
            <w:r>
              <w:rPr>
                <w:sz w:val="16"/>
                <w:szCs w:val="16"/>
              </w:rPr>
              <w:t>40</w:t>
            </w:r>
          </w:p>
        </w:tc>
        <w:tc>
          <w:tcPr>
            <w:tcW w:w="708" w:type="pct"/>
            <w:tcBorders>
              <w:top w:val="single" w:sz="4" w:space="0" w:color="auto"/>
            </w:tcBorders>
            <w:shd w:val="clear" w:color="auto" w:fill="D9D9D9" w:themeFill="background1" w:themeFillShade="D9"/>
            <w:vAlign w:val="center"/>
          </w:tcPr>
          <w:p w14:paraId="180502BA" w14:textId="77777777" w:rsidR="002A6025" w:rsidRPr="00783292" w:rsidRDefault="002A6025" w:rsidP="005B1794">
            <w:pPr>
              <w:widowControl/>
              <w:spacing w:line="480" w:lineRule="auto"/>
              <w:jc w:val="center"/>
              <w:rPr>
                <w:sz w:val="16"/>
                <w:szCs w:val="16"/>
              </w:rPr>
            </w:pPr>
            <w:r>
              <w:rPr>
                <w:sz w:val="16"/>
                <w:szCs w:val="16"/>
              </w:rPr>
              <w:t>0.12%</w:t>
            </w:r>
          </w:p>
        </w:tc>
        <w:tc>
          <w:tcPr>
            <w:tcW w:w="708" w:type="pct"/>
            <w:tcBorders>
              <w:top w:val="single" w:sz="4" w:space="0" w:color="auto"/>
            </w:tcBorders>
            <w:shd w:val="clear" w:color="auto" w:fill="D9D9D9" w:themeFill="background1" w:themeFillShade="D9"/>
            <w:vAlign w:val="center"/>
          </w:tcPr>
          <w:p w14:paraId="13464601" w14:textId="77777777" w:rsidR="002A6025" w:rsidRPr="00783292" w:rsidRDefault="002A6025" w:rsidP="005B1794">
            <w:pPr>
              <w:widowControl/>
              <w:spacing w:line="480" w:lineRule="auto"/>
              <w:jc w:val="center"/>
              <w:rPr>
                <w:sz w:val="16"/>
                <w:szCs w:val="16"/>
              </w:rPr>
            </w:pPr>
            <w:r>
              <w:rPr>
                <w:sz w:val="16"/>
                <w:szCs w:val="16"/>
              </w:rPr>
              <w:t>22</w:t>
            </w:r>
          </w:p>
        </w:tc>
        <w:tc>
          <w:tcPr>
            <w:tcW w:w="708" w:type="pct"/>
            <w:tcBorders>
              <w:top w:val="single" w:sz="4" w:space="0" w:color="auto"/>
            </w:tcBorders>
            <w:shd w:val="clear" w:color="auto" w:fill="D9D9D9" w:themeFill="background1" w:themeFillShade="D9"/>
            <w:vAlign w:val="center"/>
          </w:tcPr>
          <w:p w14:paraId="09F86331" w14:textId="77777777" w:rsidR="002A6025" w:rsidRPr="00783292" w:rsidRDefault="002A6025" w:rsidP="005B1794">
            <w:pPr>
              <w:widowControl/>
              <w:spacing w:line="480" w:lineRule="auto"/>
              <w:jc w:val="center"/>
              <w:rPr>
                <w:sz w:val="16"/>
                <w:szCs w:val="16"/>
              </w:rPr>
            </w:pPr>
            <w:r>
              <w:rPr>
                <w:sz w:val="16"/>
                <w:szCs w:val="16"/>
              </w:rPr>
              <w:t>-</w:t>
            </w:r>
          </w:p>
        </w:tc>
      </w:tr>
      <w:tr w:rsidR="002A6025" w:rsidRPr="00783292" w14:paraId="78ED267D" w14:textId="77777777" w:rsidTr="005B1794">
        <w:trPr>
          <w:jc w:val="center"/>
        </w:trPr>
        <w:tc>
          <w:tcPr>
            <w:tcW w:w="1459" w:type="pct"/>
            <w:tcBorders>
              <w:bottom w:val="single" w:sz="4" w:space="0" w:color="auto"/>
            </w:tcBorders>
          </w:tcPr>
          <w:p w14:paraId="7D9CA9C5" w14:textId="77777777" w:rsidR="002A6025" w:rsidRPr="004D1374" w:rsidRDefault="002A6025" w:rsidP="005B1794">
            <w:pPr>
              <w:widowControl/>
              <w:spacing w:line="480" w:lineRule="auto"/>
              <w:rPr>
                <w:b/>
                <w:bCs/>
                <w:sz w:val="16"/>
                <w:szCs w:val="16"/>
              </w:rPr>
            </w:pPr>
            <w:r w:rsidRPr="004D1374">
              <w:rPr>
                <w:b/>
                <w:bCs/>
                <w:sz w:val="16"/>
                <w:szCs w:val="16"/>
              </w:rPr>
              <w:t>New York Court Remedy</w:t>
            </w:r>
          </w:p>
        </w:tc>
        <w:tc>
          <w:tcPr>
            <w:tcW w:w="708" w:type="pct"/>
            <w:tcBorders>
              <w:bottom w:val="single" w:sz="4" w:space="0" w:color="auto"/>
            </w:tcBorders>
            <w:vAlign w:val="center"/>
          </w:tcPr>
          <w:p w14:paraId="7E29F4CE" w14:textId="77777777" w:rsidR="002A6025" w:rsidRPr="00783292" w:rsidRDefault="002A6025" w:rsidP="005B1794">
            <w:pPr>
              <w:widowControl/>
              <w:spacing w:line="480" w:lineRule="auto"/>
              <w:jc w:val="center"/>
              <w:rPr>
                <w:sz w:val="16"/>
                <w:szCs w:val="16"/>
              </w:rPr>
            </w:pPr>
            <w:r>
              <w:rPr>
                <w:sz w:val="16"/>
                <w:szCs w:val="16"/>
              </w:rPr>
              <w:t>26</w:t>
            </w:r>
          </w:p>
        </w:tc>
        <w:tc>
          <w:tcPr>
            <w:tcW w:w="708" w:type="pct"/>
            <w:tcBorders>
              <w:bottom w:val="single" w:sz="4" w:space="0" w:color="auto"/>
            </w:tcBorders>
            <w:vAlign w:val="center"/>
          </w:tcPr>
          <w:p w14:paraId="2AA187FC" w14:textId="77777777" w:rsidR="002A6025" w:rsidRPr="00783292" w:rsidRDefault="002A6025" w:rsidP="005B1794">
            <w:pPr>
              <w:widowControl/>
              <w:spacing w:line="480" w:lineRule="auto"/>
              <w:jc w:val="center"/>
              <w:rPr>
                <w:sz w:val="16"/>
                <w:szCs w:val="16"/>
              </w:rPr>
            </w:pPr>
            <w:r>
              <w:rPr>
                <w:sz w:val="16"/>
                <w:szCs w:val="16"/>
              </w:rPr>
              <w:t>60</w:t>
            </w:r>
          </w:p>
        </w:tc>
        <w:tc>
          <w:tcPr>
            <w:tcW w:w="708" w:type="pct"/>
            <w:tcBorders>
              <w:bottom w:val="single" w:sz="4" w:space="0" w:color="auto"/>
            </w:tcBorders>
            <w:vAlign w:val="center"/>
          </w:tcPr>
          <w:p w14:paraId="11EA9FD9" w14:textId="77777777" w:rsidR="002A6025" w:rsidRPr="00783292" w:rsidRDefault="002A6025" w:rsidP="005B1794">
            <w:pPr>
              <w:widowControl/>
              <w:spacing w:line="480" w:lineRule="auto"/>
              <w:jc w:val="center"/>
              <w:rPr>
                <w:sz w:val="16"/>
                <w:szCs w:val="16"/>
              </w:rPr>
            </w:pPr>
            <w:r>
              <w:rPr>
                <w:sz w:val="16"/>
                <w:szCs w:val="16"/>
              </w:rPr>
              <w:t>0.87%</w:t>
            </w:r>
          </w:p>
        </w:tc>
        <w:tc>
          <w:tcPr>
            <w:tcW w:w="708" w:type="pct"/>
            <w:tcBorders>
              <w:bottom w:val="single" w:sz="4" w:space="0" w:color="auto"/>
            </w:tcBorders>
            <w:vAlign w:val="center"/>
          </w:tcPr>
          <w:p w14:paraId="7102FE61" w14:textId="77777777" w:rsidR="002A6025" w:rsidRPr="00783292" w:rsidRDefault="002A6025" w:rsidP="005B1794">
            <w:pPr>
              <w:widowControl/>
              <w:spacing w:line="480" w:lineRule="auto"/>
              <w:jc w:val="center"/>
              <w:rPr>
                <w:sz w:val="16"/>
                <w:szCs w:val="16"/>
              </w:rPr>
            </w:pPr>
            <w:r>
              <w:rPr>
                <w:sz w:val="16"/>
                <w:szCs w:val="16"/>
              </w:rPr>
              <w:t>21</w:t>
            </w:r>
          </w:p>
        </w:tc>
        <w:tc>
          <w:tcPr>
            <w:tcW w:w="708" w:type="pct"/>
            <w:tcBorders>
              <w:bottom w:val="single" w:sz="4" w:space="0" w:color="auto"/>
            </w:tcBorders>
            <w:vAlign w:val="center"/>
          </w:tcPr>
          <w:p w14:paraId="1AE5B212" w14:textId="77777777" w:rsidR="002A6025" w:rsidRPr="00783292" w:rsidRDefault="002A6025" w:rsidP="005B1794">
            <w:pPr>
              <w:widowControl/>
              <w:spacing w:line="480" w:lineRule="auto"/>
              <w:jc w:val="center"/>
              <w:rPr>
                <w:sz w:val="16"/>
                <w:szCs w:val="16"/>
              </w:rPr>
            </w:pPr>
            <w:r>
              <w:rPr>
                <w:sz w:val="16"/>
                <w:szCs w:val="16"/>
              </w:rPr>
              <w:t>15</w:t>
            </w:r>
          </w:p>
        </w:tc>
      </w:tr>
      <w:tr w:rsidR="002A6025" w:rsidRPr="00783292" w14:paraId="1A7EE47B" w14:textId="77777777" w:rsidTr="005B1794">
        <w:trPr>
          <w:jc w:val="center"/>
        </w:trPr>
        <w:tc>
          <w:tcPr>
            <w:tcW w:w="1459" w:type="pct"/>
            <w:tcBorders>
              <w:top w:val="single" w:sz="4" w:space="0" w:color="auto"/>
            </w:tcBorders>
            <w:shd w:val="clear" w:color="auto" w:fill="D9D9D9" w:themeFill="background1" w:themeFillShade="D9"/>
          </w:tcPr>
          <w:p w14:paraId="3CEA9454" w14:textId="77777777" w:rsidR="002A6025" w:rsidRPr="004D1374" w:rsidRDefault="002A6025" w:rsidP="005B1794">
            <w:pPr>
              <w:widowControl/>
              <w:spacing w:line="480" w:lineRule="auto"/>
              <w:rPr>
                <w:b/>
                <w:bCs/>
                <w:sz w:val="16"/>
                <w:szCs w:val="16"/>
              </w:rPr>
            </w:pPr>
            <w:r w:rsidRPr="004D1374">
              <w:rPr>
                <w:b/>
                <w:bCs/>
                <w:sz w:val="16"/>
                <w:szCs w:val="16"/>
              </w:rPr>
              <w:t>Ohio Legi</w:t>
            </w:r>
            <w:r>
              <w:rPr>
                <w:b/>
                <w:bCs/>
                <w:sz w:val="16"/>
                <w:szCs w:val="16"/>
              </w:rPr>
              <w:t>slature</w:t>
            </w:r>
          </w:p>
        </w:tc>
        <w:tc>
          <w:tcPr>
            <w:tcW w:w="708" w:type="pct"/>
            <w:tcBorders>
              <w:top w:val="single" w:sz="4" w:space="0" w:color="auto"/>
            </w:tcBorders>
            <w:shd w:val="clear" w:color="auto" w:fill="D9D9D9" w:themeFill="background1" w:themeFillShade="D9"/>
            <w:vAlign w:val="center"/>
          </w:tcPr>
          <w:p w14:paraId="0E492B5E" w14:textId="77777777" w:rsidR="002A6025" w:rsidRPr="00783292" w:rsidRDefault="002A6025" w:rsidP="005B1794">
            <w:pPr>
              <w:widowControl/>
              <w:spacing w:line="480" w:lineRule="auto"/>
              <w:jc w:val="center"/>
              <w:rPr>
                <w:sz w:val="16"/>
                <w:szCs w:val="16"/>
              </w:rPr>
            </w:pPr>
            <w:r>
              <w:rPr>
                <w:sz w:val="16"/>
                <w:szCs w:val="16"/>
              </w:rPr>
              <w:t>14</w:t>
            </w:r>
          </w:p>
        </w:tc>
        <w:tc>
          <w:tcPr>
            <w:tcW w:w="708" w:type="pct"/>
            <w:tcBorders>
              <w:top w:val="single" w:sz="4" w:space="0" w:color="auto"/>
            </w:tcBorders>
            <w:shd w:val="clear" w:color="auto" w:fill="D9D9D9" w:themeFill="background1" w:themeFillShade="D9"/>
            <w:vAlign w:val="center"/>
          </w:tcPr>
          <w:p w14:paraId="28116840" w14:textId="77777777" w:rsidR="002A6025" w:rsidRPr="00783292" w:rsidRDefault="002A6025" w:rsidP="005B1794">
            <w:pPr>
              <w:widowControl/>
              <w:spacing w:line="480" w:lineRule="auto"/>
              <w:jc w:val="center"/>
              <w:rPr>
                <w:sz w:val="16"/>
                <w:szCs w:val="16"/>
              </w:rPr>
            </w:pPr>
            <w:r>
              <w:rPr>
                <w:sz w:val="16"/>
                <w:szCs w:val="16"/>
              </w:rPr>
              <w:t>47</w:t>
            </w:r>
          </w:p>
        </w:tc>
        <w:tc>
          <w:tcPr>
            <w:tcW w:w="708" w:type="pct"/>
            <w:tcBorders>
              <w:top w:val="single" w:sz="4" w:space="0" w:color="auto"/>
            </w:tcBorders>
            <w:shd w:val="clear" w:color="auto" w:fill="D9D9D9" w:themeFill="background1" w:themeFillShade="D9"/>
            <w:vAlign w:val="center"/>
          </w:tcPr>
          <w:p w14:paraId="3ED93472" w14:textId="77777777" w:rsidR="002A6025" w:rsidRPr="00783292" w:rsidRDefault="002A6025" w:rsidP="005B1794">
            <w:pPr>
              <w:widowControl/>
              <w:spacing w:line="480" w:lineRule="auto"/>
              <w:jc w:val="center"/>
              <w:rPr>
                <w:sz w:val="16"/>
                <w:szCs w:val="16"/>
              </w:rPr>
            </w:pPr>
            <w:r>
              <w:rPr>
                <w:sz w:val="16"/>
                <w:szCs w:val="16"/>
              </w:rPr>
              <w:t>2.08%</w:t>
            </w:r>
          </w:p>
        </w:tc>
        <w:tc>
          <w:tcPr>
            <w:tcW w:w="708" w:type="pct"/>
            <w:tcBorders>
              <w:top w:val="single" w:sz="4" w:space="0" w:color="auto"/>
            </w:tcBorders>
            <w:shd w:val="clear" w:color="auto" w:fill="D9D9D9" w:themeFill="background1" w:themeFillShade="D9"/>
            <w:vAlign w:val="center"/>
          </w:tcPr>
          <w:p w14:paraId="2DBDC10C" w14:textId="77777777" w:rsidR="002A6025" w:rsidRPr="00783292" w:rsidRDefault="002A6025" w:rsidP="005B1794">
            <w:pPr>
              <w:widowControl/>
              <w:spacing w:line="480" w:lineRule="auto"/>
              <w:jc w:val="center"/>
              <w:rPr>
                <w:sz w:val="16"/>
                <w:szCs w:val="16"/>
              </w:rPr>
            </w:pPr>
            <w:r>
              <w:rPr>
                <w:sz w:val="16"/>
                <w:szCs w:val="16"/>
              </w:rPr>
              <w:t>4</w:t>
            </w:r>
          </w:p>
        </w:tc>
        <w:tc>
          <w:tcPr>
            <w:tcW w:w="708" w:type="pct"/>
            <w:tcBorders>
              <w:top w:val="single" w:sz="4" w:space="0" w:color="auto"/>
            </w:tcBorders>
            <w:shd w:val="clear" w:color="auto" w:fill="D9D9D9" w:themeFill="background1" w:themeFillShade="D9"/>
            <w:vAlign w:val="center"/>
          </w:tcPr>
          <w:p w14:paraId="63A3B5B6" w14:textId="77777777" w:rsidR="002A6025" w:rsidRPr="00783292" w:rsidRDefault="002A6025" w:rsidP="005B1794">
            <w:pPr>
              <w:widowControl/>
              <w:spacing w:line="480" w:lineRule="auto"/>
              <w:jc w:val="center"/>
              <w:rPr>
                <w:sz w:val="16"/>
                <w:szCs w:val="16"/>
              </w:rPr>
            </w:pPr>
            <w:r>
              <w:rPr>
                <w:sz w:val="16"/>
                <w:szCs w:val="16"/>
              </w:rPr>
              <w:t>-</w:t>
            </w:r>
          </w:p>
        </w:tc>
      </w:tr>
      <w:tr w:rsidR="002A6025" w:rsidRPr="00783292" w14:paraId="09B1CFD3" w14:textId="77777777" w:rsidTr="005B1794">
        <w:trPr>
          <w:jc w:val="center"/>
        </w:trPr>
        <w:tc>
          <w:tcPr>
            <w:tcW w:w="1459" w:type="pct"/>
          </w:tcPr>
          <w:p w14:paraId="1110029A" w14:textId="77777777" w:rsidR="002A6025" w:rsidRPr="004D1374" w:rsidRDefault="002A6025" w:rsidP="005B1794">
            <w:pPr>
              <w:widowControl/>
              <w:spacing w:line="480" w:lineRule="auto"/>
              <w:rPr>
                <w:b/>
                <w:bCs/>
                <w:sz w:val="16"/>
                <w:szCs w:val="16"/>
              </w:rPr>
            </w:pPr>
            <w:r w:rsidRPr="004D1374">
              <w:rPr>
                <w:b/>
                <w:bCs/>
                <w:sz w:val="16"/>
                <w:szCs w:val="16"/>
              </w:rPr>
              <w:t>Ohio Comm</w:t>
            </w:r>
            <w:r>
              <w:rPr>
                <w:b/>
                <w:bCs/>
                <w:sz w:val="16"/>
                <w:szCs w:val="16"/>
              </w:rPr>
              <w:t>.</w:t>
            </w:r>
            <w:r w:rsidRPr="004D1374">
              <w:rPr>
                <w:b/>
                <w:bCs/>
                <w:sz w:val="16"/>
                <w:szCs w:val="16"/>
              </w:rPr>
              <w:t xml:space="preserve"> I</w:t>
            </w:r>
          </w:p>
        </w:tc>
        <w:tc>
          <w:tcPr>
            <w:tcW w:w="708" w:type="pct"/>
            <w:vAlign w:val="center"/>
          </w:tcPr>
          <w:p w14:paraId="2E407F1A" w14:textId="77777777" w:rsidR="002A6025" w:rsidRPr="00783292" w:rsidRDefault="002A6025" w:rsidP="005B1794">
            <w:pPr>
              <w:widowControl/>
              <w:spacing w:line="480" w:lineRule="auto"/>
              <w:jc w:val="center"/>
              <w:rPr>
                <w:sz w:val="16"/>
                <w:szCs w:val="16"/>
              </w:rPr>
            </w:pPr>
            <w:r>
              <w:rPr>
                <w:sz w:val="16"/>
                <w:szCs w:val="16"/>
              </w:rPr>
              <w:t>14</w:t>
            </w:r>
          </w:p>
        </w:tc>
        <w:tc>
          <w:tcPr>
            <w:tcW w:w="708" w:type="pct"/>
            <w:vAlign w:val="center"/>
          </w:tcPr>
          <w:p w14:paraId="7B58C1E9" w14:textId="77777777" w:rsidR="002A6025" w:rsidRPr="00783292" w:rsidRDefault="002A6025" w:rsidP="005B1794">
            <w:pPr>
              <w:widowControl/>
              <w:spacing w:line="480" w:lineRule="auto"/>
              <w:jc w:val="center"/>
              <w:rPr>
                <w:sz w:val="16"/>
                <w:szCs w:val="16"/>
              </w:rPr>
            </w:pPr>
            <w:r>
              <w:rPr>
                <w:sz w:val="16"/>
                <w:szCs w:val="16"/>
              </w:rPr>
              <w:t>52</w:t>
            </w:r>
          </w:p>
        </w:tc>
        <w:tc>
          <w:tcPr>
            <w:tcW w:w="708" w:type="pct"/>
            <w:vAlign w:val="center"/>
          </w:tcPr>
          <w:p w14:paraId="17141410" w14:textId="77777777" w:rsidR="002A6025" w:rsidRPr="00783292" w:rsidRDefault="002A6025" w:rsidP="005B1794">
            <w:pPr>
              <w:widowControl/>
              <w:spacing w:line="480" w:lineRule="auto"/>
              <w:jc w:val="center"/>
              <w:rPr>
                <w:sz w:val="16"/>
                <w:szCs w:val="16"/>
              </w:rPr>
            </w:pPr>
            <w:r>
              <w:rPr>
                <w:sz w:val="16"/>
                <w:szCs w:val="16"/>
              </w:rPr>
              <w:t>1.68%</w:t>
            </w:r>
          </w:p>
        </w:tc>
        <w:tc>
          <w:tcPr>
            <w:tcW w:w="708" w:type="pct"/>
            <w:vAlign w:val="center"/>
          </w:tcPr>
          <w:p w14:paraId="78526C92" w14:textId="77777777" w:rsidR="002A6025" w:rsidRPr="00783292" w:rsidRDefault="002A6025" w:rsidP="005B1794">
            <w:pPr>
              <w:widowControl/>
              <w:spacing w:line="480" w:lineRule="auto"/>
              <w:jc w:val="center"/>
              <w:rPr>
                <w:sz w:val="16"/>
                <w:szCs w:val="16"/>
              </w:rPr>
            </w:pPr>
            <w:r>
              <w:rPr>
                <w:sz w:val="16"/>
                <w:szCs w:val="16"/>
              </w:rPr>
              <w:t>4</w:t>
            </w:r>
          </w:p>
        </w:tc>
        <w:tc>
          <w:tcPr>
            <w:tcW w:w="708" w:type="pct"/>
            <w:vAlign w:val="center"/>
          </w:tcPr>
          <w:p w14:paraId="0D1C172D" w14:textId="77777777" w:rsidR="002A6025" w:rsidRPr="00783292" w:rsidRDefault="002A6025" w:rsidP="005B1794">
            <w:pPr>
              <w:widowControl/>
              <w:spacing w:line="480" w:lineRule="auto"/>
              <w:jc w:val="center"/>
              <w:rPr>
                <w:sz w:val="16"/>
                <w:szCs w:val="16"/>
              </w:rPr>
            </w:pPr>
            <w:r>
              <w:rPr>
                <w:sz w:val="16"/>
                <w:szCs w:val="16"/>
              </w:rPr>
              <w:t>5</w:t>
            </w:r>
          </w:p>
        </w:tc>
      </w:tr>
      <w:tr w:rsidR="002A6025" w:rsidRPr="00783292" w14:paraId="72AE1CA3" w14:textId="77777777" w:rsidTr="005B1794">
        <w:trPr>
          <w:jc w:val="center"/>
        </w:trPr>
        <w:tc>
          <w:tcPr>
            <w:tcW w:w="1459" w:type="pct"/>
            <w:tcBorders>
              <w:top w:val="single" w:sz="4" w:space="0" w:color="auto"/>
            </w:tcBorders>
            <w:shd w:val="clear" w:color="auto" w:fill="D9D9D9" w:themeFill="background1" w:themeFillShade="D9"/>
          </w:tcPr>
          <w:p w14:paraId="057E8728" w14:textId="77777777" w:rsidR="002A6025" w:rsidRPr="004D1374" w:rsidRDefault="002A6025" w:rsidP="005B1794">
            <w:pPr>
              <w:widowControl/>
              <w:spacing w:line="480" w:lineRule="auto"/>
              <w:rPr>
                <w:b/>
                <w:bCs/>
                <w:sz w:val="16"/>
                <w:szCs w:val="16"/>
              </w:rPr>
            </w:pPr>
            <w:r w:rsidRPr="004D1374">
              <w:rPr>
                <w:b/>
                <w:bCs/>
                <w:sz w:val="16"/>
                <w:szCs w:val="16"/>
              </w:rPr>
              <w:t>Penns</w:t>
            </w:r>
            <w:r>
              <w:rPr>
                <w:b/>
                <w:bCs/>
                <w:sz w:val="16"/>
                <w:szCs w:val="16"/>
              </w:rPr>
              <w:t>ylvania</w:t>
            </w:r>
            <w:r w:rsidRPr="004D1374">
              <w:rPr>
                <w:b/>
                <w:bCs/>
                <w:sz w:val="16"/>
                <w:szCs w:val="16"/>
              </w:rPr>
              <w:t xml:space="preserve"> Legi</w:t>
            </w:r>
            <w:r>
              <w:rPr>
                <w:b/>
                <w:bCs/>
                <w:sz w:val="16"/>
                <w:szCs w:val="16"/>
              </w:rPr>
              <w:t>slature</w:t>
            </w:r>
          </w:p>
        </w:tc>
        <w:tc>
          <w:tcPr>
            <w:tcW w:w="708" w:type="pct"/>
            <w:tcBorders>
              <w:top w:val="single" w:sz="4" w:space="0" w:color="auto"/>
            </w:tcBorders>
            <w:shd w:val="clear" w:color="auto" w:fill="D9D9D9" w:themeFill="background1" w:themeFillShade="D9"/>
            <w:vAlign w:val="center"/>
          </w:tcPr>
          <w:p w14:paraId="6213B12B" w14:textId="77777777" w:rsidR="002A6025" w:rsidRPr="00783292" w:rsidRDefault="002A6025" w:rsidP="005B1794">
            <w:pPr>
              <w:widowControl/>
              <w:spacing w:line="480" w:lineRule="auto"/>
              <w:jc w:val="center"/>
              <w:rPr>
                <w:sz w:val="16"/>
                <w:szCs w:val="16"/>
              </w:rPr>
            </w:pPr>
            <w:r>
              <w:rPr>
                <w:sz w:val="16"/>
                <w:szCs w:val="16"/>
              </w:rPr>
              <w:t>18</w:t>
            </w:r>
          </w:p>
        </w:tc>
        <w:tc>
          <w:tcPr>
            <w:tcW w:w="708" w:type="pct"/>
            <w:tcBorders>
              <w:top w:val="single" w:sz="4" w:space="0" w:color="auto"/>
            </w:tcBorders>
            <w:shd w:val="clear" w:color="auto" w:fill="D9D9D9" w:themeFill="background1" w:themeFillShade="D9"/>
            <w:vAlign w:val="center"/>
          </w:tcPr>
          <w:p w14:paraId="28809BD5" w14:textId="77777777" w:rsidR="002A6025" w:rsidRPr="00783292" w:rsidRDefault="002A6025" w:rsidP="005B1794">
            <w:pPr>
              <w:widowControl/>
              <w:spacing w:line="480" w:lineRule="auto"/>
              <w:jc w:val="center"/>
              <w:rPr>
                <w:sz w:val="16"/>
                <w:szCs w:val="16"/>
              </w:rPr>
            </w:pPr>
            <w:r>
              <w:rPr>
                <w:sz w:val="16"/>
                <w:szCs w:val="16"/>
              </w:rPr>
              <w:t>55</w:t>
            </w:r>
          </w:p>
        </w:tc>
        <w:tc>
          <w:tcPr>
            <w:tcW w:w="708" w:type="pct"/>
            <w:tcBorders>
              <w:top w:val="single" w:sz="4" w:space="0" w:color="auto"/>
            </w:tcBorders>
            <w:shd w:val="clear" w:color="auto" w:fill="D9D9D9" w:themeFill="background1" w:themeFillShade="D9"/>
            <w:vAlign w:val="center"/>
          </w:tcPr>
          <w:p w14:paraId="68E712B8" w14:textId="77777777" w:rsidR="002A6025" w:rsidRPr="00783292" w:rsidRDefault="002A6025" w:rsidP="005B1794">
            <w:pPr>
              <w:widowControl/>
              <w:spacing w:line="480" w:lineRule="auto"/>
              <w:jc w:val="center"/>
              <w:rPr>
                <w:sz w:val="16"/>
                <w:szCs w:val="16"/>
              </w:rPr>
            </w:pPr>
            <w:r>
              <w:rPr>
                <w:sz w:val="16"/>
                <w:szCs w:val="16"/>
              </w:rPr>
              <w:t>2.64%</w:t>
            </w:r>
          </w:p>
        </w:tc>
        <w:tc>
          <w:tcPr>
            <w:tcW w:w="708" w:type="pct"/>
            <w:tcBorders>
              <w:top w:val="single" w:sz="4" w:space="0" w:color="auto"/>
            </w:tcBorders>
            <w:shd w:val="clear" w:color="auto" w:fill="D9D9D9" w:themeFill="background1" w:themeFillShade="D9"/>
            <w:vAlign w:val="center"/>
          </w:tcPr>
          <w:p w14:paraId="03C5FC9B" w14:textId="77777777" w:rsidR="002A6025" w:rsidRPr="00783292" w:rsidRDefault="002A6025" w:rsidP="005B1794">
            <w:pPr>
              <w:widowControl/>
              <w:spacing w:line="480" w:lineRule="auto"/>
              <w:jc w:val="center"/>
              <w:rPr>
                <w:sz w:val="16"/>
                <w:szCs w:val="16"/>
              </w:rPr>
            </w:pPr>
            <w:r>
              <w:rPr>
                <w:sz w:val="16"/>
                <w:szCs w:val="16"/>
              </w:rPr>
              <w:t>8</w:t>
            </w:r>
          </w:p>
        </w:tc>
        <w:tc>
          <w:tcPr>
            <w:tcW w:w="708" w:type="pct"/>
            <w:tcBorders>
              <w:top w:val="single" w:sz="4" w:space="0" w:color="auto"/>
            </w:tcBorders>
            <w:shd w:val="clear" w:color="auto" w:fill="D9D9D9" w:themeFill="background1" w:themeFillShade="D9"/>
            <w:vAlign w:val="center"/>
          </w:tcPr>
          <w:p w14:paraId="5D787F07" w14:textId="77777777" w:rsidR="002A6025" w:rsidRPr="00783292" w:rsidRDefault="002A6025" w:rsidP="005B1794">
            <w:pPr>
              <w:widowControl/>
              <w:spacing w:line="480" w:lineRule="auto"/>
              <w:jc w:val="center"/>
              <w:rPr>
                <w:sz w:val="16"/>
                <w:szCs w:val="16"/>
              </w:rPr>
            </w:pPr>
            <w:r>
              <w:rPr>
                <w:sz w:val="16"/>
                <w:szCs w:val="16"/>
              </w:rPr>
              <w:t>-</w:t>
            </w:r>
          </w:p>
        </w:tc>
      </w:tr>
      <w:tr w:rsidR="002A6025" w:rsidRPr="00783292" w14:paraId="03D7AD00" w14:textId="77777777" w:rsidTr="005B1794">
        <w:trPr>
          <w:jc w:val="center"/>
        </w:trPr>
        <w:tc>
          <w:tcPr>
            <w:tcW w:w="1459" w:type="pct"/>
            <w:tcBorders>
              <w:bottom w:val="single" w:sz="4" w:space="0" w:color="auto"/>
            </w:tcBorders>
          </w:tcPr>
          <w:p w14:paraId="1C8D850A" w14:textId="77777777" w:rsidR="002A6025" w:rsidRPr="004D1374" w:rsidRDefault="002A6025" w:rsidP="005B1794">
            <w:pPr>
              <w:widowControl/>
              <w:spacing w:line="480" w:lineRule="auto"/>
              <w:rPr>
                <w:b/>
                <w:bCs/>
                <w:sz w:val="16"/>
                <w:szCs w:val="16"/>
              </w:rPr>
            </w:pPr>
            <w:r w:rsidRPr="004D1374">
              <w:rPr>
                <w:b/>
                <w:bCs/>
                <w:sz w:val="16"/>
                <w:szCs w:val="16"/>
              </w:rPr>
              <w:t>Penns</w:t>
            </w:r>
            <w:r>
              <w:rPr>
                <w:b/>
                <w:bCs/>
                <w:sz w:val="16"/>
                <w:szCs w:val="16"/>
              </w:rPr>
              <w:t>ylvania</w:t>
            </w:r>
            <w:r w:rsidRPr="004D1374">
              <w:rPr>
                <w:b/>
                <w:bCs/>
                <w:sz w:val="16"/>
                <w:szCs w:val="16"/>
              </w:rPr>
              <w:t xml:space="preserve"> Court Remedy</w:t>
            </w:r>
          </w:p>
        </w:tc>
        <w:tc>
          <w:tcPr>
            <w:tcW w:w="708" w:type="pct"/>
            <w:tcBorders>
              <w:bottom w:val="single" w:sz="4" w:space="0" w:color="auto"/>
            </w:tcBorders>
            <w:vAlign w:val="center"/>
          </w:tcPr>
          <w:p w14:paraId="7C3592CB" w14:textId="77777777" w:rsidR="002A6025" w:rsidRPr="00783292" w:rsidRDefault="002A6025" w:rsidP="005B1794">
            <w:pPr>
              <w:widowControl/>
              <w:spacing w:line="480" w:lineRule="auto"/>
              <w:jc w:val="center"/>
              <w:rPr>
                <w:sz w:val="16"/>
                <w:szCs w:val="16"/>
              </w:rPr>
            </w:pPr>
            <w:r>
              <w:rPr>
                <w:sz w:val="16"/>
                <w:szCs w:val="16"/>
              </w:rPr>
              <w:t>17</w:t>
            </w:r>
          </w:p>
        </w:tc>
        <w:tc>
          <w:tcPr>
            <w:tcW w:w="708" w:type="pct"/>
            <w:tcBorders>
              <w:bottom w:val="single" w:sz="4" w:space="0" w:color="auto"/>
            </w:tcBorders>
            <w:vAlign w:val="center"/>
          </w:tcPr>
          <w:p w14:paraId="2E4D5E7F" w14:textId="77777777" w:rsidR="002A6025" w:rsidRPr="00783292" w:rsidRDefault="002A6025" w:rsidP="005B1794">
            <w:pPr>
              <w:widowControl/>
              <w:spacing w:line="480" w:lineRule="auto"/>
              <w:jc w:val="center"/>
              <w:rPr>
                <w:sz w:val="16"/>
                <w:szCs w:val="16"/>
              </w:rPr>
            </w:pPr>
            <w:r>
              <w:rPr>
                <w:sz w:val="16"/>
                <w:szCs w:val="16"/>
              </w:rPr>
              <w:t>56</w:t>
            </w:r>
          </w:p>
        </w:tc>
        <w:tc>
          <w:tcPr>
            <w:tcW w:w="708" w:type="pct"/>
            <w:tcBorders>
              <w:bottom w:val="single" w:sz="4" w:space="0" w:color="auto"/>
            </w:tcBorders>
            <w:vAlign w:val="center"/>
          </w:tcPr>
          <w:p w14:paraId="692F0593" w14:textId="77777777" w:rsidR="002A6025" w:rsidRPr="00783292" w:rsidRDefault="002A6025" w:rsidP="005B1794">
            <w:pPr>
              <w:widowControl/>
              <w:spacing w:line="480" w:lineRule="auto"/>
              <w:jc w:val="center"/>
              <w:rPr>
                <w:sz w:val="16"/>
                <w:szCs w:val="16"/>
              </w:rPr>
            </w:pPr>
            <w:r>
              <w:rPr>
                <w:sz w:val="16"/>
                <w:szCs w:val="16"/>
              </w:rPr>
              <w:t>0.31%</w:t>
            </w:r>
          </w:p>
        </w:tc>
        <w:tc>
          <w:tcPr>
            <w:tcW w:w="708" w:type="pct"/>
            <w:tcBorders>
              <w:bottom w:val="single" w:sz="4" w:space="0" w:color="auto"/>
            </w:tcBorders>
            <w:vAlign w:val="center"/>
          </w:tcPr>
          <w:p w14:paraId="4BF5D7A1" w14:textId="77777777" w:rsidR="002A6025" w:rsidRPr="00783292" w:rsidRDefault="002A6025" w:rsidP="005B1794">
            <w:pPr>
              <w:widowControl/>
              <w:spacing w:line="480" w:lineRule="auto"/>
              <w:jc w:val="center"/>
              <w:rPr>
                <w:sz w:val="16"/>
                <w:szCs w:val="16"/>
              </w:rPr>
            </w:pPr>
            <w:r>
              <w:rPr>
                <w:sz w:val="16"/>
                <w:szCs w:val="16"/>
              </w:rPr>
              <w:t>9</w:t>
            </w:r>
          </w:p>
        </w:tc>
        <w:tc>
          <w:tcPr>
            <w:tcW w:w="708" w:type="pct"/>
            <w:tcBorders>
              <w:bottom w:val="single" w:sz="4" w:space="0" w:color="auto"/>
            </w:tcBorders>
            <w:vAlign w:val="center"/>
          </w:tcPr>
          <w:p w14:paraId="315E25AA" w14:textId="77777777" w:rsidR="002A6025" w:rsidRPr="00783292" w:rsidRDefault="002A6025" w:rsidP="005B1794">
            <w:pPr>
              <w:widowControl/>
              <w:spacing w:line="480" w:lineRule="auto"/>
              <w:jc w:val="center"/>
              <w:rPr>
                <w:sz w:val="16"/>
                <w:szCs w:val="16"/>
              </w:rPr>
            </w:pPr>
            <w:r>
              <w:rPr>
                <w:sz w:val="16"/>
                <w:szCs w:val="16"/>
              </w:rPr>
              <w:t>8</w:t>
            </w:r>
          </w:p>
        </w:tc>
      </w:tr>
      <w:tr w:rsidR="002A6025" w:rsidRPr="00783292" w14:paraId="3184BE2E" w14:textId="77777777" w:rsidTr="005B1794">
        <w:trPr>
          <w:jc w:val="center"/>
        </w:trPr>
        <w:tc>
          <w:tcPr>
            <w:tcW w:w="1459" w:type="pct"/>
            <w:tcBorders>
              <w:top w:val="single" w:sz="4" w:space="0" w:color="auto"/>
              <w:bottom w:val="single" w:sz="4" w:space="0" w:color="auto"/>
            </w:tcBorders>
          </w:tcPr>
          <w:p w14:paraId="04147BFF" w14:textId="77777777" w:rsidR="002A6025" w:rsidRPr="004D1374" w:rsidRDefault="002A6025" w:rsidP="005B1794">
            <w:pPr>
              <w:widowControl/>
              <w:spacing w:line="480" w:lineRule="auto"/>
              <w:rPr>
                <w:b/>
                <w:bCs/>
                <w:sz w:val="16"/>
                <w:szCs w:val="16"/>
              </w:rPr>
            </w:pPr>
            <w:r>
              <w:rPr>
                <w:b/>
                <w:bCs/>
                <w:sz w:val="16"/>
                <w:szCs w:val="16"/>
              </w:rPr>
              <w:t>Connecticut Court</w:t>
            </w:r>
          </w:p>
        </w:tc>
        <w:tc>
          <w:tcPr>
            <w:tcW w:w="708" w:type="pct"/>
            <w:tcBorders>
              <w:top w:val="single" w:sz="4" w:space="0" w:color="auto"/>
              <w:bottom w:val="single" w:sz="4" w:space="0" w:color="auto"/>
            </w:tcBorders>
            <w:vAlign w:val="center"/>
          </w:tcPr>
          <w:p w14:paraId="20E59272" w14:textId="77777777" w:rsidR="002A6025" w:rsidRDefault="002A6025" w:rsidP="005B1794">
            <w:pPr>
              <w:widowControl/>
              <w:spacing w:line="480" w:lineRule="auto"/>
              <w:jc w:val="center"/>
              <w:rPr>
                <w:sz w:val="16"/>
                <w:szCs w:val="16"/>
              </w:rPr>
            </w:pPr>
            <w:r>
              <w:rPr>
                <w:sz w:val="16"/>
                <w:szCs w:val="16"/>
              </w:rPr>
              <w:t>10</w:t>
            </w:r>
          </w:p>
        </w:tc>
        <w:tc>
          <w:tcPr>
            <w:tcW w:w="708" w:type="pct"/>
            <w:tcBorders>
              <w:top w:val="single" w:sz="4" w:space="0" w:color="auto"/>
              <w:bottom w:val="single" w:sz="4" w:space="0" w:color="auto"/>
            </w:tcBorders>
            <w:vAlign w:val="center"/>
          </w:tcPr>
          <w:p w14:paraId="222FEAB8" w14:textId="77777777" w:rsidR="002A6025" w:rsidRDefault="002A6025" w:rsidP="005B1794">
            <w:pPr>
              <w:widowControl/>
              <w:spacing w:line="480" w:lineRule="auto"/>
              <w:jc w:val="center"/>
              <w:rPr>
                <w:sz w:val="16"/>
                <w:szCs w:val="16"/>
              </w:rPr>
            </w:pPr>
            <w:r>
              <w:rPr>
                <w:sz w:val="16"/>
                <w:szCs w:val="16"/>
              </w:rPr>
              <w:t>49</w:t>
            </w:r>
          </w:p>
        </w:tc>
        <w:tc>
          <w:tcPr>
            <w:tcW w:w="708" w:type="pct"/>
            <w:tcBorders>
              <w:top w:val="single" w:sz="4" w:space="0" w:color="auto"/>
              <w:bottom w:val="single" w:sz="4" w:space="0" w:color="auto"/>
            </w:tcBorders>
            <w:vAlign w:val="center"/>
          </w:tcPr>
          <w:p w14:paraId="234C5D60" w14:textId="77777777" w:rsidR="002A6025" w:rsidRDefault="002A6025" w:rsidP="005B1794">
            <w:pPr>
              <w:widowControl/>
              <w:spacing w:line="480" w:lineRule="auto"/>
              <w:jc w:val="center"/>
              <w:rPr>
                <w:sz w:val="16"/>
                <w:szCs w:val="16"/>
              </w:rPr>
            </w:pPr>
            <w:r>
              <w:rPr>
                <w:sz w:val="16"/>
                <w:szCs w:val="16"/>
              </w:rPr>
              <w:t>-0.02%</w:t>
            </w:r>
          </w:p>
        </w:tc>
        <w:tc>
          <w:tcPr>
            <w:tcW w:w="708" w:type="pct"/>
            <w:tcBorders>
              <w:top w:val="single" w:sz="4" w:space="0" w:color="auto"/>
              <w:bottom w:val="single" w:sz="4" w:space="0" w:color="auto"/>
            </w:tcBorders>
            <w:vAlign w:val="center"/>
          </w:tcPr>
          <w:p w14:paraId="43A6FF1F" w14:textId="77777777" w:rsidR="002A6025" w:rsidRDefault="002A6025" w:rsidP="005B1794">
            <w:pPr>
              <w:widowControl/>
              <w:spacing w:line="480" w:lineRule="auto"/>
              <w:jc w:val="center"/>
              <w:rPr>
                <w:sz w:val="16"/>
                <w:szCs w:val="16"/>
              </w:rPr>
            </w:pPr>
            <w:r>
              <w:rPr>
                <w:sz w:val="16"/>
                <w:szCs w:val="16"/>
              </w:rPr>
              <w:t>5</w:t>
            </w:r>
          </w:p>
        </w:tc>
        <w:tc>
          <w:tcPr>
            <w:tcW w:w="708" w:type="pct"/>
            <w:tcBorders>
              <w:top w:val="single" w:sz="4" w:space="0" w:color="auto"/>
              <w:bottom w:val="single" w:sz="4" w:space="0" w:color="auto"/>
            </w:tcBorders>
            <w:vAlign w:val="center"/>
          </w:tcPr>
          <w:p w14:paraId="78961A88" w14:textId="77777777" w:rsidR="002A6025" w:rsidRDefault="002A6025" w:rsidP="005B1794">
            <w:pPr>
              <w:widowControl/>
              <w:spacing w:line="480" w:lineRule="auto"/>
              <w:jc w:val="center"/>
              <w:rPr>
                <w:sz w:val="16"/>
                <w:szCs w:val="16"/>
              </w:rPr>
            </w:pPr>
            <w:r>
              <w:rPr>
                <w:sz w:val="16"/>
                <w:szCs w:val="16"/>
              </w:rPr>
              <w:t>5</w:t>
            </w:r>
          </w:p>
        </w:tc>
      </w:tr>
      <w:tr w:rsidR="002A6025" w:rsidRPr="00783292" w14:paraId="01611857" w14:textId="77777777" w:rsidTr="005B1794">
        <w:trPr>
          <w:jc w:val="center"/>
        </w:trPr>
        <w:tc>
          <w:tcPr>
            <w:tcW w:w="1459" w:type="pct"/>
            <w:tcBorders>
              <w:top w:val="single" w:sz="4" w:space="0" w:color="auto"/>
              <w:bottom w:val="single" w:sz="4" w:space="0" w:color="auto"/>
            </w:tcBorders>
          </w:tcPr>
          <w:p w14:paraId="4C80BE68" w14:textId="77777777" w:rsidR="002A6025" w:rsidRPr="004D1374" w:rsidRDefault="002A6025" w:rsidP="005B1794">
            <w:pPr>
              <w:widowControl/>
              <w:spacing w:line="480" w:lineRule="auto"/>
              <w:rPr>
                <w:b/>
                <w:bCs/>
                <w:sz w:val="16"/>
                <w:szCs w:val="16"/>
              </w:rPr>
            </w:pPr>
            <w:r>
              <w:rPr>
                <w:b/>
                <w:bCs/>
                <w:sz w:val="16"/>
                <w:szCs w:val="16"/>
              </w:rPr>
              <w:t>Minnesota Court</w:t>
            </w:r>
          </w:p>
        </w:tc>
        <w:tc>
          <w:tcPr>
            <w:tcW w:w="708" w:type="pct"/>
            <w:tcBorders>
              <w:top w:val="single" w:sz="4" w:space="0" w:color="auto"/>
              <w:bottom w:val="single" w:sz="4" w:space="0" w:color="auto"/>
            </w:tcBorders>
            <w:vAlign w:val="center"/>
          </w:tcPr>
          <w:p w14:paraId="02157181" w14:textId="77777777" w:rsidR="002A6025" w:rsidRDefault="002A6025" w:rsidP="005B1794">
            <w:pPr>
              <w:widowControl/>
              <w:spacing w:line="480" w:lineRule="auto"/>
              <w:jc w:val="center"/>
              <w:rPr>
                <w:sz w:val="16"/>
                <w:szCs w:val="16"/>
              </w:rPr>
            </w:pPr>
            <w:r>
              <w:rPr>
                <w:sz w:val="16"/>
                <w:szCs w:val="16"/>
              </w:rPr>
              <w:t>12</w:t>
            </w:r>
          </w:p>
        </w:tc>
        <w:tc>
          <w:tcPr>
            <w:tcW w:w="708" w:type="pct"/>
            <w:tcBorders>
              <w:top w:val="single" w:sz="4" w:space="0" w:color="auto"/>
              <w:bottom w:val="single" w:sz="4" w:space="0" w:color="auto"/>
            </w:tcBorders>
            <w:vAlign w:val="center"/>
          </w:tcPr>
          <w:p w14:paraId="0BB00D8D" w14:textId="77777777" w:rsidR="002A6025" w:rsidRDefault="002A6025" w:rsidP="005B1794">
            <w:pPr>
              <w:widowControl/>
              <w:spacing w:line="480" w:lineRule="auto"/>
              <w:jc w:val="center"/>
              <w:rPr>
                <w:sz w:val="16"/>
                <w:szCs w:val="16"/>
              </w:rPr>
            </w:pPr>
            <w:r>
              <w:rPr>
                <w:sz w:val="16"/>
                <w:szCs w:val="16"/>
              </w:rPr>
              <w:t>55</w:t>
            </w:r>
          </w:p>
        </w:tc>
        <w:tc>
          <w:tcPr>
            <w:tcW w:w="708" w:type="pct"/>
            <w:tcBorders>
              <w:top w:val="single" w:sz="4" w:space="0" w:color="auto"/>
              <w:bottom w:val="single" w:sz="4" w:space="0" w:color="auto"/>
            </w:tcBorders>
            <w:vAlign w:val="center"/>
          </w:tcPr>
          <w:p w14:paraId="7C0489BA" w14:textId="77777777" w:rsidR="002A6025" w:rsidRDefault="002A6025" w:rsidP="005B1794">
            <w:pPr>
              <w:widowControl/>
              <w:spacing w:line="480" w:lineRule="auto"/>
              <w:jc w:val="center"/>
              <w:rPr>
                <w:sz w:val="16"/>
                <w:szCs w:val="16"/>
              </w:rPr>
            </w:pPr>
            <w:r>
              <w:rPr>
                <w:sz w:val="16"/>
                <w:szCs w:val="16"/>
              </w:rPr>
              <w:t>3.48%</w:t>
            </w:r>
          </w:p>
        </w:tc>
        <w:tc>
          <w:tcPr>
            <w:tcW w:w="708" w:type="pct"/>
            <w:tcBorders>
              <w:top w:val="single" w:sz="4" w:space="0" w:color="auto"/>
              <w:bottom w:val="single" w:sz="4" w:space="0" w:color="auto"/>
            </w:tcBorders>
            <w:vAlign w:val="center"/>
          </w:tcPr>
          <w:p w14:paraId="55249B8C" w14:textId="77777777" w:rsidR="002A6025" w:rsidRDefault="002A6025" w:rsidP="005B1794">
            <w:pPr>
              <w:widowControl/>
              <w:spacing w:line="480" w:lineRule="auto"/>
              <w:jc w:val="center"/>
              <w:rPr>
                <w:sz w:val="16"/>
                <w:szCs w:val="16"/>
              </w:rPr>
            </w:pPr>
            <w:r>
              <w:rPr>
                <w:sz w:val="16"/>
                <w:szCs w:val="16"/>
              </w:rPr>
              <w:t>4</w:t>
            </w:r>
          </w:p>
        </w:tc>
        <w:tc>
          <w:tcPr>
            <w:tcW w:w="708" w:type="pct"/>
            <w:tcBorders>
              <w:top w:val="single" w:sz="4" w:space="0" w:color="auto"/>
              <w:bottom w:val="single" w:sz="4" w:space="0" w:color="auto"/>
            </w:tcBorders>
            <w:vAlign w:val="center"/>
          </w:tcPr>
          <w:p w14:paraId="787025A5" w14:textId="77777777" w:rsidR="002A6025" w:rsidRDefault="002A6025" w:rsidP="005B1794">
            <w:pPr>
              <w:widowControl/>
              <w:spacing w:line="480" w:lineRule="auto"/>
              <w:jc w:val="center"/>
              <w:rPr>
                <w:sz w:val="16"/>
                <w:szCs w:val="16"/>
              </w:rPr>
            </w:pPr>
            <w:r>
              <w:rPr>
                <w:sz w:val="16"/>
                <w:szCs w:val="16"/>
              </w:rPr>
              <w:t>4</w:t>
            </w:r>
          </w:p>
        </w:tc>
      </w:tr>
      <w:tr w:rsidR="002A6025" w:rsidRPr="00783292" w14:paraId="2FB5D5B1" w14:textId="77777777" w:rsidTr="005B1794">
        <w:trPr>
          <w:jc w:val="center"/>
        </w:trPr>
        <w:tc>
          <w:tcPr>
            <w:tcW w:w="1459" w:type="pct"/>
            <w:tcBorders>
              <w:top w:val="single" w:sz="4" w:space="0" w:color="auto"/>
              <w:bottom w:val="single" w:sz="4" w:space="0" w:color="auto"/>
            </w:tcBorders>
          </w:tcPr>
          <w:p w14:paraId="04EF7C94" w14:textId="77777777" w:rsidR="002A6025" w:rsidRPr="004D1374" w:rsidRDefault="002A6025" w:rsidP="005B1794">
            <w:pPr>
              <w:widowControl/>
              <w:spacing w:line="480" w:lineRule="auto"/>
              <w:rPr>
                <w:b/>
                <w:bCs/>
                <w:sz w:val="16"/>
                <w:szCs w:val="16"/>
              </w:rPr>
            </w:pPr>
            <w:r w:rsidRPr="004D1374">
              <w:rPr>
                <w:b/>
                <w:bCs/>
                <w:sz w:val="16"/>
                <w:szCs w:val="16"/>
              </w:rPr>
              <w:t>Virginia Court</w:t>
            </w:r>
          </w:p>
        </w:tc>
        <w:tc>
          <w:tcPr>
            <w:tcW w:w="708" w:type="pct"/>
            <w:tcBorders>
              <w:top w:val="single" w:sz="4" w:space="0" w:color="auto"/>
              <w:bottom w:val="single" w:sz="4" w:space="0" w:color="auto"/>
            </w:tcBorders>
            <w:vAlign w:val="center"/>
          </w:tcPr>
          <w:p w14:paraId="728AEB5E" w14:textId="77777777" w:rsidR="002A6025" w:rsidRDefault="002A6025" w:rsidP="005B1794">
            <w:pPr>
              <w:widowControl/>
              <w:spacing w:line="480" w:lineRule="auto"/>
              <w:jc w:val="center"/>
              <w:rPr>
                <w:sz w:val="16"/>
                <w:szCs w:val="16"/>
              </w:rPr>
            </w:pPr>
            <w:r>
              <w:rPr>
                <w:sz w:val="16"/>
                <w:szCs w:val="16"/>
              </w:rPr>
              <w:t>11</w:t>
            </w:r>
          </w:p>
        </w:tc>
        <w:tc>
          <w:tcPr>
            <w:tcW w:w="708" w:type="pct"/>
            <w:tcBorders>
              <w:top w:val="single" w:sz="4" w:space="0" w:color="auto"/>
              <w:bottom w:val="single" w:sz="4" w:space="0" w:color="auto"/>
            </w:tcBorders>
            <w:vAlign w:val="center"/>
          </w:tcPr>
          <w:p w14:paraId="567463ED" w14:textId="77777777" w:rsidR="002A6025" w:rsidRDefault="002A6025" w:rsidP="005B1794">
            <w:pPr>
              <w:widowControl/>
              <w:spacing w:line="480" w:lineRule="auto"/>
              <w:jc w:val="center"/>
              <w:rPr>
                <w:sz w:val="16"/>
                <w:szCs w:val="16"/>
              </w:rPr>
            </w:pPr>
            <w:r>
              <w:rPr>
                <w:sz w:val="16"/>
                <w:szCs w:val="16"/>
              </w:rPr>
              <w:t>46</w:t>
            </w:r>
          </w:p>
        </w:tc>
        <w:tc>
          <w:tcPr>
            <w:tcW w:w="708" w:type="pct"/>
            <w:tcBorders>
              <w:top w:val="single" w:sz="4" w:space="0" w:color="auto"/>
              <w:bottom w:val="single" w:sz="4" w:space="0" w:color="auto"/>
            </w:tcBorders>
            <w:vAlign w:val="center"/>
          </w:tcPr>
          <w:p w14:paraId="4A2A4F8B" w14:textId="77777777" w:rsidR="002A6025" w:rsidRDefault="002A6025" w:rsidP="005B1794">
            <w:pPr>
              <w:widowControl/>
              <w:spacing w:line="480" w:lineRule="auto"/>
              <w:jc w:val="center"/>
              <w:rPr>
                <w:sz w:val="16"/>
                <w:szCs w:val="16"/>
              </w:rPr>
            </w:pPr>
            <w:r>
              <w:rPr>
                <w:sz w:val="16"/>
                <w:szCs w:val="16"/>
              </w:rPr>
              <w:t>0.47%</w:t>
            </w:r>
          </w:p>
        </w:tc>
        <w:tc>
          <w:tcPr>
            <w:tcW w:w="708" w:type="pct"/>
            <w:tcBorders>
              <w:top w:val="single" w:sz="4" w:space="0" w:color="auto"/>
              <w:bottom w:val="single" w:sz="4" w:space="0" w:color="auto"/>
            </w:tcBorders>
            <w:vAlign w:val="center"/>
          </w:tcPr>
          <w:p w14:paraId="543A562B" w14:textId="77777777" w:rsidR="002A6025" w:rsidRDefault="002A6025" w:rsidP="005B1794">
            <w:pPr>
              <w:widowControl/>
              <w:spacing w:line="480" w:lineRule="auto"/>
              <w:jc w:val="center"/>
              <w:rPr>
                <w:sz w:val="16"/>
                <w:szCs w:val="16"/>
              </w:rPr>
            </w:pPr>
            <w:r>
              <w:rPr>
                <w:sz w:val="16"/>
                <w:szCs w:val="16"/>
              </w:rPr>
              <w:t>7</w:t>
            </w:r>
          </w:p>
        </w:tc>
        <w:tc>
          <w:tcPr>
            <w:tcW w:w="708" w:type="pct"/>
            <w:tcBorders>
              <w:top w:val="single" w:sz="4" w:space="0" w:color="auto"/>
              <w:bottom w:val="single" w:sz="4" w:space="0" w:color="auto"/>
            </w:tcBorders>
            <w:vAlign w:val="center"/>
          </w:tcPr>
          <w:p w14:paraId="5D08A52F" w14:textId="77777777" w:rsidR="002A6025" w:rsidRPr="00783292" w:rsidRDefault="002A6025" w:rsidP="005B1794">
            <w:pPr>
              <w:widowControl/>
              <w:spacing w:line="480" w:lineRule="auto"/>
              <w:jc w:val="center"/>
              <w:rPr>
                <w:sz w:val="16"/>
                <w:szCs w:val="16"/>
              </w:rPr>
            </w:pPr>
            <w:r>
              <w:rPr>
                <w:sz w:val="16"/>
                <w:szCs w:val="16"/>
              </w:rPr>
              <w:t>6</w:t>
            </w:r>
          </w:p>
        </w:tc>
      </w:tr>
      <w:tr w:rsidR="002A6025" w:rsidRPr="00783292" w14:paraId="7F3CE7C5" w14:textId="77777777" w:rsidTr="005B1794">
        <w:trPr>
          <w:jc w:val="center"/>
        </w:trPr>
        <w:tc>
          <w:tcPr>
            <w:tcW w:w="1459" w:type="pct"/>
            <w:tcBorders>
              <w:top w:val="single" w:sz="4" w:space="0" w:color="auto"/>
              <w:bottom w:val="single" w:sz="4" w:space="0" w:color="auto"/>
            </w:tcBorders>
          </w:tcPr>
          <w:p w14:paraId="6DD3A411" w14:textId="77777777" w:rsidR="002A6025" w:rsidRPr="004D1374" w:rsidRDefault="002A6025" w:rsidP="005B1794">
            <w:pPr>
              <w:widowControl/>
              <w:spacing w:line="480" w:lineRule="auto"/>
              <w:rPr>
                <w:b/>
                <w:bCs/>
                <w:sz w:val="16"/>
                <w:szCs w:val="16"/>
              </w:rPr>
            </w:pPr>
            <w:r w:rsidRPr="004D1374">
              <w:rPr>
                <w:b/>
                <w:bCs/>
                <w:sz w:val="16"/>
                <w:szCs w:val="16"/>
              </w:rPr>
              <w:t>Wisconsin Governor</w:t>
            </w:r>
          </w:p>
        </w:tc>
        <w:tc>
          <w:tcPr>
            <w:tcW w:w="708" w:type="pct"/>
            <w:tcBorders>
              <w:top w:val="single" w:sz="4" w:space="0" w:color="auto"/>
              <w:bottom w:val="single" w:sz="4" w:space="0" w:color="auto"/>
            </w:tcBorders>
            <w:vAlign w:val="center"/>
          </w:tcPr>
          <w:p w14:paraId="6B4A05ED" w14:textId="77777777" w:rsidR="002A6025" w:rsidRPr="00783292" w:rsidRDefault="002A6025" w:rsidP="005B1794">
            <w:pPr>
              <w:widowControl/>
              <w:spacing w:line="480" w:lineRule="auto"/>
              <w:jc w:val="center"/>
              <w:rPr>
                <w:sz w:val="16"/>
                <w:szCs w:val="16"/>
              </w:rPr>
            </w:pPr>
            <w:r>
              <w:rPr>
                <w:sz w:val="16"/>
                <w:szCs w:val="16"/>
              </w:rPr>
              <w:t>13</w:t>
            </w:r>
          </w:p>
        </w:tc>
        <w:tc>
          <w:tcPr>
            <w:tcW w:w="708" w:type="pct"/>
            <w:tcBorders>
              <w:top w:val="single" w:sz="4" w:space="0" w:color="auto"/>
              <w:bottom w:val="single" w:sz="4" w:space="0" w:color="auto"/>
            </w:tcBorders>
            <w:vAlign w:val="center"/>
          </w:tcPr>
          <w:p w14:paraId="11D248B7" w14:textId="77777777" w:rsidR="002A6025" w:rsidRPr="00783292" w:rsidRDefault="002A6025" w:rsidP="005B1794">
            <w:pPr>
              <w:widowControl/>
              <w:spacing w:line="480" w:lineRule="auto"/>
              <w:jc w:val="center"/>
              <w:rPr>
                <w:sz w:val="16"/>
                <w:szCs w:val="16"/>
              </w:rPr>
            </w:pPr>
            <w:r>
              <w:rPr>
                <w:sz w:val="16"/>
                <w:szCs w:val="16"/>
              </w:rPr>
              <w:t>54</w:t>
            </w:r>
          </w:p>
        </w:tc>
        <w:tc>
          <w:tcPr>
            <w:tcW w:w="708" w:type="pct"/>
            <w:tcBorders>
              <w:top w:val="single" w:sz="4" w:space="0" w:color="auto"/>
              <w:bottom w:val="single" w:sz="4" w:space="0" w:color="auto"/>
            </w:tcBorders>
            <w:vAlign w:val="center"/>
          </w:tcPr>
          <w:p w14:paraId="4B3C5272" w14:textId="77777777" w:rsidR="002A6025" w:rsidRPr="00783292" w:rsidRDefault="002A6025" w:rsidP="005B1794">
            <w:pPr>
              <w:widowControl/>
              <w:spacing w:line="480" w:lineRule="auto"/>
              <w:jc w:val="center"/>
              <w:rPr>
                <w:sz w:val="16"/>
                <w:szCs w:val="16"/>
              </w:rPr>
            </w:pPr>
            <w:r>
              <w:rPr>
                <w:sz w:val="16"/>
                <w:szCs w:val="16"/>
              </w:rPr>
              <w:t>4.28%</w:t>
            </w:r>
          </w:p>
        </w:tc>
        <w:tc>
          <w:tcPr>
            <w:tcW w:w="708" w:type="pct"/>
            <w:tcBorders>
              <w:top w:val="single" w:sz="4" w:space="0" w:color="auto"/>
              <w:bottom w:val="single" w:sz="4" w:space="0" w:color="auto"/>
            </w:tcBorders>
            <w:vAlign w:val="center"/>
          </w:tcPr>
          <w:p w14:paraId="6433C191" w14:textId="77777777" w:rsidR="002A6025" w:rsidRPr="00783292" w:rsidRDefault="002A6025" w:rsidP="005B1794">
            <w:pPr>
              <w:widowControl/>
              <w:spacing w:line="480" w:lineRule="auto"/>
              <w:jc w:val="center"/>
              <w:rPr>
                <w:sz w:val="16"/>
                <w:szCs w:val="16"/>
              </w:rPr>
            </w:pPr>
            <w:r>
              <w:rPr>
                <w:sz w:val="16"/>
                <w:szCs w:val="16"/>
              </w:rPr>
              <w:t>2</w:t>
            </w:r>
          </w:p>
        </w:tc>
        <w:tc>
          <w:tcPr>
            <w:tcW w:w="708" w:type="pct"/>
            <w:tcBorders>
              <w:top w:val="single" w:sz="4" w:space="0" w:color="auto"/>
              <w:bottom w:val="single" w:sz="4" w:space="0" w:color="auto"/>
            </w:tcBorders>
            <w:vAlign w:val="center"/>
          </w:tcPr>
          <w:p w14:paraId="3095D5EE" w14:textId="77777777" w:rsidR="002A6025" w:rsidRPr="00783292" w:rsidRDefault="002A6025" w:rsidP="005B1794">
            <w:pPr>
              <w:widowControl/>
              <w:spacing w:line="480" w:lineRule="auto"/>
              <w:jc w:val="center"/>
              <w:rPr>
                <w:sz w:val="16"/>
                <w:szCs w:val="16"/>
              </w:rPr>
            </w:pPr>
            <w:r>
              <w:rPr>
                <w:sz w:val="16"/>
                <w:szCs w:val="16"/>
              </w:rPr>
              <w:t>2</w:t>
            </w:r>
          </w:p>
        </w:tc>
      </w:tr>
    </w:tbl>
    <w:p w14:paraId="5E946860" w14:textId="77777777" w:rsidR="002A6025" w:rsidRDefault="002A6025" w:rsidP="002A6025">
      <w:pPr>
        <w:rPr>
          <w:i/>
          <w:iCs/>
        </w:rPr>
      </w:pPr>
      <w:r w:rsidRPr="002A6025">
        <w:rPr>
          <w:i/>
          <w:iCs/>
        </w:rPr>
        <w:t xml:space="preserve">Notes:  Maps rejected by a state court are highlighted.  Total County Splits refers to the number of county piece in total.  Compactness is “You Know It When You See It” measure from. </w:t>
      </w:r>
      <w:r w:rsidRPr="002A6025">
        <w:rPr>
          <w:rStyle w:val="FootnoteReference"/>
          <w:i/>
          <w:iCs/>
        </w:rPr>
        <w:footnoteReference w:id="396"/>
      </w:r>
      <w:r w:rsidRPr="002A6025">
        <w:rPr>
          <w:i/>
          <w:iCs/>
        </w:rPr>
        <w:t xml:space="preserve">  Votes Bias is calculated from the 2020 Presidential election, as are the number of Biden Seats.  Negative vote bias numbers indicate that the plan favors Democrats, while a positive sign indicates the plan favors Republicans.  The 2022 Seats are the number of Democratic seats after the 2022 midterm election.</w:t>
      </w:r>
    </w:p>
    <w:p w14:paraId="1E556379" w14:textId="77777777" w:rsidR="002A6025" w:rsidRDefault="002A6025" w:rsidP="002A6025">
      <w:pPr>
        <w:rPr>
          <w:i/>
          <w:iCs/>
        </w:rPr>
      </w:pPr>
    </w:p>
    <w:p w14:paraId="4FA5A999" w14:textId="77777777" w:rsidR="00EF1C50" w:rsidRPr="000E4A38" w:rsidRDefault="00EF1C50" w:rsidP="00EF1C50">
      <w:pPr>
        <w:pStyle w:val="BodyText"/>
      </w:pPr>
      <w:r>
        <w:t>What we see from Table 6 is that the state court map usually dominates the legislative map on most of the factors identified.</w:t>
      </w:r>
      <w:r w:rsidRPr="0078695B">
        <w:rPr>
          <w:rStyle w:val="FootnoteReference"/>
        </w:rPr>
        <w:footnoteReference w:id="397"/>
      </w:r>
      <w:r>
        <w:t xml:space="preserve">  But there are some notable exceptions illustrating tradeoffs.  For instance, in New Hampshire, both the number of county splits and compactness scores get worse, but the vote bias gets slightly better.</w:t>
      </w:r>
      <w:r w:rsidRPr="0078695B">
        <w:rPr>
          <w:rStyle w:val="FootnoteReference"/>
        </w:rPr>
        <w:footnoteReference w:id="398"/>
      </w:r>
      <w:r>
        <w:t xml:space="preserve">  In New York, the county splits measure and compactness measures get markedly better, though the vote bias </w:t>
      </w:r>
      <w:r w:rsidRPr="000E4A38">
        <w:t>gets slightly worse.</w:t>
      </w:r>
      <w:r w:rsidRPr="0078695B">
        <w:rPr>
          <w:rStyle w:val="FootnoteReference"/>
        </w:rPr>
        <w:footnoteReference w:id="399"/>
      </w:r>
      <w:r>
        <w:t xml:space="preserve">  </w:t>
      </w:r>
      <w:r w:rsidRPr="000E4A38">
        <w:t>We also notice that among all the court-imposed maps, the vote bias is extremely low, except in two cases.</w:t>
      </w:r>
      <w:r>
        <w:t xml:space="preserve">  </w:t>
      </w:r>
      <w:r w:rsidRPr="000E4A38">
        <w:t>First is Minnesota, where there is significant pro-Republican bias.</w:t>
      </w:r>
      <w:r w:rsidRPr="0078695B">
        <w:rPr>
          <w:rStyle w:val="FootnoteReference"/>
        </w:rPr>
        <w:footnoteReference w:id="400"/>
      </w:r>
      <w:r>
        <w:t xml:space="preserve">  </w:t>
      </w:r>
      <w:r w:rsidRPr="000E4A38">
        <w:t>The second is in Wisconsin, which also has an even greater amount of pro-Republican bias.</w:t>
      </w:r>
      <w:r w:rsidRPr="0078695B">
        <w:rPr>
          <w:rStyle w:val="FootnoteReference"/>
        </w:rPr>
        <w:footnoteReference w:id="401"/>
      </w:r>
      <w:r>
        <w:t xml:space="preserve">  </w:t>
      </w:r>
      <w:r w:rsidRPr="000E4A38">
        <w:t>We do not have an explanation for high partisan bias in Minnesota.</w:t>
      </w:r>
      <w:r>
        <w:t xml:space="preserve">  The map adopted in 2020 has very similar district-level partisan outcomes as the 2010 map. Statewide, Minnesota has voted for the Democratic presidential candidate in every election since 1976.</w:t>
      </w:r>
      <w:r w:rsidRPr="0078695B">
        <w:rPr>
          <w:rStyle w:val="FootnoteReference"/>
        </w:rPr>
        <w:footnoteReference w:id="402"/>
      </w:r>
      <w:r>
        <w:t xml:space="preserve">  It also has two Democratic senators, and the governor is a Democrat.</w:t>
      </w:r>
      <w:r w:rsidRPr="0078695B">
        <w:rPr>
          <w:rStyle w:val="FootnoteReference"/>
        </w:rPr>
        <w:footnoteReference w:id="403"/>
      </w:r>
      <w:r>
        <w:t xml:space="preserve">  But the congressional delegation is split with four each.</w:t>
      </w:r>
      <w:r w:rsidRPr="0078695B">
        <w:rPr>
          <w:rStyle w:val="FootnoteReference"/>
        </w:rPr>
        <w:footnoteReference w:id="404"/>
      </w:r>
      <w:r>
        <w:t xml:space="preserve">  T</w:t>
      </w:r>
      <w:r w:rsidRPr="000E4A38">
        <w:t xml:space="preserve">he failure of the Wisconsin court-adopted map is easy to explain. </w:t>
      </w:r>
      <w:r>
        <w:t xml:space="preserve"> </w:t>
      </w:r>
      <w:r w:rsidRPr="000E4A38">
        <w:t>This was a least</w:t>
      </w:r>
      <w:r>
        <w:t xml:space="preserve"> </w:t>
      </w:r>
      <w:r w:rsidRPr="000E4A38">
        <w:t xml:space="preserve">change map; where the baseline map was arguably a </w:t>
      </w:r>
      <w:proofErr w:type="gramStart"/>
      <w:r w:rsidRPr="000E4A38">
        <w:t>gerrymander;</w:t>
      </w:r>
      <w:proofErr w:type="gramEnd"/>
      <w:r w:rsidRPr="000E4A38">
        <w:t xml:space="preserve"> </w:t>
      </w:r>
      <w:r w:rsidRPr="00F912CF">
        <w:t xml:space="preserve">the </w:t>
      </w:r>
      <w:r w:rsidRPr="000E4A38">
        <w:t xml:space="preserve">least change simply perpetuated that gerrymander. </w:t>
      </w:r>
    </w:p>
    <w:p w14:paraId="216834D1" w14:textId="77777777" w:rsidR="00EF1C50" w:rsidRDefault="00EF1C50" w:rsidP="00EF1C50">
      <w:pPr>
        <w:pStyle w:val="BodyText"/>
      </w:pPr>
      <w:r>
        <w:t>The data in Table 6 also show an important fact about U.S. elections; there is high predictability of aggregate congressional outcomes based on past presidential votes in the congressional district.  New York is the sole substantial exception to this predictability.  There, the predictive failure has been attributed to many factors: GOP emphasis on crime that helped them to gain votes in the suburbs,</w:t>
      </w:r>
      <w:r w:rsidRPr="0078695B">
        <w:rPr>
          <w:rStyle w:val="FootnoteReference"/>
        </w:rPr>
        <w:footnoteReference w:id="405"/>
      </w:r>
      <w:r>
        <w:t xml:space="preserve"> an especially large decline in turnout among Democrats as compared to Republicans,</w:t>
      </w:r>
      <w:r w:rsidRPr="0078695B">
        <w:rPr>
          <w:rStyle w:val="FootnoteReference"/>
        </w:rPr>
        <w:footnoteReference w:id="406"/>
      </w:r>
      <w:r>
        <w:t xml:space="preserve"> and the unpopularity of the Democratic governor in the state.</w:t>
      </w:r>
      <w:r w:rsidRPr="0078695B">
        <w:rPr>
          <w:rStyle w:val="FootnoteReference"/>
        </w:rPr>
        <w:footnoteReference w:id="407"/>
      </w:r>
      <w:r>
        <w:t xml:space="preserve">  In general, trends in 2022 favored Republicans, as would be expected in a midterm election where the President was a Democrat.</w:t>
      </w:r>
      <w:r w:rsidRPr="0078695B">
        <w:rPr>
          <w:rStyle w:val="FootnoteReference"/>
        </w:rPr>
        <w:footnoteReference w:id="408"/>
      </w:r>
    </w:p>
    <w:p w14:paraId="6B2EFAC7" w14:textId="798B40D2" w:rsidR="00805C60" w:rsidRPr="00FB2A2D" w:rsidRDefault="00EF1C50" w:rsidP="00FB2A2D">
      <w:pPr>
        <w:pStyle w:val="BodyText"/>
        <w:rPr>
          <w:i/>
        </w:rPr>
      </w:pPr>
      <w:r w:rsidRPr="000E4A38">
        <w:t xml:space="preserve">The data in </w:t>
      </w:r>
      <w:r>
        <w:t xml:space="preserve">Table 6 </w:t>
      </w:r>
      <w:r w:rsidRPr="000E4A38">
        <w:t>only deals with cases that were resolved in time for a remedial map to be drawn for the 2022 election.</w:t>
      </w:r>
      <w:r>
        <w:t xml:space="preserve"> Five</w:t>
      </w:r>
      <w:r w:rsidRPr="000E4A38">
        <w:t xml:space="preserve"> states have maps that are currently ruled unconstitutional </w:t>
      </w:r>
      <w:r>
        <w:t>that were</w:t>
      </w:r>
      <w:r w:rsidRPr="000E4A38">
        <w:t xml:space="preserve"> used in the 2022 election, accounting for </w:t>
      </w:r>
      <w:r>
        <w:t>ten percent</w:t>
      </w:r>
      <w:r w:rsidRPr="000E4A38">
        <w:t xml:space="preserve"> of all districts.</w:t>
      </w:r>
      <w:r w:rsidRPr="0078695B">
        <w:rPr>
          <w:rStyle w:val="FootnoteReference"/>
        </w:rPr>
        <w:footnoteReference w:id="409"/>
      </w:r>
      <w:r w:rsidRPr="000E4A38">
        <w:t xml:space="preserve"> </w:t>
      </w:r>
      <w:r>
        <w:t xml:space="preserve"> We</w:t>
      </w:r>
      <w:r w:rsidRPr="000E4A38">
        <w:t xml:space="preserve"> estimate </w:t>
      </w:r>
      <w:r>
        <w:t>t</w:t>
      </w:r>
      <w:r w:rsidRPr="000E4A38">
        <w:t xml:space="preserve">hat these unconstitutional plans likely cost the Democrats between </w:t>
      </w:r>
      <w:r>
        <w:t>five</w:t>
      </w:r>
      <w:r w:rsidRPr="000E4A38">
        <w:t xml:space="preserve"> and </w:t>
      </w:r>
      <w:r>
        <w:t>six</w:t>
      </w:r>
      <w:r w:rsidRPr="000E4A38">
        <w:t xml:space="preserve"> seats in Congress.</w:t>
      </w:r>
      <w:r>
        <w:t xml:space="preserve">  </w:t>
      </w:r>
      <w:r w:rsidRPr="000E4A38">
        <w:t>If their unconstitutionality is sustained by higher courts, they will need to be redrawn for the 2024 election.</w:t>
      </w:r>
      <w:r w:rsidRPr="0078695B">
        <w:rPr>
          <w:rStyle w:val="FootnoteReference"/>
        </w:rPr>
        <w:footnoteReference w:id="410"/>
      </w:r>
      <w:r>
        <w:t xml:space="preserve">  </w:t>
      </w:r>
      <w:r w:rsidRPr="000E4A38">
        <w:t>Other court cases are still pending.</w:t>
      </w:r>
      <w:r>
        <w:t xml:space="preserve">  </w:t>
      </w:r>
      <w:r w:rsidRPr="000E4A38">
        <w:t xml:space="preserve">But these cases will probably not be the only ones to lead to “new” maps in 2024. </w:t>
      </w:r>
      <w:r>
        <w:t xml:space="preserve"> </w:t>
      </w:r>
      <w:r w:rsidRPr="000E4A38">
        <w:t xml:space="preserve">The </w:t>
      </w:r>
      <w:r>
        <w:t xml:space="preserve">U.S. </w:t>
      </w:r>
      <w:r w:rsidRPr="000E4A38">
        <w:t>Supreme Court has held that there is no bar on mid-decadal congressional redistricting</w:t>
      </w:r>
      <w:r w:rsidRPr="00F912CF">
        <w:t>,</w:t>
      </w:r>
      <w:r w:rsidRPr="0078695B">
        <w:rPr>
          <w:rStyle w:val="FootnoteReference"/>
        </w:rPr>
        <w:footnoteReference w:id="411"/>
      </w:r>
      <w:r w:rsidRPr="000E4A38">
        <w:t xml:space="preserve"> and states under trifecta </w:t>
      </w:r>
      <w:r>
        <w:t>contr</w:t>
      </w:r>
      <w:r w:rsidRPr="000E4A38">
        <w:t>ol may well choose to polish their previous partisan gerrymandering efforts by tinkering with their map to improve its partisan performanc</w:t>
      </w:r>
      <w:commentRangeStart w:id="57"/>
      <w:r w:rsidRPr="000E4A38">
        <w:t>e.</w:t>
      </w:r>
      <w:r w:rsidRPr="0078695B">
        <w:rPr>
          <w:rStyle w:val="FootnoteReference"/>
        </w:rPr>
        <w:footnoteReference w:id="412"/>
      </w:r>
      <w:r>
        <w:t xml:space="preserve">  </w:t>
      </w:r>
      <w:commentRangeEnd w:id="57"/>
      <w:r>
        <w:rPr>
          <w:rStyle w:val="CommentReference"/>
        </w:rPr>
        <w:commentReference w:id="57"/>
      </w:r>
      <w:r w:rsidRPr="000E4A38">
        <w:t xml:space="preserve">Thus, we expect some state courts will still have plenty to keep them busy between now and the 2024 election </w:t>
      </w:r>
      <w:r w:rsidRPr="00207543">
        <w:t>—</w:t>
      </w:r>
      <w:r w:rsidRPr="000E4A38">
        <w:t xml:space="preserve"> and we have only been looking at congressional districting, not at state legislative districting.</w:t>
      </w:r>
    </w:p>
    <w:p w14:paraId="50E9FC5E" w14:textId="119C7604" w:rsidR="002C59A7" w:rsidRPr="002C59A7" w:rsidRDefault="002C59A7" w:rsidP="00A92740">
      <w:pPr>
        <w:pStyle w:val="UNHLRIntroConcl"/>
      </w:pPr>
      <w:r>
        <w:t>Conclusion</w:t>
      </w:r>
      <w:bookmarkEnd w:id="54"/>
    </w:p>
    <w:p w14:paraId="0CCA3705" w14:textId="0000EC5B" w:rsidR="00B806FD" w:rsidRDefault="00B806FD" w:rsidP="00B806FD">
      <w:pPr>
        <w:pStyle w:val="BodyText"/>
        <w:numPr>
          <w:ilvl w:val="2"/>
          <w:numId w:val="6"/>
        </w:numPr>
      </w:pPr>
      <w:r w:rsidRPr="000E4A38">
        <w:t xml:space="preserve">It is now state courts rather than federal courts </w:t>
      </w:r>
      <w:r w:rsidRPr="00F912CF">
        <w:t>that</w:t>
      </w:r>
      <w:r w:rsidRPr="000E4A38">
        <w:t xml:space="preserve"> litigants turn to </w:t>
      </w:r>
      <w:r>
        <w:t>when</w:t>
      </w:r>
      <w:r w:rsidRPr="000E4A38">
        <w:t xml:space="preserve"> challeng</w:t>
      </w:r>
      <w:r>
        <w:t>ing</w:t>
      </w:r>
      <w:r w:rsidRPr="000E4A38">
        <w:t xml:space="preserve"> what they regard as egregious partisan gerrymanders, with one key reason for that difference being the U.S. Supreme Court’s definitive opting out of any role in controlling partisan gerrymandering.</w:t>
      </w:r>
    </w:p>
    <w:p w14:paraId="44AD6800" w14:textId="1B26A835" w:rsidR="00B806FD" w:rsidRDefault="00B806FD" w:rsidP="00B806FD">
      <w:pPr>
        <w:pStyle w:val="ListParagraph"/>
        <w:numPr>
          <w:ilvl w:val="2"/>
          <w:numId w:val="6"/>
        </w:numPr>
      </w:pPr>
      <w:r w:rsidRPr="000E4A38">
        <w:t xml:space="preserve">State courts have taken up the challenge of </w:t>
      </w:r>
      <w:proofErr w:type="spellStart"/>
      <w:r w:rsidRPr="00B806FD">
        <w:rPr>
          <w:i/>
        </w:rPr>
        <w:t>Rucho</w:t>
      </w:r>
      <w:proofErr w:type="spellEnd"/>
      <w:r w:rsidRPr="000E4A38">
        <w:t xml:space="preserve"> to find manageable standards to measure gerrymandering by using state constitutional provisions to craft state-specific standards for a finding that a plan was an unconstitutional partisan gerrymander.</w:t>
      </w:r>
      <w:r>
        <w:t xml:space="preserve">  </w:t>
      </w:r>
      <w:r w:rsidRPr="000E4A38">
        <w:t>In our view</w:t>
      </w:r>
      <w:r w:rsidRPr="00F912CF">
        <w:t>,</w:t>
      </w:r>
      <w:r w:rsidRPr="000E4A38">
        <w:t xml:space="preserve"> they have</w:t>
      </w:r>
      <w:r w:rsidRPr="00F912CF">
        <w:t>,</w:t>
      </w:r>
      <w:r w:rsidRPr="000E4A38">
        <w:t xml:space="preserve"> by and large</w:t>
      </w:r>
      <w:r w:rsidRPr="00F912CF">
        <w:t>,</w:t>
      </w:r>
      <w:r w:rsidRPr="000E4A38">
        <w:t xml:space="preserve"> done so successfully. </w:t>
      </w:r>
      <w:r>
        <w:t xml:space="preserve"> </w:t>
      </w:r>
      <w:r w:rsidRPr="000E4A38">
        <w:t>In so</w:t>
      </w:r>
      <w:r>
        <w:t xml:space="preserve"> doing</w:t>
      </w:r>
      <w:r w:rsidRPr="00F912CF">
        <w:t>,</w:t>
      </w:r>
      <w:r w:rsidRPr="000E4A38">
        <w:t xml:space="preserve"> they have drawn on the repertoire of tools developed by social scientists, computer scientists</w:t>
      </w:r>
      <w:r w:rsidRPr="00F912CF">
        <w:t>,</w:t>
      </w:r>
      <w:r w:rsidRPr="000E4A38">
        <w:t xml:space="preserve"> and others, including metrics for measuring the extent of partisan gerrymandering and to assess likely durability, but also computer-based ways to evaluate plans with respect to how well they satisfy good government standards.</w:t>
      </w:r>
    </w:p>
    <w:p w14:paraId="4B7B8FC8" w14:textId="2E400AC6" w:rsidR="00B806FD" w:rsidRDefault="00B806FD" w:rsidP="00B806FD">
      <w:pPr>
        <w:pStyle w:val="BodyText"/>
        <w:numPr>
          <w:ilvl w:val="2"/>
          <w:numId w:val="6"/>
        </w:numPr>
      </w:pPr>
      <w:r w:rsidRPr="000E4A38">
        <w:t xml:space="preserve">While the existence of new constitutional amendments with explicit prohibitions on partisan gerrymandering has given some state courts power to address the issue of partisan gerrymandering, state courts have made use of both old and new language in their state’s constitution </w:t>
      </w:r>
      <w:r>
        <w:t xml:space="preserve">— some </w:t>
      </w:r>
      <w:r w:rsidRPr="000E4A38">
        <w:t>with a creative interpretation of the thrust of language long in their constitution</w:t>
      </w:r>
      <w:r>
        <w:t>.</w:t>
      </w:r>
    </w:p>
    <w:p w14:paraId="5E47C5F1" w14:textId="2CCFF82F" w:rsidR="00B806FD" w:rsidRDefault="00B806FD" w:rsidP="00B806FD">
      <w:pPr>
        <w:pStyle w:val="BodyText"/>
        <w:numPr>
          <w:ilvl w:val="2"/>
          <w:numId w:val="6"/>
        </w:numPr>
      </w:pPr>
      <w:r w:rsidRPr="000E4A38">
        <w:t>When maps have been challenged as partisan gerrymanders</w:t>
      </w:r>
      <w:r>
        <w:t xml:space="preserve">, and where </w:t>
      </w:r>
      <w:r w:rsidRPr="000E4A38">
        <w:t xml:space="preserve">direct </w:t>
      </w:r>
      <w:r>
        <w:t xml:space="preserve">language prohibits partisan gerrymandering </w:t>
      </w:r>
      <w:r w:rsidRPr="000E4A38">
        <w:t>in the state constitution</w:t>
      </w:r>
      <w:r>
        <w:t>,</w:t>
      </w:r>
      <w:r w:rsidRPr="000E4A38">
        <w:t xml:space="preserve"> </w:t>
      </w:r>
      <w:r>
        <w:t>challenges are usually</w:t>
      </w:r>
      <w:r w:rsidRPr="000E4A38">
        <w:t xml:space="preserve"> successful.</w:t>
      </w:r>
      <w:r w:rsidRPr="0078695B">
        <w:rPr>
          <w:rStyle w:val="FootnoteReference"/>
        </w:rPr>
        <w:footnoteReference w:id="413"/>
      </w:r>
      <w:r>
        <w:t xml:space="preserve">  </w:t>
      </w:r>
      <w:r w:rsidRPr="000E4A38">
        <w:t>On the other hand, in those situation</w:t>
      </w:r>
      <w:r>
        <w:t>s</w:t>
      </w:r>
      <w:r w:rsidRPr="000E4A38">
        <w:t xml:space="preserve"> where no language existed in the state constitution that could provide the basis for a state court to invalidate a plan as an egregious partisan gerrymander,</w:t>
      </w:r>
      <w:r>
        <w:t xml:space="preserve"> </w:t>
      </w:r>
      <w:r w:rsidRPr="000E4A38">
        <w:t>partisan gerrymandering challenges have been rejected by state courts on jurisprudential grounds even when the court held the map to be a partisan gerrymander (Kansas)</w:t>
      </w:r>
      <w:r>
        <w:t>.  Where there is indirect language, and a case has been brought, courts have generally accepted that the language found in free and equal clauses are relevant to partisan gerrymander.  Kentucky is an exception; the map was found to be a partisan gerrymander, and the state has the same type of language found in North Carolina and Pennsylvania, but the court did not find that partisan gerrymandering violated those provisions.  Of course, in the cases that were brought, the plaintiffs expected to have success.  The success rate for litigating partisan gerrymandering using either direct or indirect language might go down as these cases are brought in more states where the judicial politics are less favorable.</w:t>
      </w:r>
    </w:p>
    <w:p w14:paraId="0281AA09" w14:textId="2E921390" w:rsidR="00B806FD" w:rsidRPr="000E4A38" w:rsidRDefault="00B806FD" w:rsidP="00B806FD">
      <w:pPr>
        <w:pStyle w:val="BodyText"/>
        <w:numPr>
          <w:ilvl w:val="2"/>
          <w:numId w:val="6"/>
        </w:numPr>
      </w:pPr>
      <w:r w:rsidRPr="000E4A38">
        <w:t>Both congressional maps drawn in states where Democrats had party control and maps from states where Republicans had party control have been overturned by state courts.</w:t>
      </w:r>
      <w:r>
        <w:t xml:space="preserve">  </w:t>
      </w:r>
      <w:r w:rsidRPr="000E4A38">
        <w:t xml:space="preserve">However, even when there are state constitutional provisions that state court justices can use, some </w:t>
      </w:r>
      <w:r w:rsidRPr="00F912CF">
        <w:t>had</w:t>
      </w:r>
      <w:r w:rsidRPr="000E4A38">
        <w:t xml:space="preserve"> found reasons to conclude that the challenged map really does not rise to the level of a constitutional violation</w:t>
      </w:r>
      <w:r w:rsidRPr="00F912CF">
        <w:t>,</w:t>
      </w:r>
      <w:r w:rsidRPr="000E4A38">
        <w:t xml:space="preserve"> even when other justices concluded that it did.</w:t>
      </w:r>
      <w:r>
        <w:t xml:space="preserve">  </w:t>
      </w:r>
      <w:r w:rsidRPr="000E4A38">
        <w:t xml:space="preserve">Nonetheless, in the 2020 round of redistricting, </w:t>
      </w:r>
      <w:r>
        <w:t xml:space="preserve">it is our view that </w:t>
      </w:r>
      <w:r w:rsidRPr="000E4A38">
        <w:t xml:space="preserve">while partisanship of state court justices appeared to play a role in their decision-making, it was only a muted one. </w:t>
      </w:r>
    </w:p>
    <w:p w14:paraId="4364DBEF" w14:textId="637EF334" w:rsidR="00B806FD" w:rsidRDefault="00B806FD" w:rsidP="00B806FD">
      <w:pPr>
        <w:pStyle w:val="BodyText"/>
        <w:numPr>
          <w:ilvl w:val="2"/>
          <w:numId w:val="6"/>
        </w:numPr>
      </w:pPr>
      <w:r w:rsidRPr="000E4A38">
        <w:t xml:space="preserve">As we assess the overall evidence, in those settings where party control made that possible, partisan gerrymandering was as egregious and pervasive as in the past </w:t>
      </w:r>
      <w:r w:rsidRPr="00207543">
        <w:t>—</w:t>
      </w:r>
      <w:r w:rsidRPr="000E4A38">
        <w:t xml:space="preserve"> or even more so.</w:t>
      </w:r>
      <w:r w:rsidRPr="0078695B">
        <w:rPr>
          <w:rStyle w:val="FootnoteReference"/>
        </w:rPr>
        <w:footnoteReference w:id="414"/>
      </w:r>
      <w:r>
        <w:t xml:space="preserve">  </w:t>
      </w:r>
      <w:r w:rsidRPr="000E4A38">
        <w:t xml:space="preserve">But several factors combined to create a situation in which the </w:t>
      </w:r>
      <w:r w:rsidRPr="00DB0435">
        <w:rPr>
          <w:i/>
        </w:rPr>
        <w:t>net</w:t>
      </w:r>
      <w:r w:rsidRPr="000E4A38">
        <w:t xml:space="preserve"> partisan </w:t>
      </w:r>
      <w:r w:rsidRPr="00DB0435">
        <w:t>effects</w:t>
      </w:r>
      <w:r w:rsidRPr="000E4A38">
        <w:t xml:space="preserve"> of partisan gerrymandering were substantially reduced from what might have been expected based on the willingness of state legislators to gerrymander maps to favor their party. </w:t>
      </w:r>
    </w:p>
    <w:p w14:paraId="0F56304E" w14:textId="58410F86" w:rsidR="00B806FD" w:rsidRDefault="00B806FD" w:rsidP="00B806FD">
      <w:pPr>
        <w:pStyle w:val="BodyText"/>
        <w:numPr>
          <w:ilvl w:val="3"/>
          <w:numId w:val="6"/>
        </w:numPr>
      </w:pPr>
      <w:r w:rsidRPr="000E4A38">
        <w:t>First, taking redistricting out of the hands of the legislature by creating commissions in some states meant that in some trifecta states partisan majorities were left impotent to effectuate partisan gerrymanders</w:t>
      </w:r>
      <w:r>
        <w:t>.</w:t>
      </w:r>
      <w:r w:rsidRPr="0078695B">
        <w:rPr>
          <w:rStyle w:val="FootnoteReference"/>
        </w:rPr>
        <w:footnoteReference w:id="415"/>
      </w:r>
      <w:r>
        <w:t xml:space="preserve">  Moreover,</w:t>
      </w:r>
      <w:r w:rsidRPr="000E4A38">
        <w:t xml:space="preserve"> a failure of the commission</w:t>
      </w:r>
      <w:r>
        <w:t xml:space="preserve"> or legislature</w:t>
      </w:r>
      <w:r w:rsidRPr="000E4A38">
        <w:t xml:space="preserve"> to draw a map in a timely fashion generally brought state courts into the picture. </w:t>
      </w:r>
    </w:p>
    <w:p w14:paraId="4A1CE0CD" w14:textId="77777777" w:rsidR="00337B16" w:rsidRDefault="00B806FD" w:rsidP="00337B16">
      <w:pPr>
        <w:pStyle w:val="BodyText"/>
        <w:numPr>
          <w:ilvl w:val="3"/>
          <w:numId w:val="6"/>
        </w:numPr>
      </w:pPr>
      <w:r w:rsidRPr="000E4A38">
        <w:t xml:space="preserve">Second, state courts took a much more aggressive stance in applying provisions of their state constitution as bars to gerrymandering and drawing maps of their own than in past decades. </w:t>
      </w:r>
    </w:p>
    <w:p w14:paraId="0C011951" w14:textId="64FC9CEB" w:rsidR="00B806FD" w:rsidRDefault="00B806FD" w:rsidP="00337B16">
      <w:pPr>
        <w:pStyle w:val="BodyText"/>
        <w:numPr>
          <w:ilvl w:val="3"/>
          <w:numId w:val="6"/>
        </w:numPr>
      </w:pPr>
      <w:r w:rsidRPr="000E4A38">
        <w:t>Third, the relative balance in states where each party had control over the process meant a decrease in the advantage for the Republicans compared to the 2010 redistricting cycle.</w:t>
      </w:r>
    </w:p>
    <w:p w14:paraId="2134FF16" w14:textId="7A3282E7" w:rsidR="00B806FD" w:rsidRDefault="00B806FD" w:rsidP="00337B16">
      <w:pPr>
        <w:pStyle w:val="BodyText"/>
        <w:numPr>
          <w:ilvl w:val="2"/>
          <w:numId w:val="6"/>
        </w:numPr>
      </w:pPr>
      <w:r w:rsidRPr="000E4A38">
        <w:t xml:space="preserve">The overall level of egregious gerrymandering is less in the congressional maps being used in 2022 than many scholars anticipated would be the case after </w:t>
      </w:r>
      <w:proofErr w:type="spellStart"/>
      <w:r w:rsidRPr="00061364">
        <w:rPr>
          <w:i/>
          <w:iCs/>
        </w:rPr>
        <w:t>Rucho</w:t>
      </w:r>
      <w:proofErr w:type="spellEnd"/>
      <w:r w:rsidRPr="000E4A38">
        <w:t xml:space="preserve"> was decided in 2018</w:t>
      </w:r>
      <w:r>
        <w:t>.</w:t>
      </w:r>
    </w:p>
    <w:p w14:paraId="092AAD7C" w14:textId="6D979380" w:rsidR="00B806FD" w:rsidRDefault="00B806FD" w:rsidP="00337B16">
      <w:pPr>
        <w:pStyle w:val="BodyText"/>
        <w:numPr>
          <w:ilvl w:val="2"/>
          <w:numId w:val="6"/>
        </w:numPr>
      </w:pPr>
      <w:r w:rsidRPr="000E4A38">
        <w:t>Because Republicans are still in control of more state legislatures</w:t>
      </w:r>
      <w:r>
        <w:t>,</w:t>
      </w:r>
      <w:r w:rsidRPr="000E4A38">
        <w:t xml:space="preserve"> the role of state courts in the 2020 round has had greater consequences in blocking Republican gerrymanders than in blocking Democratic gerrymanders.</w:t>
      </w:r>
    </w:p>
    <w:p w14:paraId="454E3441" w14:textId="41F07049" w:rsidR="00B806FD" w:rsidRDefault="00B806FD" w:rsidP="00337B16">
      <w:pPr>
        <w:pStyle w:val="BodyText"/>
        <w:numPr>
          <w:ilvl w:val="2"/>
          <w:numId w:val="6"/>
        </w:numPr>
      </w:pPr>
      <w:r w:rsidRPr="000E4A38">
        <w:t>Despite the variety of state constitutional provisions referenced by courts and variation in language even in similar provisions, we find that state courts have been remarkably consistent in drawing on metrics for identifying gerrymandering effects and on ensemble-based tools.</w:t>
      </w:r>
      <w:r w:rsidRPr="0078695B">
        <w:rPr>
          <w:rStyle w:val="FootnoteReference"/>
        </w:rPr>
        <w:footnoteReference w:id="416"/>
      </w:r>
    </w:p>
    <w:p w14:paraId="64378305" w14:textId="62D867EC" w:rsidR="00B806FD" w:rsidRDefault="00B806FD" w:rsidP="00337B16">
      <w:pPr>
        <w:pStyle w:val="BodyText"/>
        <w:numPr>
          <w:ilvl w:val="2"/>
          <w:numId w:val="6"/>
        </w:numPr>
      </w:pPr>
      <w:r w:rsidRPr="000E4A38">
        <w:t>Not only have partisan gerrymandering claims shifted from federal courts to state courts, but even situations where those with primary authority over redistricting fail to act in a timely fashion now appear to almost invariably have litigants seeking a remedial map drawn by a state court rather than a federal court.</w:t>
      </w:r>
      <w:r>
        <w:t xml:space="preserve">  </w:t>
      </w:r>
      <w:r w:rsidRPr="000E4A38">
        <w:t>This is a change from the practice of previous decades</w:t>
      </w:r>
      <w:r w:rsidRPr="00F912CF">
        <w:t>,</w:t>
      </w:r>
      <w:r w:rsidRPr="000E4A38">
        <w:t xml:space="preserve"> where the fact that the past map violated federal one person, one vote standards made it most likely that, when a new map was required by an institutional failure, it would be a federal court that would draw the remedy</w:t>
      </w:r>
      <w:r>
        <w:t>.</w:t>
      </w:r>
      <w:r w:rsidRPr="0078695B">
        <w:rPr>
          <w:rStyle w:val="FootnoteReference"/>
        </w:rPr>
        <w:footnoteReference w:id="417"/>
      </w:r>
    </w:p>
    <w:p w14:paraId="40AA35C0" w14:textId="325B97E5" w:rsidR="00B806FD" w:rsidRDefault="00B806FD" w:rsidP="00337B16">
      <w:pPr>
        <w:pStyle w:val="BodyText"/>
        <w:numPr>
          <w:ilvl w:val="2"/>
          <w:numId w:val="6"/>
        </w:numPr>
      </w:pPr>
      <w:r w:rsidRPr="000E4A38">
        <w:t>While the picture is partly mixed, on balance, state court maps are superior to those they replace with respect to partisan symmetry and good government criteria.</w:t>
      </w:r>
      <w:r w:rsidRPr="0078695B">
        <w:rPr>
          <w:rStyle w:val="FootnoteReference"/>
        </w:rPr>
        <w:footnoteReference w:id="418"/>
      </w:r>
    </w:p>
    <w:p w14:paraId="5CDCE5E8" w14:textId="6B263E29" w:rsidR="00B806FD" w:rsidRDefault="00B806FD" w:rsidP="00823F57">
      <w:pPr>
        <w:pStyle w:val="BodyText"/>
        <w:numPr>
          <w:ilvl w:val="2"/>
          <w:numId w:val="6"/>
        </w:numPr>
      </w:pPr>
      <w:r w:rsidRPr="00061364">
        <w:t>While it might appear that the future for a strong state court role in checking the excesses of partisan gerrymandering at the congressional level is now clear, that is a premature verdict.</w:t>
      </w:r>
      <w:r w:rsidRPr="0078695B">
        <w:rPr>
          <w:rStyle w:val="FootnoteReference"/>
        </w:rPr>
        <w:footnoteReference w:id="419"/>
      </w:r>
      <w:r>
        <w:t xml:space="preserve">  </w:t>
      </w:r>
      <w:r w:rsidRPr="000E4A38">
        <w:t xml:space="preserve">Political parties are now seeing control of state courts as much more important than it had been seen in the past, </w:t>
      </w:r>
      <w:r>
        <w:t>with m</w:t>
      </w:r>
      <w:r w:rsidRPr="000E4A38">
        <w:t>uch more money being spent on state court judicial contests than in the past.</w:t>
      </w:r>
      <w:r w:rsidRPr="0078695B">
        <w:rPr>
          <w:rStyle w:val="FootnoteReference"/>
        </w:rPr>
        <w:footnoteReference w:id="420"/>
      </w:r>
      <w:r>
        <w:t xml:space="preserve">  T</w:t>
      </w:r>
      <w:r w:rsidRPr="000E4A38">
        <w:t xml:space="preserve">he role of state courts in redistricting </w:t>
      </w:r>
      <w:r>
        <w:t xml:space="preserve">is </w:t>
      </w:r>
      <w:r w:rsidRPr="000E4A38">
        <w:t xml:space="preserve">a major element that increased </w:t>
      </w:r>
      <w:r>
        <w:t>focus on election of ideological and partisan judges to state courts</w:t>
      </w:r>
      <w:r w:rsidRPr="000E4A38">
        <w:t>.</w:t>
      </w:r>
      <w:r w:rsidRPr="0078695B">
        <w:rPr>
          <w:rStyle w:val="FootnoteReference"/>
        </w:rPr>
        <w:footnoteReference w:id="421"/>
      </w:r>
      <w:r>
        <w:t xml:space="preserve">  </w:t>
      </w:r>
      <w:r w:rsidRPr="000E4A38">
        <w:t>As money in judicial elections become</w:t>
      </w:r>
      <w:r>
        <w:t>s</w:t>
      </w:r>
      <w:r w:rsidRPr="000E4A38">
        <w:t xml:space="preserve"> more important, </w:t>
      </w:r>
      <w:r>
        <w:t xml:space="preserve">we believe </w:t>
      </w:r>
      <w:r w:rsidRPr="000E4A38">
        <w:t>it is also likely that state judges will be more ideological and more partisan than in the past</w:t>
      </w:r>
      <w:r>
        <w:t>, as judicial contests reflect the hyperpolarization of both national and state politics</w:t>
      </w:r>
      <w:r w:rsidRPr="000E4A38">
        <w:t>.</w:t>
      </w:r>
      <w:r w:rsidRPr="0078695B">
        <w:rPr>
          <w:rStyle w:val="FootnoteReference"/>
        </w:rPr>
        <w:footnoteReference w:id="422"/>
      </w:r>
      <w:r>
        <w:t xml:space="preserve">  </w:t>
      </w:r>
      <w:r w:rsidRPr="000E4A38">
        <w:t>Consequently, we may see more situations w</w:t>
      </w:r>
      <w:r>
        <w:t>h</w:t>
      </w:r>
      <w:r w:rsidRPr="000E4A38">
        <w:t>ere state court justices refuse to police partisan gerrymanders done by co-partisans.</w:t>
      </w:r>
      <w:r w:rsidRPr="0078695B">
        <w:rPr>
          <w:rStyle w:val="FootnoteReference"/>
        </w:rPr>
        <w:footnoteReference w:id="423"/>
      </w:r>
    </w:p>
    <w:p w14:paraId="57405FA9" w14:textId="15AD637E" w:rsidR="00C23B4F" w:rsidRPr="00C23B4F" w:rsidRDefault="00B806FD" w:rsidP="00823F57">
      <w:pPr>
        <w:pStyle w:val="BodyText"/>
        <w:numPr>
          <w:ilvl w:val="2"/>
          <w:numId w:val="6"/>
        </w:numPr>
      </w:pPr>
      <w:r w:rsidRPr="00380A26">
        <w:t>Similarly, we should not assume that most partisan gerrymandering claims will be successful in states with state constitutional provisions that facilitate the bringing of such claims.</w:t>
      </w:r>
      <w:r>
        <w:t xml:space="preserve">  </w:t>
      </w:r>
      <w:r w:rsidRPr="00380A26">
        <w:t xml:space="preserve">Litigant success in state courts is a function of the facts on the grounds. </w:t>
      </w:r>
      <w:r>
        <w:t xml:space="preserve"> But</w:t>
      </w:r>
      <w:r w:rsidRPr="00380A26">
        <w:t xml:space="preserve"> when the law is less clear, as in the states where only indirect language exists, </w:t>
      </w:r>
      <w:r w:rsidRPr="00380A26">
        <w:rPr>
          <w:i/>
          <w:iCs/>
        </w:rPr>
        <w:t>ceteris paribus</w:t>
      </w:r>
      <w:r w:rsidRPr="00380A26">
        <w:t>, we expect judges to be less likely to overturn state legislatures.</w:t>
      </w:r>
      <w:r>
        <w:t xml:space="preserve">  And even in some states where they have used language such as that about free and equal elections to bar partisan gerrymandering, change in the composition of state courts may lead to a reversal of that interpretation.  </w:t>
      </w:r>
      <w:r w:rsidRPr="000E4A38">
        <w:t>Language that more explicitly bars partisan gerrymandering may be more efficacious than good government criteria in making partisan gerrymandering less likely</w:t>
      </w:r>
      <w:r>
        <w:t xml:space="preserve">.  </w:t>
      </w:r>
      <w:r w:rsidRPr="00380A26">
        <w:t>Relevant</w:t>
      </w:r>
      <w:r>
        <w:t xml:space="preserve"> also </w:t>
      </w:r>
      <w:r w:rsidRPr="00380A26">
        <w:t xml:space="preserve">to </w:t>
      </w:r>
      <w:r>
        <w:t>success</w:t>
      </w:r>
      <w:r w:rsidRPr="00380A26">
        <w:t xml:space="preserve"> is the willingness of state court justices to enforce the law.</w:t>
      </w:r>
      <w:r w:rsidRPr="000E4A38">
        <w:t xml:space="preserve"> </w:t>
      </w:r>
      <w:r>
        <w:t xml:space="preserve"> E</w:t>
      </w:r>
      <w:r w:rsidRPr="000E4A38">
        <w:t>ven provisions explicitly barring partisan gerrymandering may not be efficacious if there is not adequate enforcement by state courts.</w:t>
      </w:r>
      <w:r w:rsidRPr="0078695B">
        <w:rPr>
          <w:rStyle w:val="FootnoteReference"/>
        </w:rPr>
        <w:footnoteReference w:id="424"/>
      </w:r>
    </w:p>
    <w:sectPr w:rsidR="00C23B4F" w:rsidRPr="00C23B4F" w:rsidSect="00AD4848">
      <w:headerReference w:type="even" r:id="rId12"/>
      <w:headerReference w:type="default" r:id="rId13"/>
      <w:footerReference w:type="even" r:id="rId14"/>
      <w:footerReference w:type="default" r:id="rId15"/>
      <w:headerReference w:type="first" r:id="rId16"/>
      <w:footerReference w:type="first" r:id="rId17"/>
      <w:pgSz w:w="9960" w:h="14160"/>
      <w:pgMar w:top="1440" w:right="1440" w:bottom="1440" w:left="1440" w:header="965" w:footer="965"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uthor" w:initials="A">
    <w:p w14:paraId="1A031581" w14:textId="77777777" w:rsidR="008D681D" w:rsidRDefault="008D681D" w:rsidP="008D681D">
      <w:pPr>
        <w:pStyle w:val="CommentText"/>
        <w:ind w:firstLine="0"/>
        <w:jc w:val="left"/>
      </w:pPr>
      <w:r>
        <w:rPr>
          <w:rStyle w:val="CommentReference"/>
        </w:rPr>
        <w:annotationRef/>
      </w:r>
      <w:r>
        <w:t>Page number?</w:t>
      </w:r>
    </w:p>
  </w:comment>
  <w:comment w:id="7" w:author="Author" w:initials="A">
    <w:p w14:paraId="319D9AB3" w14:textId="77777777" w:rsidR="008D703D" w:rsidRDefault="008D703D" w:rsidP="008D703D">
      <w:pPr>
        <w:pStyle w:val="CommentText"/>
        <w:ind w:firstLine="0"/>
        <w:jc w:val="left"/>
      </w:pPr>
      <w:r>
        <w:rPr>
          <w:rStyle w:val="CommentReference"/>
        </w:rPr>
        <w:annotationRef/>
      </w:r>
      <w:r>
        <w:t>Need page number in footnote.</w:t>
      </w:r>
    </w:p>
  </w:comment>
  <w:comment w:id="8" w:author="Author" w:initials="A">
    <w:p w14:paraId="064485EB" w14:textId="77777777" w:rsidR="008D703D" w:rsidRDefault="008D703D" w:rsidP="008D703D">
      <w:pPr>
        <w:pStyle w:val="CommentText"/>
      </w:pPr>
      <w:r>
        <w:rPr>
          <w:rStyle w:val="CommentReference"/>
        </w:rPr>
        <w:annotationRef/>
      </w:r>
      <w:r>
        <w:t>Note from editor, totally up to you on whether to implement:</w:t>
      </w:r>
      <w:r>
        <w:br/>
      </w:r>
    </w:p>
    <w:p w14:paraId="0DD24764" w14:textId="77777777" w:rsidR="008D703D" w:rsidRDefault="008D703D" w:rsidP="008D703D">
      <w:pPr>
        <w:pStyle w:val="CommentText"/>
        <w:ind w:left="720" w:firstLine="0"/>
      </w:pPr>
      <w:r>
        <w:t>The noun quantity does not match the preceding verb. It should either be “[do]” or “party.”</w:t>
      </w:r>
    </w:p>
    <w:p w14:paraId="57097196" w14:textId="77777777" w:rsidR="008D703D" w:rsidRDefault="008D703D" w:rsidP="008D703D">
      <w:pPr>
        <w:pStyle w:val="CommentText"/>
      </w:pPr>
    </w:p>
    <w:p w14:paraId="2057726B" w14:textId="77777777" w:rsidR="008D703D" w:rsidRDefault="008D703D" w:rsidP="008D703D">
      <w:pPr>
        <w:pStyle w:val="CommentText"/>
        <w:ind w:left="720" w:firstLine="720"/>
      </w:pPr>
      <w:r>
        <w:t>If this is punctuation indicating cut words between “deserve” and “based” then it may be better to use ellipses, not an em dash. Redbook Rule 1.47: Use three ellipses dots to indicate the omission of one or more words inside a quotation.</w:t>
      </w:r>
    </w:p>
  </w:comment>
  <w:comment w:id="13" w:author="Author" w:initials="A">
    <w:p w14:paraId="5CBCC33B" w14:textId="77777777" w:rsidR="00414F57" w:rsidRDefault="00414F57" w:rsidP="00414F57">
      <w:pPr>
        <w:pStyle w:val="CommentText"/>
        <w:ind w:firstLine="0"/>
        <w:jc w:val="left"/>
      </w:pPr>
      <w:r>
        <w:rPr>
          <w:rStyle w:val="CommentReference"/>
        </w:rPr>
        <w:annotationRef/>
      </w:r>
      <w:r>
        <w:t>Renumbered the footnote to help preserve supra cites to footnotes later on.</w:t>
      </w:r>
    </w:p>
  </w:comment>
  <w:comment w:id="14" w:author="Author" w:initials="A">
    <w:p w14:paraId="509A8619" w14:textId="77777777" w:rsidR="00414F57" w:rsidRDefault="00414F57" w:rsidP="00414F57">
      <w:r>
        <w:rPr>
          <w:rStyle w:val="CommentReference"/>
        </w:rPr>
        <w:annotationRef/>
      </w:r>
      <w:r>
        <w:rPr>
          <w:sz w:val="20"/>
        </w:rPr>
        <w:t>Is there a page number for this source?</w:t>
      </w:r>
    </w:p>
  </w:comment>
  <w:comment w:id="17" w:author="Author" w:initials="A">
    <w:p w14:paraId="53175ADA" w14:textId="77777777" w:rsidR="00414F57" w:rsidRDefault="00414F57" w:rsidP="00414F57">
      <w:r>
        <w:rPr>
          <w:rStyle w:val="CommentReference"/>
        </w:rPr>
        <w:annotationRef/>
      </w:r>
      <w:r>
        <w:rPr>
          <w:sz w:val="20"/>
        </w:rPr>
        <w:t>Page number being cited to for each case?</w:t>
      </w:r>
      <w:r>
        <w:rPr>
          <w:sz w:val="20"/>
        </w:rPr>
        <w:cr/>
      </w:r>
    </w:p>
  </w:comment>
  <w:comment w:id="18" w:author="Author" w:initials="A">
    <w:p w14:paraId="42053B01" w14:textId="77777777" w:rsidR="00414F57" w:rsidRDefault="00414F57" w:rsidP="00414F57">
      <w:r>
        <w:rPr>
          <w:rStyle w:val="CommentReference"/>
        </w:rPr>
        <w:annotationRef/>
      </w:r>
      <w:r>
        <w:rPr>
          <w:sz w:val="20"/>
        </w:rPr>
        <w:t>This was a private conversation at Stanford University among a group of redistricting experts who convened to discuss the 2020 cycle.</w:t>
      </w:r>
    </w:p>
  </w:comment>
  <w:comment w:id="23" w:author="Author" w:initials="A">
    <w:p w14:paraId="5E43D104" w14:textId="77777777" w:rsidR="00D625DD" w:rsidRDefault="00D625DD" w:rsidP="00D625DD">
      <w:r>
        <w:rPr>
          <w:rStyle w:val="CommentReference"/>
        </w:rPr>
        <w:annotationRef/>
      </w:r>
      <w:r>
        <w:rPr>
          <w:sz w:val="20"/>
        </w:rPr>
        <w:t>I need to put these in BB format</w:t>
      </w:r>
    </w:p>
  </w:comment>
  <w:comment w:id="28" w:author="Author" w:initials="A">
    <w:p w14:paraId="7E4C9047" w14:textId="77777777" w:rsidR="00F377A8" w:rsidRDefault="00F377A8" w:rsidP="00F377A8">
      <w:r>
        <w:rPr>
          <w:rStyle w:val="CommentReference"/>
        </w:rPr>
        <w:annotationRef/>
      </w:r>
      <w:r>
        <w:rPr>
          <w:sz w:val="20"/>
        </w:rPr>
        <w:t>Are there specific page numbers for each cite?</w:t>
      </w:r>
    </w:p>
  </w:comment>
  <w:comment w:id="29" w:author="Author" w:initials="A">
    <w:p w14:paraId="5A47F6D7" w14:textId="77777777" w:rsidR="00F377A8" w:rsidRDefault="00F377A8" w:rsidP="00F377A8">
      <w:r>
        <w:rPr>
          <w:rStyle w:val="CommentReference"/>
        </w:rPr>
        <w:annotationRef/>
      </w:r>
      <w:r>
        <w:rPr>
          <w:sz w:val="20"/>
        </w:rPr>
        <w:t>The footnote says “over overrode”. Is this accurate?</w:t>
      </w:r>
    </w:p>
  </w:comment>
  <w:comment w:id="32" w:author="Author" w:initials="A">
    <w:p w14:paraId="3BE80785" w14:textId="77777777" w:rsidR="000111B5" w:rsidRDefault="000111B5" w:rsidP="000111B5">
      <w:r>
        <w:rPr>
          <w:rStyle w:val="CommentReference"/>
        </w:rPr>
        <w:annotationRef/>
      </w:r>
      <w:r>
        <w:rPr>
          <w:sz w:val="20"/>
        </w:rPr>
        <w:t>Need to add permanent links for the new cites.</w:t>
      </w:r>
    </w:p>
  </w:comment>
  <w:comment w:id="33" w:author="Author" w:initials="A">
    <w:p w14:paraId="4F753D0D" w14:textId="77777777" w:rsidR="000111B5" w:rsidRDefault="000111B5" w:rsidP="000111B5">
      <w:r>
        <w:rPr>
          <w:rStyle w:val="CommentReference"/>
        </w:rPr>
        <w:annotationRef/>
      </w:r>
      <w:r>
        <w:rPr>
          <w:sz w:val="20"/>
        </w:rPr>
        <w:t>Need page number</w:t>
      </w:r>
    </w:p>
  </w:comment>
  <w:comment w:id="40" w:author="Author" w:initials="A">
    <w:p w14:paraId="2799DB48" w14:textId="77777777" w:rsidR="00E70D0A" w:rsidRDefault="00E70D0A" w:rsidP="00E70D0A">
      <w:r>
        <w:rPr>
          <w:rStyle w:val="CommentReference"/>
        </w:rPr>
        <w:annotationRef/>
      </w:r>
      <w:r>
        <w:rPr>
          <w:sz w:val="20"/>
        </w:rPr>
        <w:t>Is there a page number being cited to?</w:t>
      </w:r>
    </w:p>
  </w:comment>
  <w:comment w:id="41" w:author="Author" w:initials="A">
    <w:p w14:paraId="436531F9" w14:textId="77777777" w:rsidR="009563A6" w:rsidRDefault="009563A6" w:rsidP="009563A6">
      <w:pPr>
        <w:pStyle w:val="CommentText"/>
        <w:ind w:firstLine="0"/>
        <w:jc w:val="left"/>
      </w:pPr>
      <w:r>
        <w:rPr>
          <w:rStyle w:val="CommentReference"/>
        </w:rPr>
        <w:annotationRef/>
      </w:r>
      <w:r>
        <w:t>Need page number for where you are citing to.</w:t>
      </w:r>
    </w:p>
  </w:comment>
  <w:comment w:id="42" w:author="Author" w:initials="A">
    <w:p w14:paraId="1C3AE8B0" w14:textId="77777777" w:rsidR="009563A6" w:rsidRDefault="009563A6" w:rsidP="009563A6">
      <w:pPr>
        <w:pStyle w:val="CommentText"/>
        <w:ind w:firstLine="0"/>
        <w:jc w:val="left"/>
      </w:pPr>
      <w:r>
        <w:rPr>
          <w:rStyle w:val="CommentReference"/>
        </w:rPr>
        <w:annotationRef/>
      </w:r>
      <w:r>
        <w:t>Need page number.</w:t>
      </w:r>
    </w:p>
  </w:comment>
  <w:comment w:id="43" w:author="Author" w:initials="A">
    <w:p w14:paraId="1AFD6981" w14:textId="77777777" w:rsidR="009563A6" w:rsidRDefault="009563A6" w:rsidP="009563A6">
      <w:pPr>
        <w:pStyle w:val="CommentText"/>
        <w:ind w:firstLine="0"/>
        <w:jc w:val="left"/>
      </w:pPr>
      <w:r>
        <w:rPr>
          <w:rStyle w:val="CommentReference"/>
        </w:rPr>
        <w:annotationRef/>
      </w:r>
      <w:r>
        <w:t>Need page numbers for this.</w:t>
      </w:r>
    </w:p>
  </w:comment>
  <w:comment w:id="44" w:author="Author" w:initials="A">
    <w:p w14:paraId="06C52ADF" w14:textId="77777777" w:rsidR="009563A6" w:rsidRDefault="009563A6" w:rsidP="009563A6">
      <w:pPr>
        <w:pStyle w:val="CommentText"/>
        <w:ind w:firstLine="0"/>
        <w:jc w:val="left"/>
      </w:pPr>
      <w:r>
        <w:rPr>
          <w:rStyle w:val="CommentReference"/>
        </w:rPr>
        <w:annotationRef/>
      </w:r>
      <w:r>
        <w:t>Need page numbers for this.</w:t>
      </w:r>
    </w:p>
  </w:comment>
  <w:comment w:id="47" w:author="Author" w:initials="A">
    <w:p w14:paraId="1908D318" w14:textId="77777777" w:rsidR="00052E1C" w:rsidRDefault="00052E1C" w:rsidP="00052E1C">
      <w:pPr>
        <w:pStyle w:val="CommentText"/>
        <w:ind w:firstLine="0"/>
        <w:jc w:val="left"/>
      </w:pPr>
      <w:r>
        <w:rPr>
          <w:rStyle w:val="CommentReference"/>
        </w:rPr>
        <w:annotationRef/>
      </w:r>
      <w:r>
        <w:t>Need exact page number for this.</w:t>
      </w:r>
    </w:p>
  </w:comment>
  <w:comment w:id="48" w:author="Author" w:initials="A">
    <w:p w14:paraId="11E4FB95" w14:textId="77777777" w:rsidR="005A65E3" w:rsidRDefault="005A65E3" w:rsidP="005A65E3">
      <w:r>
        <w:rPr>
          <w:rStyle w:val="CommentReference"/>
        </w:rPr>
        <w:annotationRef/>
      </w:r>
      <w:r>
        <w:rPr>
          <w:color w:val="70AC46"/>
          <w:sz w:val="20"/>
        </w:rPr>
        <w:t>·      I believe footnote 327 et al. cites back to footnote 123, which references the complaint.  I have attached a link to the complaint if it helps.  The pincites may be incorrect, but those two quotations are present on page 2 of the complaint.</w:t>
      </w:r>
    </w:p>
    <w:p w14:paraId="189436D5" w14:textId="77777777" w:rsidR="005A65E3" w:rsidRDefault="005A65E3" w:rsidP="005A65E3">
      <w:hyperlink r:id="rId1" w:history="1">
        <w:r w:rsidRPr="00573DE0">
          <w:rPr>
            <w:rStyle w:val="Hyperlink"/>
            <w:sz w:val="20"/>
          </w:rPr>
          <w:t>https://redistricting.lls.edu/wp-content/uploads/KY-graham-20220120-complaint.pdf</w:t>
        </w:r>
      </w:hyperlink>
      <w:r>
        <w:rPr>
          <w:color w:val="000000"/>
          <w:sz w:val="20"/>
        </w:rPr>
        <w:t xml:space="preserve"> </w:t>
      </w:r>
    </w:p>
  </w:comment>
  <w:comment w:id="49" w:author="Author" w:initials="A">
    <w:p w14:paraId="09084999" w14:textId="77777777" w:rsidR="005A65E3" w:rsidRDefault="005A65E3" w:rsidP="005A65E3">
      <w:pPr>
        <w:pStyle w:val="CommentText"/>
      </w:pPr>
      <w:r>
        <w:rPr>
          <w:rStyle w:val="CommentReference"/>
        </w:rPr>
        <w:annotationRef/>
      </w:r>
      <w:r>
        <w:t>Note from editor:</w:t>
      </w:r>
    </w:p>
    <w:p w14:paraId="1DFC193F" w14:textId="77777777" w:rsidR="005A65E3" w:rsidRDefault="005A65E3" w:rsidP="005A65E3">
      <w:pPr>
        <w:pStyle w:val="CommentText"/>
      </w:pPr>
    </w:p>
    <w:p w14:paraId="6B61553C" w14:textId="77777777" w:rsidR="005A65E3" w:rsidRDefault="005A65E3" w:rsidP="005A65E3">
      <w:pPr>
        <w:pStyle w:val="CommentText"/>
        <w:ind w:left="720" w:firstLine="720"/>
      </w:pPr>
      <w:r>
        <w:t xml:space="preserve">Authors will want to consider adding an opener such as, “The court continued, “Also, as recognized…” </w:t>
      </w:r>
    </w:p>
    <w:p w14:paraId="100FC65A" w14:textId="77777777" w:rsidR="005A65E3" w:rsidRDefault="005A65E3" w:rsidP="005A65E3">
      <w:pPr>
        <w:pStyle w:val="CommentText"/>
      </w:pPr>
    </w:p>
    <w:p w14:paraId="48391F5F" w14:textId="77777777" w:rsidR="005A65E3" w:rsidRDefault="005A65E3" w:rsidP="005A65E3">
      <w:pPr>
        <w:pStyle w:val="CommentText"/>
        <w:ind w:left="720" w:firstLine="0"/>
      </w:pPr>
      <w:r>
        <w:t>Made the previous recommendation because, according to Redbook Rule 8.9, one should never use back-to-back quotations without supplying their own connective words.</w:t>
      </w:r>
    </w:p>
  </w:comment>
  <w:comment w:id="51" w:author="Author" w:initials="A">
    <w:p w14:paraId="0848A912" w14:textId="77777777" w:rsidR="00E74CC8" w:rsidRDefault="00E74CC8" w:rsidP="00E74CC8">
      <w:r>
        <w:rPr>
          <w:rStyle w:val="CommentReference"/>
        </w:rPr>
        <w:annotationRef/>
      </w:r>
      <w:r>
        <w:rPr>
          <w:sz w:val="20"/>
        </w:rPr>
        <w:t>@Seth, you say “Does not seem to support text” but this is a paper Bernie and I wrote and is all about the effects of the 2011 PA plan which limited the Democrats to 5/18 congressional seats.</w:t>
      </w:r>
    </w:p>
  </w:comment>
  <w:comment w:id="52" w:author="Author" w:initials="A">
    <w:p w14:paraId="668AC95D" w14:textId="77777777" w:rsidR="00E74CC8" w:rsidRDefault="00E74CC8" w:rsidP="00E74CC8">
      <w:pPr>
        <w:pStyle w:val="CommentText"/>
        <w:ind w:firstLine="0"/>
        <w:jc w:val="left"/>
      </w:pPr>
      <w:r>
        <w:rPr>
          <w:rStyle w:val="CommentReference"/>
        </w:rPr>
        <w:annotationRef/>
      </w:r>
      <w:r>
        <w:t>That should be fine then.</w:t>
      </w:r>
    </w:p>
  </w:comment>
  <w:comment w:id="57" w:author="Author" w:initials="A">
    <w:p w14:paraId="78CD7D6C" w14:textId="77777777" w:rsidR="00EF1C50" w:rsidRDefault="00EF1C50" w:rsidP="00EF1C50">
      <w:pPr>
        <w:pStyle w:val="CommentText"/>
        <w:ind w:firstLine="0"/>
        <w:jc w:val="left"/>
      </w:pPr>
      <w:r>
        <w:rPr>
          <w:rStyle w:val="CommentReference"/>
        </w:rPr>
        <w:annotationRef/>
      </w:r>
      <w:r>
        <w:t>Is there a page number being cited t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031581" w15:done="0"/>
  <w15:commentEx w15:paraId="319D9AB3" w15:done="0"/>
  <w15:commentEx w15:paraId="2057726B" w15:done="1"/>
  <w15:commentEx w15:paraId="5CBCC33B" w15:done="0"/>
  <w15:commentEx w15:paraId="509A8619" w15:done="0"/>
  <w15:commentEx w15:paraId="53175ADA" w15:done="0"/>
  <w15:commentEx w15:paraId="42053B01" w15:done="1"/>
  <w15:commentEx w15:paraId="5E43D104" w15:done="0"/>
  <w15:commentEx w15:paraId="7E4C9047" w15:done="0"/>
  <w15:commentEx w15:paraId="5A47F6D7" w15:done="0"/>
  <w15:commentEx w15:paraId="3BE80785" w15:done="0"/>
  <w15:commentEx w15:paraId="4F753D0D" w15:done="0"/>
  <w15:commentEx w15:paraId="2799DB48" w15:done="0"/>
  <w15:commentEx w15:paraId="436531F9" w15:done="0"/>
  <w15:commentEx w15:paraId="1C3AE8B0" w15:done="0"/>
  <w15:commentEx w15:paraId="1AFD6981" w15:done="0"/>
  <w15:commentEx w15:paraId="06C52ADF" w15:done="0"/>
  <w15:commentEx w15:paraId="1908D318" w15:done="0"/>
  <w15:commentEx w15:paraId="189436D5" w15:done="1"/>
  <w15:commentEx w15:paraId="48391F5F" w15:done="1"/>
  <w15:commentEx w15:paraId="0848A912" w15:done="0"/>
  <w15:commentEx w15:paraId="668AC95D" w15:paraIdParent="0848A912" w15:done="0"/>
  <w15:commentEx w15:paraId="78CD7D6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031581" w16cid:durableId="27FCC3CD"/>
  <w16cid:commentId w16cid:paraId="319D9AB3" w16cid:durableId="27FCC5E3"/>
  <w16cid:commentId w16cid:paraId="2057726B" w16cid:durableId="27867737"/>
  <w16cid:commentId w16cid:paraId="5CBCC33B" w16cid:durableId="27EE8BC5"/>
  <w16cid:commentId w16cid:paraId="509A8619" w16cid:durableId="27F231FB"/>
  <w16cid:commentId w16cid:paraId="53175ADA" w16cid:durableId="27F23454"/>
  <w16cid:commentId w16cid:paraId="42053B01" w16cid:durableId="2799F357"/>
  <w16cid:commentId w16cid:paraId="5E43D104" w16cid:durableId="27F24849"/>
  <w16cid:commentId w16cid:paraId="7E4C9047" w16cid:durableId="27F24A73"/>
  <w16cid:commentId w16cid:paraId="5A47F6D7" w16cid:durableId="27F24BE1"/>
  <w16cid:commentId w16cid:paraId="3BE80785" w16cid:durableId="27F24F6B"/>
  <w16cid:commentId w16cid:paraId="4F753D0D" w16cid:durableId="27F4EC44"/>
  <w16cid:commentId w16cid:paraId="2799DB48" w16cid:durableId="27F4EE2F"/>
  <w16cid:commentId w16cid:paraId="436531F9" w16cid:durableId="27FA4661"/>
  <w16cid:commentId w16cid:paraId="1C3AE8B0" w16cid:durableId="27FA46D3"/>
  <w16cid:commentId w16cid:paraId="1AFD6981" w16cid:durableId="27FA47A9"/>
  <w16cid:commentId w16cid:paraId="06C52ADF" w16cid:durableId="27FA47B3"/>
  <w16cid:commentId w16cid:paraId="1908D318" w16cid:durableId="27FA5B03"/>
  <w16cid:commentId w16cid:paraId="189436D5" w16cid:durableId="2799F588"/>
  <w16cid:commentId w16cid:paraId="48391F5F" w16cid:durableId="278686F0"/>
  <w16cid:commentId w16cid:paraId="0848A912" w16cid:durableId="2799F623"/>
  <w16cid:commentId w16cid:paraId="668AC95D" w16cid:durableId="27FCD2B8"/>
  <w16cid:commentId w16cid:paraId="78CD7D6C" w16cid:durableId="27FB9CB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F4D780" w14:textId="77777777" w:rsidR="000C53D8" w:rsidRDefault="000C53D8" w:rsidP="00732B06">
      <w:r>
        <w:separator/>
      </w:r>
    </w:p>
  </w:endnote>
  <w:endnote w:type="continuationSeparator" w:id="0">
    <w:p w14:paraId="65B48E06" w14:textId="77777777" w:rsidR="000C53D8" w:rsidRDefault="000C53D8" w:rsidP="00732B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legreya">
    <w:panose1 w:val="020B0604020202020204"/>
    <w:charset w:val="00"/>
    <w:family w:val="auto"/>
    <w:pitch w:val="variable"/>
    <w:sig w:usb0="E00002FF" w:usb1="4000607B" w:usb2="00000000" w:usb3="00000000" w:csb0="0000019F" w:csb1="00000000"/>
  </w:font>
  <w:font w:name="Calibri">
    <w:panose1 w:val="020F0502020204030204"/>
    <w:charset w:val="00"/>
    <w:family w:val="swiss"/>
    <w:pitch w:val="variable"/>
    <w:sig w:usb0="E4002EFF" w:usb1="C000247B" w:usb2="00000009" w:usb3="00000000" w:csb0="000001FF" w:csb1="00000000"/>
  </w:font>
  <w:font w:name="Myriad Pro">
    <w:panose1 w:val="020B0604020202020204"/>
    <w:charset w:val="00"/>
    <w:family w:val="swiss"/>
    <w:notTrueType/>
    <w:pitch w:val="variable"/>
    <w:sig w:usb0="A00002AF" w:usb1="5000204B" w:usb2="00000000" w:usb3="00000000" w:csb0="0000019F" w:csb1="00000000"/>
  </w:font>
  <w:font w:name="Times New Roman (Headings CS)">
    <w:altName w:val="Times New Roman"/>
    <w:panose1 w:val="020B0604020202020204"/>
    <w:charset w:val="00"/>
    <w:family w:val="roman"/>
    <w:pitch w:val="default"/>
  </w:font>
  <w:font w:name="Times New Roman (Body CS)">
    <w:altName w:val="Times New Roman"/>
    <w:panose1 w:val="020B0604020202020204"/>
    <w:charset w:val="00"/>
    <w:family w:val="roman"/>
    <w:pitch w:val="variable"/>
    <w:sig w:usb0="E0002AFF" w:usb1="C0007841"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legreya SC">
    <w:altName w:val="Calibri"/>
    <w:panose1 w:val="020B0604020202020204"/>
    <w:charset w:val="00"/>
    <w:family w:val="auto"/>
    <w:pitch w:val="variable"/>
    <w:sig w:usb0="E00002FF" w:usb1="4000607B" w:usb2="00000000" w:usb3="00000000" w:csb0="0000019F" w:csb1="00000000"/>
  </w:font>
  <w:font w:name="Century Supra T3 Tab">
    <w:altName w:val="Calibri"/>
    <w:panose1 w:val="020B0604020202020204"/>
    <w:charset w:val="4D"/>
    <w:family w:val="auto"/>
    <w:notTrueType/>
    <w:pitch w:val="variable"/>
    <w:sig w:usb0="00000003" w:usb1="00000000" w:usb2="00000000" w:usb3="00000000" w:csb0="00000193" w:csb1="00000000"/>
  </w:font>
  <w:font w:name="Tahoma">
    <w:panose1 w:val="020B0604030504040204"/>
    <w:charset w:val="00"/>
    <w:family w:val="swiss"/>
    <w:pitch w:val="variable"/>
    <w:sig w:usb0="E1002EFF" w:usb1="C000605B" w:usb2="00000029" w:usb3="00000000" w:csb0="000101FF" w:csb1="00000000"/>
  </w:font>
  <w:font w:name="CG Times">
    <w:altName w:val="Times New Roman"/>
    <w:panose1 w:val="020B0604020202020204"/>
    <w:charset w:val="00"/>
    <w:family w:val="roman"/>
    <w:pitch w:val="variable"/>
    <w:sig w:usb0="00000003" w:usb1="00000000" w:usb2="00000000" w:usb3="00000000" w:csb0="0000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Myriad Pro Semibold">
    <w:altName w:val="Segoe UI"/>
    <w:panose1 w:val="020B0503030403020204"/>
    <w:charset w:val="00"/>
    <w:family w:val="swiss"/>
    <w:notTrueType/>
    <w:pitch w:val="variable"/>
    <w:sig w:usb0="20000287"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86972D" w14:textId="153B126E" w:rsidR="00B81143" w:rsidRDefault="00B81143" w:rsidP="00B81143">
    <w:pPr>
      <w:pStyle w:val="Footer"/>
    </w:pPr>
    <w:r w:rsidRPr="00732B06">
      <w:fldChar w:fldCharType="begin"/>
    </w:r>
    <w:r w:rsidRPr="00732B06">
      <w:instrText xml:space="preserve"> PAGE  \* MERGEFORMAT </w:instrText>
    </w:r>
    <w:r w:rsidRPr="00732B06">
      <w:fldChar w:fldCharType="separate"/>
    </w:r>
    <w:r w:rsidR="006A75D6">
      <w:rPr>
        <w:noProof/>
      </w:rPr>
      <w:t>2</w:t>
    </w:r>
    <w:r w:rsidRPr="00732B06">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A13F4E" w14:textId="1B848D65" w:rsidR="00B81143" w:rsidRDefault="00B81143" w:rsidP="00B81143">
    <w:pPr>
      <w:pStyle w:val="Footer"/>
    </w:pPr>
    <w:r w:rsidRPr="00732B06">
      <w:fldChar w:fldCharType="begin"/>
    </w:r>
    <w:r w:rsidRPr="00732B06">
      <w:instrText xml:space="preserve"> PAGE  \* MERGEFORMAT </w:instrText>
    </w:r>
    <w:r w:rsidRPr="00732B06">
      <w:fldChar w:fldCharType="separate"/>
    </w:r>
    <w:r w:rsidR="006A75D6">
      <w:rPr>
        <w:noProof/>
      </w:rPr>
      <w:t>3</w:t>
    </w:r>
    <w:r w:rsidRPr="00732B06">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58" w:name="_Hlk527584374"/>
  <w:p w14:paraId="6C7194A7" w14:textId="41F87261" w:rsidR="00732B06" w:rsidRPr="00732B06" w:rsidRDefault="00732B06" w:rsidP="00732B06">
    <w:pPr>
      <w:pStyle w:val="Footer"/>
    </w:pPr>
    <w:r w:rsidRPr="00732B06">
      <w:fldChar w:fldCharType="begin"/>
    </w:r>
    <w:r w:rsidRPr="00732B06">
      <w:instrText xml:space="preserve"> PAGE  \* MERGEFORMAT </w:instrText>
    </w:r>
    <w:r w:rsidRPr="00732B06">
      <w:fldChar w:fldCharType="separate"/>
    </w:r>
    <w:r w:rsidR="006A75D6">
      <w:rPr>
        <w:noProof/>
      </w:rPr>
      <w:t>1</w:t>
    </w:r>
    <w:r w:rsidRPr="00732B06">
      <w:fldChar w:fldCharType="end"/>
    </w:r>
    <w:bookmarkEnd w:id="58"/>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5DC0D0" w14:textId="77777777" w:rsidR="000C53D8" w:rsidRDefault="000C53D8" w:rsidP="00732B06">
      <w:r>
        <w:separator/>
      </w:r>
    </w:p>
  </w:footnote>
  <w:footnote w:type="continuationSeparator" w:id="0">
    <w:p w14:paraId="23EC20D6" w14:textId="77777777" w:rsidR="000C53D8" w:rsidRDefault="000C53D8" w:rsidP="00732B06">
      <w:r>
        <w:continuationSeparator/>
      </w:r>
    </w:p>
  </w:footnote>
  <w:footnote w:id="1">
    <w:p w14:paraId="488659AA" w14:textId="6D703AC1" w:rsidR="008D703D" w:rsidRPr="00B806FD" w:rsidRDefault="008D703D" w:rsidP="00B806FD">
      <w:pPr>
        <w:pStyle w:val="FootnoteText"/>
      </w:pPr>
      <w:r w:rsidRPr="00B806FD">
        <w:rPr>
          <w:rStyle w:val="FootnoteReference"/>
        </w:rPr>
        <w:footnoteRef/>
      </w:r>
      <w:r w:rsidRPr="00B806FD">
        <w:t xml:space="preserve"> </w:t>
      </w:r>
      <w:r w:rsidRPr="00B806FD">
        <w:tab/>
        <w:t>Much of what we say will also be relevant to state legislative redistricting but providing details of state legislative redistricting in the 2020s redistricting round is beyond the scope of this essay and requires a separate treatment.</w:t>
      </w:r>
    </w:p>
  </w:footnote>
  <w:footnote w:id="2">
    <w:p w14:paraId="652AAF90" w14:textId="058AFE3F" w:rsidR="008D703D" w:rsidRPr="00B806FD" w:rsidRDefault="008D703D" w:rsidP="00B806FD">
      <w:pPr>
        <w:pStyle w:val="FootnoteText"/>
      </w:pPr>
      <w:r w:rsidRPr="00B806FD">
        <w:rPr>
          <w:rStyle w:val="FootnoteReference"/>
        </w:rPr>
        <w:footnoteRef/>
      </w:r>
      <w:r w:rsidRPr="00B806FD">
        <w:t xml:space="preserve"> </w:t>
      </w:r>
      <w:r w:rsidRPr="00B806FD">
        <w:tab/>
        <w:t xml:space="preserve">The decennial census </w:t>
      </w:r>
      <w:r w:rsidRPr="00B806FD">
        <w:rPr>
          <w:i/>
          <w:iCs/>
        </w:rPr>
        <w:t>inter alia</w:t>
      </w:r>
      <w:r w:rsidRPr="00B806FD">
        <w:t xml:space="preserve"> enumerates the population of the country and for each state and determines the total representatives (out of 435) that each state will be allocated.  U.S. Census Bureau, </w:t>
      </w:r>
      <w:r w:rsidRPr="00B806FD">
        <w:rPr>
          <w:i/>
          <w:iCs/>
        </w:rPr>
        <w:t>2020 Census Apportionment Results</w:t>
      </w:r>
      <w:r w:rsidRPr="00B806FD">
        <w:t xml:space="preserve">, Census.gov (April 26, 2021), https://census.gov/data/tables/U.S. Census Bureau, </w:t>
      </w:r>
      <w:r w:rsidRPr="00B806FD">
        <w:rPr>
          <w:i/>
          <w:iCs/>
        </w:rPr>
        <w:t>2020 Census Apportionment Results</w:t>
      </w:r>
      <w:r w:rsidRPr="00B806FD">
        <w:t>, Census.gov (April 26, 2021), https://census.gov/data/tables/2020/dec/2020-apportionment-data.html [https://perma.cc/LN43-GJN7] (last visited Dec. 22, 2022).</w:t>
      </w:r>
    </w:p>
  </w:footnote>
  <w:footnote w:id="3">
    <w:p w14:paraId="319E1B3A" w14:textId="77777777" w:rsidR="008D703D" w:rsidRPr="00B806FD" w:rsidRDefault="008D703D" w:rsidP="00B806FD">
      <w:pPr>
        <w:pStyle w:val="FootnoteText"/>
      </w:pPr>
      <w:r w:rsidRPr="00B806FD">
        <w:rPr>
          <w:rStyle w:val="FootnoteReference"/>
        </w:rPr>
        <w:footnoteRef/>
      </w:r>
      <w:r w:rsidRPr="00B806FD">
        <w:t xml:space="preserve"> </w:t>
      </w:r>
      <w:r w:rsidRPr="00B806FD">
        <w:fldChar w:fldCharType="begin"/>
      </w:r>
      <w:r w:rsidRPr="00B806FD">
        <w:instrText xml:space="preserve"> ADDIN ZOTERO_ITEM CSL_CITATION {"citationID":"FGiFa3a1","properties":{"formattedCitation":"Justin Levitt, {\\i{}National Overview}, {\\scaps All About Redistricting}, https://redistricting.lls.edu/national-overview/ (last visited Dec 21, 2022).","plainCitation":"Justin Levitt, National Overview, All About Redistricting, https://redistricting.lls.edu/national-overview/ (last visited Dec 21, 2022).","noteIndex":3},"citationItems":[{"id":7805,"uris":["http://zotero.org/users/10395840/items/A6NP6UIP"],"itemData":{"id":7805,"type":"post-weblog","abstract":"All About Redistricting: all the information about the law and process of redistricting Congress and state legislatures, tracking the history and progress of the maps, reform proposals, and redistricting-related litigation around the country.","container-title":"All About Redistricting","language":"en","title":"National Overview","URL":"https://redistricting.lls.edu/national-overview/","author":[{"family":"Levitt","given":"Justin"}],"accessed":{"date-parts":[["2022",12,21]]}}}],"schema":"https://github.com/citation-style-language/schema/raw/master/csl-citation.json"} </w:instrText>
      </w:r>
      <w:r w:rsidRPr="00B806FD">
        <w:fldChar w:fldCharType="separate"/>
      </w:r>
      <w:r w:rsidRPr="00B806FD">
        <w:t xml:space="preserve">Justin Levitt, </w:t>
      </w:r>
      <w:r w:rsidRPr="00B806FD">
        <w:rPr>
          <w:i/>
          <w:iCs/>
        </w:rPr>
        <w:t>National Overview</w:t>
      </w:r>
      <w:r w:rsidRPr="00B806FD">
        <w:t xml:space="preserve">, </w:t>
      </w:r>
      <w:r w:rsidRPr="00B806FD">
        <w:rPr>
          <w:smallCaps/>
        </w:rPr>
        <w:t>All About Redistricting</w:t>
      </w:r>
      <w:r w:rsidRPr="00B806FD">
        <w:t xml:space="preserve">, https://redistricting.lls.edu/national-overview </w:t>
      </w:r>
      <w:r w:rsidRPr="00B806FD">
        <w:rPr>
          <w:rStyle w:val="normaltextrun"/>
          <w:shd w:val="clear" w:color="auto" w:fill="FFFFFF"/>
        </w:rPr>
        <w:t>[</w:t>
      </w:r>
      <w:hyperlink r:id="rId1" w:tgtFrame="_blank" w:history="1">
        <w:r w:rsidRPr="00B806FD">
          <w:rPr>
            <w:rStyle w:val="normaltextrun"/>
            <w:rFonts w:cs="Segoe UI"/>
            <w:shd w:val="clear" w:color="auto" w:fill="FFFFFF"/>
          </w:rPr>
          <w:t>https://perma.cc/5Y75-LM6A</w:t>
        </w:r>
      </w:hyperlink>
      <w:r w:rsidRPr="00B806FD">
        <w:rPr>
          <w:rStyle w:val="normaltextrun"/>
          <w:shd w:val="clear" w:color="auto" w:fill="FFFFFF"/>
        </w:rPr>
        <w:t xml:space="preserve">] </w:t>
      </w:r>
      <w:r w:rsidRPr="00B806FD">
        <w:t>(last visited Dec. 21, 2022).</w:t>
      </w:r>
      <w:r w:rsidRPr="00B806FD">
        <w:fldChar w:fldCharType="end"/>
      </w:r>
    </w:p>
  </w:footnote>
  <w:footnote w:id="4">
    <w:p w14:paraId="198759D6" w14:textId="0BE36507" w:rsidR="008D703D" w:rsidRPr="00B806FD" w:rsidRDefault="008D703D" w:rsidP="00B806FD">
      <w:pPr>
        <w:pStyle w:val="FootnoteText"/>
      </w:pPr>
      <w:r w:rsidRPr="00B806FD">
        <w:rPr>
          <w:rStyle w:val="FootnoteReference"/>
        </w:rPr>
        <w:footnoteRef/>
      </w:r>
      <w:r w:rsidRPr="00B806FD">
        <w:t xml:space="preserve"> </w:t>
      </w:r>
      <w:r w:rsidRPr="00B806FD">
        <w:tab/>
        <w:t>Single party control is close to a necessary condition for partisan gerrymandering, but it is not a sufficient condition.  You cannot gerrymander where you do not have control.</w:t>
      </w:r>
    </w:p>
  </w:footnote>
  <w:footnote w:id="5">
    <w:p w14:paraId="788E3171" w14:textId="2DA76BA0" w:rsidR="008D703D" w:rsidRPr="00B806FD" w:rsidRDefault="008D703D" w:rsidP="00B806FD">
      <w:pPr>
        <w:pStyle w:val="FootnoteText"/>
      </w:pPr>
      <w:r w:rsidRPr="00B806FD">
        <w:rPr>
          <w:rStyle w:val="FootnoteReference"/>
        </w:rPr>
        <w:footnoteRef/>
      </w:r>
      <w:r w:rsidRPr="00B806FD">
        <w:t xml:space="preserve"> </w:t>
      </w:r>
      <w:r w:rsidRPr="00B806FD">
        <w:tab/>
      </w:r>
      <w:r w:rsidRPr="00B806FD">
        <w:rPr>
          <w:rStyle w:val="normaltextrun"/>
          <w:shd w:val="clear" w:color="auto" w:fill="FFFFFF"/>
        </w:rPr>
        <w:t>See details later in the text</w:t>
      </w:r>
      <w:r w:rsidRPr="00B806FD">
        <w:rPr>
          <w:rStyle w:val="normaltextrun"/>
          <w:rFonts w:cs="Segoe UI"/>
          <w:shd w:val="clear" w:color="auto" w:fill="FFFFFF"/>
        </w:rPr>
        <w:t>.</w:t>
      </w:r>
      <w:r w:rsidRPr="00B806FD">
        <w:rPr>
          <w:rStyle w:val="normaltextrun"/>
          <w:shd w:val="clear" w:color="auto" w:fill="FFFFFF"/>
        </w:rPr>
        <w:t xml:space="preserve">  </w:t>
      </w:r>
      <w:r w:rsidRPr="00B806FD">
        <w:rPr>
          <w:rStyle w:val="normaltextrun"/>
          <w:rFonts w:cs="Segoe UI"/>
          <w:i/>
          <w:iCs/>
          <w:shd w:val="clear" w:color="auto" w:fill="FFFFFF"/>
        </w:rPr>
        <w:t xml:space="preserve">See </w:t>
      </w:r>
      <w:r w:rsidRPr="00B806FD">
        <w:rPr>
          <w:rStyle w:val="normaltextrun"/>
          <w:rFonts w:cs="Segoe UI"/>
          <w:strike/>
          <w:shd w:val="clear" w:color="auto" w:fill="FFFFFF"/>
        </w:rPr>
        <w:t xml:space="preserve">and </w:t>
      </w:r>
      <w:proofErr w:type="spellStart"/>
      <w:r w:rsidRPr="00B806FD">
        <w:rPr>
          <w:rStyle w:val="normaltextrun"/>
          <w:rFonts w:cs="Segoe UI"/>
          <w:i/>
          <w:iCs/>
          <w:shd w:val="clear" w:color="auto" w:fill="FFFFFF"/>
        </w:rPr>
        <w:t>i</w:t>
      </w:r>
      <w:r w:rsidRPr="00B806FD">
        <w:rPr>
          <w:rStyle w:val="normaltextrun"/>
          <w:rFonts w:cs="Segoe UI"/>
          <w:i/>
          <w:iCs/>
          <w:strike/>
          <w:shd w:val="clear" w:color="auto" w:fill="FFFFFF"/>
        </w:rPr>
        <w:t>I</w:t>
      </w:r>
      <w:r w:rsidRPr="00B806FD">
        <w:rPr>
          <w:rStyle w:val="normaltextrun"/>
          <w:i/>
          <w:iCs/>
          <w:shd w:val="clear" w:color="auto" w:fill="FFFFFF"/>
        </w:rPr>
        <w:t>nfra</w:t>
      </w:r>
      <w:proofErr w:type="spellEnd"/>
      <w:r w:rsidRPr="00B806FD">
        <w:rPr>
          <w:rStyle w:val="normaltextrun"/>
          <w:i/>
          <w:iCs/>
          <w:shd w:val="clear" w:color="auto" w:fill="FFFFFF"/>
        </w:rPr>
        <w:t xml:space="preserve"> </w:t>
      </w:r>
      <w:proofErr w:type="spellStart"/>
      <w:r w:rsidRPr="00B806FD">
        <w:rPr>
          <w:rStyle w:val="normaltextrun"/>
          <w:rFonts w:cs="Segoe UI"/>
          <w:shd w:val="clear" w:color="auto" w:fill="E1E3E6"/>
        </w:rPr>
        <w:t>tbl</w:t>
      </w:r>
      <w:proofErr w:type="spellEnd"/>
      <w:r w:rsidRPr="00B806FD">
        <w:rPr>
          <w:rStyle w:val="normaltextrun"/>
          <w:rFonts w:cs="Segoe UI"/>
          <w:shd w:val="clear" w:color="auto" w:fill="E1E3E6"/>
        </w:rPr>
        <w:t>. 1</w:t>
      </w:r>
      <w:r w:rsidRPr="00B806FD">
        <w:rPr>
          <w:rStyle w:val="normaltextrun"/>
          <w:shd w:val="clear" w:color="auto" w:fill="FFFFFF"/>
        </w:rPr>
        <w:t>. </w:t>
      </w:r>
      <w:r w:rsidRPr="00B806FD">
        <w:rPr>
          <w:rStyle w:val="normaltextrun"/>
          <w:rFonts w:cs="Segoe UI"/>
          <w:shd w:val="clear" w:color="auto" w:fill="FFFFFF"/>
        </w:rPr>
        <w:t xml:space="preserve"> </w:t>
      </w:r>
      <w:r w:rsidRPr="00B806FD">
        <w:rPr>
          <w:rStyle w:val="normaltextrun"/>
          <w:shd w:val="clear" w:color="auto" w:fill="FFFFFF"/>
        </w:rPr>
        <w:t xml:space="preserve">The term </w:t>
      </w:r>
      <w:r w:rsidRPr="00B806FD">
        <w:rPr>
          <w:rStyle w:val="normaltextrun"/>
          <w:i/>
          <w:iCs/>
          <w:shd w:val="clear" w:color="auto" w:fill="FFFFFF"/>
        </w:rPr>
        <w:t>trifecta control</w:t>
      </w:r>
      <w:r w:rsidRPr="00B806FD">
        <w:rPr>
          <w:rStyle w:val="normaltextrun"/>
          <w:shd w:val="clear" w:color="auto" w:fill="FFFFFF"/>
        </w:rPr>
        <w:t xml:space="preserve"> is commonly used to denote states where one party controls both branches of the legislature and the governorship. </w:t>
      </w:r>
      <w:r w:rsidRPr="00B806FD">
        <w:rPr>
          <w:rStyle w:val="normaltextrun"/>
          <w:rFonts w:cs="Segoe UI"/>
          <w:shd w:val="clear" w:color="auto" w:fill="FFFFFF"/>
        </w:rPr>
        <w:t xml:space="preserve"> </w:t>
      </w:r>
      <w:r w:rsidRPr="00B806FD">
        <w:rPr>
          <w:rStyle w:val="normaltextrun"/>
          <w:shd w:val="clear" w:color="auto" w:fill="FFFFFF"/>
        </w:rPr>
        <w:t xml:space="preserve">But another more general term applicable to the redistricting context is </w:t>
      </w:r>
      <w:r w:rsidRPr="00B806FD">
        <w:rPr>
          <w:rStyle w:val="normaltextrun"/>
          <w:i/>
          <w:iCs/>
          <w:shd w:val="clear" w:color="auto" w:fill="FFFFFF"/>
        </w:rPr>
        <w:t>party control</w:t>
      </w:r>
      <w:r w:rsidRPr="00B806FD">
        <w:rPr>
          <w:rStyle w:val="normaltextrun"/>
          <w:shd w:val="clear" w:color="auto" w:fill="FFFFFF"/>
        </w:rPr>
        <w:t>—used to describe situation in which one party can unilaterally adopt a redistricting plan even if there is divided party control. </w:t>
      </w:r>
      <w:r w:rsidRPr="00B806FD">
        <w:rPr>
          <w:rStyle w:val="normaltextrun"/>
          <w:rFonts w:cs="Segoe UI"/>
          <w:shd w:val="clear" w:color="auto" w:fill="FFFFFF"/>
        </w:rPr>
        <w:t xml:space="preserve"> </w:t>
      </w:r>
      <w:r w:rsidRPr="00B806FD">
        <w:rPr>
          <w:rStyle w:val="normaltextrun"/>
          <w:shd w:val="clear" w:color="auto" w:fill="FFFFFF"/>
        </w:rPr>
        <w:t>In North Carolina</w:t>
      </w:r>
      <w:r w:rsidRPr="00B806FD">
        <w:rPr>
          <w:rStyle w:val="normaltextrun"/>
          <w:rFonts w:cs="Segoe UI"/>
          <w:shd w:val="clear" w:color="auto" w:fill="FFFFFF"/>
        </w:rPr>
        <w:t>,</w:t>
      </w:r>
      <w:r w:rsidRPr="00B806FD">
        <w:rPr>
          <w:rStyle w:val="normaltextrun"/>
          <w:shd w:val="clear" w:color="auto" w:fill="FFFFFF"/>
        </w:rPr>
        <w:t xml:space="preserve"> this is possible if one party controls both branches of the legislature since that state does not have a role for the governor in the redistricting process (</w:t>
      </w:r>
      <w:r w:rsidRPr="00B806FD">
        <w:rPr>
          <w:rStyle w:val="normaltextrun"/>
          <w:rFonts w:cs="Segoe UI"/>
          <w:i/>
          <w:iCs/>
          <w:shd w:val="clear" w:color="auto" w:fill="FFFFFF"/>
        </w:rPr>
        <w:t>s</w:t>
      </w:r>
      <w:r w:rsidRPr="00B806FD">
        <w:rPr>
          <w:rStyle w:val="normaltextrun"/>
          <w:i/>
          <w:iCs/>
          <w:shd w:val="clear" w:color="auto" w:fill="FFFFFF"/>
        </w:rPr>
        <w:t>ee generally</w:t>
      </w:r>
      <w:r w:rsidRPr="00B806FD">
        <w:rPr>
          <w:rStyle w:val="normaltextrun"/>
          <w:shd w:val="clear" w:color="auto" w:fill="FFFFFF"/>
        </w:rPr>
        <w:t xml:space="preserve"> Richard F</w:t>
      </w:r>
      <w:r w:rsidRPr="00B806FD">
        <w:rPr>
          <w:rStyle w:val="normaltextrun"/>
          <w:rFonts w:cs="Segoe UI"/>
          <w:shd w:val="clear" w:color="auto" w:fill="FFFFFF"/>
        </w:rPr>
        <w:t>.</w:t>
      </w:r>
      <w:r w:rsidRPr="00B806FD">
        <w:rPr>
          <w:rStyle w:val="normaltextrun"/>
          <w:shd w:val="clear" w:color="auto" w:fill="FFFFFF"/>
        </w:rPr>
        <w:t xml:space="preserve"> Ober</w:t>
      </w:r>
      <w:r w:rsidRPr="00B806FD">
        <w:rPr>
          <w:rStyle w:val="normaltextrun"/>
          <w:rFonts w:cs="Segoe UI"/>
          <w:shd w:val="clear" w:color="auto" w:fill="FFFFFF"/>
        </w:rPr>
        <w:t xml:space="preserve"> et al</w:t>
      </w:r>
      <w:r w:rsidRPr="00B806FD">
        <w:rPr>
          <w:rStyle w:val="normaltextrun"/>
          <w:shd w:val="clear" w:color="auto" w:fill="FFFFFF"/>
        </w:rPr>
        <w:t xml:space="preserve">, </w:t>
      </w:r>
      <w:r w:rsidRPr="00B806FD">
        <w:rPr>
          <w:rStyle w:val="normaltextrun"/>
          <w:i/>
          <w:iCs/>
          <w:shd w:val="clear" w:color="auto" w:fill="FFFFFF"/>
        </w:rPr>
        <w:t xml:space="preserve">Up by Their Own Bootstraps: Will a New Supreme Court Let Legislatures Bypass Governors Over </w:t>
      </w:r>
      <w:proofErr w:type="gramStart"/>
      <w:r w:rsidRPr="00B806FD">
        <w:rPr>
          <w:rStyle w:val="normaltextrun"/>
          <w:i/>
          <w:iCs/>
          <w:shd w:val="clear" w:color="auto" w:fill="FFFFFF"/>
        </w:rPr>
        <w:t>Redistricting?</w:t>
      </w:r>
      <w:r w:rsidRPr="00B806FD">
        <w:rPr>
          <w:rStyle w:val="normaltextrun"/>
          <w:shd w:val="clear" w:color="auto" w:fill="FFFFFF"/>
        </w:rPr>
        <w:t>,</w:t>
      </w:r>
      <w:proofErr w:type="gramEnd"/>
      <w:r w:rsidRPr="00B806FD">
        <w:rPr>
          <w:rStyle w:val="normaltextrun"/>
          <w:shd w:val="clear" w:color="auto" w:fill="FFFFFF"/>
        </w:rPr>
        <w:t xml:space="preserve"> 83 </w:t>
      </w:r>
      <w:r w:rsidRPr="00B806FD">
        <w:rPr>
          <w:rStyle w:val="normaltextrun"/>
          <w:smallCaps/>
          <w:shd w:val="clear" w:color="auto" w:fill="FFFFFF"/>
        </w:rPr>
        <w:t>Alb</w:t>
      </w:r>
      <w:r w:rsidRPr="00B806FD">
        <w:rPr>
          <w:rStyle w:val="normaltextrun"/>
          <w:rFonts w:cs="Segoe UI"/>
          <w:smallCaps/>
          <w:shd w:val="clear" w:color="auto" w:fill="FFFFFF"/>
        </w:rPr>
        <w:t>.</w:t>
      </w:r>
      <w:r w:rsidRPr="00B806FD">
        <w:rPr>
          <w:rStyle w:val="normaltextrun"/>
          <w:smallCaps/>
          <w:shd w:val="clear" w:color="auto" w:fill="FFFFFF"/>
        </w:rPr>
        <w:t xml:space="preserve"> L</w:t>
      </w:r>
      <w:r w:rsidRPr="00B806FD">
        <w:rPr>
          <w:rStyle w:val="normaltextrun"/>
          <w:rFonts w:cs="Segoe UI"/>
          <w:smallCaps/>
          <w:shd w:val="clear" w:color="auto" w:fill="FFFFFF"/>
        </w:rPr>
        <w:t>.</w:t>
      </w:r>
      <w:r w:rsidRPr="00B806FD">
        <w:rPr>
          <w:rStyle w:val="normaltextrun"/>
          <w:smallCaps/>
          <w:shd w:val="clear" w:color="auto" w:fill="FFFFFF"/>
        </w:rPr>
        <w:t xml:space="preserve"> Rev</w:t>
      </w:r>
      <w:r w:rsidRPr="00B806FD">
        <w:rPr>
          <w:rStyle w:val="normaltextrun"/>
          <w:shd w:val="clear" w:color="auto" w:fill="FFFFFF"/>
        </w:rPr>
        <w:t>. </w:t>
      </w:r>
      <w:r w:rsidRPr="00B806FD">
        <w:rPr>
          <w:rStyle w:val="normaltextrun"/>
          <w:rFonts w:cs="Segoe UI"/>
          <w:shd w:val="clear" w:color="auto" w:fill="FFFFFF"/>
        </w:rPr>
        <w:t xml:space="preserve"> (2022) </w:t>
      </w:r>
      <w:r w:rsidRPr="00B806FD">
        <w:rPr>
          <w:rStyle w:val="normaltextrun"/>
          <w:shd w:val="clear" w:color="auto" w:fill="FFFFFF"/>
        </w:rPr>
        <w:t>(forthcoming)</w:t>
      </w:r>
      <w:r w:rsidRPr="00B806FD">
        <w:rPr>
          <w:rStyle w:val="normaltextrun"/>
          <w:rFonts w:cs="Segoe UI"/>
          <w:shd w:val="clear" w:color="auto" w:fill="FFFFFF"/>
        </w:rPr>
        <w:t xml:space="preserve"> https://www.albanylawreview.org/article/57790-up-by-their-own-bootstraps-will-a-new-supreme-court-let-legislatures-bypass-governors-over-redistricting [https://perma.cc/8JZD-AU8W]</w:t>
      </w:r>
      <w:r w:rsidRPr="00B806FD">
        <w:rPr>
          <w:rStyle w:val="normaltextrun"/>
          <w:rFonts w:cs="Segoe UI"/>
          <w:strike/>
          <w:shd w:val="clear" w:color="auto" w:fill="FFFFFF"/>
        </w:rPr>
        <w:t>.</w:t>
      </w:r>
      <w:r w:rsidRPr="00B806FD">
        <w:rPr>
          <w:rStyle w:val="normaltextrun"/>
          <w:shd w:val="clear" w:color="auto" w:fill="FFFFFF"/>
        </w:rPr>
        <w:t>); other states have state legislative compositions such that the governor’s veto can be overridden when one party controls a supermajority in both branches of the state legislature. </w:t>
      </w:r>
      <w:r w:rsidRPr="00B806FD">
        <w:rPr>
          <w:rStyle w:val="normaltextrun"/>
          <w:rFonts w:cs="Segoe UI"/>
          <w:shd w:val="clear" w:color="auto" w:fill="FFFFFF"/>
        </w:rPr>
        <w:t xml:space="preserve"> </w:t>
      </w:r>
      <w:r w:rsidRPr="00B806FD">
        <w:rPr>
          <w:rStyle w:val="normaltextrun"/>
          <w:i/>
          <w:iCs/>
          <w:shd w:val="clear" w:color="auto" w:fill="FFFFFF"/>
        </w:rPr>
        <w:t xml:space="preserve">See </w:t>
      </w:r>
      <w:r w:rsidRPr="00B806FD">
        <w:rPr>
          <w:rStyle w:val="normaltextrun"/>
          <w:shd w:val="clear" w:color="auto" w:fill="FFFFFF"/>
        </w:rPr>
        <w:t>later in the text for details about party control in the 2010 and 2020 rounds.</w:t>
      </w:r>
      <w:r w:rsidRPr="00B806FD">
        <w:rPr>
          <w:rStyle w:val="eop"/>
          <w:shd w:val="clear" w:color="auto" w:fill="FFFFFF"/>
        </w:rPr>
        <w:t> </w:t>
      </w:r>
    </w:p>
  </w:footnote>
  <w:footnote w:id="6">
    <w:p w14:paraId="020BBFEE" w14:textId="0AD8A7CE" w:rsidR="008D703D" w:rsidRPr="00B806FD" w:rsidRDefault="008D703D" w:rsidP="00B806FD">
      <w:pPr>
        <w:pStyle w:val="FootnoteText"/>
      </w:pPr>
      <w:r w:rsidRPr="00B806FD">
        <w:rPr>
          <w:rStyle w:val="FootnoteReference"/>
        </w:rPr>
        <w:footnoteRef/>
      </w:r>
      <w:r w:rsidRPr="00B806FD">
        <w:t xml:space="preserve"> </w:t>
      </w:r>
      <w:r w:rsidRPr="00B806FD">
        <w:tab/>
      </w:r>
      <w:r w:rsidRPr="00B806FD">
        <w:rPr>
          <w:i/>
          <w:iCs/>
        </w:rPr>
        <w:t xml:space="preserve">See infra </w:t>
      </w:r>
      <w:r w:rsidRPr="00B806FD">
        <w:t xml:space="preserve">notes </w:t>
      </w:r>
      <w:bookmarkStart w:id="4" w:name="_Hlt132282293"/>
      <w:r w:rsidRPr="00B806FD">
        <w:fldChar w:fldCharType="begin"/>
      </w:r>
      <w:r w:rsidRPr="00B806FD">
        <w:instrText xml:space="preserve"> NOTEREF _Ref122771657 \h  \* MERGEFORMAT </w:instrText>
      </w:r>
      <w:r w:rsidRPr="00B806FD">
        <w:fldChar w:fldCharType="separate"/>
      </w:r>
      <w:r w:rsidRPr="00B806FD">
        <w:t>70</w:t>
      </w:r>
      <w:r w:rsidRPr="00B806FD">
        <w:fldChar w:fldCharType="end"/>
      </w:r>
      <w:bookmarkEnd w:id="4"/>
      <w:r w:rsidRPr="00B806FD">
        <w:t xml:space="preserve"> and 71.</w:t>
      </w:r>
    </w:p>
  </w:footnote>
  <w:footnote w:id="7">
    <w:p w14:paraId="17CEB4F3" w14:textId="34AA32AC"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sz755d1m","properties":{"formattedCitation":"{\\scaps National Conference of State Legislatures}, {\\scaps Redistricting Law 2020} (2019) page 96.","plainCitation":"National Conference of State Legislatures, Redistricting Law 2020 (2019) page 96.","noteIndex":7},"citationItems":[{"id":7646,"uris":["http://zotero.org/users/10395840/items/A3F96CZQ"],"itemData":{"id":7646,"type":"book","publisher":"National Conference of State Legislatures","title":"Redistricting Law 2020","author":[{"family":"National Conference of State Legislatures","given":""}],"issued":{"date-parts":[["2019"]]}},"label":"page","suffix":"page 96"}],"schema":"https://github.com/citation-style-language/schema/raw/master/csl-citation.json"} </w:instrText>
      </w:r>
      <w:r w:rsidRPr="00B806FD">
        <w:fldChar w:fldCharType="separate"/>
      </w:r>
      <w:r w:rsidRPr="00B806FD">
        <w:rPr>
          <w:smallCaps/>
        </w:rPr>
        <w:t>National Conference of State Legislatures</w:t>
      </w:r>
      <w:r w:rsidRPr="00B806FD">
        <w:t xml:space="preserve">, </w:t>
      </w:r>
      <w:r w:rsidRPr="00B806FD">
        <w:rPr>
          <w:smallCaps/>
        </w:rPr>
        <w:t>Redistricting Law 2020</w:t>
      </w:r>
      <w:r w:rsidRPr="00B806FD">
        <w:t>, at 96 (2019).</w:t>
      </w:r>
      <w:r w:rsidRPr="00B806FD">
        <w:fldChar w:fldCharType="end"/>
      </w:r>
    </w:p>
  </w:footnote>
  <w:footnote w:id="8">
    <w:p w14:paraId="70009D8D" w14:textId="0066CA1A" w:rsidR="008D703D" w:rsidRPr="00B806FD" w:rsidRDefault="008D703D" w:rsidP="00B806FD">
      <w:pPr>
        <w:pStyle w:val="FootnoteText"/>
      </w:pPr>
      <w:r w:rsidRPr="00B806FD">
        <w:rPr>
          <w:rStyle w:val="FootnoteReference"/>
        </w:rPr>
        <w:footnoteRef/>
      </w:r>
      <w:r w:rsidRPr="00B806FD">
        <w:t xml:space="preserve"> </w:t>
      </w:r>
      <w:r w:rsidRPr="00B806FD">
        <w:tab/>
      </w:r>
      <w:r w:rsidRPr="00B806FD">
        <w:rPr>
          <w:i/>
          <w:iCs/>
        </w:rPr>
        <w:t>See further discussion below</w:t>
      </w:r>
      <w:r w:rsidRPr="00B806FD">
        <w:t xml:space="preserve">.  </w:t>
      </w:r>
      <w:r w:rsidRPr="00B806FD">
        <w:rPr>
          <w:i/>
          <w:iCs/>
        </w:rPr>
        <w:t>Infra</w:t>
      </w:r>
      <w:r w:rsidRPr="00B806FD">
        <w:t xml:space="preserve"> at 386.</w:t>
      </w:r>
      <w:r w:rsidRPr="00B806FD">
        <w:rPr>
          <w:i/>
          <w:iCs/>
        </w:rPr>
        <w:t xml:space="preserve"> </w:t>
      </w:r>
      <w:r w:rsidRPr="00B806FD">
        <w:t xml:space="preserve"> Not every effort to change control of redistricting was successful. In Pennsylvania, for example, groups such as the Committee of Seventy and Fair Districts PA advocated for significant changes to the redistricting process.  No changes were made.  Also, sometimes a redistricting commission is put into place but with a badly flawed procedure.  In Missouri, voters passed the “Clean Missouri” act, but it was later amended to lose its teeth.  In Ohio, the outcome was subverted by the majority party despite state court findings that adopted legislative maps were unconstitutional. In Virginia, a commission with the same number of Republican identifiers as Democratic party identifiers resulted in deadlock.</w:t>
      </w:r>
    </w:p>
  </w:footnote>
  <w:footnote w:id="9">
    <w:p w14:paraId="62A921CE" w14:textId="42C424FD"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8VZJCqMN","properties":{"formattedCitation":"{\\scaps National Conference of State Legislatures}, {\\i{}supra} note 7 Appendix E.","plainCitation":"National Conference of State Legislatures, supra note 7 Appendix E.","noteIndex":9},"citationItems":[{"id":7646,"uris":["http://zotero.org/users/10395840/items/A3F96CZQ"],"itemData":{"id":7646,"type":"book","publisher":"National Conference of State Legislatures","title":"Redistricting Law 2020","author":[{"family":"National Conference of State Legislatures","given":""}],"issued":{"date-parts":[["2019"]]}},"label":"page","suffix":"Appendix E"}],"schema":"https://github.com/citation-style-language/schema/raw/master/csl-citation.json"} </w:instrText>
      </w:r>
      <w:r w:rsidRPr="00B806FD">
        <w:fldChar w:fldCharType="separate"/>
      </w:r>
      <w:r w:rsidRPr="00B806FD">
        <w:rPr>
          <w:smallCaps/>
        </w:rPr>
        <w:t>National Conference of State Legislatures</w:t>
      </w:r>
      <w:r w:rsidRPr="00B806FD">
        <w:t xml:space="preserve">, </w:t>
      </w:r>
      <w:r w:rsidRPr="00B806FD">
        <w:rPr>
          <w:i/>
          <w:iCs/>
        </w:rPr>
        <w:t>supra</w:t>
      </w:r>
      <w:r w:rsidRPr="00B806FD">
        <w:t xml:space="preserve"> note 7 app. E.</w:t>
      </w:r>
      <w:r w:rsidRPr="00B806FD">
        <w:fldChar w:fldCharType="end"/>
      </w:r>
    </w:p>
  </w:footnote>
  <w:footnote w:id="10">
    <w:p w14:paraId="0D82D825" w14:textId="4B2832A7" w:rsidR="008D703D" w:rsidRPr="00B806FD" w:rsidRDefault="008D703D" w:rsidP="00B806FD">
      <w:pPr>
        <w:pStyle w:val="FootnoteText"/>
        <w:rPr>
          <w:b/>
        </w:rPr>
      </w:pPr>
      <w:r w:rsidRPr="00B806FD">
        <w:rPr>
          <w:rStyle w:val="FootnoteReference"/>
        </w:rPr>
        <w:footnoteRef/>
      </w:r>
      <w:r w:rsidRPr="00B806FD">
        <w:t xml:space="preserve"> </w:t>
      </w:r>
      <w:r w:rsidRPr="00B806FD">
        <w:tab/>
        <w:t>The exact text of constitutional provisions varies by state.  Traditional criteria, in addition to those listed above, include preservation of communities of interest and protection of the voting rights of racial minorities.  Some courts have also accepted that avoiding the pairing of incumbents and/or preservation of the cores of existing districts are legitimate concerns in map-making, but these considerations would not normally be included in the category of traditional redistricting criteria of the kind that are found in most state constitutions.  And they may operate to advantage the party currently controlling a chamber or congressional delegation by freezing into place a previous gerrymander.</w:t>
      </w:r>
    </w:p>
    <w:p w14:paraId="6FAAC407" w14:textId="77777777" w:rsidR="008D703D" w:rsidRPr="00B806FD" w:rsidRDefault="008D703D" w:rsidP="00B806FD">
      <w:pPr>
        <w:pStyle w:val="FootnoteText"/>
      </w:pPr>
      <w:r w:rsidRPr="00B806FD">
        <w:t>States without specific criteria in their constitution affecting congressional mapmaking</w:t>
      </w:r>
      <w:r w:rsidRPr="00B806FD">
        <w:rPr>
          <w:b/>
          <w:bCs/>
        </w:rPr>
        <w:t xml:space="preserve"> </w:t>
      </w:r>
      <w:r w:rsidRPr="00B806FD">
        <w:t xml:space="preserve">are Alaska, Connecticut, Delaware, Illinois, Indiana, Maryland, Massachusetts, Montana, New Hampshire, New Jersey, North Dakota, South Dakota, Tennessee, Texas, Vermont, and Wisconsin.  For more, see </w:t>
      </w:r>
      <w:r w:rsidRPr="00B806FD">
        <w:fldChar w:fldCharType="begin"/>
      </w:r>
      <w:r w:rsidRPr="00B806FD">
        <w:instrText xml:space="preserve"> ADDIN ZOTERO_ITEM CSL_CITATION {"citationID":"a26se031p3f","properties":{"formattedCitation":"{\\scaps Sarah J. Eckman}, {\\i{}Congressional Redistricting Criteria and Considerations}, (2021), https://crsreports.congress.gov/product/pdf/IN/IN11618 (last visited Dec 28, 2022); Ben Williams &amp; Wendy Underhill, {\\i{}Redistricting Criteria}, 25 {\\scaps Natl. Conf. State Legis.} (2017), https://www.ncsl.org/research/redistricting/redistricting-criteria-legisbrief.aspx (last visited Dec 28, 2022); Justin Levitt, {\\i{}Criteria for congressional districts}, {\\scaps All About Redistricting}, https://redistricting.lls.edu/redistricting-101/where-are-the-lines-drawn/criteria-for-congressional-districts/ (last visited Dec 28, 2022).","plainCitation":"Sarah J. Eckman, Congressional Redistricting Criteria and Considerations, (2021), https://crsreports.congress.gov/product/pdf/IN/IN11618 (last visited Dec 28, 2022); Ben Williams &amp; Wendy Underhill, Redistricting Criteria, 25 Natl. Conf. State Legis. (2017), https://www.ncsl.org/research/redistricting/redistricting-criteria-legisbrief.aspx (last visited Dec 28, 2022); Justin Levitt, Criteria for congressional districts, All About Redistricting, https://redistricting.lls.edu/redistricting-101/where-are-the-lines-drawn/criteria-for-congressional-districts/ (last visited Dec 28, 2022).","noteIndex":10},"citationItems":[{"id":8008,"uris":["http://zotero.org/users/10395840/items/RMVCWKGL"],"itemData":{"id":8008,"type":"report","publisher":"Congressional Research Service","title":"Congressional Redistricting Criteria and Considerations","URL":"https://crsreports.congress.gov/product/pdf/IN/IN11618","author":[{"family":"Eckman","given":"Sarah J."}],"accessed":{"date-parts":[["2022",12,28]]},"issued":{"date-parts":[["2021",11,15]]}}},{"id":8009,"uris":["http://zotero.org/users/10395840/items/TSZHFBAY"],"itemData":{"id":8009,"type":"article-journal","container-title":"National Conference of State Legislatures","title":"Redistricting Criteria","URL":"https://www.ncsl.org/research/redistricting/redistricting-criteria-legisbrief.aspx","volume":"25","author":[{"family":"Williams","given":"Ben"},{"family":"Underhill","given":"Wendy"}],"accessed":{"date-parts":[["2022",12,28]]},"issued":{"date-parts":[["2017",9]]}}},{"id":8011,"uris":["http://zotero.org/users/10395840/items/5U9243DB"],"itemData":{"id":8011,"type":"post-weblog","abstract":"All About Redistricting: all the information about the law and process of redistricting Congress and state legislatures, tracking the history and progress of the maps, reform proposals, and redistricting-related litigation around the country.","container-title":"All About Redistricting","language":"en","title":"Criteria for congressional districts","URL":"https://redistricting.lls.edu/redistricting-101/where-are-the-lines-drawn/criteria-for-congressional-districts/","author":[{"family":"Levitt","given":"Justin"}],"accessed":{"date-parts":[["2022",12,28]]}}}],"schema":"https://github.com/citation-style-language/schema/raw/master/csl-citation.json"} </w:instrText>
      </w:r>
      <w:r w:rsidRPr="00B806FD">
        <w:fldChar w:fldCharType="separate"/>
      </w:r>
      <w:r w:rsidRPr="00B806FD">
        <w:rPr>
          <w:smallCaps/>
        </w:rPr>
        <w:t>Sarah J. Eckman</w:t>
      </w:r>
      <w:r w:rsidRPr="00B806FD">
        <w:t xml:space="preserve">, </w:t>
      </w:r>
      <w:r w:rsidRPr="00B806FD">
        <w:rPr>
          <w:i/>
          <w:iCs/>
        </w:rPr>
        <w:t>Congressional Redistricting Criteria and Considerations</w:t>
      </w:r>
      <w:r w:rsidRPr="00B806FD">
        <w:t xml:space="preserve">, (2021), https://crsreports.congress.gov/product/pdf/IN/IN11618 (last visited Dec. 28, 2022); Ben Williams &amp; Wendy Underhill, </w:t>
      </w:r>
      <w:r w:rsidRPr="00B806FD">
        <w:rPr>
          <w:i/>
          <w:iCs/>
        </w:rPr>
        <w:t>Redistricting Criteria</w:t>
      </w:r>
      <w:r w:rsidRPr="00B806FD">
        <w:t xml:space="preserve">, 25 </w:t>
      </w:r>
      <w:r w:rsidRPr="00B806FD">
        <w:rPr>
          <w:smallCaps/>
        </w:rPr>
        <w:t>Nat'l. Conf. of State Legislatures</w:t>
      </w:r>
      <w:r w:rsidRPr="00B806FD">
        <w:t xml:space="preserve"> (2017), https://www.ncsl.org/research/redistricting/redistricting-criteria-legisbrief.aspx (last visited Dec. 28, 2022); Justin Levitt, </w:t>
      </w:r>
      <w:r w:rsidRPr="00B806FD">
        <w:rPr>
          <w:i/>
          <w:iCs/>
        </w:rPr>
        <w:t>Criteria for Congressional Districts</w:t>
      </w:r>
      <w:r w:rsidRPr="00B806FD">
        <w:t xml:space="preserve">, </w:t>
      </w:r>
      <w:r w:rsidRPr="00B806FD">
        <w:rPr>
          <w:smallCaps/>
        </w:rPr>
        <w:t>All About Redistricting</w:t>
      </w:r>
      <w:r w:rsidRPr="00B806FD">
        <w:t>, https://redistricting.lls.edu/redistricting-101/where-are-the-lines-drawn/criteria-for-congressional-districts/ [https://perma.cc/5Y75-LM6A] (last visited Dec. 28, 2022).</w:t>
      </w:r>
      <w:r w:rsidRPr="00B806FD">
        <w:fldChar w:fldCharType="end"/>
      </w:r>
    </w:p>
  </w:footnote>
  <w:footnote w:id="11">
    <w:p w14:paraId="052F306A" w14:textId="602BFC0B" w:rsidR="008D703D" w:rsidRPr="00B806FD" w:rsidRDefault="008D703D" w:rsidP="00B806FD">
      <w:pPr>
        <w:pStyle w:val="FootnoteText"/>
      </w:pPr>
      <w:r w:rsidRPr="00B806FD">
        <w:rPr>
          <w:rStyle w:val="FootnoteReference"/>
        </w:rPr>
        <w:footnoteRef/>
      </w:r>
      <w:r w:rsidRPr="00B806FD">
        <w:t xml:space="preserve"> </w:t>
      </w:r>
      <w:r w:rsidRPr="00B806FD">
        <w:tab/>
      </w:r>
      <w:r w:rsidRPr="00B806FD">
        <w:rPr>
          <w:bCs/>
          <w:i/>
          <w:iCs/>
        </w:rPr>
        <w:t xml:space="preserve">Infra </w:t>
      </w:r>
      <w:r w:rsidRPr="00B806FD">
        <w:rPr>
          <w:bCs/>
        </w:rPr>
        <w:t xml:space="preserve">note </w:t>
      </w:r>
      <w:r w:rsidRPr="00B806FD">
        <w:rPr>
          <w:bCs/>
        </w:rPr>
        <w:fldChar w:fldCharType="begin"/>
      </w:r>
      <w:r w:rsidRPr="00B806FD">
        <w:rPr>
          <w:bCs/>
        </w:rPr>
        <w:instrText xml:space="preserve"> NOTEREF _Ref122771879 \h  \* MERGEFORMAT </w:instrText>
      </w:r>
      <w:r w:rsidRPr="00B806FD">
        <w:rPr>
          <w:bCs/>
        </w:rPr>
      </w:r>
      <w:r w:rsidRPr="00B806FD">
        <w:rPr>
          <w:bCs/>
        </w:rPr>
        <w:fldChar w:fldCharType="separate"/>
      </w:r>
      <w:r w:rsidRPr="00B806FD">
        <w:rPr>
          <w:bCs/>
        </w:rPr>
        <w:t>72</w:t>
      </w:r>
      <w:r w:rsidRPr="00B806FD">
        <w:rPr>
          <w:bCs/>
        </w:rPr>
        <w:fldChar w:fldCharType="end"/>
      </w:r>
      <w:r w:rsidRPr="00B806FD">
        <w:rPr>
          <w:bCs/>
        </w:rPr>
        <w:t xml:space="preserve">. </w:t>
      </w:r>
    </w:p>
  </w:footnote>
  <w:footnote w:id="12">
    <w:p w14:paraId="7E610D53" w14:textId="127127DD"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YEMev6ps","properties":{"formattedCitation":"League of Women Voters of PA. v. Commonwealth, 178 A.3d 737 (2018).","plainCitation":"League of Women Voters of PA. v. Commonwealth, 178 A.3d 737 (2018).","noteIndex":12},"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schema":"https://github.com/citation-style-language/schema/raw/master/csl-citation.json"} </w:instrText>
      </w:r>
      <w:r w:rsidRPr="00B806FD">
        <w:fldChar w:fldCharType="separate"/>
      </w:r>
      <w:r w:rsidRPr="00B806FD">
        <w:rPr>
          <w:noProof/>
        </w:rPr>
        <w:t>League of Women Voters of Pa. v. Commonwealth, 178 A.3d 737 (Pa. 2018).</w:t>
      </w:r>
      <w:r w:rsidRPr="00B806FD">
        <w:fldChar w:fldCharType="end"/>
      </w:r>
    </w:p>
  </w:footnote>
  <w:footnote w:id="13">
    <w:p w14:paraId="6C49198B" w14:textId="1A12F20C" w:rsidR="008D703D" w:rsidRPr="00B806FD" w:rsidRDefault="008D703D" w:rsidP="00B806FD">
      <w:pPr>
        <w:pStyle w:val="FootnoteText"/>
      </w:pPr>
      <w:r w:rsidRPr="00B806FD">
        <w:rPr>
          <w:rStyle w:val="FootnoteReference"/>
        </w:rPr>
        <w:footnoteRef/>
      </w:r>
      <w:r w:rsidRPr="00B806FD">
        <w:t xml:space="preserve"> </w:t>
      </w:r>
      <w:r w:rsidRPr="00B806FD">
        <w:tab/>
      </w:r>
      <w:r w:rsidRPr="00B806FD">
        <w:rPr>
          <w:i/>
          <w:iCs/>
        </w:rPr>
        <w:t>See</w:t>
      </w:r>
      <w:r w:rsidRPr="00B806FD">
        <w:t xml:space="preserve"> </w:t>
      </w:r>
      <w:r w:rsidRPr="00B806FD">
        <w:fldChar w:fldCharType="begin"/>
      </w:r>
      <w:r w:rsidRPr="00B806FD">
        <w:instrText xml:space="preserve"> ADDIN ZOTERO_ITEM CSL_CITATION {"citationID":"Aas9ajaY","properties":{"formattedCitation":"Joshua A Douglas, {\\i{}The Right to Vote Under State Constitutions}, 67 {\\scaps VANDERBILT LAW Rev.} 61 (2014).","plainCitation":"Joshua A Douglas, The Right to Vote Under State Constitutions, 67 VANDERBILT LAW Rev. 61 (2014).","noteIndex":13},"citationItems":[{"id":5081,"uris":["http://zotero.org/users/10395840/items/BWZZMLDR"],"itemData":{"id":5081,"type":"article-journal","container-title":"VANDERBILT LAW REVIEW","language":"en","page":"61","source":"Zotero","title":"The Right to Vote Under State Constitutions","volume":"67","author":[{"family":"Douglas","given":"Joshua A"}],"issued":{"date-parts":[["2014"]]}}}],"schema":"https://github.com/citation-style-language/schema/raw/master/csl-citation.json"} </w:instrText>
      </w:r>
      <w:r w:rsidRPr="00B806FD">
        <w:fldChar w:fldCharType="separate"/>
      </w:r>
      <w:r w:rsidRPr="00B806FD">
        <w:t xml:space="preserve">Joshua A Douglas, </w:t>
      </w:r>
      <w:r w:rsidRPr="00B806FD">
        <w:rPr>
          <w:i/>
          <w:iCs/>
        </w:rPr>
        <w:t>The Right to Vote Under State Constitutions</w:t>
      </w:r>
      <w:r w:rsidRPr="00B806FD">
        <w:t xml:space="preserve">, 67 </w:t>
      </w:r>
      <w:r w:rsidRPr="00B806FD">
        <w:rPr>
          <w:smallCaps/>
        </w:rPr>
        <w:t>Vand. L. Rev.</w:t>
      </w:r>
      <w:r w:rsidRPr="00B806FD">
        <w:t xml:space="preserve"> 89, 103-04 (2014)</w:t>
      </w:r>
      <w:r w:rsidRPr="00B806FD" w:rsidDel="008E485B">
        <w:t xml:space="preserve"> </w:t>
      </w:r>
      <w:r w:rsidRPr="00B806FD">
        <w:fldChar w:fldCharType="end"/>
      </w:r>
      <w:r w:rsidRPr="00B806FD">
        <w:t>(providing information on the right to vote found in state constitutions).</w:t>
      </w:r>
    </w:p>
  </w:footnote>
  <w:footnote w:id="14">
    <w:p w14:paraId="4B65D505" w14:textId="63DC8901" w:rsidR="008D703D" w:rsidRPr="00B806FD" w:rsidRDefault="008D703D" w:rsidP="00B806FD">
      <w:pPr>
        <w:pStyle w:val="FootnoteText"/>
      </w:pPr>
      <w:r w:rsidRPr="00B806FD">
        <w:rPr>
          <w:rStyle w:val="FootnoteReference"/>
        </w:rPr>
        <w:footnoteRef/>
      </w:r>
      <w:r w:rsidRPr="00B806FD">
        <w:t xml:space="preserve"> </w:t>
      </w:r>
      <w:r w:rsidRPr="00B806FD">
        <w:tab/>
        <w:t xml:space="preserve">As noted above, most states still have redistricting under legislative control; however, several states have advisory commissions or backup commissions if the legislature fails to pass a map.  </w:t>
      </w:r>
      <w:r w:rsidRPr="00B806FD">
        <w:rPr>
          <w:i/>
          <w:iCs/>
        </w:rPr>
        <w:t xml:space="preserve">Infra </w:t>
      </w:r>
      <w:r w:rsidRPr="00B806FD">
        <w:t xml:space="preserve">note </w:t>
      </w:r>
      <w:r w:rsidRPr="00B806FD">
        <w:fldChar w:fldCharType="begin"/>
      </w:r>
      <w:r w:rsidRPr="00B806FD">
        <w:instrText xml:space="preserve"> NOTEREF _Ref122704324 \h  \* MERGEFORMAT </w:instrText>
      </w:r>
      <w:r w:rsidRPr="00B806FD">
        <w:fldChar w:fldCharType="separate"/>
      </w:r>
      <w:r w:rsidRPr="00B806FD">
        <w:t>71</w:t>
      </w:r>
      <w:r w:rsidRPr="00B806FD">
        <w:fldChar w:fldCharType="end"/>
      </w:r>
      <w:r w:rsidRPr="00B806FD">
        <w:t xml:space="preserve">.  Additionally, states differ on the voting rule required to pass a map.  For instance, Ohio requires the legislature to pass a map with a supermajority; otherwise, a backup commission retains jurisdiction over the creation of a Congressional plan.  </w:t>
      </w:r>
      <w:r w:rsidRPr="00B806FD">
        <w:fldChar w:fldCharType="begin"/>
      </w:r>
      <w:r w:rsidRPr="00B806FD">
        <w:instrText xml:space="preserve"> ADDIN ZOTERO_ITEM CSL_CITATION {"citationID":"xIfgVBis","properties":{"formattedCitation":"{\\scaps National Conference of State Legislatures}, {\\i{}supra} note 7 page 91.","plainCitation":"National Conference of State Legislatures, supra note 7 page 91.","noteIndex":14},"citationItems":[{"id":7646,"uris":["http://zotero.org/users/10395840/items/A3F96CZQ"],"itemData":{"id":7646,"type":"book","publisher":"National Conference of State Legislatures","title":"Redistricting Law 2020","author":[{"family":"National Conference of State Legislatures","given":""}],"issued":{"date-parts":[["2019"]]}},"label":"page","suffix":"page 91"}],"schema":"https://github.com/citation-style-language/schema/raw/master/csl-citation.json"} </w:instrText>
      </w:r>
      <w:r w:rsidRPr="00B806FD">
        <w:fldChar w:fldCharType="separate"/>
      </w:r>
      <w:r w:rsidRPr="00B806FD">
        <w:rPr>
          <w:smallCaps/>
        </w:rPr>
        <w:t>National Conference of State Legislatures</w:t>
      </w:r>
      <w:r w:rsidRPr="00B806FD">
        <w:t xml:space="preserve">, </w:t>
      </w:r>
      <w:r w:rsidRPr="00B806FD">
        <w:rPr>
          <w:i/>
          <w:iCs/>
        </w:rPr>
        <w:t>supra</w:t>
      </w:r>
      <w:r w:rsidRPr="00B806FD">
        <w:t xml:space="preserve"> note 7 at 91.</w:t>
      </w:r>
      <w:r w:rsidRPr="00B806FD">
        <w:fldChar w:fldCharType="end"/>
      </w:r>
    </w:p>
  </w:footnote>
  <w:footnote w:id="15">
    <w:p w14:paraId="55CD2E10" w14:textId="7E31B1C1" w:rsidR="008D703D" w:rsidRPr="00B806FD" w:rsidRDefault="008D703D" w:rsidP="00B806FD">
      <w:pPr>
        <w:pStyle w:val="FootnoteText"/>
      </w:pPr>
      <w:r w:rsidRPr="00B806FD">
        <w:rPr>
          <w:rStyle w:val="FootnoteReference"/>
        </w:rPr>
        <w:footnoteRef/>
      </w:r>
      <w:r w:rsidRPr="00B806FD">
        <w:t xml:space="preserve"> </w:t>
      </w:r>
      <w:r w:rsidRPr="00B806FD">
        <w:tab/>
      </w:r>
      <w:r w:rsidRPr="00B806FD">
        <w:rPr>
          <w:i/>
          <w:iCs/>
          <w:noProof/>
        </w:rPr>
        <w:t>Cf.</w:t>
      </w:r>
      <w:r w:rsidRPr="00B806FD">
        <w:rPr>
          <w:noProof/>
        </w:rPr>
        <w:t xml:space="preserve"> </w:t>
      </w:r>
      <w:r w:rsidRPr="00B806FD">
        <w:rPr>
          <w:noProof/>
        </w:rPr>
        <w:fldChar w:fldCharType="begin"/>
      </w:r>
      <w:r w:rsidRPr="00B806FD">
        <w:rPr>
          <w:noProof/>
        </w:rPr>
        <w:instrText xml:space="preserve"> ADDIN ZOTERO_ITEM CSL_CITATION {"citationID":"Uppms97j","properties":{"formattedCitation":"Bernard Grofman &amp; Jonathan R. Cervas, {\\i{}Can State Courts Cure Partisan Gerrymandering: Lessons from {\\i0{}League of Women Voters v. Commonwealth of Pennsylvania} (2018)}, 17 {\\scaps Election Law J. Rules Polit. Policy} 264 (2018), https://www.liebertpub.com/doi/10.1089/elj.2018.0496 (last visited Oct 18, 2022).","plainCitation":"Bernard Grofman &amp; Jonathan R. Cervas, Can State Courts Cure Partisan Gerrymandering: Lessons from League of Women Voters v. Commonwealth of Pennsylvania (2018), 17 Election Law J. Rules Polit. Policy 264 (2018), https://www.liebertpub.com/doi/10.1089/elj.2018.0496 (last visited Oct 18, 2022).","noteIndex":15},"citationItems":[{"id":3996,"uris":["http://zotero.org/users/10395840/items/BXCJV6HP"],"itemData":{"id":3996,"type":"article-journal","abstrac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container-title":"Election Law Journal: Rules, Politics, and Policy","DOI":"10.1089/elj.2018.0496","ISSN":"1533-1296, 1557-8062","issue":"4","journalAbbreviation":"Election Law Journal: Rules, Politics, and Policy","language":"en","page":"264-285","source":"DOI.org (Crossref)","title":"Can State Courts Cure Partisan Gerrymandering: Lessons from &lt;i&gt;League of Women Voters v. Commonwealth of Pennsylvania&lt;/i&gt; (2018)","title-short":"Can State Courts Cure Partisan Gerrymandering","URL":"https://www.liebertpub.com/doi/10.1089/elj.2018.0496","volume":"17","author":[{"family":"Grofman","given":"Bernard"},{"family":"Cervas","given":"Jonathan R."}],"accessed":{"date-parts":[["2022",10,18]]},"issued":{"date-parts":[["2018",12]]}}}],"schema":"https://github.com/citation-style-language/schema/raw/master/csl-citation.json"} </w:instrText>
      </w:r>
      <w:r w:rsidRPr="00B806FD">
        <w:rPr>
          <w:noProof/>
        </w:rPr>
        <w:fldChar w:fldCharType="separate"/>
      </w:r>
      <w:r w:rsidRPr="00B806FD">
        <w:t xml:space="preserve">Bernard Grofman &amp; Jonathan R. Cervas, </w:t>
      </w:r>
      <w:r w:rsidRPr="00B806FD">
        <w:rPr>
          <w:i/>
          <w:iCs/>
        </w:rPr>
        <w:t xml:space="preserve">Can State Courts Cure Partisan Gerrymandering: Lessons from </w:t>
      </w:r>
      <w:r w:rsidRPr="00B806FD">
        <w:t>League of Women Voters v. Commonwealth of Pennsylvania</w:t>
      </w:r>
      <w:r w:rsidRPr="00B806FD">
        <w:rPr>
          <w:i/>
          <w:iCs/>
        </w:rPr>
        <w:t xml:space="preserve"> (2018)</w:t>
      </w:r>
      <w:r w:rsidRPr="00B806FD">
        <w:t xml:space="preserve">, 17 </w:t>
      </w:r>
      <w:r w:rsidRPr="00B806FD">
        <w:rPr>
          <w:smallCaps/>
        </w:rPr>
        <w:t>Election Law J. Rules Pol. Pol'y</w:t>
      </w:r>
      <w:r w:rsidRPr="00B806FD">
        <w:t xml:space="preserve"> 264 (2018).</w:t>
      </w:r>
      <w:r w:rsidRPr="00B806FD">
        <w:rPr>
          <w:noProof/>
        </w:rPr>
        <w:fldChar w:fldCharType="end"/>
      </w:r>
    </w:p>
  </w:footnote>
  <w:footnote w:id="16">
    <w:p w14:paraId="3B6D08AF" w14:textId="537D47ED" w:rsidR="008D703D" w:rsidRPr="00B806FD" w:rsidRDefault="008D703D" w:rsidP="00B806FD">
      <w:pPr>
        <w:pStyle w:val="FootnoteText"/>
      </w:pPr>
      <w:r w:rsidRPr="00B806FD">
        <w:rPr>
          <w:rStyle w:val="FootnoteReference"/>
        </w:rPr>
        <w:footnoteRef/>
      </w:r>
      <w:r w:rsidRPr="00B806FD">
        <w:t xml:space="preserve"> </w:t>
      </w:r>
      <w:r w:rsidRPr="00B806FD">
        <w:tab/>
      </w:r>
      <w:r w:rsidRPr="00B806FD">
        <w:rPr>
          <w:i/>
          <w:iCs/>
        </w:rPr>
        <w:t xml:space="preserve">See especially </w:t>
      </w:r>
      <w:r w:rsidRPr="00B806FD">
        <w:fldChar w:fldCharType="begin"/>
      </w:r>
      <w:r w:rsidRPr="00B806FD">
        <w:instrText xml:space="preserve"> ADDIN ZOTERO_ITEM CSL_CITATION {"citationID":"avknj6qnh","properties":{"formattedCitation":"Baker v. Carr, 369 U.S. 186 (1962).","plainCitation":"Baker v. Carr, 369 U.S. 186 (1962).","noteIndex":16},"citationItems":[{"id":7881,"uris":["http://zotero.org/users/10395840/items/HH2DY9ZS"],"itemData":{"id":7881,"type":"legal_case","container-title":"U.S.","page":"186","title":"Baker v. Carr","volume":"369","issued":{"date-parts":[["1962"]]}}}],"schema":"https://github.com/citation-style-language/schema/raw/master/csl-citation.json"} </w:instrText>
      </w:r>
      <w:r w:rsidRPr="00B806FD">
        <w:fldChar w:fldCharType="separate"/>
      </w:r>
      <w:r w:rsidRPr="00B806FD">
        <w:t>Baker v. Carr, 369 U.S. 186, 197-98 (1962).</w:t>
      </w:r>
      <w:r w:rsidRPr="00B806FD">
        <w:fldChar w:fldCharType="end"/>
      </w:r>
    </w:p>
  </w:footnote>
  <w:footnote w:id="17">
    <w:p w14:paraId="60F2F87D" w14:textId="083D3108"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fmu3kkav","properties":{"formattedCitation":"Gaffney v. Cummings, 412 U.S. 735 (1973).","plainCitation":"Gaffney v. Cummings, 412 U.S. 735 (1973).","noteIndex":17},"citationItems":[{"id":7862,"uris":["http://zotero.org/users/10395840/items/872A4FYR"],"itemData":{"id":7862,"type":"legal_case","container-title":"U.S.","number":"g","page":"735","title":"Gaffney v. Cummings","volume":"412","issued":{"date-parts":[["1973"]]}}}],"schema":"https://github.com/citation-style-language/schema/raw/master/csl-citation.json"} </w:instrText>
      </w:r>
      <w:r w:rsidRPr="00B806FD">
        <w:fldChar w:fldCharType="separate"/>
      </w:r>
      <w:r w:rsidRPr="00B806FD">
        <w:rPr>
          <w:noProof/>
        </w:rPr>
        <w:t>Gaffney v. Cummings, 412 U.S. 735, 754 (1973).</w:t>
      </w:r>
      <w:r w:rsidRPr="00B806FD">
        <w:fldChar w:fldCharType="end"/>
      </w:r>
    </w:p>
  </w:footnote>
  <w:footnote w:id="18">
    <w:p w14:paraId="6433C839" w14:textId="2E8EC2E5"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yVKCmVCh","properties":{"formattedCitation":"{\\i{}Id.} at 738.","plainCitation":"Id. at 738.","noteIndex":18},"citationItems":[{"id":7862,"uris":["http://zotero.org/users/10395840/items/872A4FYR"],"itemData":{"id":7862,"type":"legal_case","container-title":"U.S.","number":"g","page":"735","title":"Gaffney v. Cummings","volume":"412","issued":{"date-parts":[["1973"]]}},"locator":"738","label":"page"}],"schema":"https://github.com/citation-style-language/schema/raw/master/csl-citation.json"} </w:instrText>
      </w:r>
      <w:r w:rsidRPr="00B806FD">
        <w:fldChar w:fldCharType="separate"/>
      </w:r>
      <w:r w:rsidRPr="00B806FD">
        <w:rPr>
          <w:i/>
          <w:iCs/>
        </w:rPr>
        <w:t>Id.</w:t>
      </w:r>
      <w:r w:rsidRPr="00B806FD">
        <w:t xml:space="preserve"> at 738.</w:t>
      </w:r>
      <w:r w:rsidRPr="00B806FD">
        <w:fldChar w:fldCharType="end"/>
      </w:r>
      <w:r w:rsidRPr="00B806FD">
        <w:t xml:space="preserve"> (stating that “the Board . . . created what was thought to be a proportionate number of Republican and Democratic legislative seats”).</w:t>
      </w:r>
    </w:p>
  </w:footnote>
  <w:footnote w:id="19">
    <w:p w14:paraId="3195135E" w14:textId="35D78D81"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W8pttADw","properties":{"formattedCitation":"{\\i{}Id.} at 754.","plainCitation":"Id. at 754.","noteIndex":19},"citationItems":[{"id":7862,"uris":["http://zotero.org/users/10395840/items/872A4FYR"],"itemData":{"id":7862,"type":"legal_case","container-title":"U.S.","number":"g","page":"735","title":"Gaffney v. Cummings","volume":"412","issued":{"date-parts":[["1973"]]}},"locator":"754","label":"page"}],"schema":"https://github.com/citation-style-language/schema/raw/master/csl-citation.json"} </w:instrText>
      </w:r>
      <w:r w:rsidRPr="00B806FD">
        <w:fldChar w:fldCharType="separate"/>
      </w:r>
      <w:r w:rsidRPr="00B806FD">
        <w:rPr>
          <w:i/>
          <w:iCs/>
        </w:rPr>
        <w:t>Id.</w:t>
      </w:r>
      <w:r w:rsidRPr="00B806FD">
        <w:t xml:space="preserve"> at 754</w:t>
      </w:r>
      <w:r w:rsidRPr="00B806FD">
        <w:fldChar w:fldCharType="end"/>
      </w:r>
      <w:r w:rsidRPr="00B806FD">
        <w:t xml:space="preserve"> (providing that “neither we nor the district courts have a constitutional warrant to invalidate a state plan, otherwise within tolerable population limits, because it undertakes, not to minimize or eliminate the political strength of any group or party, but to recognize it and, through districting, provide a rough sort of proportional representation in the legislative halls of the State.”).</w:t>
      </w:r>
    </w:p>
  </w:footnote>
  <w:footnote w:id="20">
    <w:p w14:paraId="3F14BCC3" w14:textId="295C5E30"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iRxAqtA2","properties":{"formattedCitation":"Badham v. Eu, 721 F.2d 1170 (1983) cert. denied.","plainCitation":"Badham v. Eu, 721 F.2d 1170 (1983) cert. denied.","noteIndex":20},"citationItems":[{"id":7863,"uris":["http://zotero.org/users/10395840/items/SV4BRSHM"],"itemData":{"id":7863,"type":"legal_case","authority":"D. Calif.","container-title":"F.2d","note":"cert. denied.","page":"1170","title":"Badham v. Eu","volume":"721","issued":{"date-parts":[["1983"]]}},"label":"page","suffix":"cert. denied"}],"schema":"https://github.com/citation-style-language/schema/raw/master/csl-citation.json"} </w:instrText>
      </w:r>
      <w:r w:rsidRPr="00B806FD">
        <w:fldChar w:fldCharType="separate"/>
      </w:r>
      <w:r w:rsidRPr="00B806FD">
        <w:rPr>
          <w:noProof/>
        </w:rPr>
        <w:t xml:space="preserve">Badham v. Eu, 721 F.2d 1170, 1176 (1983), </w:t>
      </w:r>
      <w:r w:rsidRPr="00B806FD">
        <w:rPr>
          <w:i/>
          <w:iCs/>
          <w:noProof/>
        </w:rPr>
        <w:t>cert. denied</w:t>
      </w:r>
      <w:r w:rsidRPr="00B806FD">
        <w:rPr>
          <w:noProof/>
        </w:rPr>
        <w:t>,</w:t>
      </w:r>
      <w:r w:rsidRPr="00B806FD">
        <w:fldChar w:fldCharType="end"/>
      </w:r>
      <w:r w:rsidRPr="00B806FD">
        <w:t xml:space="preserve"> 469 U.S. 1205 (1985).</w:t>
      </w:r>
    </w:p>
  </w:footnote>
  <w:footnote w:id="21">
    <w:p w14:paraId="199A66D9" w14:textId="79338CC9"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W4znfshM","properties":{"formattedCitation":"{\\i{}Id.} at 1179.","plainCitation":"Id. at 1179.","noteIndex":21},"citationItems":[{"id":7863,"uris":["http://zotero.org/users/10395840/items/SV4BRSHM"],"itemData":{"id":7863,"type":"legal_case","authority":"D. Calif.","container-title":"F.2d","note":"cert. denied.","page":"1170","title":"Badham v. Eu","volume":"721","issued":{"date-parts":[["1983"]]}},"locator":"1179","label":"page"}],"schema":"https://github.com/citation-style-language/schema/raw/master/csl-citation.json"} </w:instrText>
      </w:r>
      <w:r w:rsidRPr="00B806FD">
        <w:fldChar w:fldCharType="separate"/>
      </w:r>
      <w:r w:rsidRPr="00B806FD">
        <w:rPr>
          <w:i/>
          <w:iCs/>
        </w:rPr>
        <w:t>Id.</w:t>
      </w:r>
      <w:r w:rsidRPr="00B806FD">
        <w:t xml:space="preserve"> at 1179.</w:t>
      </w:r>
      <w:r w:rsidRPr="00B806FD">
        <w:fldChar w:fldCharType="end"/>
      </w:r>
    </w:p>
  </w:footnote>
  <w:footnote w:id="22">
    <w:p w14:paraId="53685CC9" w14:textId="49ACF587"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QdxYBJJg","properties":{"formattedCitation":"Davis v. Bandemer, 478 U.S. 109 (1986).","plainCitation":"Davis v. Bandemer, 478 U.S. 109 (1986).","noteIndex":22},"citationItems":[{"id":7864,"uris":["http://zotero.org/users/10395840/items/NJ2NNGE4"],"itemData":{"id":7864,"type":"legal_case","container-title":"U.S.","page":"109","title":"Davis v. Bandemer","volume":"478","issued":{"date-parts":[["1986"]]}}}],"schema":"https://github.com/citation-style-language/schema/raw/master/csl-citation.json"} </w:instrText>
      </w:r>
      <w:r w:rsidRPr="00B806FD">
        <w:fldChar w:fldCharType="separate"/>
      </w:r>
      <w:r w:rsidRPr="00B806FD">
        <w:rPr>
          <w:noProof/>
        </w:rPr>
        <w:t>Davis v. Bandemer, 478 U.S. 109, 140 (1986).</w:t>
      </w:r>
      <w:r w:rsidRPr="00B806FD">
        <w:fldChar w:fldCharType="end"/>
      </w:r>
    </w:p>
  </w:footnote>
  <w:footnote w:id="23">
    <w:p w14:paraId="65BC6F92" w14:textId="0B541549"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F5kC8Qre","properties":{"formattedCitation":"{\\i{}Id.} at 113.","plainCitation":"Id. at 113.","noteIndex":23},"citationItems":[{"id":7864,"uris":["http://zotero.org/users/10395840/items/NJ2NNGE4"],"itemData":{"id":7864,"type":"legal_case","container-title":"U.S.","page":"109","title":"Davis v. Bandemer","volume":"478","issued":{"date-parts":[["1986"]]}},"locator":"113","label":"page"}],"schema":"https://github.com/citation-style-language/schema/raw/master/csl-citation.json"} </w:instrText>
      </w:r>
      <w:r w:rsidRPr="00B806FD">
        <w:fldChar w:fldCharType="separate"/>
      </w:r>
      <w:r w:rsidRPr="00B806FD">
        <w:rPr>
          <w:i/>
          <w:iCs/>
        </w:rPr>
        <w:t>Id.</w:t>
      </w:r>
      <w:r w:rsidRPr="00B806FD">
        <w:t xml:space="preserve"> at 113.</w:t>
      </w:r>
      <w:r w:rsidRPr="00B806FD">
        <w:fldChar w:fldCharType="end"/>
      </w:r>
    </w:p>
  </w:footnote>
  <w:footnote w:id="24">
    <w:p w14:paraId="09112B1B" w14:textId="33C151CF"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blsr9aj56","properties":{"formattedCitation":"{\\i{}Id.} at 139.","plainCitation":"Id. at 139.","noteIndex":24},"citationItems":[{"id":7864,"uris":["http://zotero.org/users/10395840/items/NJ2NNGE4"],"itemData":{"id":7864,"type":"legal_case","container-title":"U.S.","page":"109","title":"Davis v. Bandemer","volume":"478","issued":{"date-parts":[["1986"]]}},"locator":"139","label":"page"}],"schema":"https://github.com/citation-style-language/schema/raw/master/csl-citation.json"} </w:instrText>
      </w:r>
      <w:r w:rsidRPr="00B806FD">
        <w:fldChar w:fldCharType="separate"/>
      </w:r>
      <w:r w:rsidRPr="00B806FD">
        <w:rPr>
          <w:i/>
          <w:iCs/>
        </w:rPr>
        <w:t>Id.</w:t>
      </w:r>
      <w:r w:rsidRPr="00B806FD">
        <w:t xml:space="preserve"> at 139</w:t>
      </w:r>
      <w:r w:rsidRPr="00B806FD">
        <w:fldChar w:fldCharType="end"/>
      </w:r>
      <w:r w:rsidRPr="00B806FD">
        <w:t xml:space="preserve"> (stating that “[</w:t>
      </w:r>
      <w:proofErr w:type="spellStart"/>
      <w:r w:rsidRPr="00B806FD">
        <w:t>i</w:t>
      </w:r>
      <w:proofErr w:type="spellEnd"/>
      <w:r w:rsidRPr="00B806FD">
        <w:t>]n those cases, the racial minorities asserting the successful equal protection claims had essentially been shut out of the political process.”).</w:t>
      </w:r>
    </w:p>
  </w:footnote>
  <w:footnote w:id="25">
    <w:p w14:paraId="72AF4FF8" w14:textId="1A6C4632" w:rsidR="008D703D" w:rsidRPr="00B806FD" w:rsidRDefault="008D703D" w:rsidP="00B806FD">
      <w:pPr>
        <w:pStyle w:val="FootnoteText"/>
      </w:pPr>
      <w:r w:rsidRPr="00B806FD">
        <w:rPr>
          <w:rStyle w:val="FootnoteReference"/>
        </w:rPr>
        <w:footnoteRef/>
      </w:r>
      <w:r w:rsidRPr="00B806FD">
        <w:t xml:space="preserve"> </w:t>
      </w:r>
      <w:r w:rsidRPr="00B806FD">
        <w:tab/>
      </w:r>
      <w:r w:rsidRPr="00B806FD">
        <w:rPr>
          <w:i/>
          <w:iCs/>
        </w:rPr>
        <w:t>See,</w:t>
      </w:r>
      <w:r w:rsidRPr="00B806FD">
        <w:t xml:space="preserve"> </w:t>
      </w:r>
      <w:r w:rsidRPr="00B806FD">
        <w:rPr>
          <w:i/>
          <w:iCs/>
        </w:rPr>
        <w:t>e.g.,</w:t>
      </w:r>
      <w:r w:rsidRPr="00B806FD">
        <w:t xml:space="preserve"> Republican Party of North Carolina v. Martin, 980 F.2d 943, 947 (4th Cir. 1992).</w:t>
      </w:r>
    </w:p>
  </w:footnote>
  <w:footnote w:id="26">
    <w:p w14:paraId="4A9BE0E4" w14:textId="46CDB764" w:rsidR="008D703D" w:rsidRPr="00B806FD" w:rsidRDefault="008D703D" w:rsidP="00B806FD">
      <w:pPr>
        <w:pStyle w:val="FootnoteText"/>
      </w:pPr>
      <w:r w:rsidRPr="00B806FD">
        <w:rPr>
          <w:rStyle w:val="FootnoteReference"/>
        </w:rPr>
        <w:footnoteRef/>
      </w:r>
      <w:r w:rsidRPr="00B806FD">
        <w:t xml:space="preserve"> </w:t>
      </w:r>
      <w:r w:rsidRPr="00B806FD">
        <w:tab/>
      </w:r>
      <w:r w:rsidRPr="00B806FD">
        <w:rPr>
          <w:i/>
          <w:iCs/>
        </w:rPr>
        <w:t>See, e.g.</w:t>
      </w:r>
      <w:r w:rsidRPr="00B806FD">
        <w:t>, Duckworth v. State Admin. Bd. of Election L</w:t>
      </w:r>
      <w:r w:rsidRPr="00B806FD">
        <w:rPr>
          <w:i/>
          <w:iCs/>
        </w:rPr>
        <w:t>.</w:t>
      </w:r>
      <w:r w:rsidRPr="00B806FD">
        <w:t xml:space="preserve">, 332 F.3d 769 (4th Cir. 2003); Smith v. Boyle, 144 F.3d 1060 (7th Cir. 1998); La Porte County Republican Cent. Comm. v. Bd. of Comm'rs of County of La Porte, 43 F.3d 1126 (7th Cir. 1994).  </w:t>
      </w:r>
      <w:r w:rsidRPr="00B806FD">
        <w:rPr>
          <w:i/>
          <w:iCs/>
        </w:rPr>
        <w:t xml:space="preserve">See </w:t>
      </w:r>
      <w:r w:rsidRPr="00B806FD">
        <w:rPr>
          <w:i/>
          <w:iCs/>
        </w:rPr>
        <w:fldChar w:fldCharType="begin"/>
      </w:r>
      <w:r w:rsidRPr="00B806FD">
        <w:rPr>
          <w:i/>
          <w:iCs/>
        </w:rPr>
        <w:instrText xml:space="preserve"> ADDIN ZOTERO_ITEM CSL_CITATION {"citationID":"a163mshp4p9","properties":{"formattedCitation":"Vieth v. Jubelirer, 541 U.S. 267, 280 (2004) note 6.","plainCitation":"Vieth v. Jubelirer, 541 U.S. 267, 280 (2004) note 6.","noteIndex":26},"citationItems":[{"id":7865,"uris":["http://zotero.org/users/10395840/items/FWWU59XJ"],"itemData":{"id":7865,"type":"legal_case","container-title":"U.S.","page":"267","references":"v","title":"Vieth v. Jubelirer","volume":"541","issued":{"date-parts":[["2004"]]}},"locator":"280","label":"page","suffix":"note 6"}],"schema":"https://github.com/citation-style-language/schema/raw/master/csl-citation.json"} </w:instrText>
      </w:r>
      <w:r w:rsidRPr="00B806FD">
        <w:rPr>
          <w:i/>
          <w:iCs/>
        </w:rPr>
        <w:fldChar w:fldCharType="separate"/>
      </w:r>
      <w:r w:rsidRPr="00B806FD">
        <w:t>Vieth v. Jubelirer, 541 U.S. 267, 280 (2004) note 6.</w:t>
      </w:r>
      <w:r w:rsidRPr="00B806FD">
        <w:rPr>
          <w:i/>
          <w:iCs/>
        </w:rPr>
        <w:fldChar w:fldCharType="end"/>
      </w:r>
      <w:r w:rsidRPr="00B806FD">
        <w:rPr>
          <w:i/>
          <w:iCs/>
        </w:rPr>
        <w:t xml:space="preserve">  </w:t>
      </w:r>
      <w:r w:rsidRPr="00B806FD">
        <w:t xml:space="preserve">In </w:t>
      </w:r>
      <w:proofErr w:type="spellStart"/>
      <w:r w:rsidRPr="00B806FD">
        <w:rPr>
          <w:i/>
          <w:iCs/>
        </w:rPr>
        <w:t>Vieth</w:t>
      </w:r>
      <w:proofErr w:type="spellEnd"/>
      <w:r w:rsidRPr="00B806FD">
        <w:t>, Justice Scalia listed a multitude of cases post-</w:t>
      </w:r>
      <w:proofErr w:type="spellStart"/>
      <w:r w:rsidRPr="00B806FD">
        <w:rPr>
          <w:i/>
          <w:iCs/>
        </w:rPr>
        <w:t>Bandemer</w:t>
      </w:r>
      <w:proofErr w:type="spellEnd"/>
      <w:r w:rsidRPr="00B806FD">
        <w:rPr>
          <w:i/>
          <w:iCs/>
        </w:rPr>
        <w:t xml:space="preserve"> </w:t>
      </w:r>
      <w:r w:rsidRPr="00B806FD">
        <w:t>involving partisan gerrymandering claims where relief was denied.</w:t>
      </w:r>
    </w:p>
  </w:footnote>
  <w:footnote w:id="27">
    <w:p w14:paraId="590F7826" w14:textId="5D015F41" w:rsidR="008D703D" w:rsidRPr="00B806FD" w:rsidRDefault="008D703D" w:rsidP="00B806FD">
      <w:pPr>
        <w:pStyle w:val="FootnoteText"/>
      </w:pPr>
      <w:r w:rsidRPr="00B806FD">
        <w:rPr>
          <w:rStyle w:val="FootnoteReference"/>
        </w:rPr>
        <w:footnoteRef/>
      </w:r>
      <w:r w:rsidRPr="00B806FD">
        <w:t xml:space="preserve"> </w:t>
      </w:r>
      <w:r w:rsidRPr="00B806FD">
        <w:tab/>
      </w:r>
      <w:proofErr w:type="spellStart"/>
      <w:r w:rsidRPr="00B806FD">
        <w:rPr>
          <w:i/>
          <w:iCs/>
        </w:rPr>
        <w:t>Vieth</w:t>
      </w:r>
      <w:proofErr w:type="spellEnd"/>
      <w:r w:rsidRPr="00B806FD">
        <w:t>, 541 U.S. at 271-72.</w:t>
      </w:r>
    </w:p>
  </w:footnote>
  <w:footnote w:id="28">
    <w:p w14:paraId="4181242B" w14:textId="18B017FB"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xZ99DCD2","properties":{"formattedCitation":"{\\i{}Id.} at 305\\uc0\\u8211{}06.","plainCitation":"Id. at 305–06.","noteIndex":28},"citationItems":[{"id":7865,"uris":["http://zotero.org/users/10395840/items/FWWU59XJ"],"itemData":{"id":7865,"type":"legal_case","container-title":"U.S.","page":"267","references":"v","title":"Vieth v. Jubelirer","volume":"541","issued":{"date-parts":[["2004"]]}},"locator":"305–06","label":"page"}],"schema":"https://github.com/citation-style-language/schema/raw/master/csl-citation.json"} </w:instrText>
      </w:r>
      <w:r w:rsidRPr="00B806FD">
        <w:fldChar w:fldCharType="separate"/>
      </w:r>
      <w:r w:rsidRPr="00B806FD">
        <w:rPr>
          <w:i/>
          <w:iCs/>
        </w:rPr>
        <w:t>Id.</w:t>
      </w:r>
      <w:r w:rsidRPr="00B806FD">
        <w:t xml:space="preserve"> at 305–06.</w:t>
      </w:r>
      <w:r w:rsidRPr="00B806FD">
        <w:fldChar w:fldCharType="end"/>
      </w:r>
    </w:p>
  </w:footnote>
  <w:footnote w:id="29">
    <w:p w14:paraId="125561B6" w14:textId="3694CA15" w:rsidR="008D703D" w:rsidRPr="00B806FD" w:rsidRDefault="008D703D" w:rsidP="00B806FD">
      <w:pPr>
        <w:pStyle w:val="FootnoteText"/>
      </w:pPr>
      <w:r w:rsidRPr="00B806FD">
        <w:rPr>
          <w:rStyle w:val="FootnoteReference"/>
        </w:rPr>
        <w:footnoteRef/>
      </w:r>
      <w:r w:rsidRPr="00B806FD">
        <w:t xml:space="preserve"> </w:t>
      </w:r>
      <w:r w:rsidRPr="00B806FD">
        <w:tab/>
      </w:r>
      <w:r w:rsidRPr="00B806FD">
        <w:rPr>
          <w:i/>
          <w:iCs/>
        </w:rPr>
        <w:t xml:space="preserve">See </w:t>
      </w:r>
      <w:r w:rsidRPr="00B806FD">
        <w:rPr>
          <w:i/>
          <w:iCs/>
        </w:rPr>
        <w:fldChar w:fldCharType="begin"/>
      </w:r>
      <w:r w:rsidRPr="00B806FD">
        <w:rPr>
          <w:i/>
          <w:iCs/>
        </w:rPr>
        <w:instrText xml:space="preserve"> ADDIN ZOTERO_ITEM CSL_CITATION {"citationID":"yDskXPUf","properties":{"formattedCitation":"{\\i{}Id.} at 317.","plainCitation":"Id. at 317.","noteIndex":29},"citationItems":[{"id":7865,"uris":["http://zotero.org/users/10395840/items/FWWU59XJ"],"itemData":{"id":7865,"type":"legal_case","container-title":"U.S.","page":"267","references":"v","title":"Vieth v. Jubelirer","volume":"541","issued":{"date-parts":[["2004"]]}},"locator":"317","label":"page"}],"schema":"https://github.com/citation-style-language/schema/raw/master/csl-citation.json"} </w:instrText>
      </w:r>
      <w:r w:rsidRPr="00B806FD">
        <w:rPr>
          <w:i/>
          <w:iCs/>
        </w:rPr>
        <w:fldChar w:fldCharType="separate"/>
      </w:r>
      <w:r w:rsidRPr="00B806FD">
        <w:rPr>
          <w:i/>
          <w:iCs/>
        </w:rPr>
        <w:t>id.</w:t>
      </w:r>
      <w:r w:rsidRPr="00B806FD">
        <w:t xml:space="preserve"> at 317.</w:t>
      </w:r>
      <w:r w:rsidRPr="00B806FD">
        <w:rPr>
          <w:i/>
          <w:iCs/>
        </w:rPr>
        <w:fldChar w:fldCharType="end"/>
      </w:r>
      <w:r w:rsidRPr="00B806FD">
        <w:rPr>
          <w:i/>
          <w:iCs/>
        </w:rPr>
        <w:t xml:space="preserve"> </w:t>
      </w:r>
      <w:r w:rsidRPr="00B806FD">
        <w:t xml:space="preserve">(Stevens, J., dissenting); </w:t>
      </w:r>
      <w:r w:rsidRPr="00B806FD">
        <w:rPr>
          <w:i/>
          <w:iCs/>
        </w:rPr>
        <w:t>see also</w:t>
      </w:r>
      <w:r w:rsidRPr="00B806FD">
        <w:t xml:space="preserve"> </w:t>
      </w:r>
      <w:r w:rsidRPr="00B806FD">
        <w:fldChar w:fldCharType="begin"/>
      </w:r>
      <w:r w:rsidRPr="00B806FD">
        <w:instrText xml:space="preserve"> ADDIN ZOTERO_ITEM CSL_CITATION {"citationID":"a2Y9edbf","properties":{"formattedCitation":"{\\scaps Anthony J. McGann et al.}, {\\scaps Gerrymandering in America: the House of Representatives, the Supreme Court, and the future of popular sovereignty} (2016).","plainCitation":"Anthony J. McGann et al., Gerrymandering in America: the House of Representatives, the Supreme Court, and the future of popular sovereignty (2016).","noteIndex":29},"citationItems":[{"id":3731,"uris":["http://zotero.org/users/10395840/items/NSEG3IBQ"],"itemData":{"id":3731,"type":"book","call-number":"KF4905 .M29 2016","event-place":"Cambridge, United Kingdom ; New York, NY, USA","ISBN":"978-1-107-14325-8","language":"en","number-of-pages":"261","publisher":"Cambridge University Press","publisher-place":"Cambridge, United Kingdom ; New York, NY, USA","source":"Library of Congress ISBN","title":"Gerrymandering in America: the House of Representatives, the Supreme Court, and the future of popular sovereignty","title-short":"Gerrymandering in America","author":[{"family":"McGann","given":"Anthony J."},{"family":"Smith","given":"Charles Anthony"},{"family":"Latner","given":"Michael"},{"family":"Keena","given":"Alex"}],"issued":{"date-parts":[["2016"]]}}}],"schema":"https://github.com/citation-style-language/schema/raw/master/csl-citation.json"} </w:instrText>
      </w:r>
      <w:r w:rsidRPr="00B806FD">
        <w:fldChar w:fldCharType="separate"/>
      </w:r>
      <w:r w:rsidRPr="00B806FD">
        <w:rPr>
          <w:smallCaps/>
        </w:rPr>
        <w:t>Anthony J. McGann et al.</w:t>
      </w:r>
      <w:r w:rsidRPr="00B806FD">
        <w:t xml:space="preserve">, </w:t>
      </w:r>
      <w:r w:rsidRPr="00B806FD">
        <w:rPr>
          <w:smallCaps/>
        </w:rPr>
        <w:t>Gerrymandering in America: the House of Representatives, the Supreme Court, and The Future of Popular Sovereignty</w:t>
      </w:r>
      <w:r w:rsidRPr="00B806FD">
        <w:t xml:space="preserve"> 22 (2016).</w:t>
      </w:r>
      <w:r w:rsidRPr="00B806FD">
        <w:fldChar w:fldCharType="end"/>
      </w:r>
    </w:p>
  </w:footnote>
  <w:footnote w:id="30">
    <w:p w14:paraId="70923FA8" w14:textId="05194F90"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xyyGoq3V","properties":{"formattedCitation":"Vieth v. Jubelirer, {\\i{}supra} note 26 at 306\\uc0\\u8211{}307.","plainCitation":"Vieth v. Jubelirer, supra note 26 at 306–307.","noteIndex":30},"citationItems":[{"id":7865,"uris":["http://zotero.org/users/10395840/items/FWWU59XJ"],"itemData":{"id":7865,"type":"legal_case","container-title":"U.S.","page":"267","references":"v","title":"Vieth v. Jubelirer","volume":"541","issued":{"date-parts":[["2004"]]}},"locator":"306-307","label":"page"}],"schema":"https://github.com/citation-style-language/schema/raw/master/csl-citation.json"} </w:instrText>
      </w:r>
      <w:r w:rsidRPr="00B806FD">
        <w:fldChar w:fldCharType="separate"/>
      </w:r>
      <w:r w:rsidRPr="00B806FD">
        <w:rPr>
          <w:i/>
          <w:iCs/>
        </w:rPr>
        <w:t>Vieth</w:t>
      </w:r>
      <w:r w:rsidRPr="00B806FD">
        <w:t>, 541 U.S. at 306.</w:t>
      </w:r>
      <w:r w:rsidRPr="00B806FD">
        <w:fldChar w:fldCharType="end"/>
      </w:r>
    </w:p>
  </w:footnote>
  <w:footnote w:id="31">
    <w:p w14:paraId="35A1073E" w14:textId="370E092D" w:rsidR="008D703D" w:rsidRPr="00B806FD" w:rsidRDefault="008D703D" w:rsidP="00B806FD">
      <w:pPr>
        <w:pStyle w:val="FootnoteText"/>
      </w:pPr>
      <w:r w:rsidRPr="00B806FD">
        <w:rPr>
          <w:rStyle w:val="FootnoteReference"/>
        </w:rPr>
        <w:footnoteRef/>
      </w:r>
      <w:r w:rsidRPr="00B806FD">
        <w:t xml:space="preserve"> </w:t>
      </w:r>
      <w:r w:rsidRPr="00B806FD">
        <w:tab/>
      </w:r>
      <w:r w:rsidRPr="00B806FD">
        <w:rPr>
          <w:i/>
          <w:iCs/>
        </w:rPr>
        <w:t>See generally,</w:t>
      </w:r>
      <w:r w:rsidRPr="00B806FD">
        <w:t xml:space="preserve"> </w:t>
      </w:r>
      <w:r w:rsidRPr="00B806FD">
        <w:rPr>
          <w:i/>
          <w:iCs/>
        </w:rPr>
        <w:t>id.</w:t>
      </w:r>
      <w:r w:rsidRPr="00B806FD">
        <w:t xml:space="preserve"> at 317 (Stevens, J. dissenting); </w:t>
      </w:r>
      <w:r w:rsidRPr="00B806FD">
        <w:fldChar w:fldCharType="begin"/>
      </w:r>
      <w:r w:rsidRPr="00B806FD">
        <w:instrText xml:space="preserve"> ADDIN ZOTERO_ITEM CSL_CITATION {"citationID":"4he4r6ue","properties":{"formattedCitation":"{\\i{}Id.} at 317.","plainCitation":"Id. at 317.","noteIndex":31},"citationItems":[{"id":7865,"uris":["http://zotero.org/users/10395840/items/FWWU59XJ"],"itemData":{"id":7865,"type":"legal_case","container-title":"U.S.","page":"267","references":"v","title":"Vieth v. Jubelirer","volume":"541","issued":{"date-parts":[["2004"]]}},"locator":"317","label":"page"}],"schema":"https://github.com/citation-style-language/schema/raw/master/csl-citation.json"} </w:instrText>
      </w:r>
      <w:r w:rsidRPr="00B806FD">
        <w:fldChar w:fldCharType="separate"/>
      </w:r>
      <w:r w:rsidRPr="00B806FD">
        <w:rPr>
          <w:i/>
          <w:iCs/>
        </w:rPr>
        <w:t>id.</w:t>
      </w:r>
      <w:r w:rsidRPr="00B806FD">
        <w:t xml:space="preserve"> at 343</w:t>
      </w:r>
      <w:r w:rsidRPr="00B806FD">
        <w:fldChar w:fldCharType="end"/>
      </w:r>
      <w:r w:rsidRPr="00B806FD">
        <w:t xml:space="preserve"> (</w:t>
      </w:r>
      <w:proofErr w:type="spellStart"/>
      <w:r w:rsidRPr="00B806FD">
        <w:t>Souter,J</w:t>
      </w:r>
      <w:proofErr w:type="spellEnd"/>
      <w:r w:rsidRPr="00B806FD">
        <w:t xml:space="preserve">., with Ginsberg, J., dissenting); </w:t>
      </w:r>
      <w:r w:rsidRPr="00B806FD">
        <w:fldChar w:fldCharType="begin"/>
      </w:r>
      <w:r w:rsidRPr="00B806FD">
        <w:instrText xml:space="preserve"> ADDIN ZOTERO_ITEM CSL_CITATION {"citationID":"PV0ryOoA","properties":{"formattedCitation":"{\\i{}Id.} at 343.","plainCitation":"Id. at 343.","noteIndex":31},"citationItems":[{"id":7865,"uris":["http://zotero.org/users/10395840/items/FWWU59XJ"],"itemData":{"id":7865,"type":"legal_case","container-title":"U.S.","page":"267","references":"v","title":"Vieth v. Jubelirer","volume":"541","issued":{"date-parts":[["2004"]]}},"locator":"343","label":"page"}],"schema":"https://github.com/citation-style-language/schema/raw/master/csl-citation.json"} </w:instrText>
      </w:r>
      <w:r w:rsidRPr="00B806FD">
        <w:fldChar w:fldCharType="separate"/>
      </w:r>
      <w:r w:rsidRPr="00B806FD">
        <w:rPr>
          <w:i/>
          <w:iCs/>
        </w:rPr>
        <w:t>id.</w:t>
      </w:r>
      <w:r w:rsidRPr="00B806FD">
        <w:t xml:space="preserve"> at 355.</w:t>
      </w:r>
      <w:r w:rsidRPr="00B806FD">
        <w:fldChar w:fldCharType="end"/>
      </w:r>
      <w:r w:rsidRPr="00B806FD">
        <w:t xml:space="preserve"> (Breyer, J., dissenting).  </w:t>
      </w:r>
      <w:r w:rsidRPr="00B806FD">
        <w:rPr>
          <w:i/>
          <w:iCs/>
        </w:rPr>
        <w:t>See also</w:t>
      </w:r>
      <w:r w:rsidRPr="00B806FD">
        <w:t xml:space="preserve"> </w:t>
      </w:r>
      <w:r w:rsidRPr="00B806FD">
        <w:fldChar w:fldCharType="begin"/>
      </w:r>
      <w:r w:rsidRPr="00B806FD">
        <w:instrText xml:space="preserve"> ADDIN ZOTERO_ITEM CSL_CITATION {"citationID":"8GjcgWSX","properties":{"formattedCitation":"J. Clark Kelso, {\\i{}Vieth v. Jubelirer: Judicial Review of Political Gerrymanders}, 3 {\\scaps Election Law J. Rules Polit. Policy} 47 (2004).","plainCitation":"J. Clark Kelso, Vieth v. Jubelirer: Judicial Review of Political Gerrymanders, 3 Election Law J. Rules Polit. Policy 47 (2004).","noteIndex":31},"citationItems":[{"id":"xgqQEz4u/g0YnTqTr","uris":["http://zotero.org/users/10395840/items/QPRFJ7HC"],"itemData":{"id":7809,"type":"article-journal","container-title":"Election Law Journal: Rules, Politics, and Policy","DOI":"10.1089/153312904322739925","ISSN":"1533-1296","issue":"1","note":"publisher: Mary Ann Liebert, Inc., publishers","page":"47-51","source":"liebertpub.com (Atypon)","title":"Vieth v. Jubelirer: Judicial Review of Political Gerrymanders","title-short":"Vieth v. Jubelirer","volume":"3","author":[{"family":"Kelso","given":"J. Clark"}],"issued":{"date-parts":[["2004",3]]}}}],"schema":"https://github.com/citation-style-language/schema/raw/master/csl-citation.json"} </w:instrText>
      </w:r>
      <w:r w:rsidRPr="00B806FD">
        <w:fldChar w:fldCharType="separate"/>
      </w:r>
      <w:r w:rsidRPr="00B806FD">
        <w:t>J. Clark Kelso, Vieth v. Jubelirer</w:t>
      </w:r>
      <w:r w:rsidRPr="00B806FD">
        <w:rPr>
          <w:i/>
          <w:iCs/>
        </w:rPr>
        <w:t>: Judicial Review of Political Gerrymanders</w:t>
      </w:r>
      <w:r w:rsidRPr="00B806FD">
        <w:t xml:space="preserve">, 3 </w:t>
      </w:r>
      <w:r w:rsidRPr="00B806FD">
        <w:rPr>
          <w:smallCaps/>
        </w:rPr>
        <w:t>Election L. J. Rules Pol. Pol'y</w:t>
      </w:r>
      <w:r w:rsidRPr="00B806FD">
        <w:t xml:space="preserve"> 47 (2004).</w:t>
      </w:r>
      <w:r w:rsidRPr="00B806FD">
        <w:fldChar w:fldCharType="end"/>
      </w:r>
    </w:p>
  </w:footnote>
  <w:footnote w:id="32">
    <w:p w14:paraId="7D9FAF0F" w14:textId="3082D03A"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0jUHwfzQ","properties":{"formattedCitation":"Vieth v. Jubelirer, {\\i{}supra} note 26 at 267, 269.","plainCitation":"Vieth v. Jubelirer, supra note 26 at 267, 269.","noteIndex":32},"citationItems":[{"id":7865,"uris":["http://zotero.org/users/10395840/items/FWWU59XJ"],"itemData":{"id":7865,"type":"legal_case","container-title":"U.S.","page":"267","references":"v","title":"Vieth v. Jubelirer","volume":"541","issued":{"date-parts":[["2004"]]}},"locator":"267, 269","label":"page"}],"schema":"https://github.com/citation-style-language/schema/raw/master/csl-citation.json"} </w:instrText>
      </w:r>
      <w:r w:rsidRPr="00B806FD">
        <w:fldChar w:fldCharType="separate"/>
      </w:r>
      <w:r w:rsidRPr="00B806FD">
        <w:rPr>
          <w:i/>
          <w:iCs/>
        </w:rPr>
        <w:t>Vieth</w:t>
      </w:r>
      <w:r w:rsidRPr="00B806FD">
        <w:t>, 541 U.S. at 269.</w:t>
      </w:r>
      <w:r w:rsidRPr="00B806FD">
        <w:fldChar w:fldCharType="end"/>
      </w:r>
    </w:p>
  </w:footnote>
  <w:footnote w:id="33">
    <w:p w14:paraId="720BD4F9" w14:textId="257B027C" w:rsidR="008D703D" w:rsidRPr="00B806FD" w:rsidRDefault="008D703D" w:rsidP="00B806FD">
      <w:pPr>
        <w:pStyle w:val="FootnoteText"/>
      </w:pPr>
      <w:r w:rsidRPr="00B806FD">
        <w:rPr>
          <w:rStyle w:val="FootnoteReference"/>
        </w:rPr>
        <w:footnoteRef/>
      </w:r>
      <w:r w:rsidRPr="00B806FD">
        <w:t xml:space="preserve"> </w:t>
      </w:r>
      <w:r w:rsidRPr="00B806FD">
        <w:tab/>
        <w:t xml:space="preserve">For an overview of </w:t>
      </w:r>
      <w:proofErr w:type="spellStart"/>
      <w:r w:rsidRPr="00B806FD">
        <w:rPr>
          <w:i/>
          <w:iCs/>
        </w:rPr>
        <w:t>Vieth</w:t>
      </w:r>
      <w:proofErr w:type="spellEnd"/>
      <w:r w:rsidRPr="00B806FD">
        <w:rPr>
          <w:i/>
          <w:iCs/>
        </w:rPr>
        <w:t>,</w:t>
      </w:r>
      <w:r w:rsidRPr="00B806FD">
        <w:t xml:space="preserve"> see </w:t>
      </w:r>
      <w:r w:rsidRPr="00B806FD">
        <w:fldChar w:fldCharType="begin"/>
      </w:r>
      <w:r w:rsidRPr="00B806FD">
        <w:instrText xml:space="preserve"> ADDIN ZOTERO_ITEM CSL_CITATION {"citationID":"K6p90BEP","properties":{"formattedCitation":"{\\scaps McGann et al.}, {\\i{}supra} note 29.","plainCitation":"McGann et al., supra note 29.","noteIndex":33},"citationItems":[{"id":3731,"uris":["http://zotero.org/users/10395840/items/NSEG3IBQ"],"itemData":{"id":3731,"type":"book","call-number":"KF4905 .M29 2016","event-place":"Cambridge, United Kingdom ; New York, NY, USA","ISBN":"978-1-107-14325-8","language":"en","number-of-pages":"261","publisher":"Cambridge University Press","publisher-place":"Cambridge, United Kingdom ; New York, NY, USA","source":"Library of Congress ISBN","title":"Gerrymandering in America: the House of Representatives, the Supreme Court, and the future of popular sovereignty","title-short":"Gerrymandering in America","author":[{"family":"McGann","given":"Anthony J."},{"family":"Smith","given":"Charles Anthony"},{"family":"Latner","given":"Michael"},{"family":"Keena","given":"Alex"}],"issued":{"date-parts":[["2016"]]}}}],"schema":"https://github.com/citation-style-language/schema/raw/master/csl-citation.json"} </w:instrText>
      </w:r>
      <w:r w:rsidRPr="00B806FD">
        <w:fldChar w:fldCharType="separate"/>
      </w:r>
      <w:r w:rsidRPr="00B806FD">
        <w:rPr>
          <w:smallCaps/>
        </w:rPr>
        <w:t>McGann et al.</w:t>
      </w:r>
      <w:r w:rsidRPr="00B806FD">
        <w:t xml:space="preserve">, </w:t>
      </w:r>
      <w:r w:rsidRPr="00B806FD">
        <w:rPr>
          <w:i/>
          <w:iCs/>
        </w:rPr>
        <w:t>supra</w:t>
      </w:r>
      <w:r w:rsidRPr="00B806FD">
        <w:t xml:space="preserve"> note 29, at 52.</w:t>
      </w:r>
      <w:r w:rsidRPr="00B806FD">
        <w:fldChar w:fldCharType="end"/>
      </w:r>
    </w:p>
  </w:footnote>
  <w:footnote w:id="34">
    <w:p w14:paraId="4AF63E7B" w14:textId="2577A820" w:rsidR="008D703D" w:rsidRPr="00B806FD" w:rsidRDefault="008D703D" w:rsidP="00B806FD">
      <w:pPr>
        <w:pStyle w:val="FootnoteText"/>
      </w:pPr>
      <w:r w:rsidRPr="00B806FD">
        <w:rPr>
          <w:rStyle w:val="FootnoteReference"/>
        </w:rPr>
        <w:footnoteRef/>
      </w:r>
      <w:r w:rsidRPr="00B806FD">
        <w:t xml:space="preserve"> </w:t>
      </w:r>
      <w:r w:rsidRPr="00B806FD">
        <w:tab/>
      </w:r>
      <w:proofErr w:type="spellStart"/>
      <w:r w:rsidRPr="00B806FD">
        <w:rPr>
          <w:i/>
          <w:iCs/>
        </w:rPr>
        <w:t>Vieth</w:t>
      </w:r>
      <w:proofErr w:type="spellEnd"/>
      <w:r w:rsidRPr="00B806FD">
        <w:t>, 541 U.S. at 291.</w:t>
      </w:r>
    </w:p>
  </w:footnote>
  <w:footnote w:id="35">
    <w:p w14:paraId="63C7CF6B" w14:textId="7A79A37F"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EOc16uG5","properties":{"formattedCitation":"LULAC v. Perry, 548 U.S. 399 (2006).","plainCitation":"LULAC v. Perry, 548 U.S. 399 (2006).","noteIndex":35},"citationItems":[{"id":7866,"uris":["http://zotero.org/users/10395840/items/BTFK6G4P"],"itemData":{"id":7866,"type":"legal_case","container-title":"U.S.","page":"399","references":"l","title":"LULAC v. Perry","volume":"548","issued":{"date-parts":[["2006"]]}}}],"schema":"https://github.com/citation-style-language/schema/raw/master/csl-citation.json"} </w:instrText>
      </w:r>
      <w:r w:rsidRPr="00B806FD">
        <w:fldChar w:fldCharType="separate"/>
      </w:r>
      <w:r w:rsidRPr="00B806FD">
        <w:rPr>
          <w:noProof/>
        </w:rPr>
        <w:t>League of United Latin Am. Citizens v. Perry, 548 U.S. 399, 447 (2006).</w:t>
      </w:r>
      <w:r w:rsidRPr="00B806FD">
        <w:fldChar w:fldCharType="end"/>
      </w:r>
    </w:p>
  </w:footnote>
  <w:footnote w:id="36">
    <w:p w14:paraId="036D3ACE" w14:textId="2782311B"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hpVUfkvG","properties":{"formattedCitation":"Bernard Grofman &amp; Gary King, {\\i{}The Future of Partisan Symmetry as a Judicial Test for Partisan Gerrymandering after {\\i0{}LULAC v. Perry}}, 6 {\\scaps Election Law J. Rules Polit. Policy} 2 (2007), http://www.liebertpub.com/doi/10.1089/elj.2006.6002 (last visited Oct 18, 2022).","plainCitation":"Bernard Grofman &amp; Gary King, The Future of Partisan Symmetry as a Judicial Test for Partisan Gerrymandering after LULAC v. Perry, 6 Election Law J. Rules Polit. Policy 2 (2007), http://www.liebertpub.com/doi/10.1089/elj.2006.6002 (last visited Oct 18, 2022).","noteIndex":36},"citationItems":[{"id":4514,"uris":["http://zotero.org/users/10395840/items/5QZVJ79C"],"itemData":{"id":4514,"type":"article-journal","container-title":"Election Law Journal: Rules, Politics, and Policy","DOI":"10.1089/elj.2006.6002","ISSN":"1533-1296, 1557-8062","issue":"1","journalAbbreviation":"Election Law Journal: Rules, Politics, and Policy","language":"en","page":"2-35","source":"DOI.org (Crossref)","title":"The Future of Partisan Symmetry as a Judicial Test for Partisan Gerrymandering after &lt;i&gt;LULAC v. Perry&lt;/i&gt;","URL":"http://www.liebertpub.com/doi/10.1089/elj.2006.6002","volume":"6","author":[{"family":"Grofman","given":"Bernard"},{"family":"King","given":"Gary"}],"accessed":{"date-parts":[["2022",10,18]]},"issued":{"date-parts":[["2007",3]]}},"label":"page"}],"schema":"https://github.com/citation-style-language/schema/raw/master/csl-citation.json"} </w:instrText>
      </w:r>
      <w:r w:rsidRPr="00B806FD">
        <w:fldChar w:fldCharType="separate"/>
      </w:r>
      <w:r w:rsidRPr="00B806FD">
        <w:t xml:space="preserve">Bernard Grofman &amp; Gary King, </w:t>
      </w:r>
      <w:r w:rsidRPr="00B806FD">
        <w:rPr>
          <w:i/>
          <w:iCs/>
        </w:rPr>
        <w:t xml:space="preserve">The Future of Partisan Symmetry as a Judicial Test for Partisan Gerrymandering after </w:t>
      </w:r>
      <w:r w:rsidRPr="00B806FD">
        <w:t xml:space="preserve">LULAC v. Perry, 6 </w:t>
      </w:r>
      <w:r w:rsidRPr="00B806FD">
        <w:rPr>
          <w:smallCaps/>
        </w:rPr>
        <w:t>Election L. J. Rules Pol. Pol'y</w:t>
      </w:r>
      <w:r w:rsidRPr="00B806FD">
        <w:t xml:space="preserve"> 2 (2007), http://www.liebertpub.com/doi/10.1089/elj.2006.6002 [https://perma.cc/C9CL-MLN8] (last visited Oct. 18, 2022).</w:t>
      </w:r>
      <w:r w:rsidRPr="00B806FD">
        <w:fldChar w:fldCharType="end"/>
      </w:r>
    </w:p>
  </w:footnote>
  <w:footnote w:id="37">
    <w:p w14:paraId="107598C7" w14:textId="48A296ED"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BvKVAwFf","properties":{"formattedCitation":"Kristopher Tapp, {\\i{}Measuring Political Gerrymandering}, 126 {\\scaps Am. Math. Mon.} 593 (2019), https://doi.org/10.1080/00029890.2019.1609324 (last visited Jan 7, 2023) (\\uc0\\u8220{}Motivated by Kennedy\\uc0\\u8217{}s criteria, Stephanopoulos and McGhee proposed their efficiency gap formula to measure the degree of partisan gerrymandering in an election [7],[11]. Their formula was one key to the plaintiffs\\uc0\\u8217{} success in the Gill v. Whitford [2016] case. . . .\\uc0\\u8221{}); Moon Duchin, {\\i{}Outlier analysis for Pennsylvania congressional redistricting}, {\\scaps Tech. Rep.} 18 (2018), https://mggg.org/uploads/md-report.pdf; Jonathan Rodden &amp; Thomas Weighill, {\\i{}Political geography and representation: A case study of districting in Pennsylvania}, {\\i{}in} {\\scaps Political Geometry} 101 (Moon Duchin &amp; Olivia Walch eds., 2022), https://link.springer.com/10.1007/978-3-319-69161-9_5 (last visited Oct 18, 2022).","plainCitation":"Kristopher Tapp, Measuring Political Gerrymandering, 126 Am. Math. Mon. 593 (2019), https://doi.org/10.1080/00029890.2019.1609324 (last visited Jan 7, 2023) (“Motivated by Kennedy’s criteria, Stephanopoulos and McGhee proposed their efficiency gap formula to measure the degree of partisan gerrymandering in an election [7],[11]. Their formula was one key to the plaintiffs’ success in the Gill v. Whitford [2016] case. . . .”); Moon Duchin, Outlier analysis for Pennsylvania congressional redistricting, Tech. Rep. 18 (2018), https://mggg.org/uploads/md-report.pdf; Jonathan Rodden &amp; Thomas Weighill, Political geography and representation: A case study of districting in Pennsylvania, in Political Geometry 101 (Moon Duchin &amp; Olivia Walch eds., 2022), https://link.springer.com/10.1007/978-3-319-69161-9_5 (last visited Oct 18, 2022).","noteIndex":37},"citationItems":[{"id":8157,"uris":["http://zotero.org/users/10395840/items/U4SA8EFH"],"itemData":{"id":8157,"type":"article-journal","abstract":"In 2018, a Pennsylvania court struck down the state’s congressional map due to unconstitutional partisan gerrymandering, and a new map was established in time for the midterm elections. Recent lawsuits alleging gerrymandering in Wisconsin, Maryland, and North Carolina have also caught the nation’s attention. The efficiency gap formula made headlines for the key role it played, particularly in the ongoing Wisconsin case. Since the introduction of this formula in 2014, the mathematics has moved forward more quickly than the courts, with alternative versions proposed, analyzed, and compared. Much of the relevant literature appears (or will appear) in political science and law journals, so we believe that the general mathematics audience might find benefit in a concise, self-contained overview of this application of mathematics that could have profound consequences for our democracy.","container-title":"The American Mathematical Monthly","DOI":"10.1080/00029890.2019.1609324","ISSN":"0002-9890","issue":"7","note":"publisher: Taylor &amp; Francis\n_eprint: https://doi.org/10.1080/00029890.2019.1609324","page":"593-609","source":"Taylor and Francis+NEJM","title":"Measuring Political Gerrymandering","URL":"https://doi.org/10.1080/00029890.2019.1609324","volume":"126","author":[{"family":"Tapp","given":"Kristopher"}],"accessed":{"date-parts":[["2023",1,7]]},"issued":{"date-parts":[["2019",8,9]]}},"label":"page","suffix":" (“Motivated by Kennedy’s criteria, Stephanopoulos and McGhee proposed their efficiency gap formula to measure the degree of partisan gerrymandering in an election [7],[11]. Their formula was one key to the plaintiffs’ success in the Gill v. Whitford [2016] case. . . .”)"},{"id":4942,"uris":["http://zotero.org/users/10395840/items/RE97AKGK"],"itemData":{"id":4942,"type":"article-journal","container-title":"Technical report","language":"en","page":"18","source":"Zotero","title":"Outlier analysis for Pennsylvania congressional redistricting","URL":"https://mggg.org/uploads/md-report.pdf","author":[{"family":"Duchin","given":"Moon"}],"issued":{"date-parts":[["2018",2]]}}},{"id":4566,"uris":["http://zotero.org/users/10395840/items/LLLXDQWR"],"itemData":{"id":4566,"type":"chapter","container-title":"Political Geometry","event-place":"Cham","ISBN":"978-3-319-69160-2","language":"en","note":"DOI: 10.1007/978-3-319-69161-9_5","page":"101-127","publisher":"Springer International Publishing","publisher-place":"Cham","source":"DOI.org (Crossref)","title":"Political geography and representation: A case study of districting in Pennsylvania","title-short":"Political geography and representation","URL":"https://link.springer.com/10.1007/978-3-319-69161-9_5","editor":[{"family":"Duchin","given":"Moon"},{"family":"Walch","given":"Olivia"}],"author":[{"family":"Rodden","given":"Jonathan"},{"family":"Weighill","given":"Thomas"}],"accessed":{"date-parts":[["2022",10,18]]},"issued":{"date-parts":[["2022"]]}}}],"schema":"https://github.com/citation-style-language/schema/raw/master/csl-citation.json"} </w:instrText>
      </w:r>
      <w:r w:rsidRPr="00B806FD">
        <w:fldChar w:fldCharType="separate"/>
      </w:r>
      <w:r w:rsidRPr="00B806FD">
        <w:t xml:space="preserve">Kristopher Tapp, </w:t>
      </w:r>
      <w:r w:rsidRPr="00B806FD">
        <w:rPr>
          <w:i/>
          <w:iCs/>
        </w:rPr>
        <w:t>Measuring Political Gerrymandering</w:t>
      </w:r>
      <w:r w:rsidRPr="00B806FD">
        <w:t xml:space="preserve">, 126 </w:t>
      </w:r>
      <w:r w:rsidRPr="00B806FD">
        <w:rPr>
          <w:smallCaps/>
        </w:rPr>
        <w:t>Am. Mathematical Monthly</w:t>
      </w:r>
      <w:r w:rsidRPr="00B806FD">
        <w:t xml:space="preserve"> 593 (2019) (“Motivated by Kennedy’s criteria, Stephanopoulos and McGhee proposed their efficiency gap formula to measure the degree of partisan gerrymandering in an election [11, 16].  Their formula was one key to the plaintiffs’ success in the Gill v. Whitford (2016 case)”); Moon Duchin, </w:t>
      </w:r>
      <w:r w:rsidRPr="00B806FD">
        <w:rPr>
          <w:i/>
          <w:iCs/>
        </w:rPr>
        <w:t>Outlier Analysis for Pennsylvania Congressional Redistricting</w:t>
      </w:r>
      <w:r w:rsidRPr="00B806FD">
        <w:t xml:space="preserve">, </w:t>
      </w:r>
      <w:r w:rsidRPr="00B806FD">
        <w:rPr>
          <w:smallCaps/>
        </w:rPr>
        <w:t>Tech. Rep.</w:t>
      </w:r>
      <w:r w:rsidRPr="00B806FD">
        <w:t xml:space="preserve"> 18 (2018); Jonathan Rodden &amp; Thomas Weighill, </w:t>
      </w:r>
      <w:r w:rsidRPr="00B806FD">
        <w:rPr>
          <w:i/>
          <w:iCs/>
        </w:rPr>
        <w:t>Political Geography and Representation: A Case Study of Districting in Pennsylvania</w:t>
      </w:r>
      <w:r w:rsidRPr="00B806FD">
        <w:t xml:space="preserve">, </w:t>
      </w:r>
      <w:r w:rsidRPr="00B806FD">
        <w:rPr>
          <w:i/>
          <w:iCs/>
        </w:rPr>
        <w:t>in</w:t>
      </w:r>
      <w:r w:rsidRPr="00B806FD">
        <w:t xml:space="preserve"> </w:t>
      </w:r>
      <w:r w:rsidRPr="00B806FD">
        <w:rPr>
          <w:smallCaps/>
        </w:rPr>
        <w:t>Political Geometry</w:t>
      </w:r>
      <w:r w:rsidRPr="00B806FD">
        <w:t xml:space="preserve"> 101 (Moon Duchin &amp; Olivia Walch eds., 2022).</w:t>
      </w:r>
      <w:r w:rsidRPr="00B806FD">
        <w:fldChar w:fldCharType="end"/>
      </w:r>
    </w:p>
  </w:footnote>
  <w:footnote w:id="38">
    <w:p w14:paraId="0A72B6A7" w14:textId="2084CBD4" w:rsidR="008D703D" w:rsidRPr="00B806FD" w:rsidRDefault="008D703D" w:rsidP="00B806FD">
      <w:pPr>
        <w:pStyle w:val="FootnoteText"/>
      </w:pPr>
      <w:r w:rsidRPr="00B806FD">
        <w:rPr>
          <w:rStyle w:val="FootnoteReference"/>
        </w:rPr>
        <w:footnoteRef/>
      </w:r>
      <w:r w:rsidRPr="00B806FD">
        <w:t xml:space="preserve"> </w:t>
      </w:r>
      <w:r w:rsidRPr="00B806FD">
        <w:tab/>
      </w:r>
      <w:r w:rsidRPr="00B806FD">
        <w:rPr>
          <w:i/>
          <w:iCs/>
        </w:rPr>
        <w:t>See, e.g.</w:t>
      </w:r>
      <w:r w:rsidRPr="00B806FD">
        <w:t xml:space="preserve">, </w:t>
      </w:r>
      <w:r w:rsidRPr="00B806FD">
        <w:fldChar w:fldCharType="begin"/>
      </w:r>
      <w:r w:rsidRPr="00B806FD">
        <w:instrText xml:space="preserve"> ADDIN ZOTERO_ITEM CSL_CITATION {"citationID":"KgF2dA1L","properties":{"formattedCitation":"Gill v. Whitford, 585 U.S. ___ (2018); Rucho v. Common Cause, 139 S.Ct. 2484 (2019).","plainCitation":"Gill v. Whitford, 585 U.S. ___ (2018); Rucho v. Common Cause, 139 S.Ct. 2484 (2019).","noteIndex":38},"citationItems":[{"id":7867,"uris":["http://zotero.org/users/10395840/items/RAM98DMG"],"itemData":{"id":7867,"type":"legal_case","container-title":"U.S.","page":"___","references":"g","title":"Gill v. Whitford","volume":"585","issued":{"date-parts":[["2018"]]}}},{"id":7868,"uris":["http://zotero.org/users/10395840/items/GG6MBMVB"],"itemData":{"id":7868,"type":"legal_case","container-title":"S.Ct.","number":"18-422","page":"2484","title":"Rucho v. Common Cause","volume":"139","issued":{"date-parts":[["2019"]]}}}],"schema":"https://github.com/citation-style-language/schema/raw/master/csl-citation.json"} </w:instrText>
      </w:r>
      <w:r w:rsidRPr="00B806FD">
        <w:fldChar w:fldCharType="separate"/>
      </w:r>
      <w:r w:rsidRPr="00B806FD">
        <w:rPr>
          <w:noProof/>
        </w:rPr>
        <w:t>Gill v. Whitford, 585 U.S. ___ (2018), slip op. at 1; Rucho v. Common Cause, 139 S.Ct. 2484 (2019).</w:t>
      </w:r>
      <w:r w:rsidRPr="00B806FD">
        <w:fldChar w:fldCharType="end"/>
      </w:r>
    </w:p>
  </w:footnote>
  <w:footnote w:id="39">
    <w:p w14:paraId="6DD5EC86" w14:textId="218C53AB"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TRwKi1au","properties":{"formattedCitation":"Whitford v. Gill, 218 F.Supp.3d 837 (2016).","plainCitation":"Whitford v. Gill, 218 F.Supp.3d 837 (2016).","noteIndex":39},"citationItems":[{"id":7869,"uris":["http://zotero.org/users/10395840/items/XQHH2DS2"],"itemData":{"id":7869,"type":"legal_case","authority":"W.D.Wis.","container-title":"F.Supp.3d","number":"3:15-cv-00421","page":"837","title":"Whitford v. Gill","volume":"218","issued":{"date-parts":[["2016"]]}}}],"schema":"https://github.com/citation-style-language/schema/raw/master/csl-citation.json"} </w:instrText>
      </w:r>
      <w:r w:rsidRPr="00B806FD">
        <w:fldChar w:fldCharType="separate"/>
      </w:r>
      <w:r w:rsidRPr="00B806FD">
        <w:t>Whitford v. Gill, 218 F. Supp. 3d 837, 843 (W.D. Wis. 2016).</w:t>
      </w:r>
      <w:r w:rsidRPr="00B806FD">
        <w:fldChar w:fldCharType="end"/>
      </w:r>
    </w:p>
  </w:footnote>
  <w:footnote w:id="40">
    <w:p w14:paraId="42DFB1F0" w14:textId="1F727DD2"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6IMCSQAi","properties":{"formattedCitation":"Common Cause v. Rucho, 279 F Supp 3d 587 (2018).","plainCitation":"Common Cause v. Rucho, 279 F Supp 3d 587 (2018).","noteIndex":40},"citationItems":[{"id":7870,"uris":["http://zotero.org/users/10395840/items/QR6AZ8AX"],"itemData":{"id":7870,"type":"legal_case","authority":"M.D.N.C.","container-title":"F. Supp. 3d","page":"587","title":"Common Cause v. Rucho","volume":"279","issued":{"date-parts":[["2018"]]}}}],"schema":"https://github.com/citation-style-language/schema/raw/master/csl-citation.json"} </w:instrText>
      </w:r>
      <w:r w:rsidRPr="00B806FD">
        <w:fldChar w:fldCharType="separate"/>
      </w:r>
      <w:r w:rsidRPr="00B806FD">
        <w:t>Common Cause v. Rucho, 279 F. Supp. 3d 587, 597-98 (M.D.N.C. 2018).</w:t>
      </w:r>
      <w:r w:rsidRPr="00B806FD">
        <w:fldChar w:fldCharType="end"/>
      </w:r>
    </w:p>
  </w:footnote>
  <w:footnote w:id="41">
    <w:p w14:paraId="1ABA1556" w14:textId="0651ABB2"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ljNU0yoC","properties":{"formattedCitation":"Benisek v. Lamone, 241 F Supp 3d 566 (2017).","plainCitation":"Benisek v. Lamone, 241 F Supp 3d 566 (2017).","noteIndex":41},"citationItems":[{"id":7873,"uris":["http://zotero.org/users/10395840/items/GITQE3D9"],"itemData":{"id":7873,"type":"legal_case","container-title":"F. Supp. 3d","page":"566","title":"Benisek v. Lamone","volume":"241","issued":{"date-parts":[["2017"]]}}}],"schema":"https://github.com/citation-style-language/schema/raw/master/csl-citation.json"} </w:instrText>
      </w:r>
      <w:r w:rsidRPr="00B806FD">
        <w:fldChar w:fldCharType="separate"/>
      </w:r>
      <w:r w:rsidRPr="00B806FD">
        <w:rPr>
          <w:noProof/>
        </w:rPr>
        <w:t>Benisek v. Lamone, 241 F. Supp. 3d 566, 568 (D. Md. 2017).</w:t>
      </w:r>
      <w:r w:rsidRPr="00B806FD">
        <w:fldChar w:fldCharType="end"/>
      </w:r>
    </w:p>
  </w:footnote>
  <w:footnote w:id="42">
    <w:p w14:paraId="6FD15337" w14:textId="06348D4E"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4ch2iingq","properties":{"formattedCitation":"Rucho v. Common Cause, {\\i{}supra} note 38.","plainCitation":"Rucho v. Common Cause, supra note 38.","noteIndex":42},"citationItems":[{"id":7868,"uris":["http://zotero.org/users/10395840/items/GG6MBMVB"],"itemData":{"id":7868,"type":"legal_case","container-title":"S.Ct.","number":"18-422","page":"2484","title":"Rucho v. Common Cause","volume":"139","issued":{"date-parts":[["2019"]]}},"label":"page"}],"schema":"https://github.com/citation-style-language/schema/raw/master/csl-citation.json"} </w:instrText>
      </w:r>
      <w:r w:rsidRPr="00B806FD">
        <w:fldChar w:fldCharType="separate"/>
      </w:r>
      <w:r w:rsidRPr="00B806FD">
        <w:rPr>
          <w:i/>
          <w:iCs/>
        </w:rPr>
        <w:t>Rucho</w:t>
      </w:r>
      <w:r w:rsidRPr="00B806FD">
        <w:t>, 139 S. Ct. at 2506-07.</w:t>
      </w:r>
      <w:r w:rsidRPr="00B806FD">
        <w:fldChar w:fldCharType="end"/>
      </w:r>
    </w:p>
  </w:footnote>
  <w:footnote w:id="43">
    <w:p w14:paraId="4C72500D" w14:textId="291DA14F" w:rsidR="008D703D" w:rsidRPr="00B806FD" w:rsidRDefault="008D703D" w:rsidP="00B806FD">
      <w:pPr>
        <w:pStyle w:val="FootnoteText"/>
        <w:rPr>
          <w:i/>
          <w:iCs/>
        </w:rPr>
      </w:pPr>
      <w:r w:rsidRPr="00B806FD">
        <w:rPr>
          <w:rStyle w:val="FootnoteReference"/>
        </w:rPr>
        <w:footnoteRef/>
      </w:r>
      <w:r w:rsidRPr="00B806FD">
        <w:t xml:space="preserve"> </w:t>
      </w:r>
      <w:r w:rsidRPr="00B806FD">
        <w:tab/>
      </w:r>
      <w:r w:rsidRPr="00B806FD">
        <w:rPr>
          <w:i/>
          <w:iCs/>
        </w:rPr>
        <w:t>See generally</w:t>
      </w:r>
      <w:r w:rsidRPr="00B806FD">
        <w:t xml:space="preserve"> </w:t>
      </w:r>
      <w:r w:rsidRPr="00B806FD">
        <w:fldChar w:fldCharType="begin"/>
      </w:r>
      <w:r w:rsidRPr="00B806FD">
        <w:instrText xml:space="preserve"> ADDIN ZOTERO_ITEM CSL_CITATION {"citationID":"YjMpGTnT","properties":{"formattedCitation":"{\\i{}Id.}","plainCitation":"Id.","noteIndex":43},"citationItems":[{"id":7868,"uris":["http://zotero.org/users/10395840/items/GG6MBMVB"],"itemData":{"id":7868,"type":"legal_case","container-title":"S.Ct.","number":"18-422","page":"2484","title":"Rucho v. Common Cause","volume":"139","issued":{"date-parts":[["2019"]]}}}],"schema":"https://github.com/citation-style-language/schema/raw/master/csl-citation.json"} </w:instrText>
      </w:r>
      <w:r w:rsidRPr="00B806FD">
        <w:fldChar w:fldCharType="separate"/>
      </w:r>
      <w:r w:rsidRPr="00B806FD">
        <w:rPr>
          <w:i/>
          <w:iCs/>
        </w:rPr>
        <w:t>id.</w:t>
      </w:r>
      <w:r w:rsidRPr="00B806FD">
        <w:fldChar w:fldCharType="end"/>
      </w:r>
    </w:p>
  </w:footnote>
  <w:footnote w:id="44">
    <w:p w14:paraId="5875F24A" w14:textId="70C22179"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v2vOgF5U","properties":{"formattedCitation":"Davis v. Bandemer, {\\i{}supra} note 22 at 113.","plainCitation":"Davis v. Bandemer, supra note 22 at 113.","noteIndex":44},"citationItems":[{"id":7864,"uris":["http://zotero.org/users/10395840/items/NJ2NNGE4"],"itemData":{"id":7864,"type":"legal_case","container-title":"U.S.","page":"109","title":"Davis v. Bandemer","volume":"478","issued":{"date-parts":[["1986"]]}},"locator":"113","label":"page"}],"schema":"https://github.com/citation-style-language/schema/raw/master/csl-citation.json"} </w:instrText>
      </w:r>
      <w:r w:rsidRPr="00B806FD">
        <w:fldChar w:fldCharType="separate"/>
      </w:r>
      <w:r w:rsidRPr="00B806FD">
        <w:rPr>
          <w:i/>
          <w:iCs/>
        </w:rPr>
        <w:t>Davis</w:t>
      </w:r>
      <w:r w:rsidRPr="00B806FD">
        <w:t>, 478 U.S. at 113.</w:t>
      </w:r>
      <w:r w:rsidRPr="00B806FD">
        <w:fldChar w:fldCharType="end"/>
      </w:r>
    </w:p>
  </w:footnote>
  <w:footnote w:id="45">
    <w:p w14:paraId="3FDCEC7B" w14:textId="628B0DA0"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3gqbT0La","properties":{"formattedCitation":"Rucho v. Common Cause, {\\i{}supra} note 38 at 2491.","plainCitation":"Rucho v. Common Cause, supra note 38 at 2491.","noteIndex":45},"citationItems":[{"id":7868,"uris":["http://zotero.org/users/10395840/items/GG6MBMVB"],"itemData":{"id":7868,"type":"legal_case","container-title":"S.Ct.","number":"18-422","page":"2484","title":"Rucho v. Common Cause","volume":"139","issued":{"date-parts":[["2019"]]}},"locator":"2491","label":"page"}],"schema":"https://github.com/citation-style-language/schema/raw/master/csl-citation.json"} </w:instrText>
      </w:r>
      <w:r w:rsidRPr="00B806FD">
        <w:fldChar w:fldCharType="separate"/>
      </w:r>
      <w:r w:rsidRPr="00B806FD">
        <w:rPr>
          <w:i/>
          <w:iCs/>
        </w:rPr>
        <w:t>Rucho</w:t>
      </w:r>
      <w:r w:rsidRPr="00B806FD">
        <w:t>, 139 S. Ct. at 2491.</w:t>
      </w:r>
      <w:r w:rsidRPr="00B806FD">
        <w:fldChar w:fldCharType="end"/>
      </w:r>
    </w:p>
  </w:footnote>
  <w:footnote w:id="46">
    <w:p w14:paraId="1968FE3B" w14:textId="0B9697E8"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c5WNo9Mc","properties":{"formattedCitation":"{\\i{}Id.} at 2494 quotations omitted; emphasis added.","plainCitation":"Id. at 2494 quotations omitted; emphasis added.","noteIndex":46},"citationItems":[{"id":7868,"uris":["http://zotero.org/users/10395840/items/GG6MBMVB"],"itemData":{"id":7868,"type":"legal_case","container-title":"S.Ct.","number":"18-422","page":"2484","title":"Rucho v. Common Cause","volume":"139","issued":{"date-parts":[["2019"]]}},"locator":"2494","label":"page","suffix":"quotations omitted; emphasis added"}],"schema":"https://github.com/citation-style-language/schema/raw/master/csl-citation.json"} </w:instrText>
      </w:r>
      <w:r w:rsidRPr="00B806FD">
        <w:fldChar w:fldCharType="separate"/>
      </w:r>
      <w:r w:rsidRPr="00B806FD">
        <w:rPr>
          <w:i/>
          <w:iCs/>
        </w:rPr>
        <w:t>Id.</w:t>
      </w:r>
      <w:r w:rsidRPr="00B806FD">
        <w:t xml:space="preserve"> at 2494 (emphasis added) quotations omitted); </w:t>
      </w:r>
      <w:r w:rsidRPr="00B806FD">
        <w:rPr>
          <w:i/>
          <w:iCs/>
        </w:rPr>
        <w:t>See also id.</w:t>
      </w:r>
      <w:r w:rsidRPr="00B806FD">
        <w:t xml:space="preserve"> at 2506-07.</w:t>
      </w:r>
      <w:r w:rsidRPr="00B806FD">
        <w:fldChar w:fldCharType="end"/>
      </w:r>
    </w:p>
  </w:footnote>
  <w:footnote w:id="47">
    <w:p w14:paraId="6BEDE536" w14:textId="2B4E5E86"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JIPF39RZ","properties":{"formattedCitation":"{\\i{}Id.} at 2507.","plainCitation":"Id. at 2507.","noteIndex":47},"citationItems":[{"id":7868,"uris":["http://zotero.org/users/10395840/items/GG6MBMVB"],"itemData":{"id":7868,"type":"legal_case","container-title":"S.Ct.","number":"18-422","page":"2484","title":"Rucho v. Common Cause","volume":"139","issued":{"date-parts":[["2019"]]}},"locator":"2507","label":"page"}],"schema":"https://github.com/citation-style-language/schema/raw/master/csl-citation.json"} </w:instrText>
      </w:r>
      <w:r w:rsidRPr="00B806FD">
        <w:fldChar w:fldCharType="separate"/>
      </w:r>
      <w:r w:rsidRPr="00B806FD">
        <w:rPr>
          <w:i/>
          <w:iCs/>
        </w:rPr>
        <w:t>Id.</w:t>
      </w:r>
      <w:r w:rsidRPr="00B806FD">
        <w:t xml:space="preserve"> at 2507.</w:t>
      </w:r>
      <w:r w:rsidRPr="00B806FD">
        <w:fldChar w:fldCharType="end"/>
      </w:r>
    </w:p>
  </w:footnote>
  <w:footnote w:id="48">
    <w:p w14:paraId="207F4945" w14:textId="788CF9D7"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7Tx95p53","properties":{"formattedCitation":"{\\i{}Id.} at 2506.","plainCitation":"Id. at 2506.","noteIndex":48},"citationItems":[{"id":7868,"uris":["http://zotero.org/users/10395840/items/GG6MBMVB"],"itemData":{"id":7868,"type":"legal_case","container-title":"S.Ct.","number":"18-422","page":"2484","title":"Rucho v. Common Cause","volume":"139","issued":{"date-parts":[["2019"]]}},"locator":"2506","label":"page"}],"schema":"https://github.com/citation-style-language/schema/raw/master/csl-citation.json"} </w:instrText>
      </w:r>
      <w:r w:rsidRPr="00B806FD">
        <w:fldChar w:fldCharType="separate"/>
      </w:r>
      <w:r w:rsidRPr="00B806FD">
        <w:rPr>
          <w:i/>
          <w:iCs/>
        </w:rPr>
        <w:t>Id.</w:t>
      </w:r>
      <w:r w:rsidRPr="00B806FD">
        <w:t xml:space="preserve"> at 2506.</w:t>
      </w:r>
      <w:r w:rsidRPr="00B806FD">
        <w:fldChar w:fldCharType="end"/>
      </w:r>
    </w:p>
  </w:footnote>
  <w:footnote w:id="49">
    <w:p w14:paraId="4E2AB142" w14:textId="5359B207"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Xe4QioSE","properties":{"formattedCitation":"{\\i{}Id.} at 2507.","plainCitation":"Id. at 2507.","noteIndex":49},"citationItems":[{"id":7868,"uris":["http://zotero.org/users/10395840/items/GG6MBMVB"],"itemData":{"id":7868,"type":"legal_case","container-title":"S.Ct.","number":"18-422","page":"2484","title":"Rucho v. Common Cause","volume":"139","issued":{"date-parts":[["2019"]]}},"locator":"2507","label":"page"}],"schema":"https://github.com/citation-style-language/schema/raw/master/csl-citation.json"} </w:instrText>
      </w:r>
      <w:r w:rsidRPr="00B806FD">
        <w:fldChar w:fldCharType="separate"/>
      </w:r>
      <w:r w:rsidRPr="00B806FD">
        <w:rPr>
          <w:i/>
          <w:iCs/>
        </w:rPr>
        <w:t>Id.</w:t>
      </w:r>
      <w:r w:rsidRPr="00B806FD">
        <w:t xml:space="preserve"> at 2507.</w:t>
      </w:r>
      <w:r w:rsidRPr="00B806FD">
        <w:fldChar w:fldCharType="end"/>
      </w:r>
    </w:p>
  </w:footnote>
  <w:footnote w:id="50">
    <w:p w14:paraId="56DF1EF8" w14:textId="330F9960"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Tqrk9Di","properties":{"formattedCitation":"{\\i{}Id.} at 2499.","plainCitation":"Id. at 2499.","noteIndex":50},"citationItems":[{"id":7868,"uris":["http://zotero.org/users/10395840/items/GG6MBMVB"],"itemData":{"id":7868,"type":"legal_case","container-title":"S.Ct.","number":"18-422","page":"2484","title":"Rucho v. Common Cause","volume":"139","issued":{"date-parts":[["2019"]]}},"locator":"2499","label":"page"}],"schema":"https://github.com/citation-style-language/schema/raw/master/csl-citation.json"} </w:instrText>
      </w:r>
      <w:r w:rsidRPr="00B806FD">
        <w:fldChar w:fldCharType="separate"/>
      </w:r>
      <w:r w:rsidRPr="00B806FD">
        <w:rPr>
          <w:i/>
          <w:iCs/>
        </w:rPr>
        <w:t>Id.</w:t>
      </w:r>
      <w:r w:rsidRPr="00B806FD">
        <w:t xml:space="preserve"> at 2499.</w:t>
      </w:r>
      <w:r w:rsidRPr="00B806FD">
        <w:fldChar w:fldCharType="end"/>
      </w:r>
    </w:p>
  </w:footnote>
  <w:footnote w:id="51">
    <w:p w14:paraId="48B402CF" w14:textId="787BC1C0"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CbfipvEN","properties":{"formattedCitation":"{\\i{}Id.}","plainCitation":"Id.","noteIndex":51},"citationItems":[{"id":7868,"uris":["http://zotero.org/users/10395840/items/GG6MBMVB"],"itemData":{"id":7868,"type":"legal_case","container-title":"S.Ct.","number":"18-422","page":"2484","title":"Rucho v. Common Cause","volume":"139","issued":{"date-parts":[["2019"]]}},"locator":"2499","label":"page"}],"schema":"https://github.com/citation-style-language/schema/raw/master/csl-citation.json"} </w:instrText>
      </w:r>
      <w:r w:rsidRPr="00B806FD">
        <w:fldChar w:fldCharType="separate"/>
      </w:r>
      <w:r w:rsidRPr="00B806FD">
        <w:rPr>
          <w:i/>
          <w:iCs/>
        </w:rPr>
        <w:t>Id.</w:t>
      </w:r>
      <w:r w:rsidRPr="00B806FD">
        <w:fldChar w:fldCharType="end"/>
      </w:r>
    </w:p>
  </w:footnote>
  <w:footnote w:id="52">
    <w:p w14:paraId="3CDC9C8F" w14:textId="3EC4E6B3"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ODxlFwcX","properties":{"formattedCitation":"Bernard Grofman, {\\i{}For Single-Member Districts, Random is Not Equal}, {\\i{}in} {\\scaps Representation and Redistricting Issues,} 55 (Bernard Grofman et al. eds., Eds. ed. 1982); G. Gudgin &amp; P. J. Taylor, {\\i{}The Decomposition of Electoral Bias in a Plurality Election}, 10 {\\scaps Br. J. Polit. Sci.} 515 (1980), https://www.cambridge.org/core/journals/british-journal-of-political-science/article/abs/decomposition-of-electoral-bias-in-a-plurality-election/7F5D5B83F7F1D6DF1433FABC354ECDF2 (last visited Nov 28, 2022); {\\scaps G. Gudgin, P.J. Taylor &amp; R.J. Johnston}, {\\scaps Seats, Votes, and the Spatial Organisation of Elections} (2012), https://books.google.com/books?id=3UVLAQAAQBAJ; {\\scaps M.S. Shugart &amp; R. Taagepera}, {\\scaps Votes from Seats: Logical Models of Electoral Systems} (2017), https://books.google.com/books?id=0S42DwAAQBAJ; Rein Taagepera, {\\i{}Seats and votes: A generalization of the cube law of elections}, 2 {\\scaps Soc. Sci. Res.} 257 (1973), https://linkinghub.elsevier.com/retrieve/pii/0049089X73900033 (last visited Oct 18, 2022).","plainCitation":"Bernard Grofman, For Single-Member Districts, Random is Not Equal, in Representation and Redistricting Issues, 55 (Bernard Grofman et al. eds., Eds. ed. 1982); G. Gudgin &amp; P. J. Taylor, The Decomposition of Electoral Bias in a Plurality Election, 10 Br. J. Polit. Sci. 515 (1980), https://www.cambridge.org/core/journals/british-journal-of-political-science/article/abs/decomposition-of-electoral-bias-in-a-plurality-election/7F5D5B83F7F1D6DF1433FABC354ECDF2 (last visited Nov 28, 2022); G. Gudgin, P.J. Taylor &amp; R.J. Johnston, Seats, Votes, and the Spatial Organisation of Elections (2012), https://books.google.com/books?id=3UVLAQAAQBAJ; M.S. Shugart &amp; R. Taagepera, Votes from Seats: Logical Models of Electoral Systems (2017), https://books.google.com/books?id=0S42DwAAQBAJ; Rein Taagepera, Seats and votes: A generalization of the cube law of elections, 2 Soc. Sci. Res. 257 (1973), https://linkinghub.elsevier.com/retrieve/pii/0049089X73900033 (last visited Oct 18, 2022).","noteIndex":52},"citationItems":[{"id":7724,"uris":["http://zotero.org/users/10395840/items/QFJWE46U"],"itemData":{"id":7724,"type":"chapter","container-title":"Representation and Redistricting Issues,","edition":"Eds.","page":"55-58","publisher":"Lexington Books","title":"For Single-Member Districts, Random is Not Equal","author":[{"family":"Grofman","given":"Bernard"}],"editor":[{"family":"Grofman","given":"Bernard"},{"family":"Lijphart","given":"Arend"},{"family":"McKay","given":"Roberts"},{"family":"Scarrow","given":"Howard"}],"issued":{"date-parts":[["1982"]]}}},{"id":7772,"uris":["http://zotero.org/users/10395840/items/VGU2BXH7"],"itemData":{"id":7772,"type":"article-journal","abstract":"This paper describes an empirical procedure for analysing the difference between the proportion of votes a major party attracts and the proportion of seats it subsequently wins in a plurality election. This difference will be referred to as the electoral bias with respect to that particular party at the election being analysed:B = S — V, (1)where S is the seat proportion and V the vote proportion gained by the party. This bias is the basic concept underlying much of the debate about electoral reform but curiously it has been an under-researched topic in political science literature. Apart from a small continuing debate over the cubic law of seat proportions and some analyses of Australian and New Zealand elections most attention in election studies has been concerned with determining the proportion of votes rather than the subsequent proportion of seats.","container-title":"British Journal of Political Science","DOI":"10.1017/S0007123400002374","ISSN":"1469-2112, 0007-1234","issue":"4","language":"en","note":"publisher: Cambridge University Press","page":"515-521","source":"Cambridge University Press","title":"The Decomposition of Electoral Bias in a Plurality Election","URL":"https://www.cambridge.org/core/journals/british-journal-of-political-science/article/abs/decomposition-of-electoral-bias-in-a-plurality-election/7F5D5B83F7F1D6DF1433FABC354ECDF2","volume":"10","author":[{"family":"Gudgin","given":"G."},{"family":"Taylor","given":"P. J."}],"accessed":{"date-parts":[["2022",11,28]]},"issued":{"date-parts":[["1980",10]]}}},{"id":7771,"uris":["http://zotero.org/users/10395840/items/UQB3WQ67"],"itemData":{"id":7771,"type":"book","collection-title":"ECPR Press Classics","ISBN":"978-1-907301-35-3","note":"LCCN: 2016438520","publisher":"ECPR Press","title":"Seats, Votes, and the Spatial Organisation of Elections","URL":"https://books.google.com/books?id=3UVLAQAAQBAJ","author":[{"family":"Gudgin","given":"G."},{"family":"Taylor","given":"P.J."},{"family":"Johnston","given":"R.J."}],"issued":{"date-parts":[["2012"]]}}},{"id":7774,"uris":["http://zotero.org/users/10395840/items/F93WZM5A"],"itemData":{"id":7774,"type":"book","ISBN":"978-1-108-41702-0","note":"LCCN: 2017026036","publisher":"Cambridge University Press","title":"Votes from Seats: Logical Models of Electoral Systems","URL":"https://books.google.com/books?id=0S42DwAAQBAJ","author":[{"family":"Shugart","given":"M.S."},{"family":"Taagepera","given":"R."}],"issued":{"date-parts":[["2017"]]}}},{"id":4052,"uris":["http://zotero.org/users/10395840/items/W5DJ4KBK"],"itemData":{"id":4052,"type":"article-journal","container-title":"Social Science Research","DOI":"10.1016/0049-089X(73)90003-3","ISSN":"0049089X","issue":"3","journalAbbreviation":"Social Science Research","language":"en","page":"257-275","source":"DOI.org (Crossref)","title":"Seats and votes: A generalization of the cube law of elections","title-short":"Seats and votes","URL":"https://linkinghub.elsevier.com/retrieve/pii/0049089X73900033","volume":"2","author":[{"family":"Taagepera","given":"Rein"}],"accessed":{"date-parts":[["2022",10,18]]},"issued":{"date-parts":[["1973",9]]}}}],"schema":"https://github.com/citation-style-language/schema/raw/master/csl-citation.json"} </w:instrText>
      </w:r>
      <w:r w:rsidRPr="00B806FD">
        <w:fldChar w:fldCharType="separate"/>
      </w:r>
      <w:r w:rsidRPr="00B806FD">
        <w:t xml:space="preserve">Bernard Grofman, </w:t>
      </w:r>
      <w:r w:rsidRPr="00B806FD">
        <w:rPr>
          <w:i/>
          <w:iCs/>
        </w:rPr>
        <w:t>For Single-Member Districts, Random is Not Equal</w:t>
      </w:r>
      <w:r w:rsidRPr="00B806FD">
        <w:t xml:space="preserve">, </w:t>
      </w:r>
      <w:r w:rsidRPr="00B806FD">
        <w:rPr>
          <w:i/>
          <w:iCs/>
        </w:rPr>
        <w:t>in</w:t>
      </w:r>
      <w:r w:rsidRPr="00B806FD">
        <w:t xml:space="preserve"> </w:t>
      </w:r>
      <w:r w:rsidRPr="00B806FD">
        <w:rPr>
          <w:smallCaps/>
        </w:rPr>
        <w:t>Representation and Redistricting Issues,</w:t>
      </w:r>
      <w:r w:rsidRPr="00B806FD">
        <w:t xml:space="preserve"> 55 (Bernard Grofman et al. eds., 1982); G. Gudgin &amp; P. J. Taylor, </w:t>
      </w:r>
      <w:r w:rsidRPr="00B806FD">
        <w:rPr>
          <w:i/>
          <w:iCs/>
        </w:rPr>
        <w:t>The Decomposition of Electoral Bias in a Plurality Election</w:t>
      </w:r>
      <w:r w:rsidRPr="00B806FD">
        <w:t xml:space="preserve">, 10 </w:t>
      </w:r>
      <w:r w:rsidRPr="00B806FD">
        <w:rPr>
          <w:smallCaps/>
        </w:rPr>
        <w:t>Br. J. Pol. Sci.</w:t>
      </w:r>
      <w:r w:rsidRPr="00B806FD">
        <w:t xml:space="preserve"> 515, 516 (1980); </w:t>
      </w:r>
      <w:r w:rsidRPr="00B806FD">
        <w:rPr>
          <w:smallCaps/>
        </w:rPr>
        <w:t>G. Gudgin et al.</w:t>
      </w:r>
      <w:r w:rsidRPr="00B806FD">
        <w:t xml:space="preserve">, </w:t>
      </w:r>
      <w:r w:rsidRPr="00B806FD">
        <w:rPr>
          <w:smallCaps/>
        </w:rPr>
        <w:t>Seats, Votes, and the Spatial Organisation of Elections</w:t>
      </w:r>
      <w:r w:rsidRPr="00B806FD">
        <w:t xml:space="preserve"> 200 (2012); </w:t>
      </w:r>
      <w:r w:rsidRPr="00B806FD">
        <w:rPr>
          <w:smallCaps/>
        </w:rPr>
        <w:t>M.S. Shugart &amp; R. Taagepera</w:t>
      </w:r>
      <w:r w:rsidRPr="00B806FD">
        <w:t xml:space="preserve">, </w:t>
      </w:r>
      <w:r w:rsidRPr="00B806FD">
        <w:rPr>
          <w:smallCaps/>
        </w:rPr>
        <w:t>Votes from Seats: Logical Models of Electoral Systems 4</w:t>
      </w:r>
      <w:r w:rsidRPr="00B806FD">
        <w:t xml:space="preserve"> (2017); Rein Taagepera, </w:t>
      </w:r>
      <w:r w:rsidRPr="00B806FD">
        <w:rPr>
          <w:i/>
          <w:iCs/>
        </w:rPr>
        <w:t>Seats and Votes: A Generalization of the Cube Law of Elections</w:t>
      </w:r>
      <w:r w:rsidRPr="00B806FD">
        <w:t xml:space="preserve">, 2 </w:t>
      </w:r>
      <w:r w:rsidRPr="00B806FD">
        <w:rPr>
          <w:smallCaps/>
        </w:rPr>
        <w:t>Soc. Sci. Res.</w:t>
      </w:r>
      <w:r w:rsidRPr="00B806FD">
        <w:t xml:space="preserve"> 257 (1973).</w:t>
      </w:r>
      <w:r w:rsidRPr="00B806FD">
        <w:fldChar w:fldCharType="end"/>
      </w:r>
    </w:p>
  </w:footnote>
  <w:footnote w:id="53">
    <w:p w14:paraId="766F0039" w14:textId="22D335EC"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fToz5pX7","properties":{"formattedCitation":"Grofman and King, {\\i{}supra} note 36; Jonathan N. Katz, Gary King &amp; Elizabeth Rosenblatt, {\\i{}Theoretical Foundations and Empirical Evaluations of Partisan Fairness in District-Based Democracies}, 114 {\\scaps Am. Polit. Sci. Rev.} 164 (2020), https://www.cambridge.org/core/product/identifier/S000305541900056X/type/journal_article (last visited Oct 18, 2022).","plainCitation":"Grofman and King, supra note 36; Jonathan N. Katz, Gary King &amp; Elizabeth Rosenblatt, Theoretical Foundations and Empirical Evaluations of Partisan Fairness in District-Based Democracies, 114 Am. Polit. Sci. Rev. 164 (2020), https://www.cambridge.org/core/product/identifier/S000305541900056X/type/journal_article (last visited Oct 18, 2022).","noteIndex":53},"citationItems":[{"id":4514,"uris":["http://zotero.org/users/10395840/items/5QZVJ79C"],"itemData":{"id":4514,"type":"article-journal","container-title":"Election Law Journal: Rules, Politics, and Policy","DOI":"10.1089/elj.2006.6002","ISSN":"1533-1296, 1557-8062","issue":"1","journalAbbreviation":"Election Law Journal: Rules, Politics, and Policy","language":"en","page":"2-35","source":"DOI.org (Crossref)","title":"The Future of Partisan Symmetry as a Judicial Test for Partisan Gerrymandering after &lt;i&gt;LULAC v. Perry&lt;/i&gt;","URL":"http://www.liebertpub.com/doi/10.1089/elj.2006.6002","volume":"6","author":[{"family":"Grofman","given":"Bernard"},{"family":"King","given":"Gary"}],"accessed":{"date-parts":[["2022",10,18]]},"issued":{"date-parts":[["2007",3]]}}},{"id":5176,"uris":["http://zotero.org/users/10395840/items/7UVMMI78"],"itemData":{"id":5176,"type":"article-journal","abstract":"We clarify the theoretical foundations of partisan fairness standards for district-based democratic electoral systems, including essential assumptions and definitions not previously recognized, formalized, or in some cases even discussed. We also offer extensive empirical evidence for assumptions with observable implications. We cover partisan symmetry, the most commonly accepted fairness standard, and other perspectives. Throughout, we follow a fundamental principle of statistical inference too often ignored in this literature—defining the quantity of interest separately so its measures can be proven wrong, evaluated, and improved. This enables us to prove which of the many newly proposed fairness measures are statistically appropriate and which are biased, limited, or not measures of the theoretical quantity they seek to estimate at all. Because real-world redistricting and gerrymandering involve complicated politics with numerous participants and conflicting goals, measures biased for partisan fairness sometimes still provide useful descriptions of other aspects of electoral systems.","container-title":"American Political Science Review","DOI":"10.1017/S000305541900056X","ISSN":"0003-0554, 1537-5943","issue":"1","journalAbbreviation":"Am Polit Sci Rev","language":"en","page":"164-178","source":"DOI.org (Crossref)","title":"Theoretical Foundations and Empirical Evaluations of Partisan Fairness in District-Based Democracies","URL":"https://www.cambridge.org/core/product/identifier/S000305541900056X/type/journal_article","volume":"114","author":[{"family":"Katz","given":"Jonathan N."},{"family":"King","given":"Gary"},{"family":"Rosenblatt","given":"Elizabeth"}],"accessed":{"date-parts":[["2022",10,18]]},"issued":{"date-parts":[["2020",2]]}}}],"schema":"https://github.com/citation-style-language/schema/raw/master/csl-citation.json"} </w:instrText>
      </w:r>
      <w:r w:rsidRPr="00B806FD">
        <w:fldChar w:fldCharType="separate"/>
      </w:r>
      <w:r w:rsidRPr="00B806FD">
        <w:t xml:space="preserve">Grofman and King, </w:t>
      </w:r>
      <w:r w:rsidRPr="00B806FD">
        <w:rPr>
          <w:i/>
          <w:iCs/>
        </w:rPr>
        <w:t>supra</w:t>
      </w:r>
      <w:r w:rsidRPr="00B806FD">
        <w:t xml:space="preserve"> note 36 at 5; Jonathan N. Katz et al., </w:t>
      </w:r>
      <w:r w:rsidRPr="00B806FD">
        <w:rPr>
          <w:i/>
          <w:iCs/>
        </w:rPr>
        <w:t>Theoretical Foundations and Empirical Evaluations of Partisan Fairness in District-Based Democracies</w:t>
      </w:r>
      <w:r w:rsidRPr="00B806FD">
        <w:t xml:space="preserve">, 114 </w:t>
      </w:r>
      <w:r w:rsidRPr="00B806FD">
        <w:rPr>
          <w:smallCaps/>
        </w:rPr>
        <w:t>Am. Pol. Sci. Rev.</w:t>
      </w:r>
      <w:r w:rsidRPr="00B806FD">
        <w:t xml:space="preserve"> 164, 166 (2020).</w:t>
      </w:r>
      <w:r w:rsidRPr="00B806FD">
        <w:fldChar w:fldCharType="end"/>
      </w:r>
    </w:p>
  </w:footnote>
  <w:footnote w:id="54">
    <w:p w14:paraId="1B688897" w14:textId="1BC870DC"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22bUPq0l","properties":{"formattedCitation":"Amariah Becker et al., {\\i{}Computational Redistricting and the Voting Rights Act}, 20 {\\scaps Election Law J. Rules Polit. Policy} 407 (2021), https://www.liebertpub.com/doi/10.1089/elj.2020.0704 (last visited Oct 18, 2022); Daryl DeFord, Moon Duchin &amp; Justin Solomon, {\\i{}Recombination: A Family of Markov Chains for Redistricting}, {\\scaps Harv. Data Sci. Rev.} (2021), https://hdsr.mitpress.mit.edu/pub/1ds8ptxu (last visited Oct 18, 2022); Moon Duchin &amp; Douglas M Spencer, {\\i{}Models, Race, and the Law}, 54 (2021); {\\scaps Political Geometry: Rethinking Redistricting in the US with Math, Law, and Everything In Between}, (Moon Duchin &amp; Olivia Walch eds., 2022), https://link.springer.com/10.1007/978-3-319-69161-9 (last visited Oct 18, 2022).","plainCitation":"Amariah Becker et al., Computational Redistricting and the Voting Rights Act, 20 Election Law J. Rules Polit. Policy 407 (2021), https://www.liebertpub.com/doi/10.1089/elj.2020.0704 (last visited Oct 18, 2022); Daryl DeFord, Moon Duchin &amp; Justin Solomon, Recombination: A Family of Markov Chains for Redistricting, Harv. Data Sci. Rev. (2021), https://hdsr.mitpress.mit.edu/pub/1ds8ptxu (last visited Oct 18, 2022); Moon Duchin &amp; Douglas M Spencer, Models, Race, and the Law, 54 (2021); Political Geometry: Rethinking Redistricting in the US with Math, Law, and Everything In Between, (Moon Duchin &amp; Olivia Walch eds., 2022), https://link.springer.com/10.1007/978-3-319-69161-9 (last visited Oct 18, 2022).","noteIndex":54},"citationItems":[{"id":4979,"uris":["http://zotero.org/users/10395840/items/DT6K5PPI"],"itemData":{"id":4979,"type":"article-journal","abstract":"In recent years, computers have been used to generate ensembles of districting plans: collections of large numbers of electoral maps that are used to assess a proposed map in the context of valid alternatives. Ensemble-based outlier analysis has played a central role in recent redistricting disputes, especially regarding partisan gerrymandering. Until now, methods for generating these ensembles have enforced districting rules that are relatively simple to assess, such as population equality, but have not contended with more complex ones, such as the prohibitions against racial gerrymandering and minority vote dilution that flow from the Constitution and the Voting Rights Act (VRA). We take up the task of building ensembles of plans that respect those legal constraints. Rather than relying on demographic data alone, our method uses precinct-level returns from a large collection of recent primary and general elections. With this electoral history, we build effectiveness scores that identify districts where members of minority groups have had realistic opportunities to nominate and elect their preferred candidates. In a case study of Texas congressional districts, we find that detailed election data is indispensable to assessing a map’s effectiveness for minority voters. Purely demographic targets, such as demanding some specific number of majority-minority districts, not only raise constitutional concerns but also are inadequate proxies for empirical effectiveness. Beyond the primary task of building VRA-conscious ensembles for comparison, we also repurpose the same algorithmic search methods to find plans that dramatically increase minority electoral opportunities. In Texas, for example, the current enacted 36-district congressional plan has perhaps 11 to 13 districts that are effective for Latino voters, Black voters, or both. We find that better mapmaking could raise that number to at least 16 without sacrificing traditional principles such as contiguity and compactness. This would nearly eliminate the historic underrepresentation of both groups throughout the state.","container-title":"Election Law Journal: Rules, Politics, and Policy","DOI":"10.1089/elj.2020.0704","ISSN":"1533-1296, 1557-8062","issue":"4","journalAbbreviation":"Election Law Journal: Rules, Politics, and Policy","language":"en","page":"407-441","source":"DOI.org (Crossref)","title":"Computational Redistricting and the Voting Rights Act","URL":"https://www.liebertpub.com/doi/10.1089/elj.2020.0704","volume":"20","author":[{"family":"Becker","given":"Amariah"},{"family":"Duchin","given":"Moon"},{"family":"Gold","given":"Dara"},{"family":"Hirsch","given":"Sam"}],"accessed":{"date-parts":[["2022",10,18]]},"issued":{"date-parts":[["2021",12,1]]}}},{"id":5085,"uris":["http://zotero.org/users/10395840/items/ZFXQLV4B"],"itemData":{"id":5085,"type":"article-journal","container-title":"Harvard Data Science Review","DOI":"10.1162/99608f92.eb30390f","language":"en","source":"DOI.org (Crossref)","title":"Recombination: A Family of Markov Chains for Redistricting","title-short":"Recombination","URL":"https://hdsr.mitpress.mit.edu/pub/1ds8ptxu","author":[{"family":"DeFord","given":"Daryl"},{"family":"Duchin","given":"Moon"},{"family":"Solomon","given":"Justin"}],"accessed":{"date-parts":[["2022",10,18]]},"issued":{"date-parts":[["2021",1,29]]}}},{"id":5162,"uris":["http://zotero.org/users/10395840/items/JLD9942G"],"itemData":{"id":5162,"type":"article-journal","language":"en","page":"54","source":"Zotero","title":"Models, Race, and the Law","author":[{"family":"Duchin","given":"Moon"},{"family":"Spencer","given":"Douglas M"}],"issued":{"date-parts":[["2021"]]}}},{"id":4919,"uris":["http://zotero.org/users/10395840/items/RB74U6WX"],"itemData":{"id":4919,"type":"book","event-place":"Cham","ISBN":"978-3-319-69160-2","language":"en","note":"DOI: 10.1007/978-3-319-69161-9","publisher":"Springer International Publishing","publisher-place":"Cham","source":"DOI.org (Crossref)","title":"Political Geometry: Rethinking Redistricting in the US with Math, Law, and Everything In Between","title-short":"Political Geometry","URL":"https://link.springer.com/10.1007/978-3-319-69161-9","editor":[{"family":"Duchin","given":"Moon"},{"family":"Walch","given":"Olivia"}],"accessed":{"date-parts":[["2022",10,18]]},"issued":{"date-parts":[["2022"]]}}}],"schema":"https://github.com/citation-style-language/schema/raw/master/csl-citation.json"} </w:instrText>
      </w:r>
      <w:r w:rsidRPr="00B806FD">
        <w:fldChar w:fldCharType="separate"/>
      </w:r>
      <w:r w:rsidRPr="00B806FD">
        <w:t xml:space="preserve">Amariah Becker et al., </w:t>
      </w:r>
      <w:r w:rsidRPr="00B806FD">
        <w:rPr>
          <w:i/>
          <w:iCs/>
        </w:rPr>
        <w:t>Computational Redistricting and the Voting Rights Act</w:t>
      </w:r>
      <w:r w:rsidRPr="00B806FD">
        <w:t xml:space="preserve">, 20 </w:t>
      </w:r>
      <w:r w:rsidRPr="00B806FD">
        <w:rPr>
          <w:smallCaps/>
        </w:rPr>
        <w:t>Election L. J. Rules Pol. Pol'y</w:t>
      </w:r>
      <w:r w:rsidRPr="00B806FD">
        <w:t xml:space="preserve"> 407, 409 (2021); Daryl DeFord et al., </w:t>
      </w:r>
      <w:r w:rsidRPr="00B806FD">
        <w:rPr>
          <w:i/>
          <w:iCs/>
        </w:rPr>
        <w:t>Recombination: A Family of Markov Chains for Redistricting</w:t>
      </w:r>
      <w:r w:rsidRPr="00B806FD">
        <w:t xml:space="preserve">, </w:t>
      </w:r>
      <w:r w:rsidRPr="00B806FD">
        <w:rPr>
          <w:smallCaps/>
        </w:rPr>
        <w:t>Harv. Data Sci. Rev.</w:t>
      </w:r>
      <w:r w:rsidRPr="00B806FD">
        <w:t xml:space="preserve"> (2021), https://hdsr.mitpress.mit.edu/pub/1ds8ptxu </w:t>
      </w:r>
      <w:r w:rsidRPr="00B806FD">
        <w:rPr>
          <w:rStyle w:val="normaltextrun"/>
          <w:rFonts w:cs="Segoe UI"/>
          <w:shd w:val="clear" w:color="auto" w:fill="E1E3E6"/>
        </w:rPr>
        <w:t>[https://perma.cc/BL6R-CKWZ]</w:t>
      </w:r>
      <w:r w:rsidRPr="00B806FD">
        <w:t xml:space="preserve"> (last visited Oct. 18, 2022); Moon Duchin &amp; Douglas M Spencer, </w:t>
      </w:r>
      <w:r w:rsidRPr="00B806FD">
        <w:rPr>
          <w:i/>
          <w:iCs/>
        </w:rPr>
        <w:t>Models, Race, and the Law</w:t>
      </w:r>
      <w:r w:rsidRPr="00B806FD">
        <w:t xml:space="preserve">, </w:t>
      </w:r>
      <w:r w:rsidRPr="00B806FD">
        <w:rPr>
          <w:smallCaps/>
        </w:rPr>
        <w:t xml:space="preserve">Yale L. J. Forum </w:t>
      </w:r>
      <w:r w:rsidRPr="00B806FD">
        <w:t xml:space="preserve">744, 750 (2021); </w:t>
      </w:r>
      <w:r w:rsidRPr="00B806FD">
        <w:rPr>
          <w:smallCaps/>
        </w:rPr>
        <w:t>Political Geometry: Rethinking Redistricting in the US with Math, Law, and Everything In Between 109</w:t>
      </w:r>
      <w:r w:rsidRPr="00B806FD">
        <w:t xml:space="preserve"> (Moon Duchin &amp; Olivia Walch eds., 2022).</w:t>
      </w:r>
      <w:r w:rsidRPr="00B806FD">
        <w:fldChar w:fldCharType="end"/>
      </w:r>
    </w:p>
  </w:footnote>
  <w:footnote w:id="55">
    <w:p w14:paraId="144CC254" w14:textId="739E5E64" w:rsidR="008D703D" w:rsidRPr="00B806FD" w:rsidRDefault="008D703D" w:rsidP="00B806FD">
      <w:pPr>
        <w:pStyle w:val="FootnoteText"/>
      </w:pPr>
      <w:r w:rsidRPr="00B806FD">
        <w:rPr>
          <w:rStyle w:val="FootnoteReference"/>
        </w:rPr>
        <w:footnoteRef/>
      </w:r>
      <w:r w:rsidRPr="00B806FD">
        <w:t xml:space="preserve"> </w:t>
      </w:r>
      <w:r w:rsidRPr="00B806FD">
        <w:tab/>
      </w:r>
      <w:r w:rsidRPr="00B806FD">
        <w:rPr>
          <w:i/>
          <w:iCs/>
        </w:rPr>
        <w:t>See</w:t>
      </w:r>
      <w:r w:rsidRPr="00B806FD">
        <w:t xml:space="preserve"> </w:t>
      </w:r>
      <w:r w:rsidRPr="00B806FD">
        <w:fldChar w:fldCharType="begin"/>
      </w:r>
      <w:r w:rsidRPr="00B806FD">
        <w:instrText xml:space="preserve"> ADDIN ZOTERO_ITEM CSL_CITATION {"citationID":"HgVufoAm","properties":{"formattedCitation":"{\\i{}League of Women Voters of Pa. v. Commonwealth, 178 A.3d 737 (Pa. 2018)}, {\\i{}supra} note 12; League of Women Voters of Fla. v. Detzner, 172 So.3d 363 (2015).","plainCitation":"League of Women Voters of Pa. v. Commonwealth, 178 A.3d 737 (Pa. 2018), supra note 12; League of Women Voters of Fla. v. Detzner, 172 So.3d 363 (2015).","noteIndex":55},"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id":7874,"uris":["http://zotero.org/users/10395840/items/8BIQZSWY"],"itemData":{"id":7874,"type":"legal_case","authority":"Fla.","container-title":"So.3d","number":"No. SC14-1905","page":"363","title":"League of Women Voters of Fla. v. Detzner","volume":"172","issued":{"date-parts":[["2015"]]}}}],"schema":"https://github.com/citation-style-language/schema/raw/master/csl-citation.json"} </w:instrText>
      </w:r>
      <w:r w:rsidRPr="00B806FD">
        <w:fldChar w:fldCharType="separate"/>
      </w:r>
      <w:r w:rsidRPr="00B806FD">
        <w:rPr>
          <w:i/>
          <w:iCs/>
        </w:rPr>
        <w:t xml:space="preserve">League of Women Voters of Pa., </w:t>
      </w:r>
      <w:r w:rsidRPr="00B806FD">
        <w:t>178 A.3d at 825; League of Women Voters of Fla. v. Detzner, 172 So. 3d 363, 449 (Fla. 2015).</w:t>
      </w:r>
      <w:r w:rsidRPr="00B806FD">
        <w:fldChar w:fldCharType="end"/>
      </w:r>
    </w:p>
  </w:footnote>
  <w:footnote w:id="56">
    <w:p w14:paraId="5FC7D034" w14:textId="1D98248E" w:rsidR="008D703D" w:rsidRPr="00B806FD" w:rsidRDefault="008D703D" w:rsidP="00B806FD">
      <w:pPr>
        <w:pStyle w:val="FootnoteText"/>
      </w:pPr>
      <w:r w:rsidRPr="00B806FD">
        <w:rPr>
          <w:rStyle w:val="FootnoteReference"/>
        </w:rPr>
        <w:footnoteRef/>
      </w:r>
      <w:r w:rsidRPr="00B806FD">
        <w:t xml:space="preserve"> </w:t>
      </w:r>
      <w:r w:rsidRPr="00B806FD">
        <w:tab/>
      </w:r>
      <w:r w:rsidRPr="00B806FD">
        <w:rPr>
          <w:bCs/>
          <w:i/>
          <w:iCs/>
        </w:rPr>
        <w:t>See</w:t>
      </w:r>
      <w:r w:rsidRPr="00B806FD">
        <w:rPr>
          <w:bCs/>
        </w:rPr>
        <w:t xml:space="preserve"> </w:t>
      </w:r>
      <w:r w:rsidRPr="00B806FD">
        <w:rPr>
          <w:bCs/>
        </w:rPr>
        <w:fldChar w:fldCharType="begin"/>
      </w:r>
      <w:r w:rsidRPr="00B806FD">
        <w:rPr>
          <w:bCs/>
        </w:rPr>
        <w:instrText xml:space="preserve"> ADDIN ZOTERO_ITEM CSL_CITATION {"citationID":"jKwS5YPq","properties":{"formattedCitation":"Harper v. Lewis, No. 19-CVS-012667 NC Super Ct Wake Cnty (2019), https://www.brennancenter.org/sites/default/files/2019-12/2019-12-02-Order%20on%20Prior%20Injunction%20and%20BOE%20filing.pdf.","plainCitation":"Harper v. Lewis, No. 19-CVS-012667 NC Super Ct Wake Cnty (2019), https://www.brennancenter.org/sites/default/files/2019-12/2019-12-02-Order%20on%20Prior%20Injunction%20and%20BOE%20filing.pdf.","noteIndex":56},"citationItems":[{"id":7922,"uris":["http://zotero.org/users/10395840/items/3BHB3MDY"],"itemData":{"id":7922,"type":"legal_case","authority":"N.C. Super. Ct., Wake Cnty","container-title":"N.C. Super. Ct., Wake Cnty","number":"No. 19-CVS-012667","title":"Harper v. Lewis","URL":"https://www.brennancenter.org/sites/default/files/2019-12/2019-12-02-Order%20on%20Prior%20Injunction%20and%20BOE%20filing.pdf","volume":"No. 19-CVS-012667","issued":{"date-parts":[["2019",10,28]]}}}],"schema":"https://github.com/citation-style-language/schema/raw/master/csl-citation.json"} </w:instrText>
      </w:r>
      <w:r w:rsidRPr="00B806FD">
        <w:rPr>
          <w:bCs/>
        </w:rPr>
        <w:fldChar w:fldCharType="separate"/>
      </w:r>
      <w:r w:rsidRPr="00B806FD">
        <w:rPr>
          <w:bCs/>
          <w:noProof/>
        </w:rPr>
        <w:t>Harper v. Lewis, No. 19-CVS-012667 (N.C. Super. Ct. 2019).</w:t>
      </w:r>
      <w:r w:rsidRPr="00B806FD">
        <w:rPr>
          <w:bCs/>
        </w:rPr>
        <w:fldChar w:fldCharType="end"/>
      </w:r>
    </w:p>
  </w:footnote>
  <w:footnote w:id="57">
    <w:p w14:paraId="0F8B43DE" w14:textId="70BF29BC"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T64WZLkN","properties":{"formattedCitation":"Jonathan R. Cervas &amp; Bernard Grofman, {\\i{}Tools for identifying partisan gerrymandering with an application to congressional districting in Pennsylvania}, 76 {\\scaps Polit. Geogr.} 102069 (2020), https://linkinghub.elsevier.com/retrieve/pii/S0962629818303342 (last visited Oct 18, 2022); Grofman and Cervas, {\\i{}supra} note 15; Samuel Wang, Richard Ober &amp; Benjamin Williams, {\\i{}Laboratories of Democracy Reform: State Constitutions and Partisan Gerrymandering}, 22 {\\scaps Univ. Pa. J. Const. Law} 203 (2019), https://scholarship.law.upenn.edu/jcl/vol22/iss1/5 (last visited Oct 18, 2022).","plainCitation":"Jonathan R. Cervas &amp; Bernard Grofman, Tools for identifying partisan gerrymandering with an application to congressional districting in Pennsylvania, 76 Polit. Geogr. 102069 (2020), https://linkinghub.elsevier.com/retrieve/pii/S0962629818303342 (last visited Oct 18, 2022); Grofman and Cervas, supra note 15; Samuel Wang, Richard Ober &amp; Benjamin Williams, Laboratories of Democracy Reform: State Constitutions and Partisan Gerrymandering, 22 Univ. Pa. J. Const. Law 203 (2019), https://scholarship.law.upenn.edu/jcl/vol22/iss1/5 (last visited Oct 18, 2022).","noteIndex":57},"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URL":"https://linkinghub.elsevier.com/retrieve/pii/S0962629818303342","volume":"76","author":[{"family":"Cervas","given":"Jonathan R."},{"family":"Grofman","given":"Bernard"}],"accessed":{"date-parts":[["2022",10,18]]},"issued":{"date-parts":[["2020",1]]}},"label":"page"},{"id":3996,"uris":["http://zotero.org/users/10395840/items/BXCJV6HP"],"itemData":{"id":3996,"type":"article-journal","abstrac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container-title":"Election Law Journal: Rules, Politics, and Policy","DOI":"10.1089/elj.2018.0496","ISSN":"1533-1296, 1557-8062","issue":"4","journalAbbreviation":"Election Law Journal: Rules, Politics, and Policy","language":"en","page":"264-285","source":"DOI.org (Crossref)","title":"Can State Courts Cure Partisan Gerrymandering: Lessons from &lt;i&gt;League of Women Voters v. Commonwealth of Pennsylvania&lt;/i&gt; (2018)","title-short":"Can State Courts Cure Partisan Gerrymandering","URL":"https://www.liebertpub.com/doi/10.1089/elj.2018.0496","volume":"17","author":[{"family":"Grofman","given":"Bernard"},{"family":"Cervas","given":"Jonathan R."}],"accessed":{"date-parts":[["2022",10,18]]},"issued":{"date-parts":[["2018",12]]}}},{"id":5405,"uris":["http://zotero.org/users/10395840/items/45H797WW"],"itemData":{"id":5405,"type":"article-journal","abstract":"Partisan gerrymandering has proliferated in the last two decades, yet the Supreme Court has declined to rein in the offense by identifying a judicially manageable standard for evaluating claims in federal courts. This Article highlights a second, promising path to remediating partisan gerrymandering: claims in state courts. In the American federal system, state courts are the arbiters of their own constitutions and statutes and are allowed to offer protections that go beyond those afforded by the Federal Constitution. We begin by discussing the U.S. Supreme Court’s opinion in Gill v. Whitford, 138 S. Ct. 1916 (2018), which lays out two distinct theories for evaluating partisan gerrymandering claims, either on a statewide basis, or on a district-by-district basis. The reasoning in these theories emanates from the U.S. Constitution, but state constitutions contain similar principles, including protection of freedom of association and equal protection of the law. Because states are free to confer more voting rights protections than those contained in federal doctrine, these avenues are in no way foreclosed by the recent Rucho v. Common Cause, 139 S. Ct. 2484 (2019), decision. We also highlight unique state constitutional provisions with no analog in federal law, such as guarantees of free and fair elections and prohibitions on the passage of special laws. We conclude by reviewing states where partisan gerrymandering offenses are likely, with special focus on states with potentially receptive courts, most recently North Carolina. The Article is accompanied by two Appendices: one listing state court precedents striking down election laws and redistricting plans under theories of state law, and one listing constitutional protections that could be cited in a partisan gerrymandering complaint. In summary, this Article seeks to provide a coherent theoretical framework for challenging partisan gerrymanders using federalist principles.","container-title":"University of Pennsylvania Journal of Constitutional Law","issue":"1","journalAbbreviation":"SSRN Journal","language":"en","page":"203","title":"Laboratories of Democracy Reform: State Constitutions and Partisan Gerrymandering","title-short":"Laboratories of Democracy Reform","URL":"https://scholarship.law.upenn.edu/jcl/vol22/iss1/5","volume":"22","author":[{"family":"Wang","given":"Samuel"},{"family":"Ober","given":"Richard"},{"family":"Williams","given":"Benjamin"}],"accessed":{"date-parts":[["2022",10,18]]},"issued":{"date-parts":[["2019"]]}}}],"schema":"https://github.com/citation-style-language/schema/raw/master/csl-citation.json"} </w:instrText>
      </w:r>
      <w:r w:rsidRPr="00B806FD">
        <w:fldChar w:fldCharType="separate"/>
      </w:r>
      <w:r w:rsidRPr="00B806FD">
        <w:t xml:space="preserve">Jonathan R. Cervas &amp; Bernard Grofman, </w:t>
      </w:r>
      <w:r w:rsidRPr="00B806FD">
        <w:rPr>
          <w:i/>
          <w:iCs/>
        </w:rPr>
        <w:t>Tools for Identifying Partisan Gerrymandering with an Application to Congressional Districting in Pennsylvania</w:t>
      </w:r>
      <w:r w:rsidRPr="00B806FD">
        <w:t xml:space="preserve">, 76 </w:t>
      </w:r>
      <w:r w:rsidRPr="00B806FD">
        <w:rPr>
          <w:smallCaps/>
        </w:rPr>
        <w:t>Pol. Geography</w:t>
      </w:r>
      <w:r w:rsidRPr="00B806FD">
        <w:t xml:space="preserve"> 102069 (2020); Grofman and Cervas, </w:t>
      </w:r>
      <w:r w:rsidRPr="00B806FD">
        <w:rPr>
          <w:i/>
          <w:iCs/>
        </w:rPr>
        <w:t>supra</w:t>
      </w:r>
      <w:r w:rsidRPr="00B806FD">
        <w:t xml:space="preserve"> note 15 at 270; Samuel Wang et al., </w:t>
      </w:r>
      <w:r w:rsidRPr="00B806FD">
        <w:rPr>
          <w:i/>
          <w:iCs/>
        </w:rPr>
        <w:t>Laboratories of Democracy Reform: State Constitutions and Partisan Gerrymandering</w:t>
      </w:r>
      <w:r w:rsidRPr="00B806FD">
        <w:t xml:space="preserve">, 22 </w:t>
      </w:r>
      <w:r w:rsidRPr="00B806FD">
        <w:rPr>
          <w:smallCaps/>
        </w:rPr>
        <w:t>U. of Pa. J. Const. L.</w:t>
      </w:r>
      <w:r w:rsidRPr="00B806FD">
        <w:t xml:space="preserve"> 203, 223 (2019).</w:t>
      </w:r>
      <w:r w:rsidRPr="00B806FD">
        <w:fldChar w:fldCharType="end"/>
      </w:r>
    </w:p>
  </w:footnote>
  <w:footnote w:id="58">
    <w:p w14:paraId="6CB7617B" w14:textId="70B0FC71" w:rsidR="008D703D" w:rsidRPr="00B806FD" w:rsidRDefault="008D703D" w:rsidP="00B806FD">
      <w:pPr>
        <w:pStyle w:val="FootnoteText"/>
      </w:pPr>
      <w:r w:rsidRPr="00B806FD">
        <w:rPr>
          <w:rStyle w:val="FootnoteReference"/>
        </w:rPr>
        <w:footnoteRef/>
      </w:r>
      <w:r w:rsidRPr="00B806FD">
        <w:t xml:space="preserve"> </w:t>
      </w:r>
      <w:r w:rsidRPr="00B806FD">
        <w:tab/>
        <w:t xml:space="preserve">The map that was to be replaced was itself drawn as a remedy to an earlier racial gerrymander.  </w:t>
      </w:r>
      <w:r w:rsidRPr="00B806FD">
        <w:fldChar w:fldCharType="begin"/>
      </w:r>
      <w:r w:rsidRPr="00B806FD">
        <w:instrText xml:space="preserve"> ADDIN ZOTERO_ITEM CSL_CITATION {"citationID":"7kn2x3GN","properties":{"formattedCitation":"Harris v. McCrory, 159 F Supp 3d 600 (2016).","plainCitation":"Harris v. McCrory, 159 F Supp 3d 600 (2016).","noteIndex":58},"citationItems":[{"id":7878,"uris":["http://zotero.org/users/10395840/items/Y8R2JYG5"],"itemData":{"id":7878,"type":"legal_case","authority":"M.D.N.C.hlel","container-title":"F. Supp. 3d","page":"600","title":"Harris v. McCrory","volume":"159","issued":{"date-parts":[["2016"]]}}}],"schema":"https://github.com/citation-style-language/schema/raw/master/csl-citation.json"} </w:instrText>
      </w:r>
      <w:r w:rsidRPr="00B806FD">
        <w:fldChar w:fldCharType="separate"/>
      </w:r>
      <w:r w:rsidRPr="00B806FD">
        <w:rPr>
          <w:noProof/>
        </w:rPr>
        <w:t>Harris v. McCrory, 159 F. Supp. 3d 600 (2016).</w:t>
      </w:r>
      <w:r w:rsidRPr="00B806FD">
        <w:fldChar w:fldCharType="end"/>
      </w:r>
      <w:r w:rsidRPr="00B806FD">
        <w:t xml:space="preserve">  While drawing the remedy, the legislator (and named defendant) admitted to drawing with partisanship as its primary motivation, saying they “propose[d] that [the Committee] draw the maps to give a partisan advantage to ten Republicans and three Democrats because [he] d[id] not believe it [would be] possible to draw a map with eleven Republicans and two Democrats."  </w:t>
      </w:r>
      <w:r w:rsidRPr="00B806FD">
        <w:fldChar w:fldCharType="begin"/>
      </w:r>
      <w:r w:rsidRPr="00B806FD">
        <w:instrText xml:space="preserve"> ADDIN ZOTERO_ITEM CSL_CITATION {"citationID":"mYfO7bCy","properties":{"formattedCitation":"Common Cause v. Rucho, {\\i{}supra} note 40 at 808.","plainCitation":"Common Cause v. Rucho, supra note 40 at 808.","noteIndex":58},"citationItems":[{"id":7870,"uris":["http://zotero.org/users/10395840/items/QR6AZ8AX"],"itemData":{"id":7870,"type":"legal_case","authority":"M.D.N.C.","container-title":"F. Supp. 3d","page":"587","title":"Common Cause v. Rucho","volume":"279","issued":{"date-parts":[["2018"]]}},"locator":"808","label":"page"}],"schema":"https://github.com/citation-style-language/schema/raw/master/csl-citation.json"} </w:instrText>
      </w:r>
      <w:r w:rsidRPr="00B806FD">
        <w:fldChar w:fldCharType="separate"/>
      </w:r>
      <w:r w:rsidRPr="00B806FD">
        <w:rPr>
          <w:i/>
          <w:iCs/>
        </w:rPr>
        <w:t>Common Cause</w:t>
      </w:r>
      <w:r w:rsidRPr="00B806FD">
        <w:t xml:space="preserve">, 279 F. Supp. 3d at 604. </w:t>
      </w:r>
      <w:r w:rsidRPr="00B806FD">
        <w:fldChar w:fldCharType="end"/>
      </w:r>
      <w:r w:rsidRPr="00B806FD">
        <w:t xml:space="preserve"> That map was approved on a party-line vote.</w:t>
      </w:r>
    </w:p>
  </w:footnote>
  <w:footnote w:id="59">
    <w:p w14:paraId="5223909C" w14:textId="50D171A9"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FPhrQCYU","properties":{"formattedCitation":"Harper v. Lewis, {\\i{}supra} note 56.","plainCitation":"Harper v. Lewis, supra note 56.","noteIndex":59},"citationItems":[{"id":7922,"uris":["http://zotero.org/users/10395840/items/3BHB3MDY"],"itemData":{"id":7922,"type":"legal_case","authority":"N.C. Super. Ct., Wake Cnty","container-title":"N.C. Super. Ct., Wake Cnty","number":"No. 19-CVS-012667","title":"Harper v. Lewis","URL":"https://www.brennancenter.org/sites/default/files/2019-12/2019-12-02-Order%20on%20Prior%20Injunction%20and%20BOE%20filing.pdf","volume":"No. 19-CVS-012667","issued":{"date-parts":[["2019",10,28]]}}}],"schema":"https://github.com/citation-style-language/schema/raw/master/csl-citation.json"} </w:instrText>
      </w:r>
      <w:r w:rsidRPr="00B806FD">
        <w:fldChar w:fldCharType="separate"/>
      </w:r>
      <w:r w:rsidRPr="00B806FD">
        <w:t>Harper, No. 19-CVS-012667.</w:t>
      </w:r>
      <w:r w:rsidRPr="00B806FD">
        <w:fldChar w:fldCharType="end"/>
      </w:r>
    </w:p>
  </w:footnote>
  <w:footnote w:id="60">
    <w:p w14:paraId="396FA449" w14:textId="0E024EEB" w:rsidR="008D703D" w:rsidRPr="00B806FD" w:rsidRDefault="008D703D" w:rsidP="00B806FD">
      <w:pPr>
        <w:pStyle w:val="FootnoteText"/>
      </w:pPr>
      <w:r w:rsidRPr="00B806FD">
        <w:rPr>
          <w:rStyle w:val="FootnoteReference"/>
        </w:rPr>
        <w:footnoteRef/>
      </w:r>
      <w:r w:rsidRPr="00B806FD">
        <w:t xml:space="preserve"> </w:t>
      </w:r>
      <w:r w:rsidRPr="00B806FD">
        <w:tab/>
        <w:t>Fla. Const. art. III, §20 (a).</w:t>
      </w:r>
    </w:p>
  </w:footnote>
  <w:footnote w:id="61">
    <w:p w14:paraId="0AFE68C7" w14:textId="099A3DC7" w:rsidR="008D703D" w:rsidRPr="00B806FD" w:rsidRDefault="008D703D" w:rsidP="00B806FD">
      <w:pPr>
        <w:pStyle w:val="FootnoteText"/>
      </w:pPr>
      <w:r w:rsidRPr="00B806FD">
        <w:rPr>
          <w:rStyle w:val="FootnoteReference"/>
        </w:rPr>
        <w:footnoteRef/>
      </w:r>
      <w:r w:rsidRPr="00B806FD">
        <w:t xml:space="preserve"> </w:t>
      </w:r>
      <w:r w:rsidRPr="00B806FD">
        <w:tab/>
        <w:t xml:space="preserve">Pa. Const. art. I, § 5; </w:t>
      </w:r>
      <w:r w:rsidRPr="00B806FD">
        <w:fldChar w:fldCharType="begin"/>
      </w:r>
      <w:r w:rsidRPr="00B806FD">
        <w:instrText xml:space="preserve"> ADDIN ZOTERO_ITEM CSL_CITATION {"citationID":"34qkWGH9","properties":{"formattedCitation":"{\\i{}League of Women Voters of Pa. v. Commonwealth, 178 A.3d 737 (Pa. 2018)}, {\\i{}supra} note 12 at 816.","plainCitation":"League of Women Voters of Pa. v. Commonwealth, 178 A.3d 737 (Pa. 2018), supra note 12 at 816.","noteIndex":61},"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locator":"816","label":"page"}],"schema":"https://github.com/citation-style-language/schema/raw/master/csl-citation.json"} </w:instrText>
      </w:r>
      <w:r w:rsidRPr="00B806FD">
        <w:fldChar w:fldCharType="separate"/>
      </w:r>
      <w:r w:rsidRPr="00B806FD">
        <w:rPr>
          <w:i/>
          <w:iCs/>
        </w:rPr>
        <w:t>League of Women Voters of Pa.</w:t>
      </w:r>
      <w:r w:rsidRPr="00B806FD">
        <w:t>, 178 A.3d at 816.</w:t>
      </w:r>
      <w:r w:rsidRPr="00B806FD">
        <w:fldChar w:fldCharType="end"/>
      </w:r>
    </w:p>
  </w:footnote>
  <w:footnote w:id="62">
    <w:p w14:paraId="5D064F1E" w14:textId="7D40BBCE" w:rsidR="008D703D" w:rsidRPr="00B806FD" w:rsidRDefault="008D703D" w:rsidP="00B806FD">
      <w:pPr>
        <w:pStyle w:val="FootnoteText"/>
      </w:pPr>
      <w:r w:rsidRPr="00B806FD">
        <w:rPr>
          <w:rStyle w:val="FootnoteReference"/>
        </w:rPr>
        <w:footnoteRef/>
      </w:r>
      <w:r w:rsidRPr="00B806FD">
        <w:t xml:space="preserve"> </w:t>
      </w:r>
      <w:r w:rsidRPr="00B806FD">
        <w:tab/>
        <w:t>N.C. Const. art. I § 10.</w:t>
      </w:r>
    </w:p>
  </w:footnote>
  <w:footnote w:id="63">
    <w:p w14:paraId="56160DE9" w14:textId="3771B6BD"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1UWRIIcJ","properties":{"formattedCitation":"{\\i{}League of Women Voters of Pa. v. Commonwealth, 178 A.3d 737 (Pa. 2018)}, {\\i{}supra} note 12 at 830 note 7.","plainCitation":"League of Women Voters of Pa. v. Commonwealth, 178 A.3d 737 (Pa. 2018), supra note 12 at 830 note 7.","noteIndex":63},"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locator":"830 note 7","label":"page"}],"schema":"https://github.com/citation-style-language/schema/raw/master/csl-citation.json"} </w:instrText>
      </w:r>
      <w:r w:rsidRPr="00B806FD">
        <w:fldChar w:fldCharType="separate"/>
      </w:r>
      <w:r w:rsidRPr="00B806FD">
        <w:rPr>
          <w:i/>
          <w:iCs/>
        </w:rPr>
        <w:t>League of Women Voters of Pa.</w:t>
      </w:r>
      <w:r w:rsidRPr="00B806FD">
        <w:t>, 178 A.3d at 830.</w:t>
      </w:r>
      <w:r w:rsidRPr="00B806FD">
        <w:fldChar w:fldCharType="end"/>
      </w:r>
      <w:r w:rsidRPr="00B806FD">
        <w:t xml:space="preserve"> (referring to “Professor Nathaniel </w:t>
      </w:r>
      <w:proofErr w:type="spellStart"/>
      <w:r w:rsidRPr="00B806FD">
        <w:t>Persily</w:t>
      </w:r>
      <w:proofErr w:type="spellEnd"/>
      <w:r w:rsidRPr="00B806FD">
        <w:t xml:space="preserve">, the expert [the] Court engaged in its Order of January 26th”).  Nathaniel </w:t>
      </w:r>
      <w:proofErr w:type="spellStart"/>
      <w:r w:rsidRPr="00B806FD">
        <w:t>Persily</w:t>
      </w:r>
      <w:proofErr w:type="spellEnd"/>
      <w:r w:rsidRPr="00B806FD">
        <w:t xml:space="preserve"> is the James B. McClatchy Professor of Law at Stanford Law School.  </w:t>
      </w:r>
      <w:r w:rsidRPr="00B806FD">
        <w:rPr>
          <w:i/>
          <w:iCs/>
        </w:rPr>
        <w:t xml:space="preserve">Nathaniel </w:t>
      </w:r>
      <w:proofErr w:type="spellStart"/>
      <w:r w:rsidRPr="00B806FD">
        <w:rPr>
          <w:i/>
          <w:iCs/>
        </w:rPr>
        <w:t>Persily</w:t>
      </w:r>
      <w:proofErr w:type="spellEnd"/>
      <w:r w:rsidRPr="00B806FD">
        <w:rPr>
          <w:i/>
          <w:iCs/>
        </w:rPr>
        <w:t>, Biography</w:t>
      </w:r>
      <w:r w:rsidRPr="00B806FD">
        <w:t xml:space="preserve">, </w:t>
      </w:r>
      <w:r w:rsidRPr="00B806FD">
        <w:rPr>
          <w:smallCaps/>
        </w:rPr>
        <w:t>Stan. L. Sch.</w:t>
      </w:r>
      <w:r w:rsidRPr="00B806FD">
        <w:t xml:space="preserve">, https://law.stanford.edu/directory/nathaniel-persily/ [https://perma.cc/3ATH-RA9V] (last visited Dec. 22, 2022). </w:t>
      </w:r>
    </w:p>
  </w:footnote>
  <w:footnote w:id="64">
    <w:p w14:paraId="27207F95" w14:textId="207C2F87" w:rsidR="008D703D" w:rsidRPr="00B806FD" w:rsidRDefault="008D703D" w:rsidP="00B806FD">
      <w:pPr>
        <w:pStyle w:val="FootnoteText"/>
      </w:pPr>
      <w:r w:rsidRPr="00B806FD">
        <w:rPr>
          <w:rStyle w:val="FootnoteReference"/>
        </w:rPr>
        <w:footnoteRef/>
      </w:r>
      <w:r w:rsidRPr="00B806FD">
        <w:t xml:space="preserve"> </w:t>
      </w:r>
      <w:r w:rsidRPr="00B806FD">
        <w:tab/>
      </w:r>
      <w:r w:rsidRPr="00B806FD">
        <w:rPr>
          <w:i/>
          <w:iCs/>
        </w:rPr>
        <w:t xml:space="preserve">See </w:t>
      </w:r>
      <w:r w:rsidRPr="00B806FD">
        <w:t>Romo v. Detzner, Nos. 2012-CA-412 &amp; 2012-CA-490 (Fla. 2d. Cir. Ct. July 10, 2014) (trial court order).</w:t>
      </w:r>
    </w:p>
  </w:footnote>
  <w:footnote w:id="65">
    <w:p w14:paraId="24CB4C19" w14:textId="573810BA" w:rsidR="008D703D" w:rsidRPr="00B806FD" w:rsidRDefault="008D703D" w:rsidP="00B806FD">
      <w:pPr>
        <w:pStyle w:val="FootnoteText"/>
      </w:pPr>
      <w:r w:rsidRPr="00B806FD">
        <w:rPr>
          <w:rStyle w:val="FootnoteReference"/>
        </w:rPr>
        <w:footnoteRef/>
      </w:r>
      <w:r w:rsidRPr="00B806FD">
        <w:t xml:space="preserve"> </w:t>
      </w:r>
      <w:r w:rsidRPr="00B806FD">
        <w:tab/>
        <w:t xml:space="preserve">On December 2, 2015, the Florida Supreme Court issued an opinion intended to bring finality to litigation surrounding the state’s congressional redistricting that “spanned nearly four years in state courts.”  </w:t>
      </w:r>
      <w:r w:rsidRPr="00B806FD">
        <w:fldChar w:fldCharType="begin"/>
      </w:r>
      <w:r w:rsidRPr="00B806FD">
        <w:instrText xml:space="preserve"> ADDIN ZOTERO_ITEM CSL_CITATION {"citationID":"zXsrCHhV","properties":{"formattedCitation":"League of Women Voters of Fla. v. Detzner, {\\i{}supra} note 55.","plainCitation":"League of Women Voters of Fla. v. Detzner, supra note 55.","noteIndex":65},"citationItems":[{"id":7874,"uris":["http://zotero.org/users/10395840/items/8BIQZSWY"],"itemData":{"id":7874,"type":"legal_case","authority":"Fla.","container-title":"So.3d","number":"No. SC14-1905","page":"363","title":"League of Women Voters of Fla. v. Detzner","volume":"172","issued":{"date-parts":[["2015"]]}}}],"schema":"https://github.com/citation-style-language/schema/raw/master/csl-citation.json"} </w:instrText>
      </w:r>
      <w:r w:rsidRPr="00B806FD">
        <w:fldChar w:fldCharType="separate"/>
      </w:r>
      <w:r w:rsidRPr="00B806FD">
        <w:rPr>
          <w:i/>
          <w:iCs/>
        </w:rPr>
        <w:t xml:space="preserve"> </w:t>
      </w:r>
      <w:r w:rsidRPr="00B806FD">
        <w:t>League of Women Voters of Fla. v. Detzner, 172 So. 3d 363, 449 (Fla. 2015);</w:t>
      </w:r>
      <w:r w:rsidRPr="00B806FD">
        <w:fldChar w:fldCharType="end"/>
      </w:r>
      <w:r w:rsidRPr="00B806FD">
        <w:t xml:space="preserve"> </w:t>
      </w:r>
      <w:r w:rsidRPr="00B806FD">
        <w:rPr>
          <w:i/>
          <w:iCs/>
        </w:rPr>
        <w:t xml:space="preserve">see also </w:t>
      </w:r>
      <w:r w:rsidRPr="00B806FD">
        <w:t>League of Women Voters v. Detzner, No. 2012-CA-2842 (Fla. Cir. Ct., Dec. 30, 2015) (final judgment adopting remedial senate plan).</w:t>
      </w:r>
    </w:p>
  </w:footnote>
  <w:footnote w:id="66">
    <w:p w14:paraId="2633342C" w14:textId="6597C45B" w:rsidR="008D703D" w:rsidRPr="00B806FD" w:rsidRDefault="008D703D" w:rsidP="00B806FD">
      <w:pPr>
        <w:pStyle w:val="FootnoteText"/>
      </w:pPr>
      <w:r w:rsidRPr="00B806FD">
        <w:rPr>
          <w:rStyle w:val="FootnoteReference"/>
        </w:rPr>
        <w:footnoteRef/>
      </w:r>
      <w:r w:rsidRPr="00B806FD">
        <w:t xml:space="preserve"> </w:t>
      </w:r>
      <w:r w:rsidRPr="00B806FD">
        <w:tab/>
        <w:t xml:space="preserve">In addition to the challenge of the Congressional maps, the state court first overturned the state legislative maps.  </w:t>
      </w:r>
      <w:r w:rsidRPr="00B806FD">
        <w:fldChar w:fldCharType="begin"/>
      </w:r>
      <w:r w:rsidRPr="00B806FD">
        <w:instrText xml:space="preserve"> ADDIN ZOTERO_ITEM CSL_CITATION {"citationID":"OygiIWKx","properties":{"formattedCitation":"Common Cause v. Lewis, 834 S.E.2d 425 (2019).","plainCitation":"Common Cause v. Lewis, 834 S.E.2d 425 (2019).","noteIndex":66},"citationItems":[{"id":7879,"uris":["http://zotero.org/users/10395840/items/W49QMDHP"],"itemData":{"id":7879,"type":"legal_case","authority":"N.C. Supreme Court","container-title":"S.E.2d","number":"No. 417P19.","page":"425","title":"Common Cause v. Lewis","volume":"834","issued":{"date-parts":[["2019"]]}}}],"schema":"https://github.com/citation-style-language/schema/raw/master/csl-citation.json"} </w:instrText>
      </w:r>
      <w:r w:rsidRPr="00B806FD">
        <w:fldChar w:fldCharType="separate"/>
      </w:r>
      <w:r w:rsidRPr="00B806FD">
        <w:rPr>
          <w:noProof/>
        </w:rPr>
        <w:t>Common Cause v. Lewis, 834 S.E.2d 425 (2019).</w:t>
      </w:r>
      <w:r w:rsidRPr="00B806FD">
        <w:fldChar w:fldCharType="end"/>
      </w:r>
    </w:p>
  </w:footnote>
  <w:footnote w:id="67">
    <w:p w14:paraId="156554B4" w14:textId="0A54D731" w:rsidR="008D703D" w:rsidRPr="00B806FD" w:rsidRDefault="008D703D" w:rsidP="00B806FD">
      <w:pPr>
        <w:pStyle w:val="FootnoteText"/>
      </w:pPr>
      <w:r w:rsidRPr="00B806FD">
        <w:rPr>
          <w:rStyle w:val="FootnoteReference"/>
        </w:rPr>
        <w:footnoteRef/>
      </w:r>
      <w:r w:rsidRPr="00B806FD">
        <w:t xml:space="preserve"> </w:t>
      </w:r>
      <w:r w:rsidRPr="00B806FD">
        <w:tab/>
        <w:t>Urging the General Assembly to adopt a map in “an expeditious process . . . that ensures full transparency and allows for bipartisan participation and consensus to create new congressional districts that likewise seek to achieve this fundamental constitutional objective.”  Harper v. Lewis, No. 19-CVS-012667, at 17-18 (N.C. Super. Ct. Oct. 28, 2019) (order granting injunctive preliminary relief).</w:t>
      </w:r>
    </w:p>
  </w:footnote>
  <w:footnote w:id="68">
    <w:p w14:paraId="6B6F3343" w14:textId="35FC8C8D" w:rsidR="008D703D" w:rsidRPr="00B806FD" w:rsidRDefault="008D703D" w:rsidP="00B806FD">
      <w:pPr>
        <w:pStyle w:val="FootnoteText"/>
      </w:pPr>
      <w:r w:rsidRPr="00B806FD">
        <w:rPr>
          <w:rStyle w:val="FootnoteReference"/>
        </w:rPr>
        <w:footnoteRef/>
      </w:r>
      <w:r w:rsidRPr="00B806FD">
        <w:t xml:space="preserve"> </w:t>
      </w:r>
      <w:r w:rsidRPr="00B806FD">
        <w:tab/>
        <w:t xml:space="preserve">While the new maps crafted by the legislature raised questions about their fairness, the court unanimously accepted the map to avoid needing to move primaries. Judge Paul Ridgeway said, “the net result is the grievous and flawed 2016 map has been replaced.”  </w:t>
      </w:r>
      <w:r w:rsidRPr="00B806FD">
        <w:fldChar w:fldCharType="begin"/>
      </w:r>
      <w:r w:rsidRPr="00B806FD">
        <w:instrText xml:space="preserve"> ADDIN ZOTERO_ITEM CSL_CITATION {"citationID":"eZ0rMnnP","properties":{"formattedCitation":"Brian Murphy &amp; Will Doran, {\\i{}New congressional maps in North Carolina will stand for 2020, court rules}, {\\scaps The News &amp; Observer}, Dec. 3, 2019, https://www.google.com/url?sa=t&amp;rct=j&amp;q=&amp;esrc=s&amp;source=web&amp;cd=&amp;ved=2ahUKEwi-u_Gc4ZD8AhUkK1kFHSGEAigQFnoECAgQAQ&amp;url=https%3A%2F%2Fwww.newsobserver.com%2Fnews%2Fpolitics-government%2Felection%2Farticle237958719.html&amp;usg=AOvVaw0ZCyYbbEqo4K7hX1Dh8h6C.","plainCitation":"Brian Murphy &amp; Will Doran, New congressional maps in North Carolina will stand for 2020, court rules, The News &amp; Observer, Dec. 3, 2019, https://www.google.com/url?sa=t&amp;rct=j&amp;q=&amp;esrc=s&amp;source=web&amp;cd=&amp;ved=2ahUKEwi-u_Gc4ZD8AhUkK1kFHSGEAigQFnoECAgQAQ&amp;url=https%3A%2F%2Fwww.newsobserver.com%2Fnews%2Fpolitics-government%2Felection%2Farticle237958719.html&amp;usg=AOvVaw0ZCyYbbEqo4K7hX1Dh8h6C.","noteIndex":68},"citationItems":[{"id":7880,"uris":["http://zotero.org/users/10395840/items/MS2DCXE9"],"itemData":{"id":7880,"type":"article-newspaper","container-title":"The News &amp; Observer","title":"New congressional maps in North Carolina will stand for 2020, court rules","URL":"https://www.google.com/url?sa=t&amp;rct=j&amp;q=&amp;esrc=s&amp;source=web&amp;cd=&amp;ved=2ahUKEwi-u_Gc4ZD8AhUkK1kFHSGEAigQFnoECAgQAQ&amp;url=https%3A%2F%2Fwww.newsobserver.com%2Fnews%2Fpolitics-government%2Felection%2Farticle237958719.html&amp;usg=AOvVaw0ZCyYbbEqo4K7hX1Dh8h6C","author":[{"literal":"Brian Murphy"},{"literal":"Will Doran"}],"issued":{"date-parts":[["2019",12,3]]}}}],"schema":"https://github.com/citation-style-language/schema/raw/master/csl-citation.json"} </w:instrText>
      </w:r>
      <w:r w:rsidRPr="00B806FD">
        <w:fldChar w:fldCharType="separate"/>
      </w:r>
      <w:r w:rsidRPr="00B806FD">
        <w:t xml:space="preserve">Brian Murphy &amp; Will Doran, </w:t>
      </w:r>
      <w:r w:rsidRPr="00B806FD">
        <w:rPr>
          <w:i/>
          <w:iCs/>
        </w:rPr>
        <w:t>New Congressional Maps in North Carolina Will Stand for 2020, Court Rules</w:t>
      </w:r>
      <w:r w:rsidRPr="00B806FD">
        <w:t xml:space="preserve">, </w:t>
      </w:r>
      <w:r w:rsidRPr="00B806FD">
        <w:rPr>
          <w:smallCaps/>
        </w:rPr>
        <w:t>The News &amp; Observer</w:t>
      </w:r>
      <w:r w:rsidRPr="00B806FD">
        <w:t xml:space="preserve"> (Dec. 3, 2019), https://www.google.com/url?sa=t&amp;rct=j&amp;q=&amp;esrc=s&amp;source=web&amp;cd=&amp;ved=2ahUKEwi-u_Gc4ZD8AhUkK1kFHSGEAigQFnoECAgQAQ&amp;url=https%3A%2F%2Fwww.newsobserver.com%2Fnews%2Fpolitics-government%2Felection%2Farticle237958719.html&amp;usg=AOvVaw0ZCyYbbEqo4K7hX1Dh8h6C [https://perma.cc/ZD3K-TUZH].</w:t>
      </w:r>
      <w:r w:rsidRPr="00B806FD">
        <w:fldChar w:fldCharType="end"/>
      </w:r>
    </w:p>
  </w:footnote>
  <w:footnote w:id="69">
    <w:p w14:paraId="5DB57F16" w14:textId="1022BC91" w:rsidR="00414F57" w:rsidRPr="00B806FD" w:rsidRDefault="00414F57" w:rsidP="00B806FD">
      <w:pPr>
        <w:pStyle w:val="FootnoteText"/>
      </w:pPr>
      <w:r w:rsidRPr="00B806FD">
        <w:rPr>
          <w:rStyle w:val="FootnoteReference"/>
        </w:rPr>
        <w:footnoteRef/>
      </w:r>
      <w:r w:rsidRPr="00B806FD">
        <w:t xml:space="preserve"> </w:t>
      </w:r>
      <w:r w:rsidRPr="00B806FD">
        <w:tab/>
        <w:t>Montana has had a commission since 1973, but only after the 2020 census and after the 1980 census did it have more than one congressional seat</w:t>
      </w:r>
      <w:r w:rsidRPr="00B806FD">
        <w:rPr>
          <w:i/>
          <w:iCs/>
        </w:rPr>
        <w:t>.  See also</w:t>
      </w:r>
      <w:r w:rsidRPr="00B806FD">
        <w:rPr>
          <w:smallCaps/>
        </w:rPr>
        <w:t xml:space="preserve"> </w:t>
      </w:r>
      <w:r w:rsidRPr="00B806FD">
        <w:rPr>
          <w:smallCaps/>
        </w:rPr>
        <w:fldChar w:fldCharType="begin"/>
      </w:r>
      <w:r w:rsidRPr="00B806FD">
        <w:rPr>
          <w:smallCaps/>
        </w:rPr>
        <w:instrText xml:space="preserve"> ADDIN ZOTERO_ITEM CSL_CITATION {"citationID":"k9Cb4XLo","properties":{"formattedCitation":"National Conference of State Legislatures, {\\i{}Redistricting Commissions: Congressional Plans}, (2021), https://www.ncsl.org/research/redistricting/redistricting-commissions-congressional-plans.aspx (last visited Dec 21, 2022).","plainCitation":"National Conference of State Legislatures, Redistricting Commissions: Congressional Plans, (2021), https://www.ncsl.org/research/redistricting/redistricting-commissions-congressional-plans.aspx (last visited Dec 21, 2022).","noteIndex":69},"citationItems":[{"id":7807,"uris":["http://zotero.org/users/10395840/items/UBQR6854"],"itemData":{"id":7807,"type":"webpage","title":"Redistricting Commissions: Congressional Plans","URL":"https://www.ncsl.org/research/redistricting/redistricting-commissions-congressional-plans.aspx","author":[{"family":"National Conference of State Legislatures","given":""}],"accessed":{"date-parts":[["2022",12,21]]},"issued":{"date-parts":[["2021",12,10]]}}}],"schema":"https://github.com/citation-style-language/schema/raw/master/csl-citation.json"} </w:instrText>
      </w:r>
      <w:r w:rsidRPr="00B806FD">
        <w:rPr>
          <w:smallCaps/>
        </w:rPr>
        <w:fldChar w:fldCharType="separate"/>
      </w:r>
      <w:r w:rsidRPr="00B806FD">
        <w:rPr>
          <w:smallCaps/>
        </w:rPr>
        <w:t xml:space="preserve">Nat'l Conf. of State Legislatures </w:t>
      </w:r>
      <w:r w:rsidRPr="00B806FD">
        <w:t>(2021), https://www.ncsl.org/redistricting-and-census/creation-of-redistricting-commissions [https://perma.cc/7QDS-JR9W].</w:t>
      </w:r>
      <w:r w:rsidRPr="00B806FD">
        <w:rPr>
          <w:i/>
          <w:iCs/>
        </w:rPr>
        <w:fldChar w:fldCharType="end"/>
      </w:r>
    </w:p>
  </w:footnote>
  <w:footnote w:id="70">
    <w:p w14:paraId="16D95426" w14:textId="1FA8C312" w:rsidR="00414F57" w:rsidRPr="00B806FD" w:rsidRDefault="00414F57" w:rsidP="00B806FD">
      <w:pPr>
        <w:pStyle w:val="FootnoteText"/>
      </w:pPr>
      <w:r w:rsidRPr="00B806FD">
        <w:rPr>
          <w:rStyle w:val="FootnoteReference"/>
        </w:rPr>
        <w:footnoteRef/>
      </w:r>
      <w:r w:rsidRPr="00B806FD">
        <w:t xml:space="preserve"> </w:t>
      </w:r>
      <w:r w:rsidRPr="00B806FD">
        <w:tab/>
      </w:r>
      <w:r w:rsidRPr="00B806FD">
        <w:rPr>
          <w:i/>
          <w:iCs/>
        </w:rPr>
        <w:fldChar w:fldCharType="begin"/>
      </w:r>
      <w:r w:rsidRPr="00B806FD">
        <w:rPr>
          <w:i/>
          <w:iCs/>
        </w:rPr>
        <w:instrText xml:space="preserve"> ADDIN ZOTERO_ITEM CSL_CITATION {"citationID":"0RQHsAHm","properties":{"formattedCitation":"{\\i{}Id.}","plainCitation":"Id.","noteIndex":70},"citationItems":[{"id":7807,"uris":["http://zotero.org/users/10395840/items/UBQR6854"],"itemData":{"id":7807,"type":"webpage","title":"Redistricting Commissions: Congressional Plans","URL":"https://www.ncsl.org/research/redistricting/redistricting-commissions-congressional-plans.aspx","author":[{"family":"National Conference of State Legislatures","given":""}],"accessed":{"date-parts":[["2022",12,21]]},"issued":{"date-parts":[["2021",12,10]]}}}],"schema":"https://github.com/citation-style-language/schema/raw/master/csl-citation.json"} </w:instrText>
      </w:r>
      <w:r w:rsidRPr="00B806FD">
        <w:rPr>
          <w:i/>
          <w:iCs/>
        </w:rPr>
        <w:fldChar w:fldCharType="separate"/>
      </w:r>
      <w:r w:rsidRPr="00B806FD">
        <w:rPr>
          <w:i/>
          <w:iCs/>
        </w:rPr>
        <w:t>Id.</w:t>
      </w:r>
      <w:r w:rsidRPr="00B806FD">
        <w:rPr>
          <w:i/>
          <w:iCs/>
        </w:rPr>
        <w:fldChar w:fldCharType="end"/>
      </w:r>
      <w:r w:rsidRPr="00B806FD">
        <w:rPr>
          <w:i/>
          <w:iCs/>
        </w:rPr>
        <w:t xml:space="preserve">  </w:t>
      </w:r>
      <w:r w:rsidRPr="00B806FD">
        <w:t xml:space="preserve">Arizona, California, Colorado, Hawaii, Idaho, Michigan, Montana, New Jersey, New York, Virginia, Washington. </w:t>
      </w:r>
    </w:p>
  </w:footnote>
  <w:footnote w:id="71">
    <w:p w14:paraId="2A7DF186" w14:textId="28504C74" w:rsidR="00414F57" w:rsidRPr="00B806FD" w:rsidRDefault="00414F57" w:rsidP="00B806FD">
      <w:pPr>
        <w:pStyle w:val="FootnoteText"/>
        <w:rPr>
          <w:bCs/>
        </w:rPr>
      </w:pPr>
      <w:r w:rsidRPr="00B806FD">
        <w:rPr>
          <w:rStyle w:val="FootnoteReference"/>
        </w:rPr>
        <w:footnoteRef/>
      </w:r>
      <w:r w:rsidRPr="00B806FD">
        <w:t xml:space="preserve"> </w:t>
      </w:r>
      <w:r w:rsidRPr="00B806FD">
        <w:tab/>
      </w:r>
      <w:r w:rsidRPr="00B806FD">
        <w:rPr>
          <w:i/>
          <w:iCs/>
        </w:rPr>
        <w:fldChar w:fldCharType="begin"/>
      </w:r>
      <w:r w:rsidRPr="00B806FD">
        <w:rPr>
          <w:i/>
          <w:iCs/>
        </w:rPr>
        <w:instrText xml:space="preserve"> ADDIN ZOTERO_ITEM CSL_CITATION {"citationID":"52PFzl82","properties":{"formattedCitation":"{\\i{}Id.}","plainCitation":"Id.","noteIndex":71},"citationItems":[{"id":7807,"uris":["http://zotero.org/users/10395840/items/UBQR6854"],"itemData":{"id":7807,"type":"webpage","title":"Redistricting Commissions: Congressional Plans","URL":"https://www.ncsl.org/research/redistricting/redistricting-commissions-congressional-plans.aspx","author":[{"family":"National Conference of State Legislatures","given":""}],"accessed":{"date-parts":[["2022",12,21]]},"issued":{"date-parts":[["2021",12,10]]}}}],"schema":"https://github.com/citation-style-language/schema/raw/master/csl-citation.json"} </w:instrText>
      </w:r>
      <w:r w:rsidRPr="00B806FD">
        <w:rPr>
          <w:i/>
          <w:iCs/>
        </w:rPr>
        <w:fldChar w:fldCharType="separate"/>
      </w:r>
      <w:r w:rsidRPr="00B806FD">
        <w:rPr>
          <w:i/>
          <w:iCs/>
        </w:rPr>
        <w:t>Id.</w:t>
      </w:r>
      <w:r w:rsidRPr="00B806FD">
        <w:rPr>
          <w:i/>
          <w:iCs/>
        </w:rPr>
        <w:fldChar w:fldCharType="end"/>
      </w:r>
      <w:r w:rsidRPr="00B806FD">
        <w:rPr>
          <w:i/>
          <w:iCs/>
        </w:rPr>
        <w:t xml:space="preserve">  </w:t>
      </w:r>
      <w:r w:rsidRPr="00B806FD">
        <w:t>Secondary (backup) responsibly is given to commissions in three other states (Connecticut, Indiana, and Ohio), with three more having advisory commissions (Iowa, Maine, and Utah).  Backup commissions usually get the opportunity to draw districts when the legislature fails to act, especially likely in those states where a supermajority requirement for legislative enactment of a redistricting plan is in place.  In Connecticut, both the legislature and the backup commission failed, and the state Supreme Court drew the map instead.  Indiana did not require a supermajority for the legislature to pass a map.  The state legislature and governor, under Republican control, passed a congressional map.</w:t>
      </w:r>
      <w:r w:rsidRPr="00B806FD">
        <w:rPr>
          <w:b/>
        </w:rPr>
        <w:t xml:space="preserve">  </w:t>
      </w:r>
      <w:r w:rsidRPr="00B806FD">
        <w:t xml:space="preserve">In Ohio, the process is complicated because the legislature is first to act, and if it fails, the backup commission has an opportunity to draw a plan.  If it fails, the legislature gets another opportunity, but without the supermajority requirement.  That plan, however, is only valid for two years. </w:t>
      </w:r>
      <w:r w:rsidRPr="00B806FD">
        <w:rPr>
          <w:bCs/>
        </w:rPr>
        <w:t xml:space="preserve">See further discussion of Connecticut and Ohio below. </w:t>
      </w:r>
    </w:p>
  </w:footnote>
  <w:footnote w:id="72">
    <w:p w14:paraId="3CA7729A" w14:textId="2B91B97C"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ouW7vLqu","properties":{"formattedCitation":"Williams and Underhill, {\\i{}supra} note 10.","plainCitation":"Williams and Underhill, supra note 10.","noteIndex":72},"citationItems":[{"id":8009,"uris":["http://zotero.org/users/10395840/items/TSZHFBAY"],"itemData":{"id":8009,"type":"article-journal","container-title":"National Conference of State Legislatures","title":"Redistricting Criteria","URL":"https://www.ncsl.org/research/redistricting/redistricting-criteria-legisbrief.aspx","volume":"25","author":[{"family":"Williams","given":"Ben"},{"family":"Underhill","given":"Wendy"}],"accessed":{"date-parts":[["2022",12,28]]},"issued":{"date-parts":[["2017",9]]}}}],"schema":"https://github.com/citation-style-language/schema/raw/master/csl-citation.json"} </w:instrText>
      </w:r>
      <w:r w:rsidRPr="00B806FD">
        <w:fldChar w:fldCharType="separate"/>
      </w:r>
      <w:r w:rsidRPr="00B806FD">
        <w:t xml:space="preserve">Williams and Underhill, </w:t>
      </w:r>
      <w:r w:rsidRPr="00B806FD">
        <w:rPr>
          <w:i/>
          <w:iCs/>
        </w:rPr>
        <w:t>supra</w:t>
      </w:r>
      <w:r w:rsidRPr="00B806FD">
        <w:t xml:space="preserve"> note 10.</w:t>
      </w:r>
      <w:r w:rsidRPr="00B806FD">
        <w:fldChar w:fldCharType="end"/>
      </w:r>
      <w:r w:rsidRPr="00B806FD">
        <w:t xml:space="preserve">  Arizona (Requires: Competitive; Prohibits: Favor or Disfavor an Incumbent or Candidate, Use Partisan Data); California (Prohibited: Intentionally Favor or Disfavor an Incumbent, Candidate or Party; Use Partisan Data); Colorado (Prohibited: Intentionally Favor or Disfavor an Incumbent, Candidate or Party); Florida (Prohibited: Intentionally Favor or Disfavor a Party or Incumbent); Hawaii (Prohibited: Unduly Favor a Person or Party); Idaho (Prohibited: Protect a Party or Incumbent); Iowa (Prohibited: Intentionally Favor a Party, Incumbent, Person or Group; Use Partisan Data); Michigan (Prohibited: Intentionally Favor or Disfavor an Incumbent, Candidate or Party); Montana (Prohibited: Intentionally Favor Party or Incumbent, Use Partisan Data (except as required by a court in drawing a remedy)); Nebraska (Prohibited: Protect Incumbent, Use of Partisan Data); New York (Prohibited: Intentionally Favor or Disfavor Incumbent, Candidate or Party); Ohio (Prohibited: Favor an Incumbent or Party); Oregon (Prohibited: Intentionally Favor Party, Incumbent or Person); Utah (Prohibited: Intentionally Favor or Disfavor an Incumbent, Candidate or Party); Washington (Required: Competitive; Prohibited: Intentionally Favor or Disfavor a Party or Group). </w:t>
      </w:r>
    </w:p>
  </w:footnote>
  <w:footnote w:id="73">
    <w:p w14:paraId="7EE45E60" w14:textId="10859E7F"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oKLuRwTa","properties":{"formattedCitation":"Bernard Grofman, {\\i{}Criteria For Districting: A Social Science Perspective}, 33 {\\scaps UCLA Law Rev. 33 UCLA Rev} 77 (1985), https://heinonline.org/HOL/Page?handle=hein.journals/uclalr33&amp;id=93&amp;collection=journals&amp;index= Table Three.","plainCitation":"Bernard Grofman, Criteria For Districting: A Social Science Perspective, 33 UCLA Law Rev. 33 UCLA Rev 77 (1985), https://heinonline.org/HOL/Page?handle=hein.journals/uclalr33&amp;id=93&amp;collection=journals&amp;index= Table Three.","noteIndex":73},"citationItems":[{"id":4837,"uris":["http://zotero.org/users/10395840/items/GPL3BZBE"],"itemData":{"id":4837,"type":"article-journal","container-title":"UCLA Law Review 33 UCLA L. Rev.","issue":"1","language":"en","page":"77-184","source":"Zotero","title":"Criteria For Districting: A Social Science Perspective","URL":"https://heinonline.org/HOL/Page?handle=hein.journals/uclalr33&amp;id=93&amp;collection=journals&amp;index=","volume":"33","author":[{"family":"Grofman","given":"Bernard"}],"issued":{"date-parts":[["1985"]],"season":"1986"}},"label":"page","suffix":"Table Three"}],"schema":"https://github.com/citation-style-language/schema/raw/master/csl-citation.json"} </w:instrText>
      </w:r>
      <w:r w:rsidRPr="00B806FD">
        <w:fldChar w:fldCharType="separate"/>
      </w:r>
      <w:r w:rsidRPr="00B806FD">
        <w:t xml:space="preserve">Bernard Grofman, </w:t>
      </w:r>
      <w:r w:rsidRPr="00B806FD">
        <w:rPr>
          <w:i/>
          <w:iCs/>
        </w:rPr>
        <w:t xml:space="preserve">Criteria </w:t>
      </w:r>
      <w:proofErr w:type="gramStart"/>
      <w:r w:rsidRPr="00B806FD">
        <w:rPr>
          <w:i/>
          <w:iCs/>
        </w:rPr>
        <w:t>For</w:t>
      </w:r>
      <w:proofErr w:type="gramEnd"/>
      <w:r w:rsidRPr="00B806FD">
        <w:rPr>
          <w:i/>
          <w:iCs/>
        </w:rPr>
        <w:t xml:space="preserve"> Districting: A Social Science Perspective</w:t>
      </w:r>
      <w:r w:rsidRPr="00B806FD">
        <w:t xml:space="preserve">, 33 </w:t>
      </w:r>
      <w:r w:rsidRPr="00B806FD">
        <w:rPr>
          <w:smallCaps/>
        </w:rPr>
        <w:t>UCLA L. Rev.</w:t>
      </w:r>
      <w:r w:rsidRPr="00B806FD">
        <w:t xml:space="preserve"> 77, 177 tbl. 3 (1985)</w:t>
      </w:r>
      <w:r w:rsidRPr="00B806FD">
        <w:rPr>
          <w:rStyle w:val="normaltextrun"/>
          <w:rFonts w:cs="Segoe UI"/>
          <w:shd w:val="clear" w:color="auto" w:fill="E1E3E6"/>
        </w:rPr>
        <w:t>.</w:t>
      </w:r>
      <w:r w:rsidRPr="00B806FD" w:rsidDel="00583281">
        <w:t xml:space="preserve"> </w:t>
      </w:r>
      <w:r w:rsidRPr="00B806FD">
        <w:fldChar w:fldCharType="end"/>
      </w:r>
    </w:p>
  </w:footnote>
  <w:footnote w:id="74">
    <w:p w14:paraId="1A058050" w14:textId="711E1672" w:rsidR="00414F57" w:rsidRPr="00B806FD" w:rsidRDefault="00414F57" w:rsidP="00B806FD">
      <w:pPr>
        <w:pStyle w:val="FootnoteText"/>
        <w:rPr>
          <w:b/>
        </w:rPr>
      </w:pPr>
      <w:r w:rsidRPr="00B806FD">
        <w:rPr>
          <w:rStyle w:val="FootnoteReference"/>
        </w:rPr>
        <w:footnoteRef/>
      </w:r>
      <w:r w:rsidRPr="00B806FD">
        <w:t xml:space="preserve"> </w:t>
      </w:r>
      <w:r w:rsidRPr="00B806FD">
        <w:tab/>
        <w:t>In 2010, by initiative, Florida overwhelmingly passed the “Florida Congressional District Boundaries Amendment.”  The new constitutional provision provided, “[n]o apportionment plan or individual district shall be drawn with the intent to favor or disfavor a political party or an incumbent; and districts shall not be drawn with the intent or result of denying or abridging the equal opportunity of racial or language minorities to participate in the political process or to diminish their ability to elect representatives of their choice; and districts shall consist of contiguous territory.”  Fla. Const. art. III § 20(a).  Florida state courts made use of this language in the 2010 round.  League of Women Voters of Fla. v. Detzner, 172 So. 3d 363, 375 (Fla. 2015)</w:t>
      </w:r>
    </w:p>
  </w:footnote>
  <w:footnote w:id="75">
    <w:p w14:paraId="60184538" w14:textId="2A5008FA"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uo0NNz8I","properties":{"formattedCitation":"Rucho v. Common Cause, {\\i{}supra} note 38 at 2507.","plainCitation":"Rucho v. Common Cause, supra note 38 at 2507.","noteIndex":75},"citationItems":[{"id":7868,"uris":["http://zotero.org/users/10395840/items/GG6MBMVB"],"itemData":{"id":7868,"type":"legal_case","container-title":"S.Ct.","number":"18-422","page":"2484","title":"Rucho v. Common Cause","volume":"139","issued":{"date-parts":[["2019"]]}},"locator":"2507","label":"page"}],"schema":"https://github.com/citation-style-language/schema/raw/master/csl-citation.json"} </w:instrText>
      </w:r>
      <w:r w:rsidRPr="00B806FD">
        <w:fldChar w:fldCharType="separate"/>
      </w:r>
      <w:proofErr w:type="spellStart"/>
      <w:r w:rsidRPr="00B806FD">
        <w:rPr>
          <w:i/>
          <w:iCs/>
        </w:rPr>
        <w:t>Rucho</w:t>
      </w:r>
      <w:proofErr w:type="spellEnd"/>
      <w:r w:rsidRPr="00B806FD">
        <w:t>, 139 S. Ct.at 2507.</w:t>
      </w:r>
      <w:r w:rsidRPr="00B806FD">
        <w:fldChar w:fldCharType="end"/>
      </w:r>
    </w:p>
  </w:footnote>
  <w:footnote w:id="76">
    <w:p w14:paraId="1E244C1D" w14:textId="5B753882"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g1fnVMUH","properties":{"formattedCitation":"{\\i{}Id.}","plainCitation":"Id.","noteIndex":76},"citationItems":[{"id":7868,"uris":["http://zotero.org/users/10395840/items/GG6MBMVB"],"itemData":{"id":7868,"type":"legal_case","container-title":"S.Ct.","number":"18-422","page":"2484","title":"Rucho v. Common Cause","volume":"139","issued":{"date-parts":[["2019"]]}},"locator":"2507","label":"page"}],"schema":"https://github.com/citation-style-language/schema/raw/master/csl-citation.json"} </w:instrText>
      </w:r>
      <w:r w:rsidRPr="00B806FD">
        <w:fldChar w:fldCharType="separate"/>
      </w:r>
      <w:r w:rsidRPr="00B806FD">
        <w:rPr>
          <w:i/>
          <w:iCs/>
        </w:rPr>
        <w:t>Id.</w:t>
      </w:r>
      <w:r w:rsidRPr="00B806FD">
        <w:fldChar w:fldCharType="end"/>
      </w:r>
      <w:r w:rsidRPr="00B806FD">
        <w:t xml:space="preserve"> at 2490.</w:t>
      </w:r>
    </w:p>
  </w:footnote>
  <w:footnote w:id="77">
    <w:p w14:paraId="7188B50C" w14:textId="3B05BD53" w:rsidR="00414F57" w:rsidRPr="00B806FD" w:rsidRDefault="00414F57" w:rsidP="00B806FD">
      <w:pPr>
        <w:pStyle w:val="FootnoteText"/>
      </w:pPr>
      <w:r w:rsidRPr="00B806FD">
        <w:rPr>
          <w:rStyle w:val="FootnoteReference"/>
        </w:rPr>
        <w:footnoteRef/>
      </w:r>
      <w:r w:rsidRPr="00B806FD">
        <w:t xml:space="preserve"> </w:t>
      </w:r>
      <w:r w:rsidRPr="00B806FD">
        <w:tab/>
        <w:t xml:space="preserve">U.S. Const., art. I, § 4 ("The times, places, and manner of holding elections for senators and representatives shall be prescribed in each state by the legislature thereof; but the Congress may at any time by law make or alter such regulations, except as to the places of choosing senators."); </w:t>
      </w:r>
      <w:r w:rsidRPr="00B806FD">
        <w:fldChar w:fldCharType="begin"/>
      </w:r>
      <w:r w:rsidRPr="00B806FD">
        <w:instrText xml:space="preserve"> ADDIN ZOTERO_ITEM CSL_CITATION {"citationID":"jSwYaBEz","properties":{"formattedCitation":"Rucho v. Common Cause, {\\i{}supra} note 38 at 2507.","plainCitation":"Rucho v. Common Cause, supra note 38 at 2507.","noteIndex":78},"citationItems":[{"id":7868,"uris":["http://zotero.org/users/10395840/items/GG6MBMVB"],"itemData":{"id":7868,"type":"legal_case","container-title":"S.Ct.","number":"18-422","page":"2484","title":"Rucho v. Common Cause","volume":"139","issued":{"date-parts":[["2019"]]}},"locator":"2507","label":"page"}],"schema":"https://github.com/citation-style-language/schema/raw/master/csl-citation.json"} </w:instrText>
      </w:r>
      <w:r w:rsidRPr="00B806FD">
        <w:fldChar w:fldCharType="separate"/>
      </w:r>
      <w:r w:rsidRPr="00B806FD">
        <w:t>Rucho v. Common Cause, S. Ct. 2484, 2507 (2019).</w:t>
      </w:r>
      <w:r w:rsidRPr="00B806FD">
        <w:fldChar w:fldCharType="end"/>
      </w:r>
    </w:p>
  </w:footnote>
  <w:footnote w:id="78">
    <w:p w14:paraId="24967643" w14:textId="663CFAC8" w:rsidR="00414F57" w:rsidRPr="00B806FD" w:rsidRDefault="00414F57" w:rsidP="00B806FD">
      <w:pPr>
        <w:pStyle w:val="FootnoteText"/>
      </w:pPr>
      <w:r w:rsidRPr="00B806FD">
        <w:rPr>
          <w:rStyle w:val="FootnoteReference"/>
        </w:rPr>
        <w:footnoteRef/>
      </w:r>
      <w:r w:rsidRPr="00B806FD">
        <w:t xml:space="preserve"> </w:t>
      </w:r>
      <w:r w:rsidRPr="00B806FD">
        <w:tab/>
        <w:t xml:space="preserve">It went on to say that state statutes and constitutions do not provide a renewed basis for federal courts to wade into "one of the most intensely partisan aspects of American political life."  </w:t>
      </w:r>
      <w:r w:rsidRPr="00B806FD">
        <w:fldChar w:fldCharType="begin"/>
      </w:r>
      <w:r w:rsidRPr="00B806FD">
        <w:instrText xml:space="preserve"> ADDIN ZOTERO_ITEM CSL_CITATION {"citationID":"frQIIbws","properties":{"formattedCitation":"{\\i{}Id.} (emphasis added).","plainCitation":"Id. (emphasis added).","noteIndex":79},"citationItems":[{"id":7868,"uris":["http://zotero.org/users/10395840/items/GG6MBMVB"],"itemData":{"id":7868,"type":"legal_case","container-title":"S.Ct.","number":"18-422","page":"2484","title":"Rucho v. Common Cause","volume":"139","issued":{"date-parts":[["2019"]]}},"locator":"2507","label":"page","suffix":"(emphasis added)"}],"schema":"https://github.com/citation-style-language/schema/raw/master/csl-citation.json"} </w:instrText>
      </w:r>
      <w:r w:rsidRPr="00B806FD">
        <w:fldChar w:fldCharType="separate"/>
      </w:r>
      <w:r w:rsidRPr="00B806FD">
        <w:rPr>
          <w:i/>
          <w:iCs/>
        </w:rPr>
        <w:t>Id.</w:t>
      </w:r>
      <w:r w:rsidRPr="00B806FD">
        <w:t>at 2507 (emphasis added).</w:t>
      </w:r>
      <w:r w:rsidRPr="00B806FD">
        <w:fldChar w:fldCharType="end"/>
      </w:r>
    </w:p>
  </w:footnote>
  <w:footnote w:id="79">
    <w:p w14:paraId="3B43A735" w14:textId="4C6DBE7F"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TbIwGd06","properties":{"formattedCitation":"Douglas, {\\i{}supra} note 13; Wang, Ober, and Williams, {\\i{}supra} note 57.","plainCitation":"Douglas, supra note 13; Wang, Ober, and Williams, supra note 57.","noteIndex":80},"citationItems":[{"id":5081,"uris":["http://zotero.org/users/10395840/items/BWZZMLDR"],"itemData":{"id":5081,"type":"article-journal","container-title":"VANDERBILT LAW REVIEW","language":"en","page":"61","source":"Zotero","title":"The Right to Vote Under State Constitutions","volume":"67","author":[{"family":"Douglas","given":"Joshua A"}],"issued":{"date-parts":[["2014"]]}}},{"id":5405,"uris":["http://zotero.org/users/10395840/items/45H797WW"],"itemData":{"id":5405,"type":"article-journal","abstract":"Partisan gerrymandering has proliferated in the last two decades, yet the Supreme Court has declined to rein in the offense by identifying a judicially manageable standard for evaluating claims in federal courts. This Article highlights a second, promising path to remediating partisan gerrymandering: claims in state courts. In the American federal system, state courts are the arbiters of their own constitutions and statutes and are allowed to offer protections that go beyond those afforded by the Federal Constitution. We begin by discussing the U.S. Supreme Court’s opinion in Gill v. Whitford, 138 S. Ct. 1916 (2018), which lays out two distinct theories for evaluating partisan gerrymandering claims, either on a statewide basis, or on a district-by-district basis. The reasoning in these theories emanates from the U.S. Constitution, but state constitutions contain similar principles, including protection of freedom of association and equal protection of the law. Because states are free to confer more voting rights protections than those contained in federal doctrine, these avenues are in no way foreclosed by the recent Rucho v. Common Cause, 139 S. Ct. 2484 (2019), decision. We also highlight unique state constitutional provisions with no analog in federal law, such as guarantees of free and fair elections and prohibitions on the passage of special laws. We conclude by reviewing states where partisan gerrymandering offenses are likely, with special focus on states with potentially receptive courts, most recently North Carolina. The Article is accompanied by two Appendices: one listing state court precedents striking down election laws and redistricting plans under theories of state law, and one listing constitutional protections that could be cited in a partisan gerrymandering complaint. In summary, this Article seeks to provide a coherent theoretical framework for challenging partisan gerrymanders using federalist principles.","container-title":"University of Pennsylvania Journal of Constitutional Law","issue":"1","journalAbbreviation":"SSRN Journal","language":"en","page":"203","title":"Laboratories of Democracy Reform: State Constitutions and Partisan Gerrymandering","title-short":"Laboratories of Democracy Reform","URL":"https://scholarship.law.upenn.edu/jcl/vol22/iss1/5","volume":"22","author":[{"family":"Wang","given":"Samuel"},{"family":"Ober","given":"Richard"},{"family":"Williams","given":"Benjamin"}],"accessed":{"date-parts":[["2022",10,18]]},"issued":{"date-parts":[["2019"]]}}}],"schema":"https://github.com/citation-style-language/schema/raw/master/csl-citation.json"} </w:instrText>
      </w:r>
      <w:r w:rsidRPr="00B806FD">
        <w:fldChar w:fldCharType="separate"/>
      </w:r>
      <w:r w:rsidRPr="00B806FD">
        <w:t xml:space="preserve">Douglas, </w:t>
      </w:r>
      <w:r w:rsidRPr="00B806FD">
        <w:rPr>
          <w:i/>
          <w:iCs/>
        </w:rPr>
        <w:t>supra</w:t>
      </w:r>
      <w:r w:rsidRPr="00B806FD">
        <w:t xml:space="preserve"> note 13 at 103; Wang et al, </w:t>
      </w:r>
      <w:r w:rsidRPr="00B806FD">
        <w:rPr>
          <w:i/>
          <w:iCs/>
        </w:rPr>
        <w:t>supra</w:t>
      </w:r>
      <w:r w:rsidRPr="00B806FD">
        <w:t xml:space="preserve"> note 57 at 258-88.</w:t>
      </w:r>
      <w:r w:rsidRPr="00B806FD">
        <w:fldChar w:fldCharType="end"/>
      </w:r>
      <w:r w:rsidRPr="00B806FD">
        <w:t xml:space="preserve">  (Arizona, Arkansas, Colorado, Delaware, Illinois, Indiana, Kentucky, Maryland, Massachusetts, Missouri, Montana, Nebraska, New Hampshire, New Mexico, North Carolina, Oklahoma, Oregon, Pennsylvania, South Carolina, South Dakota, Tennessee, Utah, Vermont, Virginia, Washington, and Wyoming).</w:t>
      </w:r>
    </w:p>
  </w:footnote>
  <w:footnote w:id="80">
    <w:p w14:paraId="2D725EF1" w14:textId="2931E0EF"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SsETHdo4","properties":{"formattedCitation":"Grofman and Cervas, {\\i{}supra} note 15.","plainCitation":"Grofman and Cervas, supra note 15.","noteIndex":81},"citationItems":[{"id":3996,"uris":["http://zotero.org/users/10395840/items/BXCJV6HP"],"itemData":{"id":3996,"type":"article-journal","abstrac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container-title":"Election Law Journal: Rules, Politics, and Policy","DOI":"10.1089/elj.2018.0496","ISSN":"1533-1296, 1557-8062","issue":"4","journalAbbreviation":"Election Law Journal: Rules, Politics, and Policy","language":"en","page":"264-285","source":"DOI.org (Crossref)","title":"Can State Courts Cure Partisan Gerrymandering: Lessons from &lt;i&gt;League of Women Voters v. Commonwealth of Pennsylvania&lt;/i&gt; (2018)","title-short":"Can State Courts Cure Partisan Gerrymandering","URL":"https://www.liebertpub.com/doi/10.1089/elj.2018.0496","volume":"17","author":[{"family":"Grofman","given":"Bernard"},{"family":"Cervas","given":"Jonathan R."}],"accessed":{"date-parts":[["2022",10,18]]},"issued":{"date-parts":[["2018",12]]}}}],"schema":"https://github.com/citation-style-language/schema/raw/master/csl-citation.json"} </w:instrText>
      </w:r>
      <w:r w:rsidRPr="00B806FD">
        <w:fldChar w:fldCharType="separate"/>
      </w:r>
      <w:r w:rsidRPr="00B806FD">
        <w:t xml:space="preserve">Grofman and Cervas, </w:t>
      </w:r>
      <w:r w:rsidRPr="00B806FD">
        <w:rPr>
          <w:i/>
          <w:iCs/>
        </w:rPr>
        <w:t>supra</w:t>
      </w:r>
      <w:r w:rsidRPr="00B806FD">
        <w:t xml:space="preserve"> note 15. at 267.</w:t>
      </w:r>
      <w:r w:rsidRPr="00B806FD">
        <w:fldChar w:fldCharType="end"/>
      </w:r>
    </w:p>
  </w:footnote>
  <w:footnote w:id="81">
    <w:p w14:paraId="17B1105B" w14:textId="798EFFA5" w:rsidR="00414F57" w:rsidRPr="00B806FD" w:rsidRDefault="00414F57" w:rsidP="00B806FD">
      <w:pPr>
        <w:pStyle w:val="FootnoteText"/>
      </w:pPr>
      <w:r w:rsidRPr="00B806FD">
        <w:rPr>
          <w:rStyle w:val="FootnoteReference"/>
        </w:rPr>
        <w:footnoteRef/>
      </w:r>
      <w:r w:rsidRPr="00B806FD">
        <w:t xml:space="preserve"> </w:t>
      </w:r>
      <w:r w:rsidRPr="00B806FD">
        <w:tab/>
      </w:r>
      <w:r w:rsidRPr="00B806FD">
        <w:rPr>
          <w:i/>
          <w:iCs/>
        </w:rPr>
        <w:fldChar w:fldCharType="begin"/>
      </w:r>
      <w:r w:rsidRPr="00B806FD">
        <w:rPr>
          <w:i/>
          <w:iCs/>
        </w:rPr>
        <w:instrText xml:space="preserve"> ADDIN ZOTERO_ITEM CSL_CITATION {"citationID":"OkLsJxwN","properties":{"formattedCitation":"Baker v. Carr, {\\i{}supra} note 16.","plainCitation":"Baker v. Carr, supra note 16.","noteIndex":82},"citationItems":[{"id":7881,"uris":["http://zotero.org/users/10395840/items/HH2DY9ZS"],"itemData":{"id":7881,"type":"legal_case","container-title":"U.S.","page":"186","title":"Baker v. Carr","volume":"369","issued":{"date-parts":[["1962"]]}}}],"schema":"https://github.com/citation-style-language/schema/raw/master/csl-citation.json"} </w:instrText>
      </w:r>
      <w:r w:rsidRPr="00B806FD">
        <w:rPr>
          <w:i/>
          <w:iCs/>
        </w:rPr>
        <w:fldChar w:fldCharType="separate"/>
      </w:r>
      <w:r w:rsidRPr="00B806FD">
        <w:t>Baker v. Carr, 369 U.S. 186, 186 (1962)</w:t>
      </w:r>
      <w:r w:rsidRPr="00B806FD">
        <w:rPr>
          <w:i/>
          <w:iCs/>
        </w:rPr>
        <w:t>.</w:t>
      </w:r>
      <w:r w:rsidRPr="00B806FD">
        <w:rPr>
          <w:i/>
          <w:iCs/>
        </w:rPr>
        <w:fldChar w:fldCharType="end"/>
      </w:r>
    </w:p>
  </w:footnote>
  <w:footnote w:id="82">
    <w:p w14:paraId="7ECD2D80" w14:textId="7DF26070"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lR4hb9Xa","properties":{"formattedCitation":"Morris P. Fiorina, {\\i{}Divided Government in the American States: A Byproduct of Legislative Professionalism?}, 88 {\\scaps Am. Polit. Sci. Rev.} 304 (1994), https://www.jstor.org/stable/2944705 (last visited Oct 29, 2022).","plainCitation":"Morris P. Fiorina, Divided Government in the American States: A Byproduct of Legislative Professionalism?, 88 Am. Polit. Sci. Rev. 304 (1994), https://www.jstor.org/stable/2944705 (last visited Oct 29, 2022).","noteIndex":83},"citationItems":[{"id":7598,"uris":["http://zotero.org/users/10395840/items/PBFFACEM"],"itemData":{"id":7598,"type":"article-journal","abstract":"Since World War II, divided government has become increasingly common in the American states. A significant component of the increase is the deterioration of Republican fortunes in state legislatures: after the 1990 and 1992 elections, for example, only five state legislatures were controlled by the Republicans. I shall examine the hypothesis that the professionalization of state legislatures makes legislative service more attractive to Democratic candidates and less attractive to Republican candidates, because full-time legislative service is incompatible with another career, and Democrats, on average, have less lucrative career opportunities than Republicans. Statistical analysis of post-World War II legislative elections outside the South is consistent with the argument: other things being equal, every ten-thousand-dollar increase in real biennial legislative compensation is associated with approximately a 1% increase in Democratic legislators.","container-title":"The American Political Science Review","DOI":"10.2307/2944705","ISSN":"0003-0554","issue":"2","note":"publisher: [American Political Science Association, Cambridge University Press]","page":"304-316","source":"JSTOR","title":"Divided Government in the American States: A Byproduct of Legislative Professionalism?","title-short":"Divided Government in the American States","URL":"https://www.jstor.org/stable/2944705","volume":"88","author":[{"family":"Fiorina","given":"Morris P."}],"accessed":{"date-parts":[["2022",10,29]]},"issued":{"date-parts":[["1994"]]}}}],"schema":"https://github.com/citation-style-language/schema/raw/master/csl-citation.json"} </w:instrText>
      </w:r>
      <w:r w:rsidRPr="00B806FD">
        <w:fldChar w:fldCharType="separate"/>
      </w:r>
      <w:r w:rsidRPr="00B806FD">
        <w:t xml:space="preserve">Morris P. Fiorina, </w:t>
      </w:r>
      <w:r w:rsidRPr="00B806FD">
        <w:rPr>
          <w:i/>
          <w:iCs/>
        </w:rPr>
        <w:t xml:space="preserve">Divided Government in the American States: A Byproduct of Legislative </w:t>
      </w:r>
      <w:proofErr w:type="gramStart"/>
      <w:r w:rsidRPr="00B806FD">
        <w:rPr>
          <w:i/>
          <w:iCs/>
        </w:rPr>
        <w:t>Professionalism?</w:t>
      </w:r>
      <w:r w:rsidRPr="00B806FD">
        <w:t>,</w:t>
      </w:r>
      <w:proofErr w:type="gramEnd"/>
      <w:r w:rsidRPr="00B806FD">
        <w:t xml:space="preserve"> 88 </w:t>
      </w:r>
      <w:r w:rsidRPr="00B806FD">
        <w:rPr>
          <w:smallCaps/>
        </w:rPr>
        <w:t>Am. Pol. Sci. Rev.</w:t>
      </w:r>
      <w:r w:rsidRPr="00B806FD">
        <w:t xml:space="preserve"> 304, 304 (1994).</w:t>
      </w:r>
      <w:r w:rsidRPr="00B806FD">
        <w:fldChar w:fldCharType="end"/>
      </w:r>
    </w:p>
  </w:footnote>
  <w:footnote w:id="83">
    <w:p w14:paraId="20577B6B" w14:textId="566AA07F"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8ZIpxnd8","properties":{"formattedCitation":"Gary C. Jacobson, {\\i{}It\\uc0\\u8217{}s Nothing Personal: The Decline of the Incumbency Advantage in US House Elections}, 77 {\\scaps J. Polit.} 861 (2015), https://www.journals.uchicago.edu/doi/10.1086/681670 (last visited Oct 18, 2022).","plainCitation":"Gary C. Jacobson, It’s Nothing Personal: The Decline of the Incumbency Advantage in US House Elections, 77 J. Polit. 861 (2015), https://www.journals.uchicago.edu/doi/10.1086/681670 (last visited Oct 18, 2022).","noteIndex":84},"citationItems":[{"id":4696,"uris":["http://zotero.org/users/10395840/items/TQ7T3F99"],"itemData":{"id":4696,"type":"article-journal","container-title":"The Journal of Politics","DOI":"10.1086/681670","ISSN":"0022-3816, 1468-2508","issue":"3","journalAbbreviation":"The Journal of Politics","language":"en","page":"861-873","source":"DOI.org (Crossref)","title":"It’s Nothing Personal: The Decline of the Incumbency Advantage in US House Elections","title-short":"It’s Nothing Personal","URL":"https://www.journals.uchicago.edu/doi/10.1086/681670","volume":"77","author":[{"family":"Jacobson","given":"Gary C."}],"accessed":{"date-parts":[["2022",10,18]]},"issued":{"date-parts":[["2015",7]]}}}],"schema":"https://github.com/citation-style-language/schema/raw/master/csl-citation.json"} </w:instrText>
      </w:r>
      <w:r w:rsidRPr="00B806FD">
        <w:fldChar w:fldCharType="separate"/>
      </w:r>
      <w:r w:rsidRPr="00B806FD">
        <w:t xml:space="preserve">Gary C. Jacobson, </w:t>
      </w:r>
      <w:r w:rsidRPr="00B806FD">
        <w:rPr>
          <w:i/>
          <w:iCs/>
        </w:rPr>
        <w:t>It’s Nothing Personal: The Decline of the Incumbency Advantage in US House Elections</w:t>
      </w:r>
      <w:r w:rsidRPr="00B806FD">
        <w:t xml:space="preserve">, 77 </w:t>
      </w:r>
      <w:r w:rsidRPr="00B806FD">
        <w:rPr>
          <w:smallCaps/>
        </w:rPr>
        <w:t>J. Pol.</w:t>
      </w:r>
      <w:r w:rsidRPr="00B806FD">
        <w:t xml:space="preserve"> 861, 861 (2015).</w:t>
      </w:r>
      <w:r w:rsidRPr="00B806FD">
        <w:fldChar w:fldCharType="end"/>
      </w:r>
    </w:p>
  </w:footnote>
  <w:footnote w:id="84">
    <w:p w14:paraId="57266B59" w14:textId="539C130F" w:rsidR="00414F57" w:rsidRPr="00B806FD" w:rsidRDefault="00414F57" w:rsidP="00B806FD">
      <w:pPr>
        <w:pStyle w:val="ListParagraph"/>
        <w:ind w:left="0"/>
        <w:jc w:val="both"/>
        <w:rPr>
          <w:sz w:val="18"/>
          <w:szCs w:val="18"/>
        </w:rPr>
      </w:pPr>
      <w:r w:rsidRPr="00B806FD">
        <w:rPr>
          <w:rStyle w:val="FootnoteReference"/>
          <w:sz w:val="18"/>
          <w:szCs w:val="18"/>
        </w:rPr>
        <w:footnoteRef/>
      </w:r>
      <w:r w:rsidRPr="00B806FD">
        <w:rPr>
          <w:sz w:val="18"/>
          <w:szCs w:val="18"/>
        </w:rPr>
        <w:t xml:space="preserve"> </w:t>
      </w:r>
      <w:r w:rsidRPr="00B806FD">
        <w:rPr>
          <w:sz w:val="18"/>
          <w:szCs w:val="18"/>
        </w:rPr>
        <w:tab/>
      </w:r>
      <w:r w:rsidRPr="00B806FD">
        <w:rPr>
          <w:sz w:val="18"/>
          <w:szCs w:val="18"/>
        </w:rPr>
        <w:fldChar w:fldCharType="begin"/>
      </w:r>
      <w:r w:rsidRPr="00B806FD">
        <w:rPr>
          <w:sz w:val="18"/>
          <w:szCs w:val="18"/>
        </w:rPr>
        <w:instrText xml:space="preserve"> ADDIN ZOTERO_ITEM CSL_CITATION {"citationID":"P4NcpHwU","properties":{"formattedCitation":"{\\scaps J.H. Aldrich &amp; J.D. Griffin}, {\\scaps Why Parties Matter: Political Competition and Democracy in the American South} (2018), https://books.google.com/books?id=bSE-DwAAQBAJ; Samuel Issacharoff &amp; Richard H. Pildes, {\\i{}Majoritarianism and Minoritarianism in the Law of Democracy}, {\\scaps SSRN Electron. J.} (2022), https://www.ssrn.com/abstract=4240006 (last visited Oct 21, 2022).","plainCitation":"J.H. Aldrich &amp; J.D. Griffin, Why Parties Matter: Political Competition and Democracy in the American South (2018), https://books.google.com/books?id=bSE-DwAAQBAJ; Samuel Issacharoff &amp; Richard H. Pildes, Majoritarianism and Minoritarianism in the Law of Democracy, SSRN Electron. J. (2022), https://www.ssrn.com/abstract=4240006 (last visited Oct 21, 2022).","noteIndex":85},"citationItems":[{"id":7606,"uris":["http://zotero.org/users/10395840/items/26NJPEMX"],"itemData":{"id":7606,"type":"book","collection-title":"Chicago Studies in American Politics","ISBN":"978-0-226-49537-8","note":"LCCN: 2017022086","publisher":"University of Chicago Press","title":"Why Parties Matter: Political Competition and Democracy in the American South","URL":"https://books.google.com/books?id=bSE-DwAAQBAJ","author":[{"family":"Aldrich","given":"J.H."},{"family":"Griffin","given":"J.D."}],"issued":{"date-parts":[["2018"]]}}},{"id":7517,"uris":["http://zotero.org/users/10395840/items/UGVK2WFR"],"itemData":{"id":7517,"type":"article-journal","container-title":"SSRN Electronic Journal","DOI":"10.2139/ssrn.4240006","ISSN":"1556-5068","journalAbbreviation":"SSRN Journal","language":"en","source":"DOI.org (Crossref)","title":"Majoritarianism and Minoritarianism in the Law of Democracy","URL":"https://www.ssrn.com/abstract=4240006","author":[{"family":"Issacharoff","given":"Samuel"},{"family":"Pildes","given":"Richard H."}],"accessed":{"date-parts":[["2022",10,21]]},"issued":{"date-parts":[["2022"]]}}}],"schema":"https://github.com/citation-style-language/schema/raw/master/csl-citation.json"} </w:instrText>
      </w:r>
      <w:r w:rsidRPr="00B806FD">
        <w:rPr>
          <w:sz w:val="18"/>
          <w:szCs w:val="18"/>
        </w:rPr>
        <w:fldChar w:fldCharType="separate"/>
      </w:r>
      <w:r w:rsidRPr="00B806FD">
        <w:rPr>
          <w:smallCaps/>
          <w:sz w:val="18"/>
          <w:szCs w:val="18"/>
        </w:rPr>
        <w:t>J.H. Aldrich &amp; J.D. Griffin</w:t>
      </w:r>
      <w:r w:rsidRPr="00B806FD">
        <w:rPr>
          <w:sz w:val="18"/>
          <w:szCs w:val="18"/>
        </w:rPr>
        <w:t xml:space="preserve">, </w:t>
      </w:r>
      <w:r w:rsidRPr="00B806FD">
        <w:rPr>
          <w:smallCaps/>
          <w:sz w:val="18"/>
          <w:szCs w:val="18"/>
        </w:rPr>
        <w:t>Why Parties Matter: Political Competition and Democracy in the American South</w:t>
      </w:r>
      <w:r w:rsidRPr="00B806FD">
        <w:rPr>
          <w:sz w:val="18"/>
          <w:szCs w:val="18"/>
        </w:rPr>
        <w:t xml:space="preserve"> 122-23 (2018), https://books.google.com/books?id=bSE-DwAAQBAJ [https://perma.cc/6GET-9SV6]; Samuel Issacharoff &amp; Richard H. Pildes, </w:t>
      </w:r>
      <w:r w:rsidRPr="00B806FD">
        <w:rPr>
          <w:i/>
          <w:iCs/>
          <w:sz w:val="18"/>
          <w:szCs w:val="18"/>
        </w:rPr>
        <w:t>Majoritarianism and Minoritarianism in the Law of Democracy</w:t>
      </w:r>
      <w:r w:rsidRPr="00B806FD">
        <w:rPr>
          <w:sz w:val="18"/>
          <w:szCs w:val="18"/>
        </w:rPr>
        <w:t xml:space="preserve">, </w:t>
      </w:r>
      <w:r w:rsidRPr="00B806FD">
        <w:rPr>
          <w:smallCaps/>
          <w:sz w:val="18"/>
          <w:szCs w:val="18"/>
        </w:rPr>
        <w:t xml:space="preserve">N.Y.U. Pub. </w:t>
      </w:r>
      <w:proofErr w:type="gramStart"/>
      <w:r w:rsidRPr="00B806FD">
        <w:rPr>
          <w:smallCaps/>
          <w:sz w:val="18"/>
          <w:szCs w:val="18"/>
        </w:rPr>
        <w:t>L.</w:t>
      </w:r>
      <w:proofErr w:type="gramEnd"/>
      <w:r w:rsidRPr="00B806FD">
        <w:rPr>
          <w:smallCaps/>
          <w:sz w:val="18"/>
          <w:szCs w:val="18"/>
        </w:rPr>
        <w:t xml:space="preserve"> and Legal Theory Rsch. Paper Series</w:t>
      </w:r>
      <w:r w:rsidRPr="00B806FD">
        <w:rPr>
          <w:sz w:val="18"/>
          <w:szCs w:val="18"/>
        </w:rPr>
        <w:t xml:space="preserve"> (2023), https://www.ssrn.com/abstract=4240006 [https://perma.cc/Y5NE-WX9Q] (last visited Oct. 21, 2022).</w:t>
      </w:r>
      <w:r w:rsidRPr="00B806FD">
        <w:rPr>
          <w:sz w:val="18"/>
          <w:szCs w:val="18"/>
        </w:rPr>
        <w:fldChar w:fldCharType="end"/>
      </w:r>
      <w:r w:rsidRPr="00B806FD">
        <w:rPr>
          <w:sz w:val="18"/>
          <w:szCs w:val="18"/>
        </w:rPr>
        <w:t xml:space="preserve">  As noted earlier, the place where we most expect to see egregious partisan gerrymandering are states where one party has complete control of the redistricting process control.  When we describe state government control, we will use the term </w:t>
      </w:r>
      <w:r w:rsidRPr="00B806FD">
        <w:rPr>
          <w:i/>
          <w:sz w:val="18"/>
          <w:szCs w:val="18"/>
        </w:rPr>
        <w:t>trifecta</w:t>
      </w:r>
      <w:r w:rsidRPr="00B806FD">
        <w:rPr>
          <w:sz w:val="18"/>
          <w:szCs w:val="18"/>
        </w:rPr>
        <w:t xml:space="preserve">.  When we talk about control over redistricting, will use the term </w:t>
      </w:r>
      <w:r w:rsidRPr="00B806FD">
        <w:rPr>
          <w:i/>
          <w:iCs/>
          <w:sz w:val="18"/>
          <w:szCs w:val="18"/>
        </w:rPr>
        <w:t>party control</w:t>
      </w:r>
      <w:r w:rsidRPr="00B806FD">
        <w:rPr>
          <w:sz w:val="18"/>
          <w:szCs w:val="18"/>
        </w:rPr>
        <w:t>.</w:t>
      </w:r>
    </w:p>
  </w:footnote>
  <w:footnote w:id="85">
    <w:p w14:paraId="77F10700" w14:textId="3AFD51EE"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vYwQ8zjd","properties":{"formattedCitation":"Levitt, {\\i{}supra} note 3.","plainCitation":"Levitt, supra note 3.","noteIndex":86},"citationItems":[{"id":7805,"uris":["http://zotero.org/users/10395840/items/A6NP6UIP"],"itemData":{"id":7805,"type":"post-weblog","abstract":"All About Redistricting: all the information about the law and process of redistricting Congress and state legislatures, tracking the history and progress of the maps, reform proposals, and redistricting-related litigation around the country.","container-title":"All About Redistricting","language":"en","title":"National Overview","URL":"https://redistricting.lls.edu/national-overview/","author":[{"family":"Levitt","given":"Justin"}],"accessed":{"date-parts":[["2022",12,21]]}}}],"schema":"https://github.com/citation-style-language/schema/raw/master/csl-citation.json"} </w:instrText>
      </w:r>
      <w:r w:rsidRPr="00B806FD">
        <w:fldChar w:fldCharType="separate"/>
      </w:r>
      <w:r w:rsidRPr="00B806FD">
        <w:t xml:space="preserve">Levitt, </w:t>
      </w:r>
      <w:r w:rsidRPr="00B806FD">
        <w:rPr>
          <w:i/>
          <w:iCs/>
        </w:rPr>
        <w:t>supra</w:t>
      </w:r>
      <w:r w:rsidRPr="00B806FD">
        <w:t xml:space="preserve"> note 3.</w:t>
      </w:r>
      <w:r w:rsidRPr="00B806FD">
        <w:fldChar w:fldCharType="end"/>
      </w:r>
    </w:p>
  </w:footnote>
  <w:footnote w:id="86">
    <w:p w14:paraId="74A68AC0" w14:textId="233CF81F" w:rsidR="00414F57" w:rsidRPr="00B806FD" w:rsidRDefault="00414F57" w:rsidP="00B806FD">
      <w:pPr>
        <w:pStyle w:val="FootnoteText"/>
      </w:pPr>
      <w:r w:rsidRPr="00B806FD">
        <w:rPr>
          <w:rStyle w:val="FootnoteReference"/>
        </w:rPr>
        <w:footnoteRef/>
      </w:r>
      <w:r w:rsidRPr="00B806FD">
        <w:t xml:space="preserve"> </w:t>
      </w:r>
      <w:r w:rsidRPr="00B806FD">
        <w:tab/>
        <w:t>Going into 2020, Democrats controlled the redistricting process in eight states (Oregon, Massachusetts, Nevada, Illinois, New Mexico, New York, Rhode Island, Maryland; seventy-five total districts).  Republicans controlled the process in nineteen states (Indiana, West Virginia, Texas, Alabama, Iowa, North Carolina, Utah, Oklahoma, Georgia, Arkansas, Kentucky, Mississippi, South Carolina, Tennessee, Kansas, Ohio, Florida, Missouri, New Hampshire; 183 total districts).  In Kansas, the legislature was subject to the veto of the Democratic governor but overrode her veto with a supermajority vote.  Nebraska’s legislature is non-partisan.</w:t>
      </w:r>
    </w:p>
  </w:footnote>
  <w:footnote w:id="87">
    <w:p w14:paraId="3425DC6A" w14:textId="75077CDF" w:rsidR="00414F57" w:rsidRPr="00B806FD" w:rsidRDefault="00414F57" w:rsidP="00B806FD">
      <w:pPr>
        <w:pStyle w:val="FootnoteText"/>
      </w:pPr>
      <w:r w:rsidRPr="00B806FD">
        <w:rPr>
          <w:rStyle w:val="FootnoteReference"/>
        </w:rPr>
        <w:footnoteRef/>
      </w:r>
      <w:r w:rsidRPr="00B806FD">
        <w:t xml:space="preserve"> </w:t>
      </w:r>
      <w:r w:rsidRPr="00B806FD">
        <w:tab/>
        <w:t>Going into 2010, Democrats had party control in six states (Arkansas, Illinois, West Virginia, Maryland, Massachusetts, Rhode Island; forty-four total districts).  Republicans had party control in eighteen states (Indiana, Oklahoma, Texas, Louisiana, Wisconsin, Ohio, Utah, South Carolina, North Carolina, Alabama, Pennsylvania, Georgia, Tennessee, Michigan, Virginia, Florida, Kansas, New Hampshire; 206 total districts).  Although Democrats nominally controlled the process in Arkansas and West Virginia, these two states were at the end of the transition from single-party Democratic control to single-party Republican control.  By the end of the decade, both states in both chambers had at least two-to-one Republican-to-Democrat ratios.  Nebraska’s legislature is non-partisan.</w:t>
      </w:r>
    </w:p>
  </w:footnote>
  <w:footnote w:id="88">
    <w:p w14:paraId="2B85A14E" w14:textId="3B4E7F62" w:rsidR="00414F57" w:rsidRPr="00B806FD" w:rsidRDefault="00414F57" w:rsidP="00B806FD">
      <w:pPr>
        <w:pStyle w:val="FootnoteText"/>
      </w:pPr>
      <w:r w:rsidRPr="00B806FD">
        <w:rPr>
          <w:rStyle w:val="FootnoteReference"/>
        </w:rPr>
        <w:footnoteRef/>
      </w:r>
      <w:r w:rsidRPr="00B806FD">
        <w:t xml:space="preserve"> </w:t>
      </w:r>
      <w:r w:rsidRPr="00B806FD">
        <w:tab/>
      </w:r>
      <w:r w:rsidRPr="00B806FD">
        <w:rPr>
          <w:bCs/>
          <w:i/>
          <w:iCs/>
        </w:rPr>
        <w:t>See</w:t>
      </w:r>
      <w:r w:rsidRPr="00B806FD">
        <w:rPr>
          <w:bCs/>
        </w:rPr>
        <w:t xml:space="preserve"> </w:t>
      </w:r>
      <w:r w:rsidRPr="00B806FD">
        <w:rPr>
          <w:bCs/>
          <w:i/>
          <w:iCs/>
        </w:rPr>
        <w:t>infra</w:t>
      </w:r>
      <w:r w:rsidRPr="00B806FD">
        <w:rPr>
          <w:bCs/>
        </w:rPr>
        <w:t xml:space="preserve"> </w:t>
      </w:r>
      <w:r w:rsidRPr="00B806FD">
        <w:rPr>
          <w:bCs/>
        </w:rPr>
        <w:fldChar w:fldCharType="begin"/>
      </w:r>
      <w:r w:rsidRPr="00B806FD">
        <w:rPr>
          <w:bCs/>
        </w:rPr>
        <w:instrText xml:space="preserve"> REF _Ref123137422 \h  \* MERGEFORMAT </w:instrText>
      </w:r>
      <w:r w:rsidRPr="00B806FD">
        <w:rPr>
          <w:bCs/>
        </w:rPr>
      </w:r>
      <w:r w:rsidRPr="00B806FD">
        <w:rPr>
          <w:bCs/>
        </w:rPr>
        <w:fldChar w:fldCharType="separate"/>
      </w:r>
      <w:proofErr w:type="spellStart"/>
      <w:r w:rsidRPr="00B806FD">
        <w:t>tbl</w:t>
      </w:r>
      <w:proofErr w:type="spellEnd"/>
      <w:r w:rsidRPr="00B806FD">
        <w:t xml:space="preserve">. </w:t>
      </w:r>
      <w:r w:rsidRPr="00B806FD">
        <w:rPr>
          <w:noProof/>
        </w:rPr>
        <w:t>1</w:t>
      </w:r>
      <w:r w:rsidRPr="00B806FD">
        <w:rPr>
          <w:bCs/>
        </w:rPr>
        <w:fldChar w:fldCharType="end"/>
      </w:r>
      <w:r w:rsidRPr="00B806FD">
        <w:rPr>
          <w:bCs/>
        </w:rPr>
        <w:t xml:space="preserve"> and </w:t>
      </w:r>
      <w:r w:rsidRPr="00B806FD">
        <w:rPr>
          <w:bCs/>
        </w:rPr>
        <w:fldChar w:fldCharType="begin"/>
      </w:r>
      <w:r w:rsidRPr="00B806FD">
        <w:rPr>
          <w:bCs/>
        </w:rPr>
        <w:instrText xml:space="preserve"> REF _Ref123163956 \h  \* MERGEFORMAT </w:instrText>
      </w:r>
      <w:r w:rsidRPr="00B806FD">
        <w:rPr>
          <w:bCs/>
        </w:rPr>
      </w:r>
      <w:r w:rsidRPr="00B806FD">
        <w:rPr>
          <w:bCs/>
        </w:rPr>
        <w:fldChar w:fldCharType="separate"/>
      </w:r>
      <w:proofErr w:type="spellStart"/>
      <w:r w:rsidRPr="00B806FD">
        <w:t>tbl</w:t>
      </w:r>
      <w:proofErr w:type="spellEnd"/>
      <w:r w:rsidRPr="00B806FD">
        <w:t xml:space="preserve">. </w:t>
      </w:r>
      <w:r w:rsidRPr="00B806FD">
        <w:rPr>
          <w:noProof/>
        </w:rPr>
        <w:t>2</w:t>
      </w:r>
      <w:r w:rsidRPr="00B806FD">
        <w:rPr>
          <w:bCs/>
        </w:rPr>
        <w:fldChar w:fldCharType="end"/>
      </w:r>
      <w:r w:rsidRPr="00B806FD">
        <w:rPr>
          <w:bCs/>
        </w:rPr>
        <w:t xml:space="preserve"> for more detail</w:t>
      </w:r>
      <w:r w:rsidRPr="00B806FD">
        <w:t>.  The district advantage is calculated by finding the difference in the total number of districts for which each party had complete control over the process.</w:t>
      </w:r>
    </w:p>
  </w:footnote>
  <w:footnote w:id="89">
    <w:p w14:paraId="4089FC29" w14:textId="4D799C8E"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wdUfolkG","properties":{"formattedCitation":"Morris P. Fiorina &amp; Samuel J. Abrams, {\\i{}Political Polarization in the American Public}, 11 {\\scaps Annu. Rev. Polit. Sci.} 563 (2008), https://www.annualreviews.org/doi/10.1146/annurev.polisci.11.053106.153836 (last visited Oct 18, 2022); {\\scaps N. McCarty, K.T. Poole &amp; H. Rosenthal}, {\\scaps Polarized America, second edition: The Dance of Ideology and Unequal Riches} (2016), https://books.google.com/books?id=58mpCwAAQBAJ; Richard H Pildes, {\\i{}Why the Center Does Not Hold: The Causes of Hyperpolarized Democracy in America}, 99 {\\scaps Calif. Law Rev.} 62 (2011).","plainCitation":"Morris P. Fiorina &amp; Samuel J. Abrams, Political Polarization in the American Public, 11 Annu. Rev. Polit. Sci. 563 (2008), https://www.annualreviews.org/doi/10.1146/annurev.polisci.11.053106.153836 (last visited Oct 18, 2022); N. McCarty, K.T. Poole &amp; H. Rosenthal, Polarized America, second edition: The Dance of Ideology and Unequal Riches (2016), https://books.google.com/books?id=58mpCwAAQBAJ; Richard H Pildes, Why the Center Does Not Hold: The Causes of Hyperpolarized Democracy in America, 99 Calif. Law Rev. 62 (2011).","noteIndex":90},"citationItems":[{"id":4720,"uris":["http://zotero.org/users/10395840/items/GQQ66D3K"],"itemData":{"id":4720,"type":"article-journal","abstract":"For more than two decades political scientists have discussed rising elite polarization in the United States, but the study of mass polarization did not receive comparable attention until fairly recently. This article surveys the literature on mass polarization. It begins with a discussion of the concept of polarization, then moves to a critical consideration of different kinds of evidence that have been used to study polarization, concluding that much of the evidence presents problems of inference that render conclusions problematic. The most direct evidence—citizens’ positions on public policy issues—shows little or no indication of increased mass polarization over the past two to three decades. Party sorting—an increased correlation between policy views and partisan identiﬁcation—clearly has occurred, although the extent has sometimes been exaggerated. Geographic polarization—the hypothesized tendency of like-minded people to cluster together—remains an open question. To date, there is no conclusive evidence that elite polarization has stimulated voters to polarize, on the one hand, or withdraw from politics, on the other.","container-title":"Annual Review of Political Science","DOI":"10.1146/annurev.polisci.11.053106.153836","ISSN":"1094-2939, 1545-1577","issue":"1","journalAbbreviation":"Annu. Rev. Polit. Sci.","language":"en","page":"563-588","source":"DOI.org (Crossref)","title":"Political Polarization in the American Public","URL":"https://www.annualreviews.org/doi/10.1146/annurev.polisci.11.053106.153836","volume":"11","author":[{"family":"Fiorina","given":"Morris P."},{"family":"Abrams","given":"Samuel J."}],"accessed":{"date-parts":[["2022",10,18]]},"issued":{"date-parts":[["2008",6,1]]}}},{"id":7607,"uris":["http://zotero.org/users/10395840/items/RZRYUMSA"],"itemData":{"id":7607,"type":"book","collection-title":"Walras-Pareto Lectures","ISBN":"978-0-262-33406-8","publisher":"MIT Press","title":"Polarized America, second edition: The Dance of Ideology and Unequal Riches","URL":"https://books.google.com/books?id=58mpCwAAQBAJ","author":[{"family":"McCarty","given":"N."},{"family":"Poole","given":"K.T."},{"family":"Rosenthal","given":"H."}],"issued":{"date-parts":[["2016"]]}}},{"id":5015,"uris":["http://zotero.org/users/10395840/items/KIJF7RNA"],"itemData":{"id":5015,"type":"article-journal","container-title":"California Law Review","issue":"2","language":"en","page":"62","source":"Zotero","title":"Why the Center Does Not Hold: The Causes of Hyperpolarized Democracy in America","volume":"99","author":[{"family":"Pildes","given":"Richard H"}],"issued":{"date-parts":[["2011"]]}}}],"schema":"https://github.com/citation-style-language/schema/raw/master/csl-citation.json"} </w:instrText>
      </w:r>
      <w:r w:rsidRPr="00B806FD">
        <w:fldChar w:fldCharType="separate"/>
      </w:r>
      <w:r w:rsidRPr="00B806FD">
        <w:t xml:space="preserve">Morris P. Fiorina &amp; Samuel J. Abrams, </w:t>
      </w:r>
      <w:r w:rsidRPr="00B806FD">
        <w:rPr>
          <w:i/>
          <w:iCs/>
        </w:rPr>
        <w:t>Political Polarization in the American Public</w:t>
      </w:r>
      <w:r w:rsidRPr="00B806FD">
        <w:t xml:space="preserve">, 11 </w:t>
      </w:r>
      <w:r w:rsidRPr="00B806FD">
        <w:rPr>
          <w:smallCaps/>
        </w:rPr>
        <w:t>Ann. Rev. Pol. Sci.</w:t>
      </w:r>
      <w:r w:rsidRPr="00B806FD">
        <w:t xml:space="preserve"> 563 (2008); </w:t>
      </w:r>
      <w:r w:rsidRPr="00B806FD">
        <w:rPr>
          <w:smallCaps/>
        </w:rPr>
        <w:t>N. McCarty et al.</w:t>
      </w:r>
      <w:r w:rsidRPr="00B806FD">
        <w:t xml:space="preserve">, </w:t>
      </w:r>
      <w:r w:rsidRPr="00B806FD">
        <w:rPr>
          <w:smallCaps/>
        </w:rPr>
        <w:t>Polarized America, second edition: The Dance of Ideology and Unequal Riches</w:t>
      </w:r>
      <w:r w:rsidRPr="00B806FD">
        <w:t xml:space="preserve"> 24 (2016); Richard H Pildes, </w:t>
      </w:r>
      <w:r w:rsidRPr="00B806FD">
        <w:rPr>
          <w:i/>
          <w:iCs/>
        </w:rPr>
        <w:t>Why the Center Does Not Hold: The Causes of Hyperpolarized Democracy in America</w:t>
      </w:r>
      <w:r w:rsidRPr="00B806FD">
        <w:t xml:space="preserve">, 99 </w:t>
      </w:r>
      <w:r w:rsidRPr="00B806FD">
        <w:rPr>
          <w:smallCaps/>
        </w:rPr>
        <w:t>Cal. L. Rev.</w:t>
      </w:r>
      <w:r w:rsidRPr="00B806FD">
        <w:t xml:space="preserve"> 62 (2011).</w:t>
      </w:r>
      <w:r w:rsidRPr="00B806FD">
        <w:fldChar w:fldCharType="end"/>
      </w:r>
    </w:p>
  </w:footnote>
  <w:footnote w:id="90">
    <w:p w14:paraId="089B8E09" w14:textId="4D77D824"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S6Q6GWcG","properties":{"formattedCitation":"Frances E. Lee, {\\i{}How Party Polarization Affects Governance}, 18 {\\scaps Annu. Rev. Polit. Sci.} 261 (2015), https://www.annualreviews.org/doi/10.1146/annurev-polisci-072012-113747 (last visited Oct 18, 2022); {\\scaps Frances E. Lee}, {\\scaps Insecure Majorities: Congress and the Perpetual Campaign} (2016), https://press.uchicago.edu/ucp/books/book/chicago/I/bo24732099.html (last visited Oct 30, 2022).","plainCitation":"Frances E. Lee, How Party Polarization Affects Governance, 18 Annu. Rev. Polit. Sci. 261 (2015), https://www.annualreviews.org/doi/10.1146/annurev-polisci-072012-113747 (last visited Oct 18, 2022); Frances E. Lee, Insecure Majorities: Congress and the Perpetual Campaign (2016), https://press.uchicago.edu/ucp/books/book/chicago/I/bo24732099.html (last visited Oct 30, 2022).","noteIndex":91},"citationItems":[{"id":669,"uris":["http://zotero.org/users/10395840/items/DJNHGDTB"],"itemData":{"id":669,"type":"article-journal","abstract":"The purpose of this review is to take stock of how party polarization affects governance in the United States. The article begins by deﬁning polarization and discussing the means by which it can be measured. It is undeniable that the two parties have grown more sharply differentiated. Some evidence suggests that the substantive policy preferences of liberals and conservatives diverge more widely, but the case for ideological polarization in the spatial sense is not deﬁnitive. Effects on the institutional processes of US government have entailed a hardening of party divisions and a tendency toward centralization of power. Nevertheless, these more cohesive parties are not more effective than their predecessors at enacting policies or managing routine governing responsibilities. The consequences for public policy seem best characterized as “drift” (Hacker 2004, p. 246). There is little evidence that party polarization has promoted ideologically extreme policy outcomes or has systematically advantaged either liberalism or conservatism.","container-title":"Annual Review of Political Science","DOI":"10.1146/annurev-polisci-072012-113747","ISSN":"1094-2939, 1545-1577","issue":"1","journalAbbreviation":"Annu. Rev. Polit. Sci.","language":"en","page":"261-282","source":"DOI.org (Crossref)","title":"How Party Polarization Affects Governance","URL":"https://www.annualreviews.org/doi/10.1146/annurev-polisci-072012-113747","volume":"18","author":[{"family":"Lee","given":"Frances E."}],"accessed":{"date-parts":[["2022",10,18]]},"issued":{"date-parts":[["2015",5,11]]}}},{"id":7608,"uris":["http://zotero.org/users/10395840/items/NQW8ZUCX"],"itemData":{"id":7608,"type":"book","abstract":"As Democrats and Republicans continue to vie for political advantage, Congress remains paralyzed by partisan conflict. That the last two decades have seen some of the least productive Congresses in recent history is usually explained by the growing ideological gulf between the parties, but this explanation misses another fundamental factor influencing the dynamic. In contrast to politics through most of the twentieth century, the contemporary Democratic and Republican parties compete for control of Congress at relative parity, and this has dramatically changed the parties’ incentives and strategies in ways that have driven the contentious partisanship characteristic of contemporary American politics.             With Insecure Majorities, Frances E. Lee offers a controversial new perspective on the rise of congressional party conflict, showing how the shift in competitive circumstances has had a profound impact on how Democrats and Republicans interact. For nearly half a century, Democrats were the majority party, usually maintaining control of the presidency, the House, and the Senate. Republicans did not stand much chance of winning majority status, and Democrats could not conceive of losing it. Under such uncompetitive conditions, scant collective action was exerted by either party toward building or preserving a majority. Beginning in the 1980s, that changed, and most elections since have offered the prospect of a change of party control. Lee shows, through an impressive range of interviews and analysis, how competition for control of the government drives members of both parties to participate in actions that promote their own party’s image and undercut that of the opposition, including the perpetual hunt for issues that can score political points by putting the opposing party on the wrong side of public opinion. More often than not, this strategy stands in the way of productive bipartisan cooperation—and it is also unlikely to change as long as control of the government remains within reach for both parties.","event-place":"Chicago, IL","ISBN":"978-0-226-40904-7","language":"en","number-of-pages":"248","publisher":"University of Chicago Press","publisher-place":"Chicago, IL","source":"University of Chicago Press","title":"Insecure Majorities: Congress and the Perpetual Campaign","title-short":"Insecure Majorities","URL":"https://press.uchicago.edu/ucp/books/book/chicago/I/bo24732099.html","author":[{"family":"Lee","given":"Frances E."}],"accessed":{"date-parts":[["2022",10,30]]},"issued":{"date-parts":[["2016",8]]}}}],"schema":"https://github.com/citation-style-language/schema/raw/master/csl-citation.json"} </w:instrText>
      </w:r>
      <w:r w:rsidRPr="00B806FD">
        <w:fldChar w:fldCharType="separate"/>
      </w:r>
      <w:r w:rsidRPr="00B806FD">
        <w:t xml:space="preserve">Frances E. Lee, </w:t>
      </w:r>
      <w:r w:rsidRPr="00B806FD">
        <w:rPr>
          <w:i/>
          <w:iCs/>
        </w:rPr>
        <w:t>How Party Polarization Affects Governance</w:t>
      </w:r>
      <w:r w:rsidRPr="00B806FD">
        <w:t xml:space="preserve">, 18 </w:t>
      </w:r>
      <w:r w:rsidRPr="00B806FD">
        <w:rPr>
          <w:smallCaps/>
        </w:rPr>
        <w:t>Ann. Rev. Pol. Sci.</w:t>
      </w:r>
      <w:r w:rsidRPr="00B806FD">
        <w:t xml:space="preserve"> 261 (2015); </w:t>
      </w:r>
      <w:r w:rsidRPr="00B806FD">
        <w:rPr>
          <w:smallCaps/>
        </w:rPr>
        <w:t>Frances E. Lee</w:t>
      </w:r>
      <w:r w:rsidRPr="00B806FD">
        <w:t xml:space="preserve">, </w:t>
      </w:r>
      <w:r w:rsidRPr="00B806FD">
        <w:rPr>
          <w:smallCaps/>
        </w:rPr>
        <w:t>Insecure Majorities: Congress and the Perpetual Campaign</w:t>
      </w:r>
      <w:r w:rsidRPr="00B806FD">
        <w:t xml:space="preserve"> (2016).</w:t>
      </w:r>
      <w:r w:rsidRPr="00B806FD">
        <w:fldChar w:fldCharType="end"/>
      </w:r>
    </w:p>
  </w:footnote>
  <w:footnote w:id="91">
    <w:p w14:paraId="52A49A47" w14:textId="09ABADC8" w:rsidR="00414F57" w:rsidRPr="00B806FD" w:rsidRDefault="00414F57" w:rsidP="00B806FD">
      <w:pPr>
        <w:pStyle w:val="FootnoteText"/>
      </w:pPr>
      <w:r w:rsidRPr="00B806FD">
        <w:rPr>
          <w:rStyle w:val="FootnoteReference"/>
        </w:rPr>
        <w:footnoteRef/>
      </w:r>
      <w:r w:rsidRPr="00B806FD">
        <w:t xml:space="preserve"> </w:t>
      </w:r>
      <w:r w:rsidRPr="00B806FD">
        <w:tab/>
        <w:t>At least in Pennsylvania and North Carolina.</w:t>
      </w:r>
    </w:p>
  </w:footnote>
  <w:footnote w:id="92">
    <w:p w14:paraId="0FBF79AD" w14:textId="2072F4B2" w:rsidR="00414F57" w:rsidRPr="00B806FD" w:rsidRDefault="00414F57" w:rsidP="00B806FD">
      <w:pPr>
        <w:pStyle w:val="FootnoteText"/>
      </w:pPr>
      <w:r w:rsidRPr="00B806FD">
        <w:rPr>
          <w:rStyle w:val="FootnoteReference"/>
        </w:rPr>
        <w:footnoteRef/>
      </w:r>
      <w:r w:rsidRPr="00B806FD">
        <w:t xml:space="preserve"> </w:t>
      </w:r>
      <w:r w:rsidRPr="00B806FD">
        <w:tab/>
        <w:t xml:space="preserve">For instance, in New York, the Court of Appeals split 4-3, though all members of the Court were appointed by Democratic governors.  </w:t>
      </w:r>
      <w:r w:rsidRPr="00B806FD">
        <w:fldChar w:fldCharType="begin"/>
      </w:r>
      <w:r w:rsidRPr="00B806FD">
        <w:instrText xml:space="preserve"> ADDIN ZOTERO_ITEM CSL_CITATION {"citationID":"tDCWCAtJ","properties":{"formattedCitation":"Sara Dorn, {\\i{}Court of Appeals throws out New York redistricting maps}, {\\scaps City &amp; State NY} (2022), https://www.cityandstateny.com/policy/2022/04/court-appeals-throws-out-ny-maps/366199/ (last visited Dec 22, 2022).","plainCitation":"Sara Dorn, Court of Appeals throws out New York redistricting maps, City &amp; State NY (2022), https://www.cityandstateny.com/policy/2022/04/court-appeals-throws-out-ny-maps/366199/ (last visited Dec 22, 2022).","noteIndex":93},"citationItems":[{"id":7813,"uris":["http://zotero.org/users/10395840/items/4BPKEYWR"],"itemData":{"id":7813,"type":"webpage","abstract":"Congressional and state Senate lines will need to be redrawn, the state’s highest court ruled.","container-title":"City &amp; State NY","language":"en","title":"Court of Appeals throws out New York redistricting maps","URL":"https://www.cityandstateny.com/policy/2022/04/court-appeals-throws-out-ny-maps/366199/","author":[{"family":"Dorn","given":"Sara"}],"accessed":{"date-parts":[["2022",12,22]]},"issued":{"date-parts":[["2022",4,27]]}},"label":"page"}],"schema":"https://github.com/citation-style-language/schema/raw/master/csl-citation.json"} </w:instrText>
      </w:r>
      <w:r w:rsidRPr="00B806FD">
        <w:fldChar w:fldCharType="separate"/>
      </w:r>
      <w:r w:rsidRPr="00B806FD">
        <w:t xml:space="preserve">Sara Dorn, </w:t>
      </w:r>
      <w:r w:rsidRPr="00B806FD">
        <w:rPr>
          <w:i/>
          <w:iCs/>
        </w:rPr>
        <w:t>Court of Appeals Throws Out New York Redistricting Maps</w:t>
      </w:r>
      <w:r w:rsidRPr="00B806FD">
        <w:t xml:space="preserve">, </w:t>
      </w:r>
      <w:r w:rsidRPr="00B806FD">
        <w:rPr>
          <w:smallCaps/>
        </w:rPr>
        <w:t>City &amp; State N.Y.</w:t>
      </w:r>
      <w:r w:rsidRPr="00B806FD">
        <w:t xml:space="preserve"> (2022), https://www.cityandstateny.com/policy/2022/04/court-appeals-throws-out-ny-maps/366199/ [https://perma.cc/L2QE-7LL6] (last visited Dec. 22, 2022).</w:t>
      </w:r>
      <w:r w:rsidRPr="00B806FD">
        <w:fldChar w:fldCharType="end"/>
      </w:r>
      <w:r w:rsidRPr="00B806FD">
        <w:t xml:space="preserve">  In Ohio, all the Democratic justices were joined by the a single GOP justice in overturning the maps on a 4-3 vote, with all three dissents by GOP justices. </w:t>
      </w:r>
      <w:r w:rsidRPr="00B806FD">
        <w:fldChar w:fldCharType="begin"/>
      </w:r>
      <w:r w:rsidRPr="00B806FD">
        <w:instrText xml:space="preserve"> ADDIN ZOTERO_ITEM CSL_CITATION {"citationID":"vWW95488","properties":{"formattedCitation":"Associated Press, {\\i{}Ohio Supreme Court scraps 2nd GOP-drawn congressional map}, {\\scaps POLITICO} (2022), https://www.politico.com/news/2022/07/19/ohio-supreme-court-scraps-2nd-gop-drawn-congressional-map-00046583 (last visited Dec 22, 2022).","plainCitation":"Associated Press, Ohio Supreme Court scraps 2nd GOP-drawn congressional map, POLITICO (2022), https://www.politico.com/news/2022/07/19/ohio-supreme-court-scraps-2nd-gop-drawn-congressional-map-00046583 (last visited Dec 22, 2022).","noteIndex":93},"citationItems":[{"id":7815,"uris":["http://zotero.org/users/10395840/items/CAYSBHXB"],"itemData":{"id":7815,"type":"webpage","abstract":"The Ohio Supreme Court has rejected a second Republican-drawn map of U.S. House districts as gerrymandered.","container-title":"POLITICO","language":"en","title":"Ohio Supreme Court scraps 2nd GOP-drawn congressional map","URL":"https://www.politico.com/news/2022/07/19/ohio-supreme-court-scraps-2nd-gop-drawn-congressional-map-00046583","author":[{"family":"Associated Press","given":""}],"accessed":{"date-parts":[["2022",12,22]]},"issued":{"date-parts":[["2022",7,19]]}},"label":"page"}],"schema":"https://github.com/citation-style-language/schema/raw/master/csl-citation.json"} </w:instrText>
      </w:r>
      <w:r w:rsidRPr="00B806FD">
        <w:fldChar w:fldCharType="separate"/>
      </w:r>
      <w:r w:rsidRPr="00B806FD">
        <w:t xml:space="preserve">Associated Press, </w:t>
      </w:r>
      <w:r w:rsidRPr="00B806FD">
        <w:rPr>
          <w:i/>
          <w:iCs/>
        </w:rPr>
        <w:t>Ohio Supreme Court Scraps 2nd GOP-Drawn Congressional Map</w:t>
      </w:r>
      <w:r w:rsidRPr="00B806FD">
        <w:t xml:space="preserve">, </w:t>
      </w:r>
      <w:r w:rsidRPr="00B806FD">
        <w:rPr>
          <w:smallCaps/>
        </w:rPr>
        <w:t>POLITICO</w:t>
      </w:r>
      <w:r w:rsidRPr="00B806FD">
        <w:t xml:space="preserve"> (July 19, 2022, 2:16 P.M.), https://www.politico.com/news/2022/07/19/ohio-supreme-court-scraps-2nd-gop-drawn-congressional-map-00046583 [https://perma.cc/CX96-3U8V].</w:t>
      </w:r>
      <w:r w:rsidRPr="00B806FD">
        <w:fldChar w:fldCharType="end"/>
      </w:r>
    </w:p>
  </w:footnote>
  <w:footnote w:id="93">
    <w:p w14:paraId="3FAB9A32" w14:textId="7522209C" w:rsidR="00414F57" w:rsidRPr="00B806FD" w:rsidRDefault="00414F57" w:rsidP="00B806FD">
      <w:pPr>
        <w:pStyle w:val="FootnoteText"/>
      </w:pPr>
      <w:r w:rsidRPr="00B806FD">
        <w:rPr>
          <w:rStyle w:val="FootnoteReference"/>
        </w:rPr>
        <w:footnoteRef/>
      </w:r>
      <w:r w:rsidRPr="00B806FD">
        <w:rPr>
          <w:b/>
          <w:bCs/>
        </w:rPr>
        <w:t xml:space="preserve"> </w:t>
      </w:r>
      <w:r w:rsidRPr="00B806FD">
        <w:rPr>
          <w:b/>
          <w:bCs/>
        </w:rPr>
        <w:tab/>
      </w:r>
      <w:r w:rsidRPr="00B806FD">
        <w:t xml:space="preserve">In our view, the relationship between judicial partisan identification and attitudes toward gerrymandering is not simple and varies across jurisdictions, but demonstration of that point must be left to subsequent ongoing research. </w:t>
      </w:r>
    </w:p>
  </w:footnote>
  <w:footnote w:id="94">
    <w:p w14:paraId="35473A6B" w14:textId="3949F99B" w:rsidR="00414F57" w:rsidRPr="00B806FD" w:rsidRDefault="00414F57" w:rsidP="00B806FD">
      <w:pPr>
        <w:pStyle w:val="FootnoteText"/>
      </w:pPr>
      <w:r w:rsidRPr="00B806FD">
        <w:rPr>
          <w:rStyle w:val="FootnoteReference"/>
        </w:rPr>
        <w:footnoteRef/>
      </w:r>
      <w:r w:rsidRPr="00B806FD">
        <w:t xml:space="preserve"> </w:t>
      </w:r>
      <w:r w:rsidRPr="00B806FD">
        <w:tab/>
        <w:t>This data is P.L. 94-171.  It includes detailed data on the entire population of the United States and is viewed as the authoritative dataset for redistricting.</w:t>
      </w:r>
    </w:p>
  </w:footnote>
  <w:footnote w:id="95">
    <w:p w14:paraId="0898F4F0" w14:textId="65F98FBD" w:rsidR="00414F57" w:rsidRPr="00B806FD" w:rsidRDefault="00414F57" w:rsidP="00B806FD">
      <w:pPr>
        <w:pStyle w:val="FootnoteText"/>
      </w:pPr>
      <w:r w:rsidRPr="00B806FD">
        <w:rPr>
          <w:rStyle w:val="FootnoteReference"/>
        </w:rPr>
        <w:footnoteRef/>
      </w:r>
      <w:r w:rsidRPr="00B806FD">
        <w:t xml:space="preserve"> </w:t>
      </w:r>
      <w:r w:rsidRPr="00B806FD">
        <w:tab/>
      </w:r>
      <w:r w:rsidRPr="00B806FD">
        <w:rPr>
          <w:i/>
        </w:rPr>
        <w:t>See</w:t>
      </w:r>
      <w:r w:rsidRPr="00B806FD">
        <w:t xml:space="preserve"> </w:t>
      </w:r>
      <w:r w:rsidRPr="00B806FD">
        <w:fldChar w:fldCharType="begin"/>
      </w:r>
      <w:r w:rsidRPr="00B806FD">
        <w:instrText xml:space="preserve"> ADDIN ZOTERO_ITEM CSL_CITATION {"citationID":"OSfaK2vG","properties":{"formattedCitation":"NCSL, {\\i{}2020 Census Delays and the Impact on Redistricting}, (2021), https://www.ncsl.org/research/redistricting/2020-census-delays-and-the-impact-on-redistricting-637261879.aspx (last visited Dec 22, 2022).","plainCitation":"NCSL, 2020 Census Delays and the Impact on Redistricting, (2021), https://www.ncsl.org/research/redistricting/2020-census-delays-and-the-impact-on-redistricting-637261879.aspx (last visited Dec 22, 2022).","noteIndex":96},"citationItems":[{"id":7817,"uris":["http://zotero.org/users/10395840/items/YLDUHKUG"],"itemData":{"id":7817,"type":"webpage","title":"2020 Census Delays and the Impact on Redistricting","URL":"https://www.ncsl.org/research/redistricting/2020-census-delays-and-the-impact-on-redistricting-637261879.aspx","author":[{"family":"NCSL","given":""}],"accessed":{"date-parts":[["2022",12,22]]},"issued":{"date-parts":[["2021",9,23]]}}}],"schema":"https://github.com/citation-style-language/schema/raw/master/csl-citation.json"} </w:instrText>
      </w:r>
      <w:r w:rsidRPr="00B806FD">
        <w:fldChar w:fldCharType="separate"/>
      </w:r>
      <w:r w:rsidRPr="00B806FD">
        <w:t xml:space="preserve">NCSL, </w:t>
      </w:r>
      <w:r w:rsidRPr="00B806FD">
        <w:rPr>
          <w:i/>
          <w:iCs/>
        </w:rPr>
        <w:t>2020 Census Delays and the Impact on Redistricting</w:t>
      </w:r>
      <w:r w:rsidRPr="00B806FD">
        <w:t>, NAT'L CONF. ON STATE LEGISLATURES (2021), https://www.ncsl.org/research/redistricting/2020-census-delays-and-the-impact-on-redistricting-637261879.aspx [https://perma.cc/NGA7-2DHA] (last visited Dec. 22, 2022).</w:t>
      </w:r>
      <w:r w:rsidRPr="00B806FD">
        <w:fldChar w:fldCharType="end"/>
      </w:r>
      <w:r w:rsidRPr="00B806FD">
        <w:t xml:space="preserve">  This delay occurred in part because of COVID-19 and in part because of administrative failures.</w:t>
      </w:r>
    </w:p>
  </w:footnote>
  <w:footnote w:id="96">
    <w:p w14:paraId="6EF95B66" w14:textId="38805A8D"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b1s8A8EG","properties":{"formattedCitation":"Shelby County. v. Holder, 570 U.S. 529 (2013).","plainCitation":"Shelby County. v. Holder, 570 U.S. 529 (2013).","noteIndex":97},"citationItems":[{"id":7882,"uris":["http://zotero.org/users/10395840/items/CDRXKJS7"],"itemData":{"id":7882,"type":"legal_case","container-title":"U.S.","page":"529","title":"Shelby County. v. Holder","volume":"570","issued":{"date-parts":[["2013"]]}}}],"schema":"https://github.com/citation-style-language/schema/raw/master/csl-citation.json"} </w:instrText>
      </w:r>
      <w:r w:rsidRPr="00B806FD">
        <w:fldChar w:fldCharType="separate"/>
      </w:r>
      <w:r w:rsidRPr="00B806FD">
        <w:rPr>
          <w:noProof/>
        </w:rPr>
        <w:t>Shelby County. v. Holder, 570 U.S. 529 (2013).</w:t>
      </w:r>
      <w:r w:rsidRPr="00B806FD">
        <w:fldChar w:fldCharType="end"/>
      </w:r>
    </w:p>
  </w:footnote>
  <w:footnote w:id="97">
    <w:p w14:paraId="6F344B71" w14:textId="2F1E98C2"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OgEJLAUY","properties":{"formattedCitation":"Richard L. Engstrom, {\\i{}Shelby County v. Holder and the gutting of federal preclearance of election law changes}, 2 {\\scaps Polit. Groups Identities} 530 (2014), https://doi.org/10.1080/21565503.2014.940545; Richard L Hasen, {\\i{}Shelby County and the Illusion of Minimalism}, 22 {\\scaps William Mary Bill Rights J.} 713 (2013).","plainCitation":"Richard L. Engstrom, Shelby County v. Holder and the gutting of federal preclearance of election law changes, 2 Polit. Groups Identities 530 (2014), https://doi.org/10.1080/21565503.2014.940545; Richard L Hasen, Shelby County and the Illusion of Minimalism, 22 William Mary Bill Rights J. 713 (2013).","noteIndex":98},"citationItems":[{"id":7640,"uris":["http://zotero.org/users/10395840/items/GIGWCFPE"],"itemData":{"id":7640,"type":"article-journal","container-title":"Politics, Groups, and Identities","DOI":"10.1080/21565503.2014.940545","issue":"3","note":"publisher: Routledge\n_eprint: https://doi.org/10.1080/21565503.2014.940545","page":"530-548","title":"Shelby County v. Holder and the gutting of federal preclearance of election law changes","URL":"https://doi.org/10.1080/21565503.2014.940545","volume":"2","author":[{"family":"Engstrom","given":"Richard L."}],"issued":{"date-parts":[["2014"]]}}},{"id":7639,"uris":["http://zotero.org/users/10395840/items/GCCZZ2GS"],"itemData":{"id":7639,"type":"article-journal","container-title":"William &amp; Mary Bill of Rights Journal","issue":"3","language":"en","page":"713","source":"Zotero","title":"Shelby County and the Illusion of Minimalism","volume":"22","author":[{"family":"Hasen","given":"Richard L"}],"issued":{"date-parts":[["2013"]],"season":"2014"}},"label":"page"}],"schema":"https://github.com/citation-style-language/schema/raw/master/csl-citation.json"} </w:instrText>
      </w:r>
      <w:r w:rsidRPr="00B806FD">
        <w:fldChar w:fldCharType="separate"/>
      </w:r>
      <w:r w:rsidRPr="00B806FD">
        <w:t xml:space="preserve">Richard L. Engstrom, </w:t>
      </w:r>
      <w:r w:rsidRPr="00B806FD">
        <w:rPr>
          <w:i/>
          <w:iCs/>
        </w:rPr>
        <w:t>Shelby County v. Holder and the Gutting of Federal Preclearance of Election Law Changes</w:t>
      </w:r>
      <w:r w:rsidRPr="00B806FD">
        <w:t xml:space="preserve">, 2 </w:t>
      </w:r>
      <w:r w:rsidRPr="00B806FD">
        <w:rPr>
          <w:smallCaps/>
        </w:rPr>
        <w:t>Pol. Groups Identities</w:t>
      </w:r>
      <w:r w:rsidRPr="00B806FD">
        <w:t xml:space="preserve"> 530, 534 (2014); Richard L Hasen, </w:t>
      </w:r>
      <w:r w:rsidRPr="00B806FD">
        <w:rPr>
          <w:i/>
          <w:iCs/>
        </w:rPr>
        <w:t>Shelby County and the Illusion of Minimalism</w:t>
      </w:r>
      <w:r w:rsidRPr="00B806FD">
        <w:t xml:space="preserve">, 22 </w:t>
      </w:r>
      <w:r w:rsidRPr="00B806FD">
        <w:rPr>
          <w:smallCaps/>
        </w:rPr>
        <w:t>Wm. &amp; Mary Bill Rts. J.</w:t>
      </w:r>
      <w:r w:rsidRPr="00B806FD">
        <w:t xml:space="preserve"> 713, 716 (2013).</w:t>
      </w:r>
      <w:r w:rsidRPr="00B806FD">
        <w:fldChar w:fldCharType="end"/>
      </w:r>
    </w:p>
  </w:footnote>
  <w:footnote w:id="98">
    <w:p w14:paraId="443F23C3" w14:textId="43D71388" w:rsidR="00414F57" w:rsidRPr="00B806FD" w:rsidRDefault="00414F57" w:rsidP="00B806FD">
      <w:pPr>
        <w:pStyle w:val="FootnoteText"/>
      </w:pPr>
      <w:r w:rsidRPr="00B806FD">
        <w:rPr>
          <w:rStyle w:val="FootnoteReference"/>
        </w:rPr>
        <w:footnoteRef/>
      </w:r>
      <w:r w:rsidRPr="00B806FD">
        <w:t xml:space="preserve"> </w:t>
      </w:r>
      <w:r w:rsidRPr="00B806FD">
        <w:tab/>
        <w:t>52 U.S.C. §§ 10301-10313 (2014) (originally enacted 42 U.S.C. §§ 1973–73p (2006)).</w:t>
      </w:r>
    </w:p>
  </w:footnote>
  <w:footnote w:id="99">
    <w:p w14:paraId="454BD777" w14:textId="2D152611"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Z01pwOdR","properties":{"formattedCitation":"James Blacksher &amp; Lani Guinier, {\\i{}Free at Last: Rejecting Equal Sovereignty and Restoring the Constitutional Right to Vote Shelby County v. Holder}, 8 {\\scaps Harv. Law Policy Rev.} 39 (2014), https://heinonline.org/HOL/P?h=hein.journals/harlpolrv8&amp;i=39 (last visited Nov 4, 2022).","plainCitation":"James Blacksher &amp; Lani Guinier, Free at Last: Rejecting Equal Sovereignty and Restoring the Constitutional Right to Vote Shelby County v. Holder, 8 Harv. Law Policy Rev. 39 (2014), https://heinonline.org/HOL/P?h=hein.journals/harlpolrv8&amp;i=39 (last visited Nov 4, 2022).","noteIndex":100},"citationItems":[{"id":7641,"uris":["http://zotero.org/users/10395840/items/7TZ9ID6R"],"itemData":{"id":7641,"type":"article-journal","container-title":"Harvard Law &amp; Policy Review","issue":"1","journalAbbreviation":"Harv. L. &amp; Pol'y Rev.","language":"eng","page":"39-70","source":"HeinOnline","title":"Free at Last: Rejecting Equal Sovereignty and Restoring the Constitutional Right to Vote Shelby County v. Holder","title-short":"Free at Last","URL":"https://heinonline.org/HOL/P?h=hein.journals/harlpolrv8&amp;i=39","volume":"8","author":[{"family":"Blacksher","given":"James"},{"family":"Guinier","given":"Lani"}],"accessed":{"date-parts":[["2022",11,4]]},"issued":{"date-parts":[["2014"]]}}}],"schema":"https://github.com/citation-style-language/schema/raw/master/csl-citation.json"} </w:instrText>
      </w:r>
      <w:r w:rsidRPr="00B806FD">
        <w:fldChar w:fldCharType="separate"/>
      </w:r>
      <w:r w:rsidRPr="00B806FD">
        <w:t xml:space="preserve">James Blacksher &amp; Lani Guinier, </w:t>
      </w:r>
      <w:r w:rsidRPr="00B806FD">
        <w:rPr>
          <w:i/>
          <w:iCs/>
        </w:rPr>
        <w:t>Free at Last: Rejecting Equal Sovereignty and Restoring the Constitutional Right to Vote Shelby County v. Holder</w:t>
      </w:r>
      <w:r w:rsidRPr="00B806FD">
        <w:t xml:space="preserve">, 8 </w:t>
      </w:r>
      <w:r w:rsidRPr="00B806FD">
        <w:rPr>
          <w:smallCaps/>
        </w:rPr>
        <w:t>Harv. L. Pol'y Rev.</w:t>
      </w:r>
      <w:r w:rsidRPr="00B806FD">
        <w:t xml:space="preserve"> 39, 43-44 (2014).</w:t>
      </w:r>
      <w:r w:rsidRPr="00B806FD">
        <w:fldChar w:fldCharType="end"/>
      </w:r>
    </w:p>
  </w:footnote>
  <w:footnote w:id="100">
    <w:p w14:paraId="0995D217" w14:textId="1079192D"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fe3BDPs","properties":{"formattedCitation":"{\\scaps National Conference of State Legislatures}, {\\scaps Redistricting Law 2010} 80 (2009) Table Six.","plainCitation":"National Conference of State Legislatures, Redistricting Law 2010 80 (2009) Table Six.","noteIndex":101},"citationItems":[{"id":7644,"uris":["http://zotero.org/users/10395840/items/8EJKAHNV"],"itemData":{"id":7644,"type":"book","language":"en","publisher":"National Conference of State Legislatures","title":"Redistricting Law 2010","author":[{"family":"National Conference of State Legislatures","given":""}],"issued":{"date-parts":[["2009"]]}},"locator":"80","label":"page","suffix":"Table Six"}],"schema":"https://github.com/citation-style-language/schema/raw/master/csl-citation.json"} </w:instrText>
      </w:r>
      <w:r w:rsidRPr="00B806FD">
        <w:fldChar w:fldCharType="separate"/>
      </w:r>
      <w:r w:rsidRPr="00B806FD">
        <w:rPr>
          <w:smallCaps/>
        </w:rPr>
        <w:t>National Conference of State Legislatures</w:t>
      </w:r>
      <w:r w:rsidRPr="00B806FD">
        <w:t xml:space="preserve">, </w:t>
      </w:r>
      <w:r w:rsidRPr="00B806FD">
        <w:rPr>
          <w:smallCaps/>
        </w:rPr>
        <w:t xml:space="preserve">Redistricting Law 2020, </w:t>
      </w:r>
      <w:r w:rsidRPr="00B806FD">
        <w:t>at 80 tbl. 6 (2019).</w:t>
      </w:r>
      <w:r w:rsidRPr="00B806FD">
        <w:fldChar w:fldCharType="end"/>
      </w:r>
      <w:r w:rsidRPr="00B806FD">
        <w:t xml:space="preserve">  (Alabama, Alaska, Arizona, (part) California, (part) Florida, Georgia, Louisiana, (part) Michigan, Mississippi, (part) New Hampshire, (part) New York, (part) North Carolina, South Carolina, (part) South Dakota, Texas, Virginia).</w:t>
      </w:r>
    </w:p>
  </w:footnote>
  <w:footnote w:id="101">
    <w:p w14:paraId="53A9785F" w14:textId="10C784F4" w:rsidR="00414F57" w:rsidRPr="00B806FD" w:rsidRDefault="00414F57" w:rsidP="00B806FD">
      <w:pPr>
        <w:pStyle w:val="FootnoteText"/>
      </w:pPr>
      <w:r w:rsidRPr="00B806FD">
        <w:rPr>
          <w:rStyle w:val="FootnoteReference"/>
        </w:rPr>
        <w:footnoteRef/>
      </w:r>
      <w:r w:rsidRPr="00B806FD">
        <w:t xml:space="preserve"> </w:t>
      </w:r>
      <w:r w:rsidRPr="00B806FD">
        <w:tab/>
        <w:t xml:space="preserve">By invalidating section 4(b) of the Voting Rights Act, the </w:t>
      </w:r>
      <w:r w:rsidRPr="00B806FD">
        <w:rPr>
          <w:i/>
          <w:iCs/>
        </w:rPr>
        <w:t xml:space="preserve">Shelby </w:t>
      </w:r>
      <w:r w:rsidRPr="00B806FD">
        <w:t xml:space="preserve">court eliminated the enforcement mechanism provided by Section 5.  </w:t>
      </w:r>
      <w:r w:rsidRPr="00B806FD">
        <w:rPr>
          <w:i/>
          <w:iCs/>
        </w:rPr>
        <w:t xml:space="preserve">See </w:t>
      </w:r>
      <w:r w:rsidRPr="00B806FD">
        <w:rPr>
          <w:i/>
          <w:iCs/>
        </w:rPr>
        <w:fldChar w:fldCharType="begin"/>
      </w:r>
      <w:r w:rsidRPr="00B806FD">
        <w:rPr>
          <w:i/>
          <w:iCs/>
        </w:rPr>
        <w:instrText xml:space="preserve"> ADDIN ZOTERO_ITEM CSL_CITATION {"citationID":"ZjYRpz0S","properties":{"formattedCitation":"Shelby County. v. Holder, {\\i{}supra} note 97 at 557.","plainCitation":"Shelby County. v. Holder, supra note 97 at 557.","noteIndex":102},"citationItems":[{"id":7882,"uris":["http://zotero.org/users/10395840/items/CDRXKJS7"],"itemData":{"id":7882,"type":"legal_case","container-title":"U.S.","page":"529","title":"Shelby County. v. Holder","volume":"570","issued":{"date-parts":[["2013"]]}},"locator":"557","label":"page"}],"schema":"https://github.com/citation-style-language/schema/raw/master/csl-citation.json"} </w:instrText>
      </w:r>
      <w:r w:rsidRPr="00B806FD">
        <w:rPr>
          <w:i/>
          <w:iCs/>
        </w:rPr>
        <w:fldChar w:fldCharType="separate"/>
      </w:r>
      <w:r w:rsidRPr="00B806FD">
        <w:rPr>
          <w:i/>
        </w:rPr>
        <w:t>Shelby County</w:t>
      </w:r>
      <w:r w:rsidRPr="00B806FD">
        <w:t>, 570 U.S. at 557.</w:t>
      </w:r>
      <w:r w:rsidRPr="00B806FD">
        <w:rPr>
          <w:i/>
          <w:iCs/>
        </w:rPr>
        <w:fldChar w:fldCharType="end"/>
      </w:r>
    </w:p>
  </w:footnote>
  <w:footnote w:id="102">
    <w:p w14:paraId="277BC14F" w14:textId="5144418E" w:rsidR="00414F57" w:rsidRPr="00B806FD" w:rsidRDefault="00414F57" w:rsidP="00B806FD">
      <w:pPr>
        <w:pStyle w:val="FootnoteText"/>
      </w:pPr>
      <w:r w:rsidRPr="00B806FD">
        <w:rPr>
          <w:rStyle w:val="FootnoteReference"/>
        </w:rPr>
        <w:footnoteRef/>
      </w:r>
      <w:r w:rsidRPr="00B806FD">
        <w:t xml:space="preserve"> </w:t>
      </w:r>
      <w:r w:rsidRPr="00B806FD">
        <w:tab/>
        <w:t xml:space="preserve">The John R. Lewis Voting Rights Advancement Act was proposed by the Congress in 2021.  It has not been passed at the time of the writing of this essay.  </w:t>
      </w:r>
      <w:r w:rsidRPr="00B806FD">
        <w:fldChar w:fldCharType="begin"/>
      </w:r>
      <w:r w:rsidRPr="00B806FD">
        <w:instrText xml:space="preserve"> ADDIN ZOTERO_ITEM CSL_CITATION {"citationID":"E8y9uQcc","properties":{"formattedCitation":"Andrews Garber, {\\i{}Debunking False Claims About the John Lewis Voting Rights Act}, {\\scaps Brennan Center for Justice}, Jan. 13, 2022, https://www.brennancenter.org/our-work/research-reports/debunking-false-claims-about-john-lewis-voting-rights-act (last visited Dec 22, 2022).","plainCitation":"Andrews Garber, Debunking False Claims About the John Lewis Voting Rights Act, Brennan Center for Justice, Jan. 13, 2022, https://www.brennancenter.org/our-work/research-reports/debunking-false-claims-about-john-lewis-voting-rights-act (last visited Dec 22, 2022).","noteIndex":103},"citationItems":[{"id":7819,"uris":["http://zotero.org/users/10395840/items/QG2A2HUX"],"itemData":{"id":7819,"type":"article-newspaper","container-title":"Brennan Center for Justice","language":"en","title":"Debunking False Claims About the John Lewis Voting Rights Act","URL":"https://www.brennancenter.org/our-work/research-reports/debunking-false-claims-about-john-lewis-voting-rights-act","author":[{"family":"Garber","given":"Andrews"}],"accessed":{"date-parts":[["2022",12,22]]},"issued":{"date-parts":[["2022",1,13]]}}}],"schema":"https://github.com/citation-style-language/schema/raw/master/csl-citation.json"} </w:instrText>
      </w:r>
      <w:r w:rsidRPr="00B806FD">
        <w:fldChar w:fldCharType="separate"/>
      </w:r>
      <w:r w:rsidRPr="00B806FD">
        <w:t xml:space="preserve">Andrews Garber, </w:t>
      </w:r>
      <w:r w:rsidRPr="00B806FD">
        <w:rPr>
          <w:i/>
          <w:iCs/>
        </w:rPr>
        <w:t>Debunking False Claims About the John Lewis Voting Rights Act</w:t>
      </w:r>
      <w:r w:rsidRPr="00B806FD">
        <w:t xml:space="preserve">, </w:t>
      </w:r>
      <w:r w:rsidRPr="00B806FD">
        <w:rPr>
          <w:smallCaps/>
        </w:rPr>
        <w:t>Brennan Center for Justice</w:t>
      </w:r>
      <w:r w:rsidRPr="00B806FD">
        <w:t xml:space="preserve"> (Jan. 13, 2022), https://www.brennancenter.org/our-work/research-reports/debunking-false-claims-about-john-lewis-voting-rights-act [https://perma.cc/ZSZ3-BXCW].</w:t>
      </w:r>
      <w:r w:rsidRPr="00B806FD">
        <w:fldChar w:fldCharType="end"/>
      </w:r>
    </w:p>
  </w:footnote>
  <w:footnote w:id="103">
    <w:p w14:paraId="51B3C3A6" w14:textId="5143D74A" w:rsidR="00414F57" w:rsidRPr="00B806FD" w:rsidRDefault="00414F57" w:rsidP="00B806FD">
      <w:pPr>
        <w:pStyle w:val="FootnoteText"/>
      </w:pPr>
      <w:r w:rsidRPr="00B806FD">
        <w:rPr>
          <w:rStyle w:val="FootnoteReference"/>
        </w:rPr>
        <w:footnoteRef/>
      </w:r>
      <w:r w:rsidRPr="00B806FD">
        <w:t xml:space="preserve"> </w:t>
      </w:r>
      <w:r w:rsidRPr="00B806FD">
        <w:tab/>
      </w:r>
      <w:r w:rsidRPr="00B806FD">
        <w:rPr>
          <w:smallCaps/>
        </w:rPr>
        <w:t xml:space="preserve">Michelle Davis et al., </w:t>
      </w:r>
      <w:r w:rsidRPr="00B806FD">
        <w:fldChar w:fldCharType="begin"/>
      </w:r>
      <w:r w:rsidRPr="00B806FD">
        <w:instrText xml:space="preserve"> ADDIN ZOTERO_ITEM CSL_CITATION {"citationID":"CRFYCCnw","properties":{"formattedCitation":"{\\scaps National Conference of State Legislatures}, {\\i{}supra} note 7 page xvi.","plainCitation":"National Conference of State Legislatures, supra note 7 page xvi.","noteIndex":104},"citationItems":[{"id":7646,"uris":["http://zotero.org/users/10395840/items/A3F96CZQ"],"itemData":{"id":7646,"type":"book","publisher":"National Conference of State Legislatures","title":"Redistricting Law 2020","author":[{"family":"National Conference of State Legislatures","given":""}],"issued":{"date-parts":[["2019"]]}},"label":"page","suffix":"page xvi"}],"schema":"https://github.com/citation-style-language/schema/raw/master/csl-citation.json"} </w:instrText>
      </w:r>
      <w:r w:rsidRPr="00B806FD">
        <w:fldChar w:fldCharType="separate"/>
      </w:r>
      <w:r w:rsidRPr="00B806FD">
        <w:rPr>
          <w:smallCaps/>
        </w:rPr>
        <w:t>National Conference of State Legislatures</w:t>
      </w:r>
      <w:r w:rsidRPr="00B806FD">
        <w:t xml:space="preserve">, </w:t>
      </w:r>
      <w:r w:rsidRPr="00B806FD">
        <w:rPr>
          <w:i/>
          <w:iCs/>
        </w:rPr>
        <w:t>supra</w:t>
      </w:r>
      <w:r w:rsidRPr="00B806FD">
        <w:t xml:space="preserve"> note 7, at xvi.</w:t>
      </w:r>
      <w:r w:rsidRPr="00B806FD">
        <w:fldChar w:fldCharType="end"/>
      </w:r>
    </w:p>
  </w:footnote>
  <w:footnote w:id="104">
    <w:p w14:paraId="786589DF" w14:textId="32A709B3" w:rsidR="00414F57" w:rsidRPr="00B806FD" w:rsidRDefault="00414F57" w:rsidP="00B806FD">
      <w:pPr>
        <w:pStyle w:val="FootnoteText"/>
      </w:pPr>
      <w:r w:rsidRPr="00B806FD">
        <w:rPr>
          <w:rStyle w:val="FootnoteReference"/>
        </w:rPr>
        <w:footnoteRef/>
      </w:r>
      <w:r w:rsidRPr="00B806FD">
        <w:t xml:space="preserve"> </w:t>
      </w:r>
      <w:r w:rsidRPr="00B806FD">
        <w:tab/>
      </w:r>
      <w:r w:rsidRPr="00B806FD">
        <w:rPr>
          <w:i/>
          <w:iCs/>
        </w:rPr>
        <w:t>See generally</w:t>
      </w:r>
      <w:r w:rsidRPr="00B806FD">
        <w:t xml:space="preserve"> </w:t>
      </w:r>
      <w:r w:rsidRPr="00B806FD">
        <w:fldChar w:fldCharType="begin"/>
      </w:r>
      <w:r w:rsidRPr="00B806FD">
        <w:instrText xml:space="preserve"> ADDIN ZOTERO_ITEM CSL_CITATION {"citationID":"oMzVvRDQ","properties":{"formattedCitation":"Merrill v. Milligan, No. 21A375 S.Ct. (2022); Galmon v. Ardoin, No. 3:22-CV-214 M.D. La. (2022).","plainCitation":"Merrill v. Milligan, No. 21A375 S.Ct. (2022); Galmon v. Ardoin, No. 3:22-CV-214 M.D. La. (2022).","noteIndex":105},"citationItems":[{"id":7883,"uris":["http://zotero.org/users/10395840/items/ASTKXJCC"],"itemData":{"id":7883,"type":"legal_case","container-title":"S.Ct.","number":"21-1086; 21-1087","title":"Merrill v. Milligan","volume":"No. 21A375","issued":{"date-parts":[["2022"]]}}},{"id":7884,"uris":["http://zotero.org/users/10395840/items/5GQIJX5J"],"itemData":{"id":7884,"type":"legal_case","authority":"UNITED STATES DISTRICT COURT FOR THE MIDDLE DISTRICT OF LOUISIANA","container-title":"M.D. La.","title":"Galmon v. Ardoin","volume":"No. 3:22-CV-214","issued":{"date-parts":[["2022",3,30]]}}}],"schema":"https://github.com/citation-style-language/schema/raw/master/csl-citation.json"} </w:instrText>
      </w:r>
      <w:r w:rsidRPr="00B806FD">
        <w:fldChar w:fldCharType="separate"/>
      </w:r>
      <w:r w:rsidRPr="00B806FD">
        <w:rPr>
          <w:noProof/>
        </w:rPr>
        <w:t>Merrill v. Milligan, 142 S.Ct. 879, 883 (2022); Complaint, Galmon v. Ardoin, No. 3:22-CV-214 at 1 (M.D. La. 2022).</w:t>
      </w:r>
      <w:r w:rsidRPr="00B806FD">
        <w:fldChar w:fldCharType="end"/>
      </w:r>
    </w:p>
  </w:footnote>
  <w:footnote w:id="105">
    <w:p w14:paraId="6A6736A8" w14:textId="4D2BED5F"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lkwwr893","properties":{"formattedCitation":"Richard L Hasen, {\\i{}Race Or Party, Race As Party, Or Party All The Time: Three Uneasy Approaches To Conjoined Polarization In Redistricting And Voting Cases}, 59 {\\scaps William Mary Law Rev.} 50 (2018).","plainCitation":"Richard L Hasen, Race Or Party, Race As Party, Or Party All The Time: Three Uneasy Approaches To Conjoined Polarization In Redistricting And Voting Cases, 59 William Mary Law Rev. 50 (2018).","noteIndex":106},"citationItems":[{"id":5334,"uris":["http://zotero.org/users/10395840/items/4NWAYSD4"],"itemData":{"id":5334,"type":"article-journal","container-title":"William &amp; Mary Law Review","issue":"5","language":"en","page":"50","source":"Zotero","title":"Race Or Party, Race As Party, Or Party All The Time: Three Uneasy Approaches To Conjoined Polarization In Redistricting And Voting Cases","volume":"59","author":[{"family":"Hasen","given":"Richard L"}],"issued":{"date-parts":[["2018"]]}}}],"schema":"https://github.com/citation-style-language/schema/raw/master/csl-citation.json"} </w:instrText>
      </w:r>
      <w:r w:rsidRPr="00B806FD">
        <w:fldChar w:fldCharType="separate"/>
      </w:r>
      <w:r w:rsidRPr="00B806FD">
        <w:t xml:space="preserve">Richard L. Hasen, </w:t>
      </w:r>
      <w:r w:rsidRPr="00B806FD">
        <w:rPr>
          <w:i/>
          <w:iCs/>
        </w:rPr>
        <w:t>Race or Party, Race as Party, or Party All the Time: Three Uneasy Approaches to Conjoined Polarization in Redistricting and Voting Cases</w:t>
      </w:r>
      <w:r w:rsidRPr="00B806FD">
        <w:t xml:space="preserve">, 59 </w:t>
      </w:r>
      <w:r w:rsidRPr="00B806FD">
        <w:rPr>
          <w:smallCaps/>
        </w:rPr>
        <w:t>Wm. L. Rev.</w:t>
      </w:r>
      <w:r w:rsidRPr="00B806FD">
        <w:t xml:space="preserve"> 1837, 1839 (2018).</w:t>
      </w:r>
      <w:r w:rsidRPr="00B806FD">
        <w:fldChar w:fldCharType="end"/>
      </w:r>
    </w:p>
  </w:footnote>
  <w:footnote w:id="106">
    <w:p w14:paraId="14A8B49C" w14:textId="293E2B15"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o3iXzwPe","properties":{"formattedCitation":"{\\i{}Id.}","plainCitation":"Id.","noteIndex":107},"citationItems":[{"id":5334,"uris":["http://zotero.org/users/10395840/items/4NWAYSD4"],"itemData":{"id":5334,"type":"article-journal","container-title":"William &amp; Mary Law Review","issue":"5","language":"en","page":"50","source":"Zotero","title":"Race Or Party, Race As Party, Or Party All The Time: Three Uneasy Approaches To Conjoined Polarization In Redistricting And Voting Cases","volume":"59","author":[{"family":"Hasen","given":"Richard L"}],"issued":{"date-parts":[["2018"]]}}}],"schema":"https://github.com/citation-style-language/schema/raw/master/csl-citation.json"} </w:instrText>
      </w:r>
      <w:r w:rsidRPr="00B806FD">
        <w:fldChar w:fldCharType="separate"/>
      </w:r>
      <w:r w:rsidRPr="00B806FD">
        <w:rPr>
          <w:i/>
          <w:iCs/>
        </w:rPr>
        <w:t>Id.</w:t>
      </w:r>
      <w:r w:rsidRPr="00B806FD">
        <w:fldChar w:fldCharType="end"/>
      </w:r>
      <w:r w:rsidRPr="00B806FD">
        <w:t xml:space="preserve"> </w:t>
      </w:r>
      <w:proofErr w:type="gramStart"/>
      <w:r w:rsidRPr="00B806FD">
        <w:t>at</w:t>
      </w:r>
      <w:proofErr w:type="gramEnd"/>
      <w:r w:rsidRPr="00B806FD">
        <w:t xml:space="preserve"> 1838.</w:t>
      </w:r>
    </w:p>
  </w:footnote>
  <w:footnote w:id="107">
    <w:p w14:paraId="27257587" w14:textId="510788BD" w:rsidR="00414F57" w:rsidRPr="00B806FD" w:rsidRDefault="00414F57" w:rsidP="00B806FD">
      <w:pPr>
        <w:pStyle w:val="FootnoteText"/>
      </w:pPr>
      <w:r w:rsidRPr="00B806FD">
        <w:rPr>
          <w:rStyle w:val="FootnoteReference"/>
        </w:rPr>
        <w:footnoteRef/>
      </w:r>
      <w:r w:rsidRPr="00B806FD">
        <w:t xml:space="preserve"> </w:t>
      </w:r>
      <w:r w:rsidRPr="00B806FD">
        <w:tab/>
        <w:t>For example, in Georgia in 2020, whites supported Trump over Biden 69% to 30%.  Blacks gave only 11% support to Trump, and Hispanics split 37% to Trump and 62% to Biden.  Georgia Exit Polls based on 4,385 total respondents, C</w:t>
      </w:r>
      <w:r w:rsidRPr="00B806FD">
        <w:rPr>
          <w:smallCaps/>
        </w:rPr>
        <w:t>NN, CNN Politics</w:t>
      </w:r>
      <w:r w:rsidRPr="00B806FD">
        <w:t xml:space="preserve">, </w:t>
      </w:r>
      <w:r w:rsidRPr="00B806FD">
        <w:rPr>
          <w:i/>
          <w:iCs/>
        </w:rPr>
        <w:t>Exit Polls</w:t>
      </w:r>
      <w:r w:rsidRPr="00B806FD">
        <w:t>,</w:t>
      </w:r>
      <w:r w:rsidRPr="00B806FD">
        <w:rPr>
          <w:smallCaps/>
        </w:rPr>
        <w:t xml:space="preserve"> </w:t>
      </w:r>
      <w:hyperlink r:id="rId2" w:history="1">
        <w:r w:rsidRPr="00B806FD">
          <w:rPr>
            <w:rStyle w:val="Hyperlink"/>
            <w:color w:val="auto"/>
            <w:u w:val="none"/>
          </w:rPr>
          <w:t>https://www.cnn.com/election/2020/exit-polls/president/georgia</w:t>
        </w:r>
      </w:hyperlink>
      <w:r w:rsidRPr="00B806FD">
        <w:t xml:space="preserve"> [https://perma.cc/Q66Z-UDSW] (last visited Jan. 27, 2023).  In South Carolina, Trump received the support of 73% of White voters but only 9% of Black voters.  South Carolina Exit Polls based on 1,684 total respondents, C</w:t>
      </w:r>
      <w:r w:rsidRPr="00B806FD">
        <w:rPr>
          <w:smallCaps/>
        </w:rPr>
        <w:t>NN, CNN Politics</w:t>
      </w:r>
      <w:r w:rsidRPr="00B806FD">
        <w:t xml:space="preserve">, </w:t>
      </w:r>
      <w:r w:rsidRPr="00B806FD">
        <w:rPr>
          <w:i/>
          <w:iCs/>
        </w:rPr>
        <w:t>Exit Polls</w:t>
      </w:r>
      <w:r w:rsidRPr="00B806FD">
        <w:t xml:space="preserve">, </w:t>
      </w:r>
      <w:hyperlink r:id="rId3" w:history="1">
        <w:r w:rsidRPr="00B806FD">
          <w:rPr>
            <w:rStyle w:val="Hyperlink"/>
            <w:color w:val="auto"/>
            <w:u w:val="none"/>
          </w:rPr>
          <w:t>https://www.cnn.com/election/2020/exit-polls/president/south-carolina</w:t>
        </w:r>
      </w:hyperlink>
      <w:r w:rsidRPr="00B806FD">
        <w:t xml:space="preserve"> [https://perma.cc/X7Y1-XCB8] (last visited Jan. 27, 2023).</w:t>
      </w:r>
    </w:p>
  </w:footnote>
  <w:footnote w:id="108">
    <w:p w14:paraId="631A8000" w14:textId="18E184B0" w:rsidR="00414F57" w:rsidRPr="00B806FD" w:rsidRDefault="00414F57" w:rsidP="00B806FD">
      <w:pPr>
        <w:pStyle w:val="FootnoteText"/>
      </w:pPr>
      <w:r w:rsidRPr="00B806FD">
        <w:rPr>
          <w:rStyle w:val="FootnoteReference"/>
        </w:rPr>
        <w:footnoteRef/>
      </w:r>
      <w:r w:rsidRPr="00B806FD">
        <w:t xml:space="preserve"> </w:t>
      </w:r>
      <w:r w:rsidRPr="00B806FD">
        <w:tab/>
      </w:r>
      <w:r w:rsidRPr="00B806FD">
        <w:rPr>
          <w:i/>
          <w:iCs/>
        </w:rPr>
        <w:t>See</w:t>
      </w:r>
      <w:r w:rsidRPr="00B806FD">
        <w:rPr>
          <w:i/>
        </w:rPr>
        <w:t xml:space="preserve"> </w:t>
      </w:r>
      <w:r w:rsidRPr="00B806FD">
        <w:fldChar w:fldCharType="begin"/>
      </w:r>
      <w:r w:rsidRPr="00B806FD">
        <w:instrText xml:space="preserve"> ADDIN ZOTERO_ITEM CSL_CITATION {"citationID":"BaEMOCWT","properties":{"formattedCitation":"Thornburg v. Gingles, 478 U.S. 30 (1986).","plainCitation":"Thornburg v. Gingles, 478 U.S. 30 (1986).","noteIndex":109},"citationItems":[{"id":7885,"uris":["http://zotero.org/users/10395840/items/EMM9KHBH"],"itemData":{"id":7885,"type":"legal_case","container-title":"U.S.","page":"30","title":"Thornburg v. Gingles","volume":"478","issued":{"date-parts":[["1986"]]}}}],"schema":"https://github.com/citation-style-language/schema/raw/master/csl-citation.json"} </w:instrText>
      </w:r>
      <w:r w:rsidRPr="00B806FD">
        <w:fldChar w:fldCharType="separate"/>
      </w:r>
      <w:r w:rsidRPr="00B806FD">
        <w:rPr>
          <w:noProof/>
        </w:rPr>
        <w:t>Thornburg v. Gingles, 478 U.S. 30 (1986).</w:t>
      </w:r>
      <w:r w:rsidRPr="00B806FD">
        <w:fldChar w:fldCharType="end"/>
      </w:r>
    </w:p>
  </w:footnote>
  <w:footnote w:id="109">
    <w:p w14:paraId="0AAD768A" w14:textId="1EAC24F0" w:rsidR="00414F57" w:rsidRPr="00B806FD" w:rsidRDefault="00414F57" w:rsidP="00B806FD">
      <w:pPr>
        <w:pStyle w:val="FootnoteText"/>
      </w:pPr>
      <w:r w:rsidRPr="00B806FD">
        <w:rPr>
          <w:rStyle w:val="FootnoteReference"/>
        </w:rPr>
        <w:footnoteRef/>
      </w:r>
      <w:r w:rsidRPr="00B806FD">
        <w:t xml:space="preserve"> </w:t>
      </w:r>
      <w:r w:rsidRPr="00B806FD">
        <w:tab/>
      </w:r>
      <w:r w:rsidRPr="00B806FD">
        <w:rPr>
          <w:i/>
          <w:iCs/>
        </w:rPr>
        <w:t xml:space="preserve">See </w:t>
      </w:r>
      <w:r w:rsidRPr="00B806FD">
        <w:fldChar w:fldCharType="begin"/>
      </w:r>
      <w:r w:rsidRPr="00B806FD">
        <w:instrText xml:space="preserve"> ADDIN ZOTERO_ITEM CSL_CITATION {"citationID":"8iK3K40S","properties":{"formattedCitation":"Merrill v. Milligan, {\\i{}supra} note 105.","plainCitation":"Merrill v. Milligan, supra note 105.","noteIndex":110},"citationItems":[{"id":7883,"uris":["http://zotero.org/users/10395840/items/ASTKXJCC"],"itemData":{"id":7883,"type":"legal_case","container-title":"S.Ct.","number":"21-1086; 21-1087","title":"Merrill v. Milligan","volume":"No. 21A375","issued":{"date-parts":[["2022"]]}}}],"schema":"https://github.com/citation-style-language/schema/raw/master/csl-citation.json"} </w:instrText>
      </w:r>
      <w:r w:rsidRPr="00B806FD">
        <w:fldChar w:fldCharType="separate"/>
      </w:r>
      <w:r w:rsidRPr="00B806FD">
        <w:rPr>
          <w:i/>
          <w:iCs/>
        </w:rPr>
        <w:t>Merrill</w:t>
      </w:r>
      <w:r w:rsidRPr="00B806FD">
        <w:t>, 142 S. Ct. at 879.</w:t>
      </w:r>
      <w:r w:rsidRPr="00B806FD">
        <w:fldChar w:fldCharType="end"/>
      </w:r>
    </w:p>
  </w:footnote>
  <w:footnote w:id="110">
    <w:p w14:paraId="3BA94D3F" w14:textId="4D11CC3A"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OAHQsknR","properties":{"formattedCitation":"{\\i{}Id.}","plainCitation":"Id.","noteIndex":111},"citationItems":[{"id":7883,"uris":["http://zotero.org/users/10395840/items/ASTKXJCC"],"itemData":{"id":7883,"type":"legal_case","container-title":"S.Ct.","number":"21-1086; 21-1087","title":"Merrill v. Milligan","volume":"No. 21A375","issued":{"date-parts":[["2022"]]}}}],"schema":"https://github.com/citation-style-language/schema/raw/master/csl-citation.json"} </w:instrText>
      </w:r>
      <w:r w:rsidRPr="00B806FD">
        <w:fldChar w:fldCharType="separate"/>
      </w:r>
      <w:r w:rsidRPr="00B806FD">
        <w:rPr>
          <w:i/>
          <w:iCs/>
        </w:rPr>
        <w:t>Id.</w:t>
      </w:r>
      <w:r w:rsidRPr="00B806FD">
        <w:fldChar w:fldCharType="end"/>
      </w:r>
      <w:r w:rsidRPr="00B806FD">
        <w:t xml:space="preserve"> at 882-83.</w:t>
      </w:r>
    </w:p>
  </w:footnote>
  <w:footnote w:id="111">
    <w:p w14:paraId="69053DCE" w14:textId="3ED49A06" w:rsidR="00414F57" w:rsidRPr="00B806FD" w:rsidRDefault="00414F57" w:rsidP="00B806FD">
      <w:pPr>
        <w:pStyle w:val="FootnoteText"/>
      </w:pPr>
      <w:r w:rsidRPr="00B806FD">
        <w:rPr>
          <w:rStyle w:val="FootnoteReference"/>
        </w:rPr>
        <w:footnoteRef/>
      </w:r>
      <w:r w:rsidRPr="00B806FD">
        <w:t xml:space="preserve"> </w:t>
      </w:r>
      <w:r w:rsidRPr="00B806FD">
        <w:tab/>
        <w:t>There are other elements that need to be satisfied for a Section Two challenge to be successful</w:t>
      </w:r>
      <w:r w:rsidRPr="00B806FD">
        <w:rPr>
          <w:i/>
          <w:iCs/>
        </w:rPr>
        <w:t>.</w:t>
      </w:r>
      <w:r w:rsidRPr="00B806FD">
        <w:t xml:space="preserve">  </w:t>
      </w:r>
      <w:r w:rsidRPr="00B806FD">
        <w:rPr>
          <w:i/>
          <w:iCs/>
        </w:rPr>
        <w:t xml:space="preserve">See </w:t>
      </w:r>
      <w:r w:rsidRPr="00B806FD">
        <w:t xml:space="preserve">Davis et al., </w:t>
      </w:r>
      <w:r w:rsidRPr="00B806FD">
        <w:fldChar w:fldCharType="begin"/>
      </w:r>
      <w:r w:rsidRPr="00B806FD">
        <w:instrText xml:space="preserve"> ADDIN ZOTERO_ITEM CSL_CITATION {"citationID":"XesQEB2m","properties":{"formattedCitation":"{\\i{}supra} note 7 at 43\\uc0\\u8211{}44.","plainCitation":"supra note 7 at 43–44.","noteIndex":112},"citationItems":[{"id":7646,"uris":["http://zotero.org/users/10395840/items/A3F96CZQ"],"itemData":{"id":7646,"type":"book","publisher":"National Conference of State Legislatures","title":"Redistricting Law 2020","author":[{"family":"National Conference of State Legislatures","given":""}],"issued":{"date-parts":[["2019"]]}},"locator":"43-44","label":"page","suppress-author":true}],"schema":"https://github.com/citation-style-language/schema/raw/master/csl-citation.json"} </w:instrText>
      </w:r>
      <w:r w:rsidRPr="00B806FD">
        <w:fldChar w:fldCharType="separate"/>
      </w:r>
      <w:r w:rsidRPr="00B806FD">
        <w:rPr>
          <w:i/>
          <w:iCs/>
        </w:rPr>
        <w:t>supra</w:t>
      </w:r>
      <w:r w:rsidRPr="00B806FD">
        <w:t xml:space="preserve"> note 7 at 43–44.</w:t>
      </w:r>
      <w:r w:rsidRPr="00B806FD">
        <w:fldChar w:fldCharType="end"/>
      </w:r>
    </w:p>
  </w:footnote>
  <w:footnote w:id="112">
    <w:p w14:paraId="0920F276" w14:textId="7D25A08F"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tdahetzO","properties":{"formattedCitation":"Shaw v. Reno, 509 U.S. 630 (1993).","plainCitation":"Shaw v. Reno, 509 U.S. 630 (1993).","noteIndex":113},"citationItems":[{"id":7886,"uris":["http://zotero.org/users/10395840/items/YDFWKLWW"],"itemData":{"id":7886,"type":"legal_case","container-title":"U.S.","page":"630","references":"s","title":"Shaw v. Reno","volume":"509","issued":{"date-parts":[["1993"]]}}}],"schema":"https://github.com/citation-style-language/schema/raw/master/csl-citation.json"} </w:instrText>
      </w:r>
      <w:r w:rsidRPr="00B806FD">
        <w:fldChar w:fldCharType="separate"/>
      </w:r>
      <w:r w:rsidRPr="00B806FD">
        <w:rPr>
          <w:noProof/>
        </w:rPr>
        <w:t>Shaw v. Reno, 509 U.S. 630, 641-42 (1993).</w:t>
      </w:r>
      <w:r w:rsidRPr="00B806FD">
        <w:fldChar w:fldCharType="end"/>
      </w:r>
    </w:p>
  </w:footnote>
  <w:footnote w:id="113">
    <w:p w14:paraId="50025E8D" w14:textId="278D799F"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FGSyRuLH","properties":{"formattedCitation":"Frank R. Parker, {\\i{}Shaw v. Reno: A Constitutional Setback for Minority Representation}, 28 {\\scaps PS Polit. Sci. Polit.} 47 (1995), https://www-jstor-org.cmu.idm.oclc.org/stable/420580#metadata_info_tab_contents (last visited Dec 23, 2022).","plainCitation":"Frank R. Parker, Shaw v. Reno: A Constitutional Setback for Minority Representation, 28 PS Polit. Sci. Polit. 47 (1995), https://www-jstor-org.cmu.idm.oclc.org/stable/420580#metadata_info_tab_contents (last visited Dec 23, 2022).","noteIndex":114},"citationItems":[{"id":7887,"uris":["http://zotero.org/users/10395840/items/YZ2US763"],"itemData":{"id":7887,"type":"article-journal","container-title":"PS: Political Science and Politics","issue":"1","page":"47-50","title":"Shaw v. Reno: A Constitutional Setback for Minority Representation","URL":"https://www-jstor-org.cmu.idm.oclc.org/stable/420580#metadata_info_tab_contents","volume":"28","author":[{"family":"Parker","given":"Frank R."}],"accessed":{"date-parts":[["2022",12,23]]},"issued":{"date-parts":[["1995"]]}},"label":"page"}],"schema":"https://github.com/citation-style-language/schema/raw/master/csl-citation.json"} </w:instrText>
      </w:r>
      <w:r w:rsidRPr="00B806FD">
        <w:fldChar w:fldCharType="separate"/>
      </w:r>
      <w:r w:rsidRPr="00B806FD">
        <w:t xml:space="preserve">Frank R. Parker, </w:t>
      </w:r>
      <w:r w:rsidRPr="00B806FD">
        <w:rPr>
          <w:i/>
          <w:iCs/>
        </w:rPr>
        <w:t>Shaw v. Reno: A Constitutional Setback for Minority Representation</w:t>
      </w:r>
      <w:r w:rsidRPr="00B806FD">
        <w:t xml:space="preserve">, 28 </w:t>
      </w:r>
      <w:r w:rsidRPr="00B806FD">
        <w:rPr>
          <w:smallCaps/>
        </w:rPr>
        <w:t>PS Pol. Sci. and Pol.</w:t>
      </w:r>
      <w:r w:rsidRPr="00B806FD">
        <w:t xml:space="preserve"> 47 (1995)</w:t>
      </w:r>
      <w:r w:rsidRPr="00B806FD" w:rsidDel="006F24C5">
        <w:t xml:space="preserve"> </w:t>
      </w:r>
      <w:r w:rsidRPr="00B806FD">
        <w:fldChar w:fldCharType="end"/>
      </w:r>
      <w:r w:rsidRPr="00B806FD">
        <w:t xml:space="preserve">(stating “[t]he </w:t>
      </w:r>
      <w:proofErr w:type="gramStart"/>
      <w:r w:rsidRPr="00B806FD">
        <w:t>striking</w:t>
      </w:r>
      <w:proofErr w:type="gramEnd"/>
      <w:r w:rsidRPr="00B806FD">
        <w:t xml:space="preserve"> increases in the number of majority-black and majority-Hispanic districts triggered a white backlash that focused on the use of race in drawing majority-minority districts and on the shapes of some of the districts. Offended white voters have filed federal court lawsuits in five states—North Carolina, Louisiana, Georgia, Texas, and Florida—alleging that the creation of majority-minority districts violates the Equal Protection Clause of the Fourteenth Amendment.”).</w:t>
      </w:r>
    </w:p>
  </w:footnote>
  <w:footnote w:id="114">
    <w:p w14:paraId="05F21E38" w14:textId="797FA359"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wGaR2Wi1","properties":{"formattedCitation":"Shaw v. Reno, {\\i{}supra} note 113 at 641\\uc0\\u8211{}642.","plainCitation":"Shaw v. Reno, supra note 113 at 641–642.","noteIndex":115},"citationItems":[{"id":7886,"uris":["http://zotero.org/users/10395840/items/YDFWKLWW"],"itemData":{"id":7886,"type":"legal_case","container-title":"U.S.","page":"630","references":"s","title":"Shaw v. Reno","volume":"509","issued":{"date-parts":[["1993"]]}},"locator":"641-642","label":"page"}],"schema":"https://github.com/citation-style-language/schema/raw/master/csl-citation.json"} </w:instrText>
      </w:r>
      <w:r w:rsidRPr="00B806FD">
        <w:fldChar w:fldCharType="separate"/>
      </w:r>
      <w:r w:rsidRPr="00B806FD">
        <w:rPr>
          <w:i/>
          <w:iCs/>
        </w:rPr>
        <w:t>Shaw</w:t>
      </w:r>
      <w:r w:rsidRPr="00B806FD">
        <w:t>, 509 U.S. at 641–642.</w:t>
      </w:r>
      <w:r w:rsidRPr="00B806FD">
        <w:fldChar w:fldCharType="end"/>
      </w:r>
      <w:r w:rsidRPr="00B806FD">
        <w:t xml:space="preserve"> (Highlighting how the appellants “alleged that the deliberate segregation of voters into separate districts </w:t>
      </w:r>
      <w:proofErr w:type="gramStart"/>
      <w:r w:rsidRPr="00B806FD">
        <w:t>on the basis of</w:t>
      </w:r>
      <w:proofErr w:type="gramEnd"/>
      <w:r w:rsidRPr="00B806FD">
        <w:t xml:space="preserve"> race violated their constitutional right to participate in a ‘color-blind’ electoral process.”).</w:t>
      </w:r>
    </w:p>
  </w:footnote>
  <w:footnote w:id="115">
    <w:p w14:paraId="347DF966" w14:textId="30AA7E53" w:rsidR="00414F57" w:rsidRPr="00B806FD" w:rsidRDefault="00414F57" w:rsidP="00B806FD">
      <w:pPr>
        <w:jc w:val="both"/>
        <w:rPr>
          <w:sz w:val="18"/>
          <w:szCs w:val="18"/>
        </w:rPr>
      </w:pPr>
      <w:r w:rsidRPr="00B806FD">
        <w:rPr>
          <w:rStyle w:val="FootnoteReference"/>
          <w:sz w:val="18"/>
          <w:szCs w:val="18"/>
        </w:rPr>
        <w:footnoteRef/>
      </w:r>
      <w:r w:rsidRPr="00B806FD">
        <w:rPr>
          <w:sz w:val="18"/>
          <w:szCs w:val="18"/>
        </w:rPr>
        <w:t xml:space="preserve"> </w:t>
      </w:r>
      <w:r w:rsidRPr="00B806FD">
        <w:rPr>
          <w:sz w:val="18"/>
          <w:szCs w:val="18"/>
        </w:rPr>
        <w:tab/>
        <w:t xml:space="preserve">This occurs because of the predictable alignment between race and party affiliation.  </w:t>
      </w:r>
      <w:r w:rsidRPr="00B806FD">
        <w:rPr>
          <w:i/>
          <w:iCs/>
          <w:sz w:val="18"/>
          <w:szCs w:val="18"/>
        </w:rPr>
        <w:t>See</w:t>
      </w:r>
      <w:r w:rsidRPr="00B806FD">
        <w:rPr>
          <w:sz w:val="18"/>
          <w:szCs w:val="18"/>
        </w:rPr>
        <w:t xml:space="preserve"> </w:t>
      </w:r>
      <w:r w:rsidRPr="00B806FD">
        <w:rPr>
          <w:sz w:val="18"/>
          <w:szCs w:val="18"/>
        </w:rPr>
        <w:fldChar w:fldCharType="begin"/>
      </w:r>
      <w:r w:rsidRPr="00B806FD">
        <w:rPr>
          <w:sz w:val="18"/>
          <w:szCs w:val="18"/>
        </w:rPr>
        <w:instrText xml:space="preserve"> ADDIN ZOTERO_ITEM CSL_CITATION {"citationID":"sTU0faSf","properties":{"formattedCitation":"Pew Research Center, {\\i{}A Deep Dive Into Party Affiliation}, (2015), https://www.pewresearch.org/politics/2015/04/07/a-deep-dive-into-party-affiliation/ (last visited Dec 23, 2022).","plainCitation":"Pew Research Center, A Deep Dive Into Party Affiliation, (2015), https://www.pewresearch.org/politics/2015/04/07/a-deep-dive-into-party-affiliation/ (last visited Dec 23, 2022).","noteIndex":116},"citationItems":[{"id":7890,"uris":["http://zotero.org/users/10395840/items/E9IGQPCL"],"itemData":{"id":7890,"type":"post-weblog","abstract":"39% of Americans identify as independents, more than they do as Democrats ( 32%) or as Republicans (23%). This is the highest percentage of independents in more than 75 years of public opinion polling.","language":"en-US","title":"A Deep Dive Into Party Affiliation","URL":"https://www.pewresearch.org/politics/2015/04/07/a-deep-dive-into-party-affiliation/","author":[{"family":"Pew Research Center","given":""}],"accessed":{"date-parts":[["2022",12,23]]},"issued":{"date-parts":[["2015",4,7]]}}}],"schema":"https://github.com/citation-style-language/schema/raw/master/csl-citation.json"} </w:instrText>
      </w:r>
      <w:r w:rsidRPr="00B806FD">
        <w:rPr>
          <w:sz w:val="18"/>
          <w:szCs w:val="18"/>
        </w:rPr>
        <w:fldChar w:fldCharType="separate"/>
      </w:r>
      <w:r w:rsidRPr="00B806FD">
        <w:rPr>
          <w:sz w:val="18"/>
          <w:szCs w:val="18"/>
        </w:rPr>
        <w:t xml:space="preserve">Pew Research Center, </w:t>
      </w:r>
      <w:r w:rsidRPr="00B806FD">
        <w:rPr>
          <w:i/>
          <w:iCs/>
          <w:sz w:val="18"/>
          <w:szCs w:val="18"/>
        </w:rPr>
        <w:t>A Deep Dive Into Party Affiliation</w:t>
      </w:r>
      <w:r w:rsidRPr="00B806FD">
        <w:rPr>
          <w:sz w:val="18"/>
          <w:szCs w:val="18"/>
        </w:rPr>
        <w:t xml:space="preserve">, (2015), https://www.pewresearch.org/politics/2015/04/07/a-deep-dive-into-party-affiliation/ [https://perma.cc/WCT6-7XWW] (last visited Dec. 23, 2022). </w:t>
      </w:r>
      <w:r w:rsidRPr="00B806FD">
        <w:rPr>
          <w:sz w:val="18"/>
          <w:szCs w:val="18"/>
        </w:rPr>
        <w:fldChar w:fldCharType="end"/>
      </w:r>
      <w:r w:rsidRPr="00B806FD">
        <w:rPr>
          <w:sz w:val="18"/>
          <w:szCs w:val="18"/>
        </w:rPr>
        <w:t xml:space="preserve">(Noting that “Democrats hold an 80%-11% advantage among blacks, </w:t>
      </w:r>
      <w:proofErr w:type="spellStart"/>
      <w:r w:rsidRPr="00B806FD">
        <w:rPr>
          <w:sz w:val="18"/>
          <w:szCs w:val="18"/>
        </w:rPr>
        <w:t>lead</w:t>
      </w:r>
      <w:proofErr w:type="spellEnd"/>
      <w:r w:rsidRPr="00B806FD">
        <w:rPr>
          <w:sz w:val="18"/>
          <w:szCs w:val="18"/>
        </w:rPr>
        <w:t xml:space="preserve"> by close to three-to-one among Asian Americans (65%-23%) and by more than two-to-one among Hispanics (56%-26%).”). </w:t>
      </w:r>
    </w:p>
  </w:footnote>
  <w:footnote w:id="116">
    <w:p w14:paraId="5FD59A97" w14:textId="17BD0CB3" w:rsidR="00414F57" w:rsidRPr="00B806FD" w:rsidRDefault="00414F57" w:rsidP="00B806FD">
      <w:pPr>
        <w:pStyle w:val="FootnoteText"/>
      </w:pPr>
      <w:r w:rsidRPr="00B806FD">
        <w:rPr>
          <w:rStyle w:val="FootnoteReference"/>
        </w:rPr>
        <w:footnoteRef/>
      </w:r>
      <w:r w:rsidRPr="00B806FD">
        <w:t xml:space="preserve"> </w:t>
      </w:r>
      <w:r w:rsidRPr="00B806FD">
        <w:tab/>
      </w:r>
      <w:r w:rsidRPr="00B806FD">
        <w:rPr>
          <w:i/>
          <w:iCs/>
        </w:rPr>
        <w:t xml:space="preserve">See </w:t>
      </w:r>
      <w:r w:rsidRPr="00B806FD">
        <w:fldChar w:fldCharType="begin"/>
      </w:r>
      <w:r w:rsidRPr="00B806FD">
        <w:instrText xml:space="preserve"> ADDIN ZOTERO_ITEM CSL_CITATION {"citationID":"8WzpxKMN","properties":{"formattedCitation":"{\\scaps M.V. Mood III &amp; Seth C. McKee}, {\\scaps Rural Republican Realignment in the Modern South: The Untold Story} (2022).","plainCitation":"M.V. Mood III &amp; Seth C. McKee, Rural Republican Realignment in the Modern South: The Untold Story (2022).","noteIndex":117},"citationItems":[{"id":7727,"uris":["http://zotero.org/users/10395840/items/UJ3Q7LN3"],"itemData":{"id":7727,"type":"book","number-of-pages":"326","publisher":"University of South Carolina Press","title":"Rural Republican Realignment in the Modern South: The Untold Story","author":[{"family":"Mood III","given":"M.V."},{"family":"McKee","given":"Seth C."}],"issued":{"date-parts":[["2022",7,5]]}}}],"schema":"https://github.com/citation-style-language/schema/raw/master/csl-citation.json"} </w:instrText>
      </w:r>
      <w:r w:rsidRPr="00B806FD">
        <w:fldChar w:fldCharType="separate"/>
      </w:r>
      <w:r w:rsidRPr="00B806FD">
        <w:rPr>
          <w:smallCaps/>
        </w:rPr>
        <w:t>M.V. (Trey) Mood III &amp; Seth C. McKee</w:t>
      </w:r>
      <w:r w:rsidRPr="00B806FD">
        <w:t xml:space="preserve">, </w:t>
      </w:r>
      <w:r w:rsidRPr="00B806FD">
        <w:rPr>
          <w:smallCaps/>
        </w:rPr>
        <w:t>Rural Republican Realignment in the Modern South: The Untold Story</w:t>
      </w:r>
      <w:r w:rsidRPr="00B806FD">
        <w:t xml:space="preserve"> (2022).</w:t>
      </w:r>
      <w:r w:rsidRPr="00B806FD">
        <w:fldChar w:fldCharType="end"/>
      </w:r>
    </w:p>
  </w:footnote>
  <w:footnote w:id="117">
    <w:p w14:paraId="20987936" w14:textId="4A9CDAA3"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K81BttT4","properties":{"formattedCitation":"J. Morgan Kousser, {\\i{}The Immutability of Categories and the Reshaping of Southern Politics}, 13 {\\scaps Annu. Rev. Polit. Sci.} 365 (2010), https://www.annualreviews.org/doi/10.1146/annurev.polisci.033008.091519 (last visited Oct 18, 2022); {\\scaps Mood III and McKee}, {\\i{}supra} note 117.","plainCitation":"J. Morgan Kousser, The Immutability of Categories and the Reshaping of Southern Politics, 13 Annu. Rev. Polit. Sci. 365 (2010), https://www.annualreviews.org/doi/10.1146/annurev.polisci.033008.091519 (last visited Oct 18, 2022); Mood III and McKee, supra note 117.","noteIndex":118},"citationItems":[{"id":4965,"uris":["http://zotero.org/users/10395840/items/XEMY6XBL"],"itemData":{"id":4965,"type":"article-journal","abstract":"How did the no-party, extremely-low-turnout, fragmented political system that V.O. Key, Jr. described in his 1949 book Southern Politics get transformed into the Republican-dominant, average-turnout, highlyorganized political structure that propelled Georgia Republican Newt Gingrich into the House Speakership in 1995? After a long series of analytical narratives that focused on racial explanations for the shifts in white voting behavior, several of the most recent works have emphasized class and economic development. I suggest that both explanations are misleading because they treat race, class, and party as stable phenomena, when it is the changes in these phenomena and in their interactions that ought to be the focus of explanations for the reshaping of southern politics. A comprehensive successor to Key’s masterwork will have to blend religion and ideology (which have also undergone dramatic changes in the six decades of southern history since Key wrote) with race and class, and it will have to describe and explain changes in governance, as well.","container-title":"Annual Review of Political Science","DOI":"10.1146/annurev.polisci.033008.091519","ISSN":"1094-2939, 1545-1577","issue":"1","journalAbbreviation":"Annu. Rev. Polit. Sci.","language":"en","page":"365-383","source":"DOI.org (Crossref)","title":"The Immutability of Categories and the Reshaping of Southern Politics","URL":"https://www.annualreviews.org/doi/10.1146/annurev.polisci.033008.091519","volume":"13","author":[{"family":"Kousser","given":"J. Morgan"}],"accessed":{"date-parts":[["2022",10,18]]},"issued":{"date-parts":[["2010",5,1]]}}},{"id":7727,"uris":["http://zotero.org/users/10395840/items/UJ3Q7LN3"],"itemData":{"id":7727,"type":"book","number-of-pages":"326","publisher":"University of South Carolina Press","title":"Rural Republican Realignment in the Modern South: The Untold Story","author":[{"family":"Mood III","given":"M.V."},{"family":"McKee","given":"Seth C."}],"issued":{"date-parts":[["2022",7,5]]}}}],"schema":"https://github.com/citation-style-language/schema/raw/master/csl-citation.json"} </w:instrText>
      </w:r>
      <w:r w:rsidRPr="00B806FD">
        <w:fldChar w:fldCharType="separate"/>
      </w:r>
      <w:r w:rsidRPr="00B806FD">
        <w:t xml:space="preserve">J. Morgan Kousser, </w:t>
      </w:r>
      <w:r w:rsidRPr="00B806FD">
        <w:rPr>
          <w:i/>
          <w:iCs/>
        </w:rPr>
        <w:t xml:space="preserve">The Immutability of </w:t>
      </w:r>
      <w:proofErr w:type="gramStart"/>
      <w:r w:rsidRPr="00B806FD">
        <w:rPr>
          <w:i/>
          <w:iCs/>
        </w:rPr>
        <w:t>Categories</w:t>
      </w:r>
      <w:proofErr w:type="gramEnd"/>
      <w:r w:rsidRPr="00B806FD">
        <w:rPr>
          <w:i/>
          <w:iCs/>
        </w:rPr>
        <w:t xml:space="preserve"> and the Reshaping of Southern Politics</w:t>
      </w:r>
      <w:r w:rsidRPr="00B806FD">
        <w:t xml:space="preserve">, 13 </w:t>
      </w:r>
      <w:r w:rsidRPr="00B806FD">
        <w:rPr>
          <w:smallCaps/>
        </w:rPr>
        <w:t>Annu. Rev. Pol. Sci.</w:t>
      </w:r>
      <w:r w:rsidRPr="00B806FD">
        <w:t xml:space="preserve"> 365, 371 (2010); </w:t>
      </w:r>
      <w:r w:rsidRPr="00B806FD">
        <w:rPr>
          <w:smallCaps/>
        </w:rPr>
        <w:t>Mood III &amp; McKee</w:t>
      </w:r>
      <w:r w:rsidRPr="00B806FD">
        <w:t xml:space="preserve">, </w:t>
      </w:r>
      <w:r w:rsidRPr="00B806FD">
        <w:rPr>
          <w:i/>
          <w:iCs/>
        </w:rPr>
        <w:t>supra</w:t>
      </w:r>
      <w:r w:rsidRPr="00B806FD">
        <w:t xml:space="preserve"> note 116.</w:t>
      </w:r>
      <w:r w:rsidRPr="00B806FD">
        <w:fldChar w:fldCharType="end"/>
      </w:r>
    </w:p>
  </w:footnote>
  <w:footnote w:id="118">
    <w:p w14:paraId="146EC4BE" w14:textId="7E7C6E1C"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GTCecMsS","properties":{"formattedCitation":"David Lublin et al., {\\i{}Minority Success in Non-Majority Minority Districts: Finding the \\uc0\\u8220{}Sweet Spot,\\uc0\\u8221{}} 5 {\\scaps J. Race Ethn. Polit.} 275 (2020), https://www.cambridge.org/core/product/identifier/S2056608519000242/type/journal_article (last visited Oct 18, 2022).","plainCitation":"David Lublin et al., Minority Success in Non-Majority Minority Districts: Finding the “Sweet Spot,” 5 J. Race Ethn. Polit. 275 (2020), https://www.cambridge.org/core/product/identifier/S2056608519000242/type/journal_article (last visited Oct 18, 2022).","noteIndex":119},"citationItems":[{"id":5108,"uris":["http://zotero.org/users/10395840/items/KZ2VWAGN"],"itemData":{"id":5108,"type":"article-journal","abstract":"Though African-American and Latino electoral success in state legislative and congressional elections continues to occur almost entirely in majority-minority districts, minorities now have new opportunities in districts that are only 40–50% minority. This success can primarily be explained in terms of a curvilinear model that generates a “sweet spot” of maximum likelihood of minority candidate electoral success as a function of minority population share of the district and the proportion of the district that votes Republican. Past racial redistricting legal challenges often focused on cracking concentrated racial minorities to prevent the creation of majority-minority districts. Future lawsuits may also follow in the steps of recent successful court challenges against racially motivated packing that resulted in the reduction of minority population percentage in a previously majority-minority district in order to enhance minority opportunity in an adjacent non-majority-minority district.","container-title":"The Journal of Race, Ethnicity, and Politics","DOI":"10.1017/rep.2019.24","ISSN":"2056-6085","issue":"2","journalAbbreviation":"J. Race Ethnicity Politics","language":"en","page":"275-298","source":"DOI.org (Crossref)","title":"Minority Success in Non-Majority Minority Districts: Finding the “Sweet Spot”","title-short":"Minority Success in Non-Majority Minority Districts","URL":"https://www.cambridge.org/core/product/identifier/S2056608519000242/type/journal_article","volume":"5","author":[{"family":"Lublin","given":"David"},{"family":"Handley","given":"Lisa"},{"family":"Brunell","given":"Thomas L."},{"family":"Grofman","given":"Bernard"}],"accessed":{"date-parts":[["2022",10,18]]},"issued":{"date-parts":[["2020",7]]}}}],"schema":"https://github.com/citation-style-language/schema/raw/master/csl-citation.json"} </w:instrText>
      </w:r>
      <w:r w:rsidRPr="00B806FD">
        <w:fldChar w:fldCharType="separate"/>
      </w:r>
      <w:r w:rsidRPr="00B806FD">
        <w:t xml:space="preserve">David Lublin et al., </w:t>
      </w:r>
      <w:r w:rsidRPr="00B806FD">
        <w:rPr>
          <w:i/>
          <w:iCs/>
        </w:rPr>
        <w:t>Minority Success in Non-Majority Minority Districts: Finding the “Sweet Spot,”</w:t>
      </w:r>
      <w:r w:rsidRPr="00B806FD">
        <w:t xml:space="preserve"> 5 </w:t>
      </w:r>
      <w:r w:rsidRPr="00B806FD">
        <w:rPr>
          <w:smallCaps/>
        </w:rPr>
        <w:t>J. Race Ethn. Pol.</w:t>
      </w:r>
      <w:r w:rsidRPr="00B806FD">
        <w:t xml:space="preserve"> 275, 276 (2020).</w:t>
      </w:r>
      <w:r w:rsidRPr="00B806FD">
        <w:fldChar w:fldCharType="end"/>
      </w:r>
      <w:r w:rsidRPr="00B806FD">
        <w:t xml:space="preserve">  Sometimes, however, these gerrymandered maps had non-trivial minority support because they protected minority incumbents and/or were likely to achieve the election of descriptively similar legislators.</w:t>
      </w:r>
    </w:p>
  </w:footnote>
  <w:footnote w:id="119">
    <w:p w14:paraId="787E625F" w14:textId="38EDC78E" w:rsidR="00414F57" w:rsidRPr="00B806FD" w:rsidRDefault="00414F57" w:rsidP="00B806FD">
      <w:pPr>
        <w:pStyle w:val="FootnoteText"/>
        <w:rPr>
          <w:i/>
          <w:iCs/>
        </w:rPr>
      </w:pPr>
      <w:r w:rsidRPr="00B806FD">
        <w:rPr>
          <w:rStyle w:val="FootnoteReference"/>
        </w:rPr>
        <w:footnoteRef/>
      </w:r>
      <w:r w:rsidRPr="00B806FD">
        <w:t xml:space="preserve"> </w:t>
      </w:r>
      <w:r w:rsidRPr="00B806FD">
        <w:tab/>
        <w:t xml:space="preserve">In 2022, Alabama, Georgia, Louisiana, and Ohio each used maps in their elections that were found unconstitutional by state courts.  </w:t>
      </w:r>
      <w:r w:rsidRPr="00B806FD">
        <w:rPr>
          <w:i/>
          <w:iCs/>
        </w:rPr>
        <w:t>See generally</w:t>
      </w:r>
      <w:r w:rsidRPr="00B806FD">
        <w:t xml:space="preserve">, </w:t>
      </w:r>
      <w:r w:rsidRPr="00B806FD">
        <w:fldChar w:fldCharType="begin"/>
      </w:r>
      <w:r w:rsidRPr="00B806FD">
        <w:instrText xml:space="preserve"> ADDIN ZOTERO_ITEM CSL_CITATION {"citationID":"GWyItV4X","properties":{"formattedCitation":"Michael Wines, {\\i{}Four States Will Use Congressional Maps Rejected by Courts, Helping G.O.P. Odds}, {\\scaps The New York Times}, Aug. 9, 2022, at 16, https://www.nytimes.com/2022/08/08/us/elections/gerrymandering-maps-elections-republicans.html (last visited Dec 23, 2022).","plainCitation":"Michael Wines, Four States Will Use Congressional Maps Rejected by Courts, Helping G.O.P. Odds, The New York Times, Aug. 9, 2022, at 16, https://www.nytimes.com/2022/08/08/us/elections/gerrymandering-maps-elections-republicans.html (last visited Dec 23, 2022).","noteIndex":120},"citationItems":[{"id":7856,"uris":["http://zotero.org/users/10395840/items/SACGWF9D"],"itemData":{"id":7856,"type":"article-newspaper","container-title":"The New York Times","page":"16","section":"A","title":"Four States Will Use Congressional Maps Rejected by Courts, Helping G.O.P. Odds","URL":"https://www.nytimes.com/2022/08/08/us/elections/gerrymandering-maps-elections-republicans.html","author":[{"literal":"Michael Wines"}],"accessed":{"date-parts":[["2022",12,23]]},"issued":{"date-parts":[["2022",8,9]]}}}],"schema":"https://github.com/citation-style-language/schema/raw/master/csl-citation.json"} </w:instrText>
      </w:r>
      <w:r w:rsidRPr="00B806FD">
        <w:fldChar w:fldCharType="separate"/>
      </w:r>
      <w:r w:rsidRPr="00B806FD">
        <w:t xml:space="preserve">Michael Wines, </w:t>
      </w:r>
      <w:r w:rsidRPr="00B806FD">
        <w:rPr>
          <w:i/>
          <w:iCs/>
        </w:rPr>
        <w:t>Four States Will Use Congressional Maps Rejected by Courts, Helping G.O.P. Odds</w:t>
      </w:r>
      <w:r w:rsidRPr="00B806FD">
        <w:t>,</w:t>
      </w:r>
      <w:r w:rsidRPr="00B806FD">
        <w:rPr>
          <w:smallCaps/>
        </w:rPr>
        <w:t xml:space="preserve"> N.Y. Times</w:t>
      </w:r>
      <w:r w:rsidRPr="00B806FD">
        <w:t>, (Aug. 9, 2022), https://www.nytimes.com/2022/08/08/us/elections/gerrymandering-maps-elections-republicans.html [https://perma.cc/74S8-3DGZ]</w:t>
      </w:r>
      <w:r w:rsidRPr="00B806FD" w:rsidDel="00E1184E">
        <w:t xml:space="preserve"> </w:t>
      </w:r>
      <w:r w:rsidRPr="00B806FD">
        <w:fldChar w:fldCharType="end"/>
      </w:r>
      <w:r w:rsidRPr="00B806FD">
        <w:t>(stating how “‘[w]</w:t>
      </w:r>
      <w:proofErr w:type="spellStart"/>
      <w:r w:rsidRPr="00B806FD">
        <w:t>e’re</w:t>
      </w:r>
      <w:proofErr w:type="spellEnd"/>
      <w:r w:rsidRPr="00B806FD">
        <w:t xml:space="preserve"> seeing a revolution in courts’ willingness to allow elections to go forward under illegal or unconstitutional rules,’ [said] Richard L. </w:t>
      </w:r>
      <w:proofErr w:type="spellStart"/>
      <w:r w:rsidRPr="00B806FD">
        <w:t>Hasen</w:t>
      </w:r>
      <w:proofErr w:type="spellEnd"/>
      <w:r w:rsidRPr="00B806FD">
        <w:t>, a professor at the U.C.L.A. School of Law. . . .”).</w:t>
      </w:r>
    </w:p>
  </w:footnote>
  <w:footnote w:id="120">
    <w:p w14:paraId="2390BCF1" w14:textId="150D6BC1"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bU8VcopT","properties":{"formattedCitation":"Purcell v. Gonzalez, 549 U.S. 1 (2006).","plainCitation":"Purcell v. Gonzalez, 549 U.S. 1 (2006).","noteIndex":121},"citationItems":[{"id":7892,"uris":["http://zotero.org/users/10395840/items/GSEQ5T39"],"itemData":{"id":7892,"type":"legal_case","container-title":"U.S.","page":"1","references":"p","title":"Purcell v. Gonzalez","volume":"549","issued":{"date-parts":[["2006"]]}}}],"schema":"https://github.com/citation-style-language/schema/raw/master/csl-citation.json"} </w:instrText>
      </w:r>
      <w:r w:rsidRPr="00B806FD">
        <w:fldChar w:fldCharType="separate"/>
      </w:r>
      <w:r w:rsidRPr="00B806FD">
        <w:rPr>
          <w:noProof/>
        </w:rPr>
        <w:t>Purcell v. Gonzalez, 549 U.S. 1, 4-5 (2006) (per curiam).</w:t>
      </w:r>
      <w:r w:rsidRPr="00B806FD">
        <w:fldChar w:fldCharType="end"/>
      </w:r>
    </w:p>
  </w:footnote>
  <w:footnote w:id="121">
    <w:p w14:paraId="02AD28B8" w14:textId="3EEB846F" w:rsidR="00414F57" w:rsidRPr="00B806FD" w:rsidRDefault="00414F57" w:rsidP="00B806FD">
      <w:pPr>
        <w:pStyle w:val="FootnoteText"/>
      </w:pPr>
      <w:r w:rsidRPr="00B806FD">
        <w:rPr>
          <w:rStyle w:val="FootnoteReference"/>
        </w:rPr>
        <w:footnoteRef/>
      </w:r>
      <w:r w:rsidRPr="00B806FD">
        <w:t xml:space="preserve"> </w:t>
      </w:r>
      <w:r w:rsidRPr="00B806FD">
        <w:tab/>
      </w:r>
      <w:r w:rsidRPr="00B806FD">
        <w:rPr>
          <w:i/>
        </w:rPr>
        <w:t>See generally</w:t>
      </w:r>
      <w:r w:rsidRPr="00B806FD">
        <w:t xml:space="preserve"> </w:t>
      </w:r>
      <w:r w:rsidRPr="00B806FD">
        <w:fldChar w:fldCharType="begin"/>
      </w:r>
      <w:r w:rsidRPr="00B806FD">
        <w:instrText xml:space="preserve"> ADDIN ZOTERO_ITEM CSL_CITATION {"citationID":"aTjy2fAm","properties":{"formattedCitation":"Merrill v. Milligan, {\\i{}supra} note 105; Galmon v. Ardoin, {\\i{}supra} note 105; Gonidakis v. LaRose, (2022).","plainCitation":"Merrill v. Milligan, supra note 105; Galmon v. Ardoin, supra note 105; Gonidakis v. LaRose, (2022).","noteIndex":122},"citationItems":[{"id":7883,"uris":["http://zotero.org/users/10395840/items/ASTKXJCC"],"itemData":{"id":7883,"type":"legal_case","container-title":"S.Ct.","number":"21-1086; 21-1087","title":"Merrill v. Milligan","volume":"No. 21A375","issued":{"date-parts":[["2022"]]}}},{"id":7884,"uris":["http://zotero.org/users/10395840/items/5GQIJX5J"],"itemData":{"id":7884,"type":"legal_case","authority":"UNITED STATES DISTRICT COURT FOR THE MIDDLE DISTRICT OF LOUISIANA","container-title":"M.D. La.","title":"Galmon v. Ardoin","volume":"No. 3:22-CV-214","issued":{"date-parts":[["2022",3,30]]}}},{"id":8442,"uris":["http://zotero.org/users/10395840/items/PPIKTPTT"],"itemData":{"id":8442,"type":"legal_case","authority":"S.D. Ohio","number":"2:22-cv-0773","title":"Gonidakis v. LaRose","issued":{"date-parts":[["2022",4,20]]}}}],"schema":"https://github.com/citation-style-language/schema/raw/master/csl-citation.json"} </w:instrText>
      </w:r>
      <w:r w:rsidRPr="00B806FD">
        <w:fldChar w:fldCharType="separate"/>
      </w:r>
      <w:r w:rsidRPr="00B806FD">
        <w:rPr>
          <w:i/>
          <w:iCs/>
        </w:rPr>
        <w:t>Merrill</w:t>
      </w:r>
      <w:r w:rsidRPr="00B806FD">
        <w:t>, 142 S.Ct. at ; Complaint, Galmon v. Ardoin, No. 3-22-CV-214 at (M.D. La. 2022); Gonidakis v. LaRose, 599 F. Supp. 3d 642, (S.D. Ohio 2022).</w:t>
      </w:r>
      <w:r w:rsidRPr="00B806FD">
        <w:fldChar w:fldCharType="end"/>
      </w:r>
    </w:p>
  </w:footnote>
  <w:footnote w:id="122">
    <w:p w14:paraId="47FFD30A" w14:textId="6C446E70"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bydT0Lxh","properties":{"formattedCitation":"Richard L Hasen, {\\i{}Reining in the Purcell Principle}, 43 427 (2016), https://ir.law.fsu.edu/lr/vol43/iss2/4kou.","plainCitation":"Richard L Hasen, Reining in the Purcell Principle, 43 427 (2016), https://ir.law.fsu.edu/lr/vol43/iss2/4kou.","noteIndex":123},"citationItems":[{"id":843,"uris":["http://zotero.org/users/10395840/items/YPTXQWBN"],"itemData":{"id":843,"type":"article-journal","issue":"2","language":"en","page":"427","source":"Zotero","title":"Reining in the Purcell Principle","URL":"https://ir.law.fsu.edu/lr/vol43/iss2/4kou","volume":"43","author":[{"family":"Hasen","given":"Richard L"}],"issued":{"date-parts":[["2016"]]}}}],"schema":"https://github.com/citation-style-language/schema/raw/master/csl-citation.json"} </w:instrText>
      </w:r>
      <w:r w:rsidRPr="00B806FD">
        <w:fldChar w:fldCharType="separate"/>
      </w:r>
      <w:r w:rsidRPr="00B806FD">
        <w:t xml:space="preserve">Richard L Hasen, </w:t>
      </w:r>
      <w:r w:rsidRPr="00B806FD">
        <w:rPr>
          <w:i/>
          <w:iCs/>
        </w:rPr>
        <w:t>Reining in the Purcell Principle</w:t>
      </w:r>
      <w:r w:rsidRPr="00B806FD">
        <w:t xml:space="preserve">, 43 </w:t>
      </w:r>
      <w:r w:rsidRPr="00B806FD">
        <w:rPr>
          <w:smallCaps/>
        </w:rPr>
        <w:t>Fla. St. U. L. Rev.</w:t>
      </w:r>
      <w:r w:rsidRPr="00B806FD">
        <w:t xml:space="preserve"> 427, 428 (2016).</w:t>
      </w:r>
      <w:r w:rsidRPr="00B806FD">
        <w:fldChar w:fldCharType="end"/>
      </w:r>
    </w:p>
  </w:footnote>
  <w:footnote w:id="123">
    <w:p w14:paraId="3C500951" w14:textId="184DAFE8" w:rsidR="00414F57" w:rsidRPr="00B806FD" w:rsidRDefault="00414F57" w:rsidP="00B806FD">
      <w:pPr>
        <w:pStyle w:val="FootnoteText"/>
      </w:pPr>
      <w:r w:rsidRPr="00B806FD">
        <w:rPr>
          <w:rStyle w:val="FootnoteReference"/>
        </w:rPr>
        <w:footnoteRef/>
      </w:r>
      <w:r w:rsidRPr="00B806FD">
        <w:t xml:space="preserve"> </w:t>
      </w:r>
      <w:r w:rsidRPr="00B806FD">
        <w:tab/>
        <w:t xml:space="preserve">For instance, Kentucky’s court held trial before the 2022 election and issued a ruling after the election.  </w:t>
      </w:r>
      <w:r w:rsidRPr="00B806FD">
        <w:rPr>
          <w:i/>
          <w:iCs/>
        </w:rPr>
        <w:t xml:space="preserve">See </w:t>
      </w:r>
      <w:r w:rsidRPr="00B806FD">
        <w:t xml:space="preserve">Complaint, </w:t>
      </w:r>
      <w:r w:rsidRPr="00B806FD">
        <w:fldChar w:fldCharType="begin"/>
      </w:r>
      <w:r w:rsidRPr="00B806FD">
        <w:instrText xml:space="preserve"> ADDIN ZOTERO_ITEM CSL_CITATION {"citationID":"yDqoayLi","properties":{"formattedCitation":"Graham v. Adams, KyCirCt No22-CI-00047 (Complaint) (2022).","plainCitation":"Graham v. Adams, KyCirCt No22-CI-00047 (Complaint) (2022).","noteIndex":124},"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schema":"https://github.com/citation-style-language/schema/raw/master/csl-citation.json"} </w:instrText>
      </w:r>
      <w:r w:rsidRPr="00B806FD">
        <w:fldChar w:fldCharType="separate"/>
      </w:r>
      <w:r w:rsidRPr="00B806FD">
        <w:rPr>
          <w:noProof/>
        </w:rPr>
        <w:t>Graham v. Adams, (No. 22-CI-00047) (Ky. Cir. Ct. 2022).</w:t>
      </w:r>
      <w:r w:rsidRPr="00B806FD">
        <w:fldChar w:fldCharType="end"/>
      </w:r>
      <w:r w:rsidRPr="00B806FD">
        <w:t xml:space="preserve">  We detail other pending litigation in this article.</w:t>
      </w:r>
    </w:p>
  </w:footnote>
  <w:footnote w:id="124">
    <w:p w14:paraId="65823B5F" w14:textId="77621C70"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XWWj4ZEA","properties":{"formattedCitation":"Merrill v. Milligan, {\\i{}supra} note 105; Galmon v. Ardoin, {\\i{}supra} note 105.","plainCitation":"Merrill v. Milligan, supra note 105; Galmon v. Ardoin, supra note 105.","noteIndex":125},"citationItems":[{"id":7883,"uris":["http://zotero.org/users/10395840/items/ASTKXJCC"],"itemData":{"id":7883,"type":"legal_case","container-title":"S.Ct.","number":"21-1086; 21-1087","title":"Merrill v. Milligan","volume":"No. 21A375","issued":{"date-parts":[["2022"]]}}},{"id":7884,"uris":["http://zotero.org/users/10395840/items/5GQIJX5J"],"itemData":{"id":7884,"type":"legal_case","authority":"UNITED STATES DISTRICT COURT FOR THE MIDDLE DISTRICT OF LOUISIANA","container-title":"M.D. La.","title":"Galmon v. Ardoin","volume":"No. 3:22-CV-214","issued":{"date-parts":[["2022",3,30]]}}}],"schema":"https://github.com/citation-style-language/schema/raw/master/csl-citation.json"} </w:instrText>
      </w:r>
      <w:r w:rsidRPr="00B806FD">
        <w:fldChar w:fldCharType="separate"/>
      </w:r>
      <w:r w:rsidRPr="00B806FD">
        <w:rPr>
          <w:i/>
          <w:iCs/>
        </w:rPr>
        <w:t>Merrill</w:t>
      </w:r>
      <w:r w:rsidRPr="00B806FD">
        <w:t xml:space="preserve">, 142 S.Ct. at 879; Complaint, </w:t>
      </w:r>
      <w:r w:rsidRPr="00B806FD">
        <w:rPr>
          <w:i/>
          <w:iCs/>
        </w:rPr>
        <w:t>Galmon</w:t>
      </w:r>
      <w:r w:rsidRPr="00B806FD">
        <w:t>, No. 3-22-CV-214 at 1.</w:t>
      </w:r>
      <w:r w:rsidRPr="00B806FD">
        <w:fldChar w:fldCharType="end"/>
      </w:r>
    </w:p>
  </w:footnote>
  <w:footnote w:id="125">
    <w:p w14:paraId="502C8846" w14:textId="427F91C9" w:rsidR="00414F57" w:rsidRPr="00B806FD" w:rsidRDefault="00414F57" w:rsidP="00B806FD">
      <w:pPr>
        <w:pStyle w:val="FootnoteText"/>
      </w:pPr>
      <w:r w:rsidRPr="00B806FD">
        <w:rPr>
          <w:rStyle w:val="FootnoteReference"/>
        </w:rPr>
        <w:footnoteRef/>
      </w:r>
      <w:r w:rsidRPr="00B806FD">
        <w:t xml:space="preserve"> </w:t>
      </w:r>
      <w:r w:rsidR="00C93FE1" w:rsidRPr="00B806FD">
        <w:tab/>
      </w:r>
      <w:r w:rsidRPr="00B806FD">
        <w:t xml:space="preserve">Both measures use election results projected into districts (or prior election results from districts under scrutiny) to measure whether one party is disproportionately “wasting” votes.  This type of detection helps to identify plans in which voters are “packed” into districts to create disproportionate results.  </w:t>
      </w:r>
      <w:r w:rsidRPr="00B806FD">
        <w:rPr>
          <w:i/>
          <w:iCs/>
        </w:rPr>
        <w:t xml:space="preserve">See </w:t>
      </w:r>
      <w:r w:rsidRPr="00B806FD">
        <w:fldChar w:fldCharType="begin"/>
      </w:r>
      <w:r w:rsidRPr="00B806FD">
        <w:instrText xml:space="preserve"> ADDIN ZOTERO_ITEM CSL_CITATION {"citationID":"TOKSBv5o","properties":{"formattedCitation":"Marion Campisi et al., {\\i{}Declination as a Metric to Detect Partisan Gerrymandering}, 18 {\\scaps Election Law J. Rules Polit. Policy} 371 (2019), https://www.liebertpub.com/doi/10.1089/elj.2019.0562 (last visited Oct 18, 2022).","plainCitation":"Marion Campisi et al., Declination as a Metric to Detect Partisan Gerrymandering, 18 Election Law J. Rules Polit. Policy 371 (2019), https://www.liebertpub.com/doi/10.1089/elj.2019.0562 (last visited Oct 18, 2022).","noteIndex":126},"citationItems":[{"id":5829,"uris":["http://zotero.org/users/10395840/items/VHVB58SY"],"itemData":{"id":5829,"type":"article-journal","abstract":"We explore the Declination d, a new metric intended to detect partisan gerrymandering. We show that when vote share is fixed, d = 0 allows for a wide array of possible seat shares, even when turnout in each district is equal. In particular, if d = 0, the majority party has higher seat share when its average vote share in districts that it wins is closer to the statewide vote share. This range of possible seat shares with d = 0 results in a range of responsiveness, again depending on the average vote share in districts won by the majority party. We also prove what kind of vote-share seat-share pairs can result in d = 0 when the maximum district turnout to minimum district turnout is bounded, and turnout is unrestricted.","container-title":"Election Law Journal: Rules, Politics, and Policy","DOI":"10.1089/elj.2019.0562","ISSN":"1533-1296, 1557-8062","issue":"4","journalAbbreviation":"Election Law Journal: Rules, Politics, and Policy","language":"en","page":"371-387","source":"DOI.org (Crossref)","title":"Declination as a Metric to Detect Partisan Gerrymandering","URL":"https://www.liebertpub.com/doi/10.1089/elj.2019.0562","volume":"18","author":[{"family":"Campisi","given":"Marion"},{"family":"Padilla","given":"Andrea"},{"family":"Ratliff","given":"Thomas"},{"family":"Veomett","given":"Ellen"}],"accessed":{"date-parts":[["2022",10,18]]},"issued":{"date-parts":[["2019",12,1]]}}}],"schema":"https://github.com/citation-style-language/schema/raw/master/csl-citation.json"} </w:instrText>
      </w:r>
      <w:r w:rsidRPr="00B806FD">
        <w:fldChar w:fldCharType="separate"/>
      </w:r>
      <w:r w:rsidRPr="00B806FD">
        <w:t xml:space="preserve">Marion Campisi et al., </w:t>
      </w:r>
      <w:r w:rsidRPr="00B806FD">
        <w:rPr>
          <w:i/>
          <w:iCs/>
        </w:rPr>
        <w:t>Declination as a Metric to Detect Partisan Gerrymandering</w:t>
      </w:r>
      <w:r w:rsidRPr="00B806FD">
        <w:t xml:space="preserve">, 18 </w:t>
      </w:r>
      <w:r w:rsidRPr="00B806FD">
        <w:rPr>
          <w:smallCaps/>
        </w:rPr>
        <w:t>Election L. J. Rules Pol. Pol'y</w:t>
      </w:r>
      <w:r w:rsidRPr="00B806FD">
        <w:t xml:space="preserve"> 371 (2019).</w:t>
      </w:r>
      <w:r w:rsidRPr="00B806FD">
        <w:fldChar w:fldCharType="end"/>
      </w:r>
    </w:p>
  </w:footnote>
  <w:footnote w:id="126">
    <w:p w14:paraId="5774BA53" w14:textId="33089706" w:rsidR="00414F57" w:rsidRPr="00B806FD" w:rsidRDefault="00414F57" w:rsidP="00B806FD">
      <w:pPr>
        <w:pStyle w:val="FootnoteText"/>
      </w:pPr>
      <w:r w:rsidRPr="00B806FD">
        <w:rPr>
          <w:rStyle w:val="FootnoteReference"/>
        </w:rPr>
        <w:footnoteRef/>
      </w:r>
      <w:r w:rsidRPr="00B806FD">
        <w:t xml:space="preserve"> </w:t>
      </w:r>
      <w:r w:rsidR="00C93FE1" w:rsidRPr="00B806FD">
        <w:tab/>
      </w:r>
      <w:r w:rsidRPr="00B806FD">
        <w:fldChar w:fldCharType="begin"/>
      </w:r>
      <w:r w:rsidRPr="00B806FD">
        <w:instrText xml:space="preserve"> ADDIN ZOTERO_ITEM CSL_CITATION {"citationID":"VB7fFthA","properties":{"formattedCitation":"Robin E. Best et al., {\\i{}Considering the Prospects for Establishing a Packing Gerrymandering Standard}, 17 {\\scaps Election Law J. Rules Polit. Policy} 1 (2018), http://www.liebertpub.com/doi/10.1089/elj.2016.0392 (last visited Oct 18, 2022); Grofman and King, {\\i{}supra} note 36.","plainCitation":"Robin E. Best et al., Considering the Prospects for Establishing a Packing Gerrymandering Standard, 17 Election Law J. Rules Polit. Policy 1 (2018), http://www.liebertpub.com/doi/10.1089/elj.2016.0392 (last visited Oct 18, 2022); Grofman and King, supra note 36.","noteIndex":127},"citationItems":[{"id":4926,"uris":["http://zotero.org/users/10395840/items/TYPMTI9U"],"itemData":{"id":4926,"type":"article-journal","abstract":"Courts have found it difficult to evaluate whether redistricting authorities have engaged in constitutionally impermissible partisan gerrymandering. The knotty problem is that no proposed standard has found acceptance as a convincing means for identifying whether a districting plan is a partisan gerrymander with knowable unconstitutional effects. We review five proposed standards for curbing gerrymandering. We take as our perspective how easily manageable and effective each would be to apply at the time a redistricting authority decides where to draw the lines or, post hoc, when a court is asked to decide whether an unconstitutional gerrymander has been enacted. We conclude that, among the five proposals, an equal vote weight standard offers the best prospects for identifying the form of unconstitutional gerrymanders that all but ensure one party is relegated to perpetual minority status.","container-title":"Election Law Journal: Rules, Politics, and Policy","DOI":"10.1089/elj.2016.0392","ISSN":"1533-1296, 1557-8062","issue":"1","journalAbbreviation":"Election Law Journal: Rules, Politics, and Policy","language":"en","page":"1-20","source":"DOI.org (Crossref)","title":"Considering the Prospects for Establishing a Packing Gerrymandering Standard","URL":"http://www.liebertpub.com/doi/10.1089/elj.2016.0392","volume":"17","author":[{"family":"Best","given":"Robin E."},{"family":"Donahue","given":"Shawn J."},{"family":"Krasno","given":"Jonathan"},{"family":"Magleby","given":"Daniel B."},{"family":"McDonald","given":"Michael D."}],"accessed":{"date-parts":[["2022",10,18]]},"issued":{"date-parts":[["2018",3]]}}},{"id":4514,"uris":["http://zotero.org/users/10395840/items/5QZVJ79C"],"itemData":{"id":4514,"type":"article-journal","container-title":"Election Law Journal: Rules, Politics, and Policy","DOI":"10.1089/elj.2006.6002","ISSN":"1533-1296, 1557-8062","issue":"1","journalAbbreviation":"Election Law Journal: Rules, Politics, and Policy","language":"en","page":"2-35","source":"DOI.org (Crossref)","title":"The Future of Partisan Symmetry as a Judicial Test for Partisan Gerrymandering after &lt;i&gt;LULAC v. Perry&lt;/i&gt;","URL":"http://www.liebertpub.com/doi/10.1089/elj.2006.6002","volume":"6","author":[{"family":"Grofman","given":"Bernard"},{"family":"King","given":"Gary"}],"accessed":{"date-parts":[["2022",10,18]]},"issued":{"date-parts":[["2007",3]]}}}],"schema":"https://github.com/citation-style-language/schema/raw/master/csl-citation.json"} </w:instrText>
      </w:r>
      <w:r w:rsidRPr="00B806FD">
        <w:fldChar w:fldCharType="separate"/>
      </w:r>
      <w:r w:rsidRPr="00B806FD">
        <w:t xml:space="preserve">Robin E. Best et al., </w:t>
      </w:r>
      <w:r w:rsidRPr="00B806FD">
        <w:rPr>
          <w:i/>
          <w:iCs/>
        </w:rPr>
        <w:t>Considering the Prospects for Establishing a Packing Gerrymandering Standard</w:t>
      </w:r>
      <w:r w:rsidRPr="00B806FD">
        <w:t xml:space="preserve">, 17 </w:t>
      </w:r>
      <w:r w:rsidRPr="00B806FD">
        <w:rPr>
          <w:smallCaps/>
        </w:rPr>
        <w:t>Election L. J. Rules Pol. Pol'y</w:t>
      </w:r>
      <w:r w:rsidRPr="00B806FD">
        <w:t xml:space="preserve"> 1, 13 (2018); Grofman &amp; King, </w:t>
      </w:r>
      <w:r w:rsidRPr="00B806FD">
        <w:rPr>
          <w:i/>
          <w:iCs/>
        </w:rPr>
        <w:t>supra</w:t>
      </w:r>
      <w:r w:rsidRPr="00B806FD">
        <w:t xml:space="preserve"> note 36 at 5.</w:t>
      </w:r>
      <w:r w:rsidRPr="00B806FD">
        <w:fldChar w:fldCharType="end"/>
      </w:r>
    </w:p>
  </w:footnote>
  <w:footnote w:id="127">
    <w:p w14:paraId="341CD446" w14:textId="6B969433" w:rsidR="00414F57" w:rsidRPr="00B806FD" w:rsidRDefault="00414F57" w:rsidP="00B806FD">
      <w:pPr>
        <w:pStyle w:val="FootnoteText"/>
      </w:pPr>
      <w:r w:rsidRPr="00B806FD">
        <w:rPr>
          <w:rStyle w:val="FootnoteReference"/>
        </w:rPr>
        <w:footnoteRef/>
      </w:r>
      <w:r w:rsidRPr="00B806FD">
        <w:t xml:space="preserve"> </w:t>
      </w:r>
      <w:r w:rsidR="00C93FE1" w:rsidRPr="00B806FD">
        <w:tab/>
      </w:r>
      <w:r w:rsidRPr="00B806FD">
        <w:t>Presentation of Nick Stephanopoulos at the Redistricting Data Hub Redistricting and Data Convening Conference, Stanford University, Palo Alto, California (Sept. 16, 2022).</w:t>
      </w:r>
    </w:p>
  </w:footnote>
  <w:footnote w:id="128">
    <w:p w14:paraId="51085E44" w14:textId="0AC04C43" w:rsidR="00414F57" w:rsidRPr="00B806FD" w:rsidRDefault="00414F57" w:rsidP="00B806FD">
      <w:pPr>
        <w:pStyle w:val="FootnoteText"/>
      </w:pPr>
      <w:r w:rsidRPr="00B806FD">
        <w:rPr>
          <w:rStyle w:val="FootnoteReference"/>
        </w:rPr>
        <w:footnoteRef/>
      </w:r>
      <w:r w:rsidRPr="00B806FD">
        <w:t xml:space="preserve"> </w:t>
      </w:r>
      <w:r w:rsidR="00C93FE1" w:rsidRPr="00B806FD">
        <w:tab/>
      </w:r>
      <w:r w:rsidRPr="00B806FD">
        <w:t xml:space="preserve">For information about data in Dave’s Redistricting, </w:t>
      </w:r>
      <w:r w:rsidRPr="00B806FD">
        <w:rPr>
          <w:i/>
          <w:iCs/>
        </w:rPr>
        <w:t>see</w:t>
      </w:r>
      <w:r w:rsidRPr="00B806FD">
        <w:t xml:space="preserve"> </w:t>
      </w:r>
      <w:r w:rsidRPr="00B806FD">
        <w:rPr>
          <w:smallCaps/>
        </w:rPr>
        <w:t>Dave’s Redistricting</w:t>
      </w:r>
      <w:r w:rsidRPr="00B806FD">
        <w:t xml:space="preserve">, </w:t>
      </w:r>
      <w:hyperlink r:id="rId4" w:anchor="aboutdata" w:history="1">
        <w:r w:rsidRPr="00B806FD">
          <w:rPr>
            <w:rStyle w:val="Hyperlink"/>
            <w:color w:val="auto"/>
            <w:u w:val="none"/>
          </w:rPr>
          <w:t>https://davesredistricting.org/maps#aboutdata</w:t>
        </w:r>
      </w:hyperlink>
      <w:r w:rsidRPr="00B806FD">
        <w:t xml:space="preserve"> [https://perma.cc/V7K3-2YC3] (last visited Jan. 28, 2023).  For information about </w:t>
      </w:r>
      <w:proofErr w:type="spellStart"/>
      <w:r w:rsidRPr="00B806FD">
        <w:t>PlanScore</w:t>
      </w:r>
      <w:proofErr w:type="spellEnd"/>
      <w:r w:rsidRPr="00B806FD">
        <w:t xml:space="preserve">, </w:t>
      </w:r>
      <w:r w:rsidRPr="00B806FD">
        <w:rPr>
          <w:i/>
          <w:iCs/>
        </w:rPr>
        <w:t>see</w:t>
      </w:r>
      <w:r w:rsidRPr="00B806FD">
        <w:t xml:space="preserve"> </w:t>
      </w:r>
      <w:proofErr w:type="spellStart"/>
      <w:r w:rsidRPr="00B806FD">
        <w:rPr>
          <w:smallCaps/>
        </w:rPr>
        <w:t>PlanScore</w:t>
      </w:r>
      <w:proofErr w:type="spellEnd"/>
      <w:r w:rsidRPr="00B806FD">
        <w:t xml:space="preserve">, </w:t>
      </w:r>
      <w:hyperlink r:id="rId5" w:history="1">
        <w:r w:rsidRPr="00B806FD">
          <w:rPr>
            <w:rStyle w:val="Hyperlink"/>
            <w:color w:val="auto"/>
            <w:u w:val="none"/>
          </w:rPr>
          <w:t>https://github.com/PlanScore</w:t>
        </w:r>
      </w:hyperlink>
      <w:r w:rsidRPr="00B806FD">
        <w:t xml:space="preserve"> [https://perma.cc/D7A4-GYWK] (last visited Jan. 28, 2023).</w:t>
      </w:r>
    </w:p>
  </w:footnote>
  <w:footnote w:id="129">
    <w:p w14:paraId="49153291" w14:textId="0E3A50D4" w:rsidR="00414F57" w:rsidRPr="00B806FD" w:rsidRDefault="00414F57" w:rsidP="00B806FD">
      <w:pPr>
        <w:pStyle w:val="FootnoteText"/>
      </w:pPr>
      <w:r w:rsidRPr="00B806FD">
        <w:rPr>
          <w:rStyle w:val="FootnoteReference"/>
        </w:rPr>
        <w:footnoteRef/>
      </w:r>
      <w:r w:rsidRPr="00B806FD">
        <w:t xml:space="preserve"> </w:t>
      </w:r>
      <w:r w:rsidR="00C93FE1" w:rsidRPr="00B806FD">
        <w:tab/>
      </w:r>
      <w:r w:rsidRPr="00B806FD">
        <w:t xml:space="preserve">For instance, the Pennsylvania Reapportionment Commission set up a website where the public could submit maps.  </w:t>
      </w:r>
      <w:r w:rsidRPr="00B806FD">
        <w:rPr>
          <w:i/>
          <w:iCs/>
        </w:rPr>
        <w:t>See</w:t>
      </w:r>
      <w:r w:rsidRPr="00B806FD">
        <w:t xml:space="preserve"> </w:t>
      </w:r>
      <w:r w:rsidRPr="00B806FD">
        <w:fldChar w:fldCharType="begin"/>
      </w:r>
      <w:r w:rsidRPr="00B806FD">
        <w:instrText xml:space="preserve"> ADDIN ZOTERO_ITEM CSL_CITATION {"citationID":"EVPWCv3m","properties":{"formattedCitation":"Pennsylvania Legislative Reapportionment Commission, {\\i{}Citizens can Now Submit Maps}, (2021), https://www.redistricting.state.pa.us/commission/article/1081 (last visited Dec 22, 2022).","plainCitation":"Pennsylvania Legislative Reapportionment Commission, Citizens can Now Submit Maps, (2021), https://www.redistricting.state.pa.us/commission/article/1081 (last visited Dec 22, 2022).","noteIndex":130},"citationItems":[{"id":7823,"uris":["http://zotero.org/users/10395840/items/5HVWZQE8"],"itemData":{"id":7823,"type":"webpage","title":"Citizens can Now Submit Maps","URL":"https://www.redistricting.state.pa.us/commission/article/1081","author":[{"literal":"Pennsylvania Legislative Reapportionment Commission"}],"accessed":{"date-parts":[["2022",12,22]]},"issued":{"date-parts":[["2021",10,29]]}},"label":"page"}],"schema":"https://github.com/citation-style-language/schema/raw/master/csl-citation.json"} </w:instrText>
      </w:r>
      <w:r w:rsidRPr="00B806FD">
        <w:fldChar w:fldCharType="separate"/>
      </w:r>
      <w:r w:rsidRPr="00B806FD">
        <w:rPr>
          <w:smallCaps/>
        </w:rPr>
        <w:t>Pennsylvania Legislative Reapportionment Commission</w:t>
      </w:r>
      <w:r w:rsidRPr="00B806FD">
        <w:t xml:space="preserve">, </w:t>
      </w:r>
      <w:r w:rsidRPr="00B806FD">
        <w:rPr>
          <w:i/>
          <w:iCs/>
        </w:rPr>
        <w:t>Citizens Can Now Submit Maps</w:t>
      </w:r>
      <w:r w:rsidRPr="00B806FD">
        <w:t>, (Oct. 29, 2021), https://www.redistricting.state.pa.us/commission/article/1081 [https://perma.cc/B7ME-7UD7] (last visited Dec. 22, 2022).</w:t>
      </w:r>
      <w:r w:rsidRPr="00B806FD">
        <w:fldChar w:fldCharType="end"/>
      </w:r>
    </w:p>
  </w:footnote>
  <w:footnote w:id="130">
    <w:p w14:paraId="4D41B2AD" w14:textId="7CE1BC17" w:rsidR="00414F57" w:rsidRPr="00B806FD" w:rsidRDefault="00414F57" w:rsidP="00B806FD">
      <w:pPr>
        <w:pStyle w:val="FootnoteText"/>
      </w:pPr>
      <w:r w:rsidRPr="00B806FD">
        <w:rPr>
          <w:rStyle w:val="FootnoteReference"/>
        </w:rPr>
        <w:footnoteRef/>
      </w:r>
      <w:r w:rsidRPr="00B806FD">
        <w:t xml:space="preserve"> </w:t>
      </w:r>
      <w:r w:rsidR="00C93FE1" w:rsidRPr="00B806FD">
        <w:tab/>
      </w:r>
      <w:r w:rsidRPr="00B806FD">
        <w:rPr>
          <w:i/>
        </w:rPr>
        <w:t>See</w:t>
      </w:r>
      <w:r w:rsidRPr="00B806FD">
        <w:t xml:space="preserve"> </w:t>
      </w:r>
      <w:proofErr w:type="spellStart"/>
      <w:r w:rsidRPr="00B806FD">
        <w:rPr>
          <w:smallCaps/>
        </w:rPr>
        <w:t>PlanScore</w:t>
      </w:r>
      <w:proofErr w:type="spellEnd"/>
      <w:r w:rsidRPr="00B806FD">
        <w:rPr>
          <w:smallCaps/>
        </w:rPr>
        <w:t xml:space="preserve">, </w:t>
      </w:r>
      <w:hyperlink r:id="rId6" w:history="1">
        <w:r w:rsidRPr="00B806FD">
          <w:rPr>
            <w:rStyle w:val="Hyperlink"/>
            <w:color w:val="auto"/>
            <w:u w:val="none"/>
          </w:rPr>
          <w:t>https://github.com/PlanScore</w:t>
        </w:r>
      </w:hyperlink>
      <w:r w:rsidRPr="00B806FD">
        <w:t xml:space="preserve"> [https://D7A4-GYWK] (last visited Jan. 28, 2023); </w:t>
      </w:r>
      <w:r w:rsidRPr="00B806FD">
        <w:rPr>
          <w:smallCaps/>
        </w:rPr>
        <w:t xml:space="preserve">Dave’s Redistricting, </w:t>
      </w:r>
      <w:r w:rsidRPr="00B806FD">
        <w:t xml:space="preserve">Section Analyze,  </w:t>
      </w:r>
      <w:hyperlink r:id="rId7" w:history="1">
        <w:r w:rsidRPr="00B806FD">
          <w:rPr>
            <w:rStyle w:val="Hyperlink"/>
            <w:color w:val="auto"/>
            <w:u w:val="none"/>
          </w:rPr>
          <w:t>https://davesredistricting.org</w:t>
        </w:r>
      </w:hyperlink>
      <w:r w:rsidRPr="00B806FD">
        <w:t xml:space="preserve"> [https://perma.cc/V398-D2YR] (last visited Jan. 28, 2023).</w:t>
      </w:r>
    </w:p>
  </w:footnote>
  <w:footnote w:id="131">
    <w:p w14:paraId="6C70740E" w14:textId="7AF9AC6C" w:rsidR="00414F57" w:rsidRPr="00B806FD" w:rsidRDefault="00414F57" w:rsidP="00B806FD">
      <w:pPr>
        <w:pStyle w:val="FootnoteText"/>
      </w:pPr>
      <w:r w:rsidRPr="00B806FD">
        <w:rPr>
          <w:rStyle w:val="FootnoteReference"/>
        </w:rPr>
        <w:footnoteRef/>
      </w:r>
      <w:r w:rsidRPr="00B806FD">
        <w:t xml:space="preserve"> </w:t>
      </w:r>
      <w:r w:rsidR="00C93FE1" w:rsidRPr="00B806FD">
        <w:tab/>
      </w:r>
      <w:r w:rsidRPr="00B806FD">
        <w:rPr>
          <w:i/>
          <w:iCs/>
        </w:rPr>
        <w:t xml:space="preserve">See </w:t>
      </w:r>
      <w:r w:rsidRPr="00B806FD">
        <w:fldChar w:fldCharType="begin"/>
      </w:r>
      <w:r w:rsidRPr="00B806FD">
        <w:instrText xml:space="preserve"> ADDIN ZOTERO_ITEM CSL_CITATION {"citationID":"sE38neuQ","properties":{"formattedCitation":"Becker et al., {\\i{}supra} note 54; Jowei Chen &amp; David Cottrell, {\\i{}Evaluating partisan gains from Congressional gerrymandering: Using computer simulations to estimate the effect of gerrymandering in the U.S. House}, 44 {\\scaps Elect. Stud.} 329 (2016), https://linkinghub.elsevier.com/retrieve/pii/S0261379416303201 (last visited Oct 18, 2022); Jowei Chen &amp; Jonathan Rodden, {\\i{}Cutting Through the Thicket: Redistricting Simulations and the Detection of Partisan Gerrymanders}, 14 {\\scaps Election Law J. Rules Polit. Policy} 331 (2015), http://www.liebertpub.com/doi/10.1089/elj.2015.0317 (last visited Oct 18, 2022); Duchin and Spencer, {\\i{}supra} note 54; {\\scaps Political Geometry}, {\\i{}supra} note 54.","plainCitation":"Becker et al., supra note 54; Jowei Chen &amp; David Cottrell, Evaluating partisan gains from Congressional gerrymandering: Using computer simulations to estimate the effect of gerrymandering in the U.S. House, 44 Elect. Stud. 329 (2016), https://linkinghub.elsevier.com/retrieve/pii/S0261379416303201 (last visited Oct 18, 2022); Jowei Chen &amp; Jonathan Rodden, Cutting Through the Thicket: Redistricting Simulations and the Detection of Partisan Gerrymanders, 14 Election Law J. Rules Polit. Policy 331 (2015), http://www.liebertpub.com/doi/10.1089/elj.2015.0317 (last visited Oct 18, 2022); Duchin and Spencer, supra note 54; Political Geometry, supra note 54.","noteIndex":132},"citationItems":[{"id":4979,"uris":["http://zotero.org/users/10395840/items/DT6K5PPI"],"itemData":{"id":4979,"type":"article-journal","abstract":"In recent years, computers have been used to generate ensembles of districting plans: collections of large numbers of electoral maps that are used to assess a proposed map in the context of valid alternatives. Ensemble-based outlier analysis has played a central role in recent redistricting disputes, especially regarding partisan gerrymandering. Until now, methods for generating these ensembles have enforced districting rules that are relatively simple to assess, such as population equality, but have not contended with more complex ones, such as the prohibitions against racial gerrymandering and minority vote dilution that flow from the Constitution and the Voting Rights Act (VRA). We take up the task of building ensembles of plans that respect those legal constraints. Rather than relying on demographic data alone, our method uses precinct-level returns from a large collection of recent primary and general elections. With this electoral history, we build effectiveness scores that identify districts where members of minority groups have had realistic opportunities to nominate and elect their preferred candidates. In a case study of Texas congressional districts, we find that detailed election data is indispensable to assessing a map’s effectiveness for minority voters. Purely demographic targets, such as demanding some specific number of majority-minority districts, not only raise constitutional concerns but also are inadequate proxies for empirical effectiveness. Beyond the primary task of building VRA-conscious ensembles for comparison, we also repurpose the same algorithmic search methods to find plans that dramatically increase minority electoral opportunities. In Texas, for example, the current enacted 36-district congressional plan has perhaps 11 to 13 districts that are effective for Latino voters, Black voters, or both. We find that better mapmaking could raise that number to at least 16 without sacrificing traditional principles such as contiguity and compactness. This would nearly eliminate the historic underrepresentation of both groups throughout the state.","container-title":"Election Law Journal: Rules, Politics, and Policy","DOI":"10.1089/elj.2020.0704","ISSN":"1533-1296, 1557-8062","issue":"4","journalAbbreviation":"Election Law Journal: Rules, Politics, and Policy","language":"en","page":"407-441","source":"DOI.org (Crossref)","title":"Computational Redistricting and the Voting Rights Act","URL":"https://www.liebertpub.com/doi/10.1089/elj.2020.0704","volume":"20","author":[{"family":"Becker","given":"Amariah"},{"family":"Duchin","given":"Moon"},{"family":"Gold","given":"Dara"},{"family":"Hirsch","given":"Sam"}],"accessed":{"date-parts":[["2022",10,18]]},"issued":{"date-parts":[["2021",12,1]]}}},{"id":4316,"uris":["http://zotero.org/users/10395840/items/S4AFL44R"],"itemData":{"id":4316,"type":"article-journal","abstract":"What is the effect of gerrymandering on the partisan outcomes of United States Congressional elections? A major challenge to answering this question is in determining the outcomes that would have resulted in the absence of gerrymandering. Since we only observe Congressional elections where the districts have potentially been gerrymandered, we lack a non-gerrymandered counterfactual that would allow us to isolate its true effect. To overcome this challenge, we conduct computer simulations of the districting process to redraw the boundaries of Congressional districts without partisan intent. By estimating the outcomes of these non-gerrymandered districts, we are able to establish the non-gerrymandered counterfactual against which the actual outcomes can be compared. The analysis reveals that while Republican and Democratic gerrymandering affects the partisan outcomes of Congressional elections in some states, the net effect across the states is modest, creating no more than one new Republican seat in Congress. Therefore, the partisan composition of Congress can mostly be explained by non-partisan districting, suggesting that much of the electoral bias in Congressional elections is caused by factors other than partisan intent in the districting process.","container-title":"Electoral Studies","DOI":"10.1016/j.electstud.2016.06.014","ISSN":"02613794","journalAbbreviation":"Electoral Studies","language":"en","page":"329-340","source":"DOI.org (Crossref)","title":"Evaluating partisan gains from Congressional gerrymandering: Using computer simulations to estimate the effect of gerrymandering in the U.S. House","title-short":"Evaluating partisan gains from Congressional gerrymandering","URL":"https://linkinghub.elsevier.com/retrieve/pii/S0261379416303201","volume":"44","author":[{"family":"Chen","given":"Jowei"},{"family":"Cottrell","given":"David"}],"accessed":{"date-parts":[["2022",10,18]]},"issued":{"date-parts":[["2016",12]]}}},{"id":5699,"uris":["http://zotero.org/users/10395840/items/4XUIM58L"],"itemData":{"id":5699,"type":"article-journal","abstract":"Social scientists have made progress in providing the courts with useful measures of partisan asymmetry in the transformation of votes to seats, but have thus far left a larger question unanswered: how can partisan gerrymandering be distinguished from a state legislature’s acceptable efforts to apply traditional districting criteria, keep communities of interest together, and facilitate the representation of minorities? This article demonstrates how a straightforward redistricting algorithm can be used to generate a benchmark against which to contrast a plan that has been called into constitutional question, thus laying bare any partisan advantage that cannot be attributed to legitimate legislative objectives. We use the controversial 2012 Florida Congressional map to show how our approach can be used to demonstrate an unconstitutional gerrymander.","container-title":"Election Law Journal: Rules, Politics, and Policy","DOI":"10.1089/elj.2015.0317","ISSN":"1533-1296, 1557-8062","issue":"4","journalAbbreviation":"Election Law Journal: Rules, Politics, and Policy","language":"en","page":"331-345","source":"DOI.org (Crossref)","title":"Cutting Through the Thicket: Redistricting Simulations and the Detection of Partisan Gerrymanders","title-short":"Cutting Through the Thicket","URL":"http://www.liebertpub.com/doi/10.1089/elj.2015.0317","volume":"14","author":[{"family":"Chen","given":"Jowei"},{"family":"Rodden","given":"Jonathan"}],"accessed":{"date-parts":[["2022",10,18]]},"issued":{"date-parts":[["2015",12]]}}},{"id":5162,"uris":["http://zotero.org/users/10395840/items/JLD9942G"],"itemData":{"id":5162,"type":"article-journal","language":"en","page":"54","source":"Zotero","title":"Models, Race, and the Law","author":[{"family":"Duchin","given":"Moon"},{"family":"Spencer","given":"Douglas M"}],"issued":{"date-parts":[["2021"]]}}},{"id":4919,"uris":["http://zotero.org/users/10395840/items/RB74U6WX"],"itemData":{"id":4919,"type":"book","event-place":"Cham","ISBN":"978-3-319-69160-2","language":"en","note":"DOI: 10.1007/978-3-319-69161-9","publisher":"Springer International Publishing","publisher-place":"Cham","source":"DOI.org (Crossref)","title":"Political Geometry: Rethinking Redistricting in the US with Math, Law, and Everything In Between","title-short":"Political Geometry","URL":"https://link.springer.com/10.1007/978-3-319-69161-9","editor":[{"family":"Duchin","given":"Moon"},{"family":"Walch","given":"Olivia"}],"accessed":{"date-parts":[["2022",10,18]]},"issued":{"date-parts":[["2022"]]}}}],"schema":"https://github.com/citation-style-language/schema/raw/master/csl-citation.json"} </w:instrText>
      </w:r>
      <w:r w:rsidRPr="00B806FD">
        <w:fldChar w:fldCharType="separate"/>
      </w:r>
      <w:r w:rsidRPr="00B806FD">
        <w:t xml:space="preserve">Becker et al., </w:t>
      </w:r>
      <w:r w:rsidRPr="00B806FD">
        <w:rPr>
          <w:i/>
          <w:iCs/>
        </w:rPr>
        <w:t>supra</w:t>
      </w:r>
      <w:r w:rsidRPr="00B806FD">
        <w:t xml:space="preserve"> note 54, at 407; Jowei Chen &amp; David Cottrell, </w:t>
      </w:r>
      <w:r w:rsidRPr="00B806FD">
        <w:rPr>
          <w:i/>
          <w:iCs/>
        </w:rPr>
        <w:t>Evaluating Partisan Gains from Congressional Gerrymandering: Using Computer Simulations to Estimate the Effect of Gerrymandering in the U.S. House</w:t>
      </w:r>
      <w:r w:rsidRPr="00B806FD">
        <w:t xml:space="preserve">, 44 </w:t>
      </w:r>
      <w:r w:rsidRPr="00B806FD">
        <w:rPr>
          <w:smallCaps/>
        </w:rPr>
        <w:t>Elect. Stud.</w:t>
      </w:r>
      <w:r w:rsidRPr="00B806FD">
        <w:t xml:space="preserve"> 329, 329 (2016); Jowei Chen &amp; Jonathan Rodden, </w:t>
      </w:r>
      <w:r w:rsidRPr="00B806FD">
        <w:rPr>
          <w:i/>
          <w:iCs/>
        </w:rPr>
        <w:t>Cutting Through the Thicket: Redistricting Simulations and the Detection of Partisan Gerrymanders</w:t>
      </w:r>
      <w:r w:rsidRPr="00B806FD">
        <w:t xml:space="preserve">, 14 </w:t>
      </w:r>
      <w:r w:rsidRPr="00B806FD">
        <w:rPr>
          <w:smallCaps/>
        </w:rPr>
        <w:t>Election L. J. Rules Pol. Pol'y</w:t>
      </w:r>
      <w:r w:rsidRPr="00B806FD">
        <w:t xml:space="preserve"> 331. 331 (2015); Duchin &amp; Spencer, </w:t>
      </w:r>
      <w:r w:rsidRPr="00B806FD">
        <w:rPr>
          <w:i/>
          <w:iCs/>
        </w:rPr>
        <w:t>supra</w:t>
      </w:r>
      <w:r w:rsidRPr="00B806FD">
        <w:t xml:space="preserve"> note 54; </w:t>
      </w:r>
      <w:r w:rsidRPr="00B806FD">
        <w:rPr>
          <w:smallCaps/>
        </w:rPr>
        <w:t>Political Geometry</w:t>
      </w:r>
      <w:r w:rsidRPr="00B806FD">
        <w:t xml:space="preserve">, </w:t>
      </w:r>
      <w:r w:rsidRPr="00B806FD">
        <w:rPr>
          <w:i/>
          <w:iCs/>
        </w:rPr>
        <w:t>supra</w:t>
      </w:r>
      <w:r w:rsidRPr="00B806FD">
        <w:t xml:space="preserve"> note 54, at 29.</w:t>
      </w:r>
      <w:r w:rsidRPr="00B806FD">
        <w:fldChar w:fldCharType="end"/>
      </w:r>
    </w:p>
  </w:footnote>
  <w:footnote w:id="132">
    <w:p w14:paraId="31213BCA" w14:textId="5758A4FE" w:rsidR="00414F57" w:rsidRPr="00B806FD" w:rsidRDefault="00414F57" w:rsidP="00B806FD">
      <w:pPr>
        <w:pStyle w:val="FootnoteText"/>
      </w:pPr>
      <w:r w:rsidRPr="00B806FD">
        <w:rPr>
          <w:rStyle w:val="FootnoteReference"/>
        </w:rPr>
        <w:footnoteRef/>
      </w:r>
      <w:r w:rsidRPr="00B806FD">
        <w:t xml:space="preserve"> </w:t>
      </w:r>
      <w:r w:rsidR="00C93FE1" w:rsidRPr="00B806FD">
        <w:tab/>
      </w:r>
      <w:r w:rsidRPr="00B806FD">
        <w:t xml:space="preserve">Given the stakes in the current era of fragile national majorities, where the conditions hold for a state to enact a partisan gerrymander, we expect partisans to act in their self-interest; that is, to maximize the number of seats for their party in a state and thus increase the likelihood of holding a majority in Congress.  </w:t>
      </w:r>
      <w:r w:rsidRPr="00B806FD">
        <w:rPr>
          <w:i/>
          <w:iCs/>
        </w:rPr>
        <w:t xml:space="preserve">See </w:t>
      </w:r>
      <w:r w:rsidRPr="00B806FD">
        <w:fldChar w:fldCharType="begin"/>
      </w:r>
      <w:r w:rsidRPr="00B806FD">
        <w:instrText xml:space="preserve"> ADDIN ZOTERO_ITEM CSL_CITATION {"citationID":"Mk4ZwRCW","properties":{"formattedCitation":"{\\scaps Morris P Fiorina}, {\\i{}An Era of Tenuous Majorities}, (2017), https://www.hoover.org/research/era-tenuous-majorities (last visited Nov 4, 2022).","plainCitation":"Morris P Fiorina, An Era of Tenuous Majorities, (2017), https://www.hoover.org/research/era-tenuous-majorities (last visited Nov 4, 2022).","noteIndex":133},"citationItems":[{"id":7652,"uris":["http://zotero.org/users/10395840/items/V6AHH3DH"],"itemData":{"id":7652,"type":"report","abstract":"The United States is currently experiencing an almost unprecedented period of electoral instability. Why?","collection-title":"Essay Contemporary American Politics","language":"en","number":"1","publisher":"Hoover Institute","title":"An Era of Tenuous Majorities","URL":"https://www.hoover.org/research/era-tenuous-majorities","author":[{"family":"Fiorina","given":"Morris P"}],"accessed":{"date-parts":[["2022",11,4]]},"issued":{"date-parts":[["2017"]]}}}],"schema":"https://github.com/citation-style-language/schema/raw/master/csl-citation.json"} </w:instrText>
      </w:r>
      <w:r w:rsidRPr="00B806FD">
        <w:fldChar w:fldCharType="separate"/>
      </w:r>
      <w:r w:rsidRPr="00B806FD">
        <w:t xml:space="preserve">Morris P. Fiorina, </w:t>
      </w:r>
      <w:r w:rsidRPr="00B806FD">
        <w:rPr>
          <w:i/>
          <w:iCs/>
        </w:rPr>
        <w:t>An Era of Tenuous Majorities</w:t>
      </w:r>
      <w:r w:rsidRPr="00B806FD">
        <w:t>, (2016), https://www.hoover.org/research/era-tenuous-majorities [https://perma.cc/T74C-JJUJ] (last visited Nov. 4, 2022) (highlighting the stakes in the current era of fragile national majorities).</w:t>
      </w:r>
      <w:r w:rsidRPr="00B806FD">
        <w:fldChar w:fldCharType="end"/>
      </w:r>
    </w:p>
  </w:footnote>
  <w:footnote w:id="133">
    <w:p w14:paraId="62FF9437" w14:textId="7EBE848E" w:rsidR="00414F57" w:rsidRPr="00B806FD" w:rsidRDefault="00414F57" w:rsidP="00B806FD">
      <w:pPr>
        <w:pStyle w:val="FootnoteText"/>
      </w:pPr>
      <w:r w:rsidRPr="00B806FD">
        <w:rPr>
          <w:rStyle w:val="FootnoteReference"/>
        </w:rPr>
        <w:footnoteRef/>
      </w:r>
      <w:r w:rsidRPr="00B806FD">
        <w:t xml:space="preserve"> </w:t>
      </w:r>
      <w:r w:rsidR="00C93FE1" w:rsidRPr="00B806FD">
        <w:tab/>
      </w:r>
      <w:r w:rsidRPr="00B806FD">
        <w:rPr>
          <w:smallCaps/>
        </w:rPr>
        <w:t xml:space="preserve">U.S. Census Bureau, </w:t>
      </w:r>
      <w:r w:rsidRPr="00B806FD">
        <w:rPr>
          <w:i/>
          <w:iCs/>
        </w:rPr>
        <w:t>2020 Census Apportionment Results</w:t>
      </w:r>
      <w:r w:rsidRPr="00B806FD">
        <w:t xml:space="preserve">, </w:t>
      </w:r>
      <w:hyperlink r:id="rId8" w:history="1">
        <w:r w:rsidRPr="00B806FD">
          <w:rPr>
            <w:rStyle w:val="Hyperlink"/>
            <w:color w:val="auto"/>
            <w:u w:val="none"/>
          </w:rPr>
          <w:t>https://www.cencus.gov/data/tables/2020/dec/2020-apportionment-data.html</w:t>
        </w:r>
      </w:hyperlink>
      <w:r w:rsidRPr="00B806FD">
        <w:t xml:space="preserve"> (last visited Jan. 29, 2023) (population and apportionment data) [https://perma.cc/DJ9U-4SHU]; </w:t>
      </w:r>
      <w:r w:rsidRPr="00B806FD">
        <w:fldChar w:fldCharType="begin"/>
      </w:r>
      <w:r w:rsidRPr="00B806FD">
        <w:instrText xml:space="preserve"> ADDIN ZOTERO_ITEM CSL_CITATION {"citationID":"nGxwo3Hc","properties":{"formattedCitation":"National Conference of State Legislatures, {\\i{}Redistricting and Elections}, {\\scaps Redistricting and Elections Standing Committee}, https://www.ncsl.org/ncsl-in-dc/standing-committees/redistricting-and-elections.aspx (last visited Dec 28, 2022); Justin Levitt, {\\i{}All About Redistricting}, https://redistricting.lls.edu (last visited Dec 23, 2022) (providing detailed information available by clicking on the links to each state).","plainCitation":"National Conference of State Legislatures, Redistricting and Elections, Redistricting and Elections Standing Committee, https://www.ncsl.org/ncsl-in-dc/standing-committees/redistricting-and-elections.aspx (last visited Dec 28, 2022); Justin Levitt, All About Redistricting, https://redistricting.lls.edu (last visited Dec 23, 2022) (providing detailed information available by clicking on the links to each state).","noteIndex":134},"citationItems":[{"id":7995,"uris":["http://zotero.org/users/10395840/items/ZPJKK4G2"],"itemData":{"id":7995,"type":"webpage","container-title":"Redistricting and Elections Standing Committee","title":"Redistricting and Elections","URL":"https://www.ncsl.org/ncsl-in-dc/standing-committees/redistricting-and-elections.aspx","author":[{"family":"National Conference of State Legislatures","given":""}],"accessed":{"date-parts":[["2022",12,28]]}}},{"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label":"page","suffix":"(providing detailed information available by clicking on the links to each state)"}],"schema":"https://github.com/citation-style-language/schema/raw/master/csl-citation.json"} </w:instrText>
      </w:r>
      <w:r w:rsidRPr="00B806FD">
        <w:fldChar w:fldCharType="separate"/>
      </w:r>
      <w:r w:rsidRPr="00B806FD">
        <w:t xml:space="preserve">National Conference of State Legislatures, </w:t>
      </w:r>
      <w:r w:rsidRPr="00B806FD">
        <w:rPr>
          <w:i/>
          <w:iCs/>
        </w:rPr>
        <w:t>Redistricting and Elections</w:t>
      </w:r>
      <w:r w:rsidRPr="00B806FD">
        <w:t xml:space="preserve">, </w:t>
      </w:r>
      <w:r w:rsidRPr="00B806FD">
        <w:rPr>
          <w:smallCaps/>
        </w:rPr>
        <w:t>Redistricting and Elections Standing Committee</w:t>
      </w:r>
      <w:r w:rsidRPr="00B806FD">
        <w:t xml:space="preserve">, https://www.ncsl.org/ncsl-in-dc/standing-committees/redistricting-and-elections.aspx [https://perma.cc/A7N8-HJKD] (last visited Dec. 28, 2022) (party control and authority; direct language data); Doug Spencer, </w:t>
      </w:r>
      <w:r w:rsidRPr="00B806FD">
        <w:rPr>
          <w:i/>
          <w:iCs/>
        </w:rPr>
        <w:t>All About Redistricting</w:t>
      </w:r>
      <w:r w:rsidRPr="00B806FD">
        <w:t>, https://redistricting.lls.edu (last visited Dec. 28, 2022) (providing detailed information available by clicking on the links to each state).</w:t>
      </w:r>
      <w:r w:rsidRPr="00B806FD" w:rsidDel="00E20D50">
        <w:t xml:space="preserve"> </w:t>
      </w:r>
      <w:r w:rsidRPr="00B806FD">
        <w:fldChar w:fldCharType="end"/>
      </w:r>
    </w:p>
  </w:footnote>
  <w:footnote w:id="134">
    <w:p w14:paraId="01E5E809" w14:textId="77777777" w:rsidR="00414F57" w:rsidRPr="00B806FD" w:rsidRDefault="00414F57" w:rsidP="00B806FD">
      <w:pPr>
        <w:pStyle w:val="FootnoteText"/>
      </w:pPr>
      <w:r w:rsidRPr="00B806FD">
        <w:rPr>
          <w:rStyle w:val="FootnoteReference"/>
        </w:rPr>
        <w:footnoteRef/>
      </w:r>
      <w:r w:rsidRPr="00B806FD">
        <w:t xml:space="preserve"> For a proof that Republicans had no possibility of winning even one of the 9 or 10 seats in the state despite winning 30% of the statewide vote, </w:t>
      </w:r>
      <w:r w:rsidRPr="00B806FD">
        <w:rPr>
          <w:i/>
          <w:iCs/>
        </w:rPr>
        <w:t>see</w:t>
      </w:r>
      <w:r w:rsidRPr="00B806FD">
        <w:t xml:space="preserve"> </w:t>
      </w:r>
      <w:r w:rsidRPr="00B806FD">
        <w:fldChar w:fldCharType="begin"/>
      </w:r>
      <w:r w:rsidRPr="00B806FD">
        <w:instrText xml:space="preserve"> ADDIN ZOTERO_ITEM CSL_CITATION {"citationID":"byqExUKm","properties":{"formattedCitation":"Moon Duchin et al., {\\i{}Locating the Representational Baseline: Republicans in Massachusetts}, 18 {\\scaps Election Law J. Rules Polit. Policy} 388 (2019), https://www.liebertpub.com/doi/10.1089/elj.2018.0537 (last visited Oct 18, 2022).","plainCitation":"Moon Duchin et al., Locating the Representational Baseline: Republicans in Massachusetts, 18 Election Law J. Rules Polit. Policy 388 (2019), https://www.liebertpub.com/doi/10.1089/elj.2018.0537 (last visited Oct 18, 2022).","noteIndex":135},"citationItems":[{"id":5726,"uris":["http://zotero.org/users/10395840/items/IX2LJSY9"],"itemData":{"id":5726,"type":"article-journal","abstract":"Republican candidates often receive between 30% and 40% of the two-way vote share in statewide elections in Massachusetts. For the last three Census cycles, Massachusetts has held 9–10 seats in the House of Representatives, which means that a district can be won with as little as six percent of the statewide vote. Putting these two facts together, it is striking that a Massachusetts Republican has not won a seat in the U.S. House of Representatives since 1994. We argue that the underperformance of Republicans in Massachusetts is not attributable to gerrymandering, nor to the failure of Republicans to field House candidates, but is a structural mathematical feature of the actual distribution of votes observable in some recent elections. Several of these elections have a remarkable property in their vote patterns: Republican votes clear 30%, but are distributed so uniformly that they are locked out of the possibility of representation. Though there are more ways of building a valid districting plan than there are particles in the galaxy, every single one of them would produce a 9–0 Democratic delegation.","container-title":"Election Law Journal: Rules, Politics, and Policy","DOI":"10.1089/elj.2018.0537","ISSN":"1533-1296, 1557-8062","issue":"4","journalAbbreviation":"Election Law Journal: Rules, Politics, and Policy","language":"en","page":"388-401","source":"DOI.org (Crossref)","title":"Locating the Representational Baseline: Republicans in Massachusetts","title-short":"Locating the Representational Baseline","URL":"https://www.liebertpub.com/doi/10.1089/elj.2018.0537","volume":"18","author":[{"family":"Duchin","given":"Moon"},{"family":"Gladkova","given":"Taissa"},{"family":"Henninger-Voss","given":"Eugene"},{"family":"Klingensmith","given":"Ben"},{"family":"Newman","given":"Heather"},{"family":"Wheelen","given":"Hannah"}],"accessed":{"date-parts":[["2022",10,18]]},"issued":{"date-parts":[["2019",12,1]]}}}],"schema":"https://github.com/citation-style-language/schema/raw/master/csl-citation.json"} </w:instrText>
      </w:r>
      <w:r w:rsidRPr="00B806FD">
        <w:fldChar w:fldCharType="separate"/>
      </w:r>
      <w:r w:rsidRPr="00B806FD">
        <w:t xml:space="preserve">Moon Duchin et al., </w:t>
      </w:r>
      <w:r w:rsidRPr="00B806FD">
        <w:rPr>
          <w:i/>
          <w:iCs/>
        </w:rPr>
        <w:t>Locating the Representational Baseline: Republicans in Massachusetts</w:t>
      </w:r>
      <w:r w:rsidRPr="00B806FD">
        <w:t xml:space="preserve">, 18 </w:t>
      </w:r>
      <w:r w:rsidRPr="00B806FD">
        <w:rPr>
          <w:smallCaps/>
        </w:rPr>
        <w:t>Election L. J. Rules Pol. Pol'y</w:t>
      </w:r>
      <w:r w:rsidRPr="00B806FD">
        <w:t xml:space="preserve"> 388 (2019).</w:t>
      </w:r>
      <w:r w:rsidRPr="00B806FD">
        <w:fldChar w:fldCharType="end"/>
      </w:r>
    </w:p>
  </w:footnote>
  <w:footnote w:id="135">
    <w:p w14:paraId="6C0363E1" w14:textId="5968DBA7" w:rsidR="00414F57" w:rsidRPr="00B806FD" w:rsidRDefault="00414F57" w:rsidP="00B806FD">
      <w:pPr>
        <w:pStyle w:val="FootnoteText"/>
      </w:pPr>
      <w:r w:rsidRPr="00B806FD">
        <w:rPr>
          <w:rStyle w:val="FootnoteReference"/>
        </w:rPr>
        <w:footnoteRef/>
      </w:r>
      <w:r w:rsidRPr="00B806FD">
        <w:t xml:space="preserve"> </w:t>
      </w:r>
      <w:r w:rsidR="00ED7D47" w:rsidRPr="00B806FD">
        <w:tab/>
      </w:r>
      <w:r w:rsidRPr="00B806FD">
        <w:t>The term “gerrymander” is regularly used in ways different from the standard interpretation given to this term by legal scholars or other academics, e.g., to include any maps in which one or more districts has a bizarre shape, or maps in which one party receives a larger than proportional share of the seats compared to its vote share.  Indeed, sometimes we find claims of gerrymandering made when one party or group one party simply does not like the outcome of the redistricting process.</w:t>
      </w:r>
    </w:p>
  </w:footnote>
  <w:footnote w:id="136">
    <w:p w14:paraId="591B9AF0" w14:textId="26BF7428" w:rsidR="00414F57" w:rsidRPr="00B806FD" w:rsidRDefault="00414F57" w:rsidP="00B806FD">
      <w:pPr>
        <w:pStyle w:val="FootnoteText"/>
      </w:pPr>
      <w:r w:rsidRPr="00B806FD">
        <w:rPr>
          <w:rStyle w:val="FootnoteReference"/>
        </w:rPr>
        <w:footnoteRef/>
      </w:r>
      <w:r w:rsidRPr="00B806FD">
        <w:t xml:space="preserve"> </w:t>
      </w:r>
      <w:r w:rsidR="00ED7D47" w:rsidRPr="00B806FD">
        <w:tab/>
      </w:r>
      <w:r w:rsidRPr="00B806FD">
        <w:t>Spencer</w:t>
      </w:r>
      <w:r w:rsidRPr="00B806FD">
        <w:fldChar w:fldCharType="begin"/>
      </w:r>
      <w:r w:rsidRPr="00B806FD">
        <w:instrText xml:space="preserve"> ADDIN ZOTERO_ITEM CSL_CITATION {"citationID":"0EUxScaG","properties":{"formattedCitation":"Levitt, {\\i{}supra} note 134; National Conference of State Legislatures, {\\i{}supra} note 134.","plainCitation":"Levitt, supra note 134; National Conference of State Legislatures, supra note 134.","noteIndex":136},"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id":7995,"uris":["http://zotero.org/users/10395840/items/ZPJKK4G2"],"itemData":{"id":7995,"type":"webpage","container-title":"Redistricting and Elections Standing Committee","title":"Redistricting and Elections","URL":"https://www.ncsl.org/ncsl-in-dc/standing-committees/redistricting-and-elections.aspx","author":[{"family":"National Conference of State Legislatures","given":""}],"accessed":{"date-parts":[["2022",12,28]]}}}],"schema":"https://github.com/citation-style-language/schema/raw/master/csl-citation.json"} </w:instrText>
      </w:r>
      <w:r w:rsidRPr="00B806FD">
        <w:fldChar w:fldCharType="separate"/>
      </w:r>
      <w:r w:rsidRPr="00B806FD">
        <w:t xml:space="preserve">, </w:t>
      </w:r>
      <w:r w:rsidRPr="00B806FD">
        <w:rPr>
          <w:i/>
          <w:iCs/>
        </w:rPr>
        <w:t>supra</w:t>
      </w:r>
      <w:r w:rsidRPr="00B806FD">
        <w:t xml:space="preserve"> note 133 (data collection); </w:t>
      </w:r>
      <w:r w:rsidRPr="00B806FD">
        <w:rPr>
          <w:i/>
          <w:iCs/>
        </w:rPr>
        <w:t>cf.</w:t>
      </w:r>
      <w:r w:rsidRPr="00B806FD">
        <w:rPr>
          <w:i/>
        </w:rPr>
        <w:t xml:space="preserve"> </w:t>
      </w:r>
      <w:r w:rsidRPr="00B806FD">
        <w:rPr>
          <w:smallCaps/>
        </w:rPr>
        <w:t>National Conference of State Legislatures</w:t>
      </w:r>
      <w:r w:rsidRPr="00B806FD">
        <w:t xml:space="preserve">, </w:t>
      </w:r>
      <w:r w:rsidRPr="00B806FD">
        <w:rPr>
          <w:i/>
          <w:iCs/>
        </w:rPr>
        <w:t>Redistrcting and Elections, supra</w:t>
      </w:r>
      <w:r w:rsidRPr="00B806FD">
        <w:t xml:space="preserve"> note 133.</w:t>
      </w:r>
      <w:r w:rsidRPr="00B806FD">
        <w:fldChar w:fldCharType="end"/>
      </w:r>
    </w:p>
  </w:footnote>
  <w:footnote w:id="137">
    <w:p w14:paraId="1313BED5" w14:textId="2972B444" w:rsidR="00414F57" w:rsidRPr="00B806FD" w:rsidRDefault="00414F57" w:rsidP="00B806FD">
      <w:pPr>
        <w:pStyle w:val="FootnoteText"/>
      </w:pPr>
      <w:r w:rsidRPr="00B806FD">
        <w:rPr>
          <w:rStyle w:val="FootnoteReference"/>
        </w:rPr>
        <w:footnoteRef/>
      </w:r>
      <w:r w:rsidRPr="00B806FD">
        <w:t xml:space="preserve"> </w:t>
      </w:r>
      <w:r w:rsidR="00ED7D47" w:rsidRPr="00B806FD">
        <w:tab/>
      </w:r>
      <w:r w:rsidRPr="00B806FD">
        <w:rPr>
          <w:i/>
        </w:rPr>
        <w:t>See</w:t>
      </w:r>
      <w:r w:rsidRPr="00B806FD">
        <w:t xml:space="preserve"> </w:t>
      </w:r>
      <w:r w:rsidRPr="00B806FD">
        <w:rPr>
          <w:i/>
          <w:iCs/>
        </w:rPr>
        <w:t>supra</w:t>
      </w:r>
      <w:r w:rsidRPr="00B806FD">
        <w:t xml:space="preserve"> </w:t>
      </w:r>
      <w:r w:rsidRPr="00B806FD">
        <w:fldChar w:fldCharType="begin"/>
      </w:r>
      <w:r w:rsidRPr="00B806FD">
        <w:instrText xml:space="preserve"> REF _Ref123163956 \h  \* MERGEFORMAT </w:instrText>
      </w:r>
      <w:r w:rsidRPr="00B806FD">
        <w:fldChar w:fldCharType="separate"/>
      </w:r>
      <w:proofErr w:type="spellStart"/>
      <w:r w:rsidRPr="00B806FD">
        <w:t>tbl</w:t>
      </w:r>
      <w:proofErr w:type="spellEnd"/>
      <w:r w:rsidRPr="00B806FD">
        <w:t xml:space="preserve">. </w:t>
      </w:r>
      <w:r w:rsidRPr="00B806FD">
        <w:rPr>
          <w:noProof/>
        </w:rPr>
        <w:t>2</w:t>
      </w:r>
      <w:r w:rsidRPr="00B806FD">
        <w:fldChar w:fldCharType="end"/>
      </w:r>
      <w:r w:rsidRPr="00B806FD">
        <w:t>.</w:t>
      </w:r>
    </w:p>
  </w:footnote>
  <w:footnote w:id="138">
    <w:p w14:paraId="778CBC74" w14:textId="2A2B87EF" w:rsidR="00414F57" w:rsidRPr="00B806FD" w:rsidRDefault="00414F57" w:rsidP="00B806FD">
      <w:pPr>
        <w:pStyle w:val="FootnoteText"/>
      </w:pPr>
      <w:r w:rsidRPr="00B806FD">
        <w:rPr>
          <w:rStyle w:val="FootnoteReference"/>
        </w:rPr>
        <w:footnoteRef/>
      </w:r>
      <w:r w:rsidRPr="00B806FD">
        <w:t xml:space="preserve"> </w:t>
      </w:r>
      <w:r w:rsidR="00F377A8" w:rsidRPr="00B806FD">
        <w:tab/>
      </w:r>
      <w:r w:rsidRPr="00B806FD">
        <w:fldChar w:fldCharType="begin"/>
      </w:r>
      <w:r w:rsidRPr="00B806FD">
        <w:instrText xml:space="preserve"> ADDIN ZOTERO_ITEM CSL_CITATION {"citationID":"WYMspRcv","properties":{"formattedCitation":"Levitt, {\\i{}supra} note 134.","plainCitation":"Levitt, supra note 134.","noteIndex":138},"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rsidRPr="00B806FD">
        <w:fldChar w:fldCharType="separate"/>
      </w:r>
      <w:r w:rsidRPr="00B806FD">
        <w:rPr>
          <w:i/>
          <w:iCs/>
        </w:rPr>
        <w:t xml:space="preserve">See </w:t>
      </w:r>
      <w:r w:rsidRPr="00B806FD">
        <w:t xml:space="preserve">Spencer, </w:t>
      </w:r>
      <w:r w:rsidRPr="00B806FD">
        <w:rPr>
          <w:i/>
          <w:iCs/>
        </w:rPr>
        <w:t>supra</w:t>
      </w:r>
      <w:r w:rsidRPr="00B806FD">
        <w:t xml:space="preserve"> note 133.</w:t>
      </w:r>
      <w:r w:rsidRPr="00B806FD">
        <w:fldChar w:fldCharType="end"/>
      </w:r>
    </w:p>
  </w:footnote>
  <w:footnote w:id="139">
    <w:p w14:paraId="6AB66E9A" w14:textId="6A250B33" w:rsidR="00D625DD" w:rsidRPr="00B806FD" w:rsidRDefault="00D625DD" w:rsidP="00B806FD">
      <w:pPr>
        <w:pStyle w:val="FootnoteText"/>
      </w:pPr>
      <w:r w:rsidRPr="00B806FD">
        <w:rPr>
          <w:rStyle w:val="FootnoteReference"/>
        </w:rPr>
        <w:footnoteRef/>
      </w:r>
      <w:r w:rsidRPr="00B806FD">
        <w:t xml:space="preserve"> </w:t>
      </w:r>
      <w:r w:rsidR="00F377A8" w:rsidRPr="00B806FD">
        <w:tab/>
      </w:r>
      <w:r w:rsidRPr="00B806FD">
        <w:fldChar w:fldCharType="begin"/>
      </w:r>
      <w:r w:rsidRPr="00B806FD">
        <w:instrText xml:space="preserve"> ADDIN ZOTERO_ITEM CSL_CITATION {"citationID":"QOYKmR9e","properties":{"formattedCitation":"US Census Bureau, {\\i{}2020 Census Apportionment Results}, {\\scaps Census.gov} (2021), https://www.census.gov/data/tables/2020/dec/2020-apportionment-data.html (last visited Dec 22, 2022).","plainCitation":"US Census Bureau, 2020 Census Apportionment Results, Census.gov (2021), https://www.census.gov/data/tables/2020/dec/2020-apportionment-data.html (last visited Dec 22, 2022).","noteIndex":137},"citationItems":[{"id":7825,"uris":["http://zotero.org/users/10395840/items/MZVCFHYV"],"itemData":{"id":7825,"type":"webpage","abstract":"Congressional seats were apportioned among the 50 states based on the 2020 Census population counts. Apportionment results from 1790 to 2020 are also shown.","container-title":"Census.gov","note":"section: Government","title":"2020 Census Apportionment Results","URL":"https://www.census.gov/data/tables/2020/dec/2020-apportionment-data.html","author":[{"family":"US Census Bureau","given":""}],"accessed":{"date-parts":[["2022",12,22]]},"issued":{"date-parts":[["2021",4,26]]}},"label":"page"}],"schema":"https://github.com/citation-style-language/schema/raw/master/csl-citation.json"} </w:instrText>
      </w:r>
      <w:r w:rsidRPr="00B806FD">
        <w:fldChar w:fldCharType="separate"/>
      </w:r>
      <w:r w:rsidRPr="00B806FD">
        <w:rPr>
          <w:smallCaps/>
        </w:rPr>
        <w:t>U.S. Census Bureau</w:t>
      </w:r>
      <w:r w:rsidRPr="00B806FD">
        <w:t xml:space="preserve">, </w:t>
      </w:r>
      <w:r w:rsidRPr="00B806FD">
        <w:rPr>
          <w:i/>
          <w:iCs/>
        </w:rPr>
        <w:t>2020 Census Apportionment Results</w:t>
      </w:r>
      <w:r w:rsidRPr="00B806FD">
        <w:t>, https://www.census.gov/data/tables/2020/dec/2020-apportionment-data.html [https://perma.cc/DJ9U-4SHU] (last visited Dec. 22, 2022).</w:t>
      </w:r>
      <w:r w:rsidRPr="00B806FD">
        <w:fldChar w:fldCharType="end"/>
      </w:r>
      <w:r w:rsidRPr="00B806FD" w:rsidDel="000A7806">
        <w:t xml:space="preserve"> </w:t>
      </w:r>
    </w:p>
  </w:footnote>
  <w:footnote w:id="140">
    <w:p w14:paraId="73BDF637" w14:textId="2F66DA7B" w:rsidR="00D625DD" w:rsidRPr="00B806FD" w:rsidRDefault="00D625DD" w:rsidP="00B806FD">
      <w:pPr>
        <w:pStyle w:val="FootnoteText"/>
      </w:pPr>
      <w:r w:rsidRPr="00B806FD">
        <w:rPr>
          <w:rStyle w:val="FootnoteReference"/>
        </w:rPr>
        <w:footnoteRef/>
      </w:r>
      <w:r w:rsidRPr="00B806FD">
        <w:t xml:space="preserve"> </w:t>
      </w:r>
      <w:r w:rsidR="00F377A8" w:rsidRPr="00B806FD">
        <w:tab/>
      </w:r>
      <w:r w:rsidRPr="00B806FD">
        <w:rPr>
          <w:i/>
          <w:iCs/>
        </w:rPr>
        <w:t>See infra</w:t>
      </w:r>
      <w:r w:rsidRPr="00B806FD">
        <w:t xml:space="preserve"> </w:t>
      </w:r>
      <w:r w:rsidRPr="00B806FD">
        <w:fldChar w:fldCharType="begin"/>
      </w:r>
      <w:r w:rsidRPr="00B806FD">
        <w:instrText xml:space="preserve"> REF _Ref123165901 \h </w:instrText>
      </w:r>
      <w:r w:rsidR="00F377A8" w:rsidRPr="00B806FD">
        <w:instrText xml:space="preserve"> \* MERGEFORMAT </w:instrText>
      </w:r>
      <w:r w:rsidRPr="00B806FD">
        <w:fldChar w:fldCharType="separate"/>
      </w:r>
      <w:proofErr w:type="spellStart"/>
      <w:r w:rsidRPr="00B806FD">
        <w:t>tbl</w:t>
      </w:r>
      <w:proofErr w:type="spellEnd"/>
      <w:r w:rsidRPr="00B806FD">
        <w:t xml:space="preserve">. </w:t>
      </w:r>
      <w:r w:rsidRPr="00B806FD">
        <w:rPr>
          <w:noProof/>
        </w:rPr>
        <w:t>3</w:t>
      </w:r>
      <w:r w:rsidRPr="00B806FD">
        <w:fldChar w:fldCharType="end"/>
      </w:r>
      <w:r w:rsidRPr="00B806FD">
        <w:t>.</w:t>
      </w:r>
    </w:p>
  </w:footnote>
  <w:footnote w:id="141">
    <w:p w14:paraId="599B87E0" w14:textId="2194F26D" w:rsidR="00D625DD" w:rsidRPr="00B806FD" w:rsidRDefault="00D625DD" w:rsidP="00B806FD">
      <w:pPr>
        <w:pStyle w:val="FootnoteText"/>
      </w:pPr>
      <w:r w:rsidRPr="00B806FD">
        <w:rPr>
          <w:rStyle w:val="FootnoteReference"/>
        </w:rPr>
        <w:footnoteRef/>
      </w:r>
      <w:r w:rsidRPr="00B806FD">
        <w:t xml:space="preserve"> </w:t>
      </w:r>
      <w:r w:rsidR="00F377A8" w:rsidRPr="00B806FD">
        <w:tab/>
      </w:r>
      <w:r w:rsidRPr="00B806FD">
        <w:rPr>
          <w:i/>
          <w:iCs/>
        </w:rPr>
        <w:t>Id.</w:t>
      </w:r>
    </w:p>
  </w:footnote>
  <w:footnote w:id="142">
    <w:p w14:paraId="3EB88BCB" w14:textId="307A4B07" w:rsidR="00D625DD" w:rsidRPr="00B806FD" w:rsidRDefault="00D625DD" w:rsidP="00B806FD">
      <w:pPr>
        <w:pStyle w:val="FootnoteText"/>
        <w:rPr>
          <w:i/>
          <w:iCs/>
        </w:rPr>
      </w:pPr>
      <w:r w:rsidRPr="00B806FD">
        <w:rPr>
          <w:rStyle w:val="FootnoteReference"/>
        </w:rPr>
        <w:footnoteRef/>
      </w:r>
      <w:r w:rsidRPr="00B806FD">
        <w:t xml:space="preserve"> </w:t>
      </w:r>
      <w:r w:rsidR="00F377A8" w:rsidRPr="00B806FD">
        <w:tab/>
      </w:r>
      <w:r w:rsidRPr="00B806FD">
        <w:rPr>
          <w:i/>
          <w:iCs/>
        </w:rPr>
        <w:t>Id.</w:t>
      </w:r>
    </w:p>
  </w:footnote>
  <w:footnote w:id="143">
    <w:p w14:paraId="48D7C868" w14:textId="5E9D1978" w:rsidR="00D625DD" w:rsidRPr="00B806FD" w:rsidRDefault="00D625DD" w:rsidP="00B806FD">
      <w:pPr>
        <w:pStyle w:val="FootnoteText"/>
        <w:rPr>
          <w:b/>
        </w:rPr>
      </w:pPr>
      <w:r w:rsidRPr="00B806FD">
        <w:rPr>
          <w:rStyle w:val="FootnoteReference"/>
        </w:rPr>
        <w:footnoteRef/>
      </w:r>
      <w:r w:rsidRPr="00B806FD">
        <w:t xml:space="preserve"> </w:t>
      </w:r>
      <w:r w:rsidR="00F377A8" w:rsidRPr="00B806FD">
        <w:tab/>
      </w:r>
      <w:r w:rsidRPr="00B806FD">
        <w:fldChar w:fldCharType="begin"/>
      </w:r>
      <w:r w:rsidRPr="00B806FD">
        <w:instrText xml:space="preserve"> ADDIN ZOTERO_ITEM CSL_CITATION {"citationID":"6x9dBLRb","properties":{"formattedCitation":"Nate Cohn, {\\i{}How Republicans Lost Despite Winning the Popular Vote}, {\\scaps The New York Times}, Dec. 13, 2022, https://www.nytimes.com/2022/12/13/upshot/2022-republicans-midterms-analysis.html (last visited Dec 21, 2022).","plainCitation":"Nate Cohn, How Republicans Lost Despite Winning the Popular Vote, The New York Times, Dec. 13, 2022, https://www.nytimes.com/2022/12/13/upshot/2022-republicans-midterms-analysis.html (last visited Dec 21, 2022).","noteIndex":143},"citationItems":[{"id":7803,"uris":["http://zotero.org/users/10395840/items/STQK8IL8"],"itemData":{"id":7803,"type":"article-newspaper","container-title":"The New York Times","title":"How Republicans Lost Despite Winning the Popular Vote","URL":"https://www.nytimes.com/2022/12/13/upshot/2022-republicans-midterms-analysis.html","author":[{"family":"Cohn","given":"Nate"}],"accessed":{"date-parts":[["2022",12,21]]},"issued":{"date-parts":[["2022",12,13]]}},"label":"page"}],"schema":"https://github.com/citation-style-language/schema/raw/master/csl-citation.json"} </w:instrText>
      </w:r>
      <w:r w:rsidRPr="00B806FD">
        <w:fldChar w:fldCharType="separate"/>
      </w:r>
      <w:r w:rsidRPr="00B806FD">
        <w:t xml:space="preserve">Nate Cohn, </w:t>
      </w:r>
      <w:r w:rsidRPr="00B806FD">
        <w:rPr>
          <w:i/>
          <w:iCs/>
        </w:rPr>
        <w:t>2022 Review: How Republicans Lost Despite Winning the Popular Vote</w:t>
      </w:r>
      <w:r w:rsidRPr="00B806FD">
        <w:t xml:space="preserve">, </w:t>
      </w:r>
      <w:r w:rsidRPr="00B806FD">
        <w:rPr>
          <w:smallCaps/>
        </w:rPr>
        <w:t>N. Y. Times</w:t>
      </w:r>
      <w:r w:rsidRPr="00B806FD">
        <w:t>, Dec. 13, 2022, https://www.nytimes.com/2022/12/13/upshot/2022-republicans-midterms-analysis.html (last visited Dec. 21, 2022).</w:t>
      </w:r>
      <w:r w:rsidRPr="00B806FD">
        <w:fldChar w:fldCharType="end"/>
      </w:r>
      <w:r w:rsidRPr="00B806FD">
        <w:t xml:space="preserve">  </w:t>
      </w:r>
      <w:r w:rsidRPr="00B806FD">
        <w:rPr>
          <w:bCs/>
        </w:rPr>
        <w:t>In 2020, the actual congressional elections results resulted in 222 Republican seats—not that different, in the aggregate, from what we would have expected from the presidential election results that year if we disregard errors at the level of individual districts and allow Type I and Type II errors to cancel each other out at the aggregate level.</w:t>
      </w:r>
    </w:p>
  </w:footnote>
  <w:footnote w:id="144">
    <w:p w14:paraId="19301992" w14:textId="4BE6E6D6" w:rsidR="00D625DD" w:rsidRPr="00B806FD" w:rsidRDefault="00D625DD" w:rsidP="00B806FD">
      <w:pPr>
        <w:pStyle w:val="FootnoteText"/>
      </w:pPr>
      <w:r w:rsidRPr="00B806FD">
        <w:rPr>
          <w:rStyle w:val="FootnoteReference"/>
        </w:rPr>
        <w:footnoteRef/>
      </w:r>
      <w:r w:rsidRPr="00B806FD">
        <w:t xml:space="preserve"> </w:t>
      </w:r>
      <w:r w:rsidR="00F377A8" w:rsidRPr="00B806FD">
        <w:tab/>
      </w:r>
      <w:r w:rsidRPr="00B806FD">
        <w:t xml:space="preserve">In the 2022 election, national tides linked to voter perceptions of the success of President Biden’s presidency, the degree to which each party had vulnerable seats, idiosyncratic effects tied to the candidates and campaigns in each congressional district, and state-wide effects linked to positive or negative coattails of state-wide candidates and the presence or absence of concerns about possible changes in abortion laws that would depend upon election results in the state, made the 2022 congressional elections (and state legislative elections) not merely a “no change” rerun of 2020.  </w:t>
      </w:r>
      <w:r w:rsidRPr="00B806FD">
        <w:fldChar w:fldCharType="begin"/>
      </w:r>
      <w:r w:rsidRPr="00B806FD">
        <w:instrText xml:space="preserve"> ADDIN ZOTERO_ITEM CSL_CITATION {"citationID":"Ii9AwYvI","properties":{"formattedCitation":"Gary C. Jacobson, {\\i{}How Do Campaigns Matter?}, 18 {\\scaps Annu. Rev. Polit. Sci.} 31 (2015), https://www.annualreviews.org/doi/10.1146/annurev-polisci-072012-113556 (last visited Oct 18, 2022).","plainCitation":"Gary C. Jacobson, How Do Campaigns Matter?, 18 Annu. Rev. Polit. Sci. 31 (2015), https://www.annualreviews.org/doi/10.1146/annurev-polisci-072012-113556 (last visited Oct 18, 2022).","noteIndex":144},"citationItems":[{"id":5458,"uris":["http://zotero.org/users/10395840/items/REHQ8JX9"],"itemData":{"id":5458,"type":"article-journal","abstract":"A review of the evidence leaves no doubt election campaigns do matter in a variety of important ways. The serious questions concern when, where, why, how, for what, and for whom they matter. This essay reviews a selection of high-quality studies that address these questions, focusing on several distinct lines of research that have been particularly productive in recent years: on the effects of events and advertising in presidential elections; on the effects of campaign spending in elections for down-ballot ofﬁces; on the effects of mobilization campaigns on voting turnout; on campaign inﬂuences on the vote choice (with special attention to the effects of negative campaigns); and on the nature of persuadable voters. It also offers some suggestions of areas where additional research should be productive.","container-title":"Annual Review of Political Science","DOI":"10.1146/annurev-polisci-072012-113556","ISSN":"1094-2939, 1545-1577","issue":"1","journalAbbreviation":"Annu. Rev. Polit. Sci.","language":"en","page":"31-47","source":"DOI.org (Crossref)","title":"How Do Campaigns Matter?","URL":"https://www.annualreviews.org/doi/10.1146/annurev-polisci-072012-113556","volume":"18","author":[{"family":"Jacobson","given":"Gary C."}],"accessed":{"date-parts":[["2022",10,18]]},"issued":{"date-parts":[["2015",5,11]]}}}],"schema":"https://github.com/citation-style-language/schema/raw/master/csl-citation.json"} </w:instrText>
      </w:r>
      <w:r w:rsidRPr="00B806FD">
        <w:fldChar w:fldCharType="separate"/>
      </w:r>
      <w:r w:rsidRPr="00B806FD">
        <w:t xml:space="preserve">Gary C. Jacobson, </w:t>
      </w:r>
      <w:r w:rsidRPr="00B806FD">
        <w:rPr>
          <w:i/>
          <w:iCs/>
        </w:rPr>
        <w:t xml:space="preserve">How Do Campaigns </w:t>
      </w:r>
      <w:proofErr w:type="gramStart"/>
      <w:r w:rsidRPr="00B806FD">
        <w:rPr>
          <w:i/>
          <w:iCs/>
        </w:rPr>
        <w:t>Matter?</w:t>
      </w:r>
      <w:r w:rsidRPr="00B806FD">
        <w:t>,</w:t>
      </w:r>
      <w:proofErr w:type="gramEnd"/>
      <w:r w:rsidRPr="00B806FD">
        <w:t xml:space="preserve"> 18 </w:t>
      </w:r>
      <w:proofErr w:type="spellStart"/>
      <w:r w:rsidRPr="00B806FD">
        <w:rPr>
          <w:smallCaps/>
        </w:rPr>
        <w:t>Annu</w:t>
      </w:r>
      <w:proofErr w:type="spellEnd"/>
      <w:r w:rsidRPr="00B806FD">
        <w:rPr>
          <w:smallCaps/>
        </w:rPr>
        <w:t>. Rev. Pol. Sci.</w:t>
      </w:r>
      <w:r w:rsidRPr="00B806FD">
        <w:t xml:space="preserve"> 31 (2015), https://www.annualreviews.org/doi/10.1146/annurev-polisci-072012-113556 [https://perma.cc/C9TW-FTG4] (last visited Oct. 18, 2022) (providing support for voter perceptions, vulnerable seats, and idiosyncratic effects).</w:t>
      </w:r>
      <w:r w:rsidRPr="00B806FD">
        <w:fldChar w:fldCharType="end"/>
      </w:r>
    </w:p>
  </w:footnote>
  <w:footnote w:id="145">
    <w:p w14:paraId="6551BD12" w14:textId="17D86027" w:rsidR="00D625DD" w:rsidRPr="00B806FD" w:rsidRDefault="00D625DD" w:rsidP="00B806FD">
      <w:pPr>
        <w:pStyle w:val="FootnoteText"/>
      </w:pPr>
      <w:r w:rsidRPr="00B806FD">
        <w:rPr>
          <w:rStyle w:val="FootnoteReference"/>
        </w:rPr>
        <w:footnoteRef/>
      </w:r>
      <w:r w:rsidRPr="00B806FD">
        <w:t xml:space="preserve"> </w:t>
      </w:r>
      <w:r w:rsidR="00F377A8" w:rsidRPr="00B806FD">
        <w:tab/>
      </w:r>
      <w:r w:rsidRPr="00B806FD">
        <w:rPr>
          <w:i/>
        </w:rPr>
        <w:t>See</w:t>
      </w:r>
      <w:r w:rsidRPr="00B806FD">
        <w:t xml:space="preserve"> </w:t>
      </w:r>
      <w:r w:rsidRPr="00B806FD">
        <w:rPr>
          <w:i/>
          <w:iCs/>
        </w:rPr>
        <w:t xml:space="preserve">infra </w:t>
      </w:r>
      <w:r w:rsidRPr="00B806FD">
        <w:fldChar w:fldCharType="begin"/>
      </w:r>
      <w:r w:rsidRPr="00B806FD">
        <w:rPr>
          <w:i/>
          <w:iCs/>
        </w:rPr>
        <w:instrText xml:space="preserve"> REF _Ref123165901 \h </w:instrText>
      </w:r>
      <w:r w:rsidR="00F377A8" w:rsidRPr="00B806FD">
        <w:instrText xml:space="preserve"> \* MERGEFORMAT </w:instrText>
      </w:r>
      <w:r w:rsidRPr="00B806FD">
        <w:fldChar w:fldCharType="separate"/>
      </w:r>
      <w:proofErr w:type="spellStart"/>
      <w:r w:rsidRPr="00B806FD">
        <w:t>tbl</w:t>
      </w:r>
      <w:proofErr w:type="spellEnd"/>
      <w:r w:rsidRPr="00B806FD">
        <w:t xml:space="preserve">. </w:t>
      </w:r>
      <w:r w:rsidRPr="00B806FD">
        <w:rPr>
          <w:noProof/>
        </w:rPr>
        <w:t>3</w:t>
      </w:r>
      <w:r w:rsidRPr="00B806FD">
        <w:fldChar w:fldCharType="end"/>
      </w:r>
      <w:r w:rsidRPr="00B806FD">
        <w:t>.</w:t>
      </w:r>
    </w:p>
  </w:footnote>
  <w:footnote w:id="146">
    <w:p w14:paraId="0BCF3CE0" w14:textId="4FD3B646" w:rsidR="00D625DD" w:rsidRPr="00B806FD" w:rsidRDefault="00D625DD" w:rsidP="00B806FD">
      <w:pPr>
        <w:pStyle w:val="FootnoteText"/>
      </w:pPr>
      <w:r w:rsidRPr="00B806FD">
        <w:rPr>
          <w:rStyle w:val="FootnoteReference"/>
        </w:rPr>
        <w:footnoteRef/>
      </w:r>
      <w:r w:rsidRPr="00B806FD">
        <w:t xml:space="preserve"> </w:t>
      </w:r>
      <w:r w:rsidR="00F377A8" w:rsidRPr="00B806FD">
        <w:tab/>
      </w:r>
      <w:r w:rsidRPr="00B806FD">
        <w:fldChar w:fldCharType="begin"/>
      </w:r>
      <w:r w:rsidRPr="00B806FD">
        <w:instrText xml:space="preserve"> ADDIN ZOTERO_ITEM CSL_CITATION {"citationID":"zIS5dtFj","properties":{"formattedCitation":"Harkenrider v. Hochul, Slip Op. 31471 N Sup Ct (2022).","plainCitation":"Harkenrider v. Hochul, Slip Op. 31471 N Sup Ct (2022).","noteIndex":146},"citationItems":[{"id":7896,"uris":["http://zotero.org/users/10395840/items/UAWVN4WJ"],"itemData":{"id":7896,"type":"legal_case","container-title":"N.Y. Sup. Ct.","title":"Harkenrider v. Hochul","volume":"Slip Op. 31471","issued":{"date-parts":[["2022"]]}}}],"schema":"https://github.com/citation-style-language/schema/raw/master/csl-citation.json"} </w:instrText>
      </w:r>
      <w:r w:rsidRPr="00B806FD">
        <w:fldChar w:fldCharType="separate"/>
      </w:r>
      <w:r w:rsidRPr="00B806FD">
        <w:rPr>
          <w:noProof/>
        </w:rPr>
        <w:t>Harkenrider v. Hochul, 197 N.E.3d 437, 454 (N.Y. 2022);</w:t>
      </w:r>
      <w:r w:rsidRPr="00B806FD">
        <w:fldChar w:fldCharType="end"/>
      </w:r>
      <w:r w:rsidRPr="00B806FD">
        <w:t xml:space="preserve"> North Carolina </w:t>
      </w:r>
      <w:r w:rsidRPr="00B806FD">
        <w:fldChar w:fldCharType="begin"/>
      </w:r>
      <w:r w:rsidRPr="00B806FD">
        <w:instrText xml:space="preserve"> ADDIN ZOTERO_ITEM CSL_CITATION {"citationID":"zCkqau2p","properties":{"formattedCitation":"Harper v. Hall, 868 S.E.2d 499 NC Super Ct (2022), https://scholar.google.com/scholar_case?case=10774078849354908472&amp;hl=en&amp;as_sdt=6&amp;as_vis=1&amp;oi=scholarr.","plainCitation":"Harper v. Hall, 868 S.E.2d 499 NC Super Ct (2022), https://scholar.google.com/scholar_case?case=10774078849354908472&amp;hl=en&amp;as_sdt=6&amp;as_vis=1&amp;oi=scholarr.","noteIndex":146},"citationItems":[{"id":7844,"uris":["http://zotero.org/users/10395840/items/AYCHFB64"],"itemData":{"id":7844,"type":"legal_case","authority":"N.C.","container-title":"N.C. Super. Ct.","number":"No. 19-CVS-12667","title":"Harper v. Hall","URL":"https://scholar.google.com/scholar_case?case=10774078849354908472&amp;hl=en&amp;as_sdt=6&amp;as_vis=1&amp;oi=scholarr","volume":"868 S.E.2d 499","issued":{"date-parts":[["2022"]]}}}],"schema":"https://github.com/citation-style-language/schema/raw/master/csl-citation.json"} </w:instrText>
      </w:r>
      <w:r w:rsidRPr="00B806FD">
        <w:fldChar w:fldCharType="separate"/>
      </w:r>
      <w:r w:rsidRPr="00B806FD">
        <w:t>Harper v. Hall, 868 S.E.2d 499, 559 (N.C. 2022).</w:t>
      </w:r>
      <w:r w:rsidRPr="00B806FD">
        <w:fldChar w:fldCharType="end"/>
      </w:r>
    </w:p>
  </w:footnote>
  <w:footnote w:id="147">
    <w:p w14:paraId="285F0EFB" w14:textId="08047E1D" w:rsidR="00D625DD" w:rsidRPr="00B806FD" w:rsidRDefault="00D625DD" w:rsidP="00B806FD">
      <w:pPr>
        <w:jc w:val="both"/>
        <w:rPr>
          <w:sz w:val="18"/>
          <w:szCs w:val="18"/>
        </w:rPr>
      </w:pPr>
      <w:r w:rsidRPr="00B806FD">
        <w:rPr>
          <w:rStyle w:val="FootnoteReference"/>
          <w:sz w:val="18"/>
          <w:szCs w:val="18"/>
        </w:rPr>
        <w:footnoteRef/>
      </w:r>
      <w:r w:rsidRPr="00B806FD">
        <w:rPr>
          <w:sz w:val="18"/>
          <w:szCs w:val="18"/>
        </w:rPr>
        <w:t xml:space="preserve"> </w:t>
      </w:r>
      <w:r w:rsidR="00F377A8" w:rsidRPr="00B806FD">
        <w:rPr>
          <w:sz w:val="18"/>
          <w:szCs w:val="18"/>
        </w:rPr>
        <w:tab/>
      </w:r>
      <w:r w:rsidRPr="00B806FD">
        <w:rPr>
          <w:sz w:val="18"/>
          <w:szCs w:val="18"/>
        </w:rPr>
        <w:t xml:space="preserve">Moreover, several states simply perpetuated existing gerrymanders, while other states were able to undo previous gerrymanders, as was the case in Michigan which instituted a new independent commission. </w:t>
      </w:r>
    </w:p>
  </w:footnote>
  <w:footnote w:id="148">
    <w:p w14:paraId="15D58A79" w14:textId="37F41E36" w:rsidR="00F377A8" w:rsidRPr="00B806FD" w:rsidRDefault="00F377A8" w:rsidP="00B806FD">
      <w:pPr>
        <w:pStyle w:val="FootnoteText"/>
      </w:pPr>
      <w:r w:rsidRPr="00B806FD">
        <w:rPr>
          <w:rStyle w:val="FootnoteReference"/>
        </w:rPr>
        <w:footnoteRef/>
      </w:r>
      <w:r w:rsidRPr="00B806FD">
        <w:t xml:space="preserve"> </w:t>
      </w:r>
      <w:r w:rsidRPr="00B806FD">
        <w:tab/>
      </w:r>
      <w:r w:rsidRPr="00B806FD">
        <w:rPr>
          <w:bCs/>
        </w:rPr>
        <w:t>This includes places in which litigation led to a different map but some where it did not or where no challenge to the map was made or where litigation is still pending (sometimes with no final decision, sometimes with a plan that can be used only in 2022).  We make no claim that this list is either exhaustive or authoritative.  We</w:t>
      </w:r>
      <w:r w:rsidRPr="00B806FD">
        <w:t xml:space="preserve"> identify these states based on journalistic and individual accounts of states where lines were drawn in ways that advantage a political party.  It is possible that we have included a state which evidence would not identify as a partisan gerrymander or excluded a state that is a gerrymander.</w:t>
      </w:r>
    </w:p>
  </w:footnote>
  <w:footnote w:id="149">
    <w:p w14:paraId="3C2DFACE" w14:textId="2B37CBFE" w:rsidR="00F377A8" w:rsidRPr="00B806FD" w:rsidRDefault="00F377A8" w:rsidP="00B806FD">
      <w:pPr>
        <w:pStyle w:val="FootnoteText"/>
      </w:pPr>
      <w:r w:rsidRPr="00B806FD">
        <w:rPr>
          <w:rStyle w:val="FootnoteReference"/>
        </w:rPr>
        <w:footnoteRef/>
      </w:r>
      <w:r w:rsidRPr="00B806FD">
        <w:t xml:space="preserve"> </w:t>
      </w:r>
      <w:r w:rsidRPr="00B806FD">
        <w:tab/>
      </w:r>
      <w:r w:rsidRPr="00B806FD">
        <w:t xml:space="preserve">We include some states that have gerrymanders, drawn to dilute the power of protected racial and language minorities (Alabama, Georgia, Louisiana) that have been challenged on racial rather than partisan grounds and in federal rather than state courts.  Usually, especially in the southern states, because of disproportionate minority support for one party and disproportionate non-Hispanic white support for a different party, a racial gerrymander has a partisan gerrymandering effect.  For an elaboration of this point, </w:t>
      </w:r>
      <w:r w:rsidRPr="00B806FD">
        <w:rPr>
          <w:i/>
          <w:iCs/>
        </w:rPr>
        <w:t>see</w:t>
      </w:r>
      <w:r w:rsidRPr="00B806FD">
        <w:t xml:space="preserve"> discussion earlier in the text and </w:t>
      </w:r>
      <w:r w:rsidRPr="00B806FD">
        <w:fldChar w:fldCharType="begin"/>
      </w:r>
      <w:r w:rsidRPr="00B806FD">
        <w:instrText xml:space="preserve"> ADDIN ZOTERO_ITEM CSL_CITATION {"citationID":"yuedHMbe","properties":{"formattedCitation":"Jowei Chen &amp; Nicholas O Stephanopoulos, {\\i{}The Race-Blind Future of Voting Rights}, {\\scaps Yale Law J.} 85 (2021).","plainCitation":"Jowei Chen &amp; Nicholas O Stephanopoulos, The Race-Blind Future of Voting Rights, Yale Law J. 85 (2021).","noteIndex":149},"citationItems":[{"id":4199,"uris":["http://zotero.org/users/10395840/items/D9LGNFSU"],"itemData":{"id":4199,"type":"article-journal","container-title":"the yale law journal","language":"en","page":"85","source":"Zotero","title":"The Race-Blind Future of Voting Rights","author":[{"family":"Chen","given":"Jowei"},{"family":"Stephanopoulos","given":"Nicholas O"}],"issued":{"date-parts":[["2021"]]}}}],"schema":"https://github.com/citation-style-language/schema/raw/master/csl-citation.json"} </w:instrText>
      </w:r>
      <w:r w:rsidRPr="00B806FD">
        <w:fldChar w:fldCharType="separate"/>
      </w:r>
      <w:proofErr w:type="spellStart"/>
      <w:r w:rsidRPr="00B806FD">
        <w:t>Jowei</w:t>
      </w:r>
      <w:proofErr w:type="spellEnd"/>
      <w:r w:rsidRPr="00B806FD">
        <w:t xml:space="preserve"> Chen &amp; Nicholas O. Stephanopoulos, </w:t>
      </w:r>
      <w:r w:rsidRPr="00B806FD">
        <w:rPr>
          <w:i/>
          <w:iCs/>
        </w:rPr>
        <w:t>The Race-Blind Future of Voting Rights</w:t>
      </w:r>
      <w:r w:rsidRPr="00B806FD">
        <w:t xml:space="preserve">, 130 </w:t>
      </w:r>
      <w:r w:rsidRPr="00B806FD">
        <w:rPr>
          <w:smallCaps/>
        </w:rPr>
        <w:t>Yale L. J.</w:t>
      </w:r>
      <w:r w:rsidRPr="00B806FD">
        <w:t xml:space="preserve"> 85 (2021).</w:t>
      </w:r>
      <w:r w:rsidRPr="00B806FD">
        <w:fldChar w:fldCharType="end"/>
      </w:r>
    </w:p>
  </w:footnote>
  <w:footnote w:id="150">
    <w:p w14:paraId="4AFB892D" w14:textId="1699A8F7" w:rsidR="00F377A8" w:rsidRPr="00B806FD" w:rsidRDefault="00F377A8" w:rsidP="00B806FD">
      <w:pPr>
        <w:pStyle w:val="FootnoteText"/>
      </w:pPr>
      <w:r w:rsidRPr="00B806FD">
        <w:rPr>
          <w:rStyle w:val="FootnoteReference"/>
        </w:rPr>
        <w:footnoteRef/>
      </w:r>
      <w:r w:rsidRPr="00B806FD">
        <w:t xml:space="preserve"> </w:t>
      </w:r>
      <w:r w:rsidRPr="00B806FD">
        <w:tab/>
      </w:r>
      <w:r w:rsidRPr="00B806FD">
        <w:t xml:space="preserve">Information regarding litigation is available at several websites. </w:t>
      </w:r>
      <w:r w:rsidRPr="00B806FD">
        <w:rPr>
          <w:i/>
          <w:iCs/>
        </w:rPr>
        <w:t>See</w:t>
      </w:r>
      <w:r w:rsidRPr="00B806FD">
        <w:rPr>
          <w:smallCaps/>
        </w:rPr>
        <w:t xml:space="preserve"> </w:t>
      </w:r>
      <w:r w:rsidRPr="00B806FD">
        <w:rPr>
          <w:smallCaps/>
        </w:rPr>
        <w:fldChar w:fldCharType="begin"/>
      </w:r>
      <w:r w:rsidRPr="00B806FD">
        <w:rPr>
          <w:smallCaps/>
        </w:rPr>
        <w:instrText xml:space="preserve"> ADDIN ZOTERO_ITEM CSL_CITATION {"citationID":"nr0y9sBI","properties":{"formattedCitation":"Levitt, {\\i{}supra} note 134; Redistricting Litigation Roundup, {\\scaps Brennan Center for Justice} (2022), https://www.brennancenter.org/our-work/research-reports/redistricting-litigation-roundup-0 (last visited Dec 23, 2022); Redistricting Litigation, {\\scaps Democracy Docket} (2022), https://www.democracydocket.com/topic/redistricting-litigation/ (last visited Feb 20, 2023).","plainCitation":"Levitt, supra note 134; Redistricting Litigation Roundup, Brennan Center for Justice (2022), https://www.brennancenter.org/our-work/research-reports/redistricting-litigation-roundup-0 (last visited Dec 23, 2022); Redistricting Litigation, Democracy Docket (2022), https://www.democracydocket.com/topic/redistricting-litigation/ (last visited Feb 20, 2023).","noteIndex":150},"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id":7908,"uris":["http://zotero.org/users/10395840/items/MTECK3FJ"],"itemData":{"id":7908,"type":"webpage","container-title":"Brennan Center for Justice","title":"Redistricting Litigation Roundup","URL":"https://www.brennancenter.org/our-work/research-reports/redistricting-litigation-roundup-0","accessed":{"date-parts":[["2022",12,23]]},"issued":{"date-parts":[["2022",12,21]]}}},{"id":8454,"uris":["http://zotero.org/users/10395840/items/2P6RM6P2"],"itemData":{"id":8454,"type":"webpage","abstract":"Learn about redistricting lawsuits shaping the fight for fair maps.","container-title":"Democracy Docket","language":"en-US","title":"Redistricting Litigation","URL":"https://www.democracydocket.com/topic/redistricting-litigation/","accessed":{"date-parts":[["2023",2,20]]},"issued":{"date-parts":[["2022",1,20]]}}}],"schema":"https://github.com/citation-style-language/schema/raw/master/csl-citation.json"} </w:instrText>
      </w:r>
      <w:r w:rsidRPr="00B806FD">
        <w:rPr>
          <w:smallCaps/>
        </w:rPr>
        <w:fldChar w:fldCharType="separate"/>
      </w:r>
      <w:r w:rsidRPr="00B806FD">
        <w:t xml:space="preserve">Spencer, </w:t>
      </w:r>
      <w:r w:rsidRPr="00B806FD">
        <w:rPr>
          <w:i/>
          <w:iCs/>
        </w:rPr>
        <w:t>supra</w:t>
      </w:r>
      <w:r w:rsidRPr="00B806FD">
        <w:t xml:space="preserve"> note 133; </w:t>
      </w:r>
      <w:r w:rsidRPr="00B806FD">
        <w:rPr>
          <w:i/>
        </w:rPr>
        <w:t>Redistricting Litigation Roundup</w:t>
      </w:r>
      <w:r w:rsidRPr="00B806FD">
        <w:t xml:space="preserve">, </w:t>
      </w:r>
      <w:r w:rsidRPr="00B806FD">
        <w:rPr>
          <w:smallCaps/>
        </w:rPr>
        <w:t>Brennan Center for Justice</w:t>
      </w:r>
      <w:r w:rsidRPr="00B806FD">
        <w:t xml:space="preserve"> (May 2, 2023), https://www.brennancenter.org/our-work/research-reports/redistricting-litigation-roundup-0 [https://perma.cc/WQ4X-63HQ]; </w:t>
      </w:r>
      <w:r w:rsidRPr="00B806FD">
        <w:rPr>
          <w:i/>
        </w:rPr>
        <w:t>Redistricting Litigation</w:t>
      </w:r>
      <w:r w:rsidRPr="00B806FD">
        <w:t xml:space="preserve">, </w:t>
      </w:r>
      <w:r w:rsidRPr="00B806FD">
        <w:rPr>
          <w:smallCaps/>
        </w:rPr>
        <w:t>Democracy Docket</w:t>
      </w:r>
      <w:r w:rsidRPr="00B806FD">
        <w:t xml:space="preserve"> (2022), https://www.democracydocket.com/topic/redistricting-litigation/ [https://perma.cc/3976-F74U] (last visited Feb. 20, 2023).</w:t>
      </w:r>
      <w:r w:rsidRPr="00B806FD">
        <w:rPr>
          <w:smallCaps/>
        </w:rPr>
        <w:fldChar w:fldCharType="end"/>
      </w:r>
    </w:p>
  </w:footnote>
  <w:footnote w:id="151">
    <w:p w14:paraId="2ECA631B" w14:textId="1FF3CF78" w:rsidR="00F377A8" w:rsidRPr="00B806FD" w:rsidRDefault="00F377A8" w:rsidP="00B806FD">
      <w:pPr>
        <w:pStyle w:val="FootnoteText"/>
        <w:rPr>
          <w:b/>
          <w:bCs/>
        </w:rPr>
      </w:pPr>
      <w:r w:rsidRPr="00B806FD">
        <w:rPr>
          <w:rStyle w:val="FootnoteReference"/>
        </w:rPr>
        <w:footnoteRef/>
      </w:r>
      <w:r w:rsidRPr="00B806FD">
        <w:t xml:space="preserve"> </w:t>
      </w:r>
      <w:r w:rsidRPr="00B806FD">
        <w:tab/>
      </w:r>
      <w:r w:rsidRPr="00B806FD">
        <w:t xml:space="preserve">Such plans might still be changed prior to the 2024 election.  Indeed, because of the unique laws governing the Ohio process, because a map was not enacted by the commission established by voters, the plan will only be in effect for the 2022 election.  Changes to the membership of the Ohio Supreme Court likely will affect future litigation.  </w:t>
      </w:r>
      <w:r w:rsidRPr="00B806FD">
        <w:rPr>
          <w:i/>
          <w:iCs/>
        </w:rPr>
        <w:t xml:space="preserve">See </w:t>
      </w:r>
      <w:r w:rsidRPr="00B806FD">
        <w:t xml:space="preserve">Lublin et al., </w:t>
      </w:r>
      <w:r w:rsidRPr="00B806FD">
        <w:rPr>
          <w:i/>
          <w:iCs/>
        </w:rPr>
        <w:t xml:space="preserve">supra </w:t>
      </w:r>
      <w:r w:rsidRPr="00B806FD">
        <w:t xml:space="preserve">note </w:t>
      </w:r>
      <w:r w:rsidRPr="00B806FD">
        <w:fldChar w:fldCharType="begin"/>
      </w:r>
      <w:r w:rsidRPr="00B806FD">
        <w:instrText xml:space="preserve"> NOTEREF _Ref122773338 \h </w:instrText>
      </w:r>
      <w:r w:rsidRPr="00B806FD">
        <w:instrText xml:space="preserve"> \* MERGEFORMAT </w:instrText>
      </w:r>
      <w:r w:rsidRPr="00B806FD">
        <w:fldChar w:fldCharType="separate"/>
      </w:r>
      <w:r w:rsidRPr="00B806FD">
        <w:t>121</w:t>
      </w:r>
      <w:r w:rsidRPr="00B806FD">
        <w:fldChar w:fldCharType="end"/>
      </w:r>
      <w:r w:rsidRPr="00B806FD">
        <w:t>.</w:t>
      </w:r>
    </w:p>
  </w:footnote>
  <w:footnote w:id="152">
    <w:p w14:paraId="2548E1E5" w14:textId="676AE9DC" w:rsidR="00F377A8" w:rsidRPr="00B806FD" w:rsidRDefault="00F377A8" w:rsidP="00B806FD">
      <w:pPr>
        <w:pStyle w:val="FootnoteText"/>
      </w:pPr>
      <w:r w:rsidRPr="00B806FD">
        <w:rPr>
          <w:rStyle w:val="FootnoteReference"/>
        </w:rPr>
        <w:footnoteRef/>
      </w:r>
      <w:r w:rsidRPr="00B806FD">
        <w:t xml:space="preserve"> </w:t>
      </w:r>
      <w:r w:rsidRPr="00B806FD">
        <w:tab/>
      </w:r>
      <w:r w:rsidRPr="00B806FD">
        <w:rPr>
          <w:i/>
          <w:iCs/>
        </w:rPr>
        <w:t>See supra</w:t>
      </w:r>
      <w:r w:rsidRPr="00B806FD">
        <w:t xml:space="preserve"> </w:t>
      </w:r>
      <w:r w:rsidRPr="00B806FD">
        <w:fldChar w:fldCharType="begin"/>
      </w:r>
      <w:r w:rsidRPr="00B806FD">
        <w:instrText xml:space="preserve"> REF _Ref123137422 \h </w:instrText>
      </w:r>
      <w:r w:rsidRPr="00B806FD">
        <w:instrText xml:space="preserve"> \* MERGEFORMAT </w:instrText>
      </w:r>
      <w:r w:rsidRPr="00B806FD">
        <w:fldChar w:fldCharType="separate"/>
      </w:r>
      <w:proofErr w:type="spellStart"/>
      <w:r w:rsidRPr="00B806FD">
        <w:t>tbl</w:t>
      </w:r>
      <w:proofErr w:type="spellEnd"/>
      <w:r w:rsidRPr="00B806FD">
        <w:t xml:space="preserve">. </w:t>
      </w:r>
      <w:r w:rsidRPr="00B806FD">
        <w:rPr>
          <w:noProof/>
        </w:rPr>
        <w:t>1</w:t>
      </w:r>
      <w:r w:rsidRPr="00B806FD">
        <w:fldChar w:fldCharType="end"/>
      </w:r>
      <w:r w:rsidRPr="00B806FD">
        <w:t>.</w:t>
      </w:r>
    </w:p>
  </w:footnote>
  <w:footnote w:id="153">
    <w:p w14:paraId="780ED4EC" w14:textId="0B9A90C4" w:rsidR="00F377A8" w:rsidRPr="00B806FD" w:rsidRDefault="00F377A8" w:rsidP="00B806FD">
      <w:pPr>
        <w:pStyle w:val="FootnoteText"/>
      </w:pPr>
      <w:r w:rsidRPr="00B806FD">
        <w:rPr>
          <w:rStyle w:val="FootnoteReference"/>
        </w:rPr>
        <w:footnoteRef/>
      </w:r>
      <w:r w:rsidRPr="00B806FD">
        <w:t xml:space="preserve"> </w:t>
      </w:r>
      <w:r w:rsidRPr="00B806FD">
        <w:tab/>
      </w:r>
      <w:r w:rsidRPr="00B806FD">
        <w:rPr>
          <w:i/>
          <w:iCs/>
        </w:rPr>
        <w:t xml:space="preserve">Id. </w:t>
      </w:r>
      <w:r w:rsidRPr="00B806FD">
        <w:t xml:space="preserve"> The states in these lists are only those in which the conditions exist for the enactment of a partisan gerrymander.  They do not include states where the power to draw a map is under split party control, there is only one district, or the plan is drawn by a commission. </w:t>
      </w:r>
      <w:r w:rsidRPr="00B806FD">
        <w:rPr>
          <w:i/>
          <w:iCs/>
        </w:rPr>
        <w:t>See id</w:t>
      </w:r>
      <w:r w:rsidRPr="00B806FD">
        <w:t>.</w:t>
      </w:r>
    </w:p>
  </w:footnote>
  <w:footnote w:id="154">
    <w:p w14:paraId="6C0B4D8E" w14:textId="43B05BA3" w:rsidR="00F377A8" w:rsidRPr="00B806FD" w:rsidRDefault="00F377A8" w:rsidP="00B806FD">
      <w:pPr>
        <w:pStyle w:val="FootnoteText"/>
      </w:pPr>
      <w:r w:rsidRPr="00B806FD">
        <w:rPr>
          <w:rStyle w:val="FootnoteReference"/>
        </w:rPr>
        <w:footnoteRef/>
      </w:r>
      <w:r w:rsidRPr="00B806FD">
        <w:t xml:space="preserve"> </w:t>
      </w:r>
      <w:r w:rsidRPr="00B806FD">
        <w:tab/>
      </w:r>
      <w:r w:rsidRPr="00B806FD">
        <w:t xml:space="preserve">Complaint, </w:t>
      </w:r>
      <w:r w:rsidRPr="00B806FD">
        <w:fldChar w:fldCharType="begin"/>
      </w:r>
      <w:r w:rsidRPr="00B806FD">
        <w:instrText xml:space="preserve"> ADDIN ZOTERO_ITEM CSL_CITATION {"citationID":"Q4GRCwJR","properties":{"formattedCitation":"Galmon v. Ardoin, {\\i{}supra} note 105; Robinson v. Ardoin, No. 3:22-CV-211 M.D. La. (2022).","plainCitation":"Galmon v. Ardoin, supra note 105; Robinson v. Ardoin, No. 3:22-CV-211 M.D. La. (2022).","noteIndex":154},"citationItems":[{"id":7884,"uris":["http://zotero.org/users/10395840/items/5GQIJX5J"],"itemData":{"id":7884,"type":"legal_case","authority":"UNITED STATES DISTRICT COURT FOR THE MIDDLE DISTRICT OF LOUISIANA","container-title":"M.D. La.","title":"Galmon v. Ardoin","volume":"No. 3:22-CV-214","issued":{"date-parts":[["2022",3,30]]}}},{"id":7901,"uris":["http://zotero.org/users/10395840/items/HHAR7SIE"],"itemData":{"id":7901,"type":"legal_case","authority":"M.D. La.","container-title":"M.D. La.","title":"Robinson v. Ardoin","volume":"No. 3:22-CV-211","issued":{"date-parts":[["2022",3,30]]}}}],"schema":"https://github.com/citation-style-language/schema/raw/master/csl-citation.json"} </w:instrText>
      </w:r>
      <w:r w:rsidRPr="00B806FD">
        <w:fldChar w:fldCharType="separate"/>
      </w:r>
      <w:proofErr w:type="spellStart"/>
      <w:r w:rsidRPr="00B806FD">
        <w:rPr>
          <w:i/>
          <w:iCs/>
        </w:rPr>
        <w:t>Galmon</w:t>
      </w:r>
      <w:proofErr w:type="spellEnd"/>
      <w:r w:rsidRPr="00B806FD">
        <w:t xml:space="preserve">, No. 3:22-CV-00214-BAJ-RLB at ; Robinson v. </w:t>
      </w:r>
      <w:proofErr w:type="spellStart"/>
      <w:r w:rsidRPr="00B806FD">
        <w:t>Ardoin</w:t>
      </w:r>
      <w:proofErr w:type="spellEnd"/>
      <w:r w:rsidRPr="00B806FD">
        <w:t>, No. 3:22-CV-211 at (M.D. La. 2022).</w:t>
      </w:r>
      <w:r w:rsidRPr="00B806FD">
        <w:fldChar w:fldCharType="end"/>
      </w:r>
    </w:p>
  </w:footnote>
  <w:footnote w:id="155">
    <w:p w14:paraId="08AB291D" w14:textId="5FB84B0A" w:rsidR="00F377A8" w:rsidRPr="00B806FD" w:rsidRDefault="00F377A8" w:rsidP="00B806FD">
      <w:pPr>
        <w:pStyle w:val="FootnoteText"/>
      </w:pPr>
      <w:r w:rsidRPr="00B806FD">
        <w:rPr>
          <w:rStyle w:val="FootnoteReference"/>
        </w:rPr>
        <w:footnoteRef/>
      </w:r>
      <w:r w:rsidRPr="00B806FD">
        <w:t xml:space="preserve"> </w:t>
      </w:r>
      <w:r w:rsidRPr="00B806FD">
        <w:tab/>
      </w:r>
      <w:r w:rsidRPr="00B806FD">
        <w:rPr>
          <w:i/>
          <w:iCs/>
        </w:rPr>
        <w:t xml:space="preserve">See </w:t>
      </w:r>
      <w:r w:rsidRPr="00B806FD">
        <w:fldChar w:fldCharType="begin"/>
      </w:r>
      <w:r w:rsidRPr="00B806FD">
        <w:instrText xml:space="preserve"> ADDIN ZOTERO_ITEM CSL_CITATION {"citationID":"3GUmlont","properties":{"formattedCitation":"Georgia State Conference of the NAACP v. State of Georgia, No. 1:21-CV-5338 ND Ga (2021); Pendergrass v. Raffensperger, No. 1:21-CV-5339 ND Ga (2021); Common Cause v. Raffensperger, No. 1:22-CV-90 ND Ga (2022).","plainCitation":"Georgia State Conference of the NAACP v. State of Georgia, No. 1:21-CV-5338 ND Ga (2021); Pendergrass v. Raffensperger, No. 1:21-CV-5339 ND Ga (2021); Common Cause v. Raffensperger, No. 1:22-CV-90 ND Ga (2022).","noteIndex":155},"citationItems":[{"id":7904,"uris":["http://zotero.org/users/10395840/items/A3I9A8D9"],"itemData":{"id":7904,"type":"legal_case","authority":"N.D. Ga.","container-title":"N.D. Ga.","number":"No. 1:21-CV-5338","title":"Georgia State Conference of the NAACP v. State of Georgia","volume":"No. 1:21-CV-5338","issued":{"date-parts":[["2021",12,30]]}}},{"id":7903,"uris":["http://zotero.org/users/10395840/items/ID2GXTRI"],"itemData":{"id":7903,"type":"legal_case","authority":"N.D. Ga.","container-title":"N.D. Ga.","number":"No. 1:21-CV-5339","title":"Pendergrass v. Raffensperger","volume":"No. 1:21-CV-5339","issued":{"date-parts":[["2021",12,30]]}}},{"id":7902,"uris":["http://zotero.org/users/10395840/items/WZEDBDQU"],"itemData":{"id":7902,"type":"legal_case","authority":"N.D. Ga.","container-title":"N.D. Ga.","number":"No. 1:22-CV-90","title":"Common Cause v. Raffensperger","volume":"No. 1:22-CV-90","issued":{"date-parts":[["2022",1,7]]}}}],"schema":"https://github.com/citation-style-language/schema/raw/master/csl-citation.json"} </w:instrText>
      </w:r>
      <w:r w:rsidRPr="00B806FD">
        <w:fldChar w:fldCharType="separate"/>
      </w:r>
      <w:r w:rsidRPr="00B806FD">
        <w:rPr>
          <w:noProof/>
        </w:rPr>
        <w:t>Georgia State Conference of the NAACP v. State of Georgia, No. 1:21-CV-5338 (N.D. Ga. 2021); Pendergrass v. Raffensperger, No. 1:21-CV-5339 (N.D. Ga. 2021); Common Cause v. Raffensperger, No. 1:22-CV-90 (N.D. Ga. 2022).</w:t>
      </w:r>
      <w:r w:rsidRPr="00B806FD">
        <w:fldChar w:fldCharType="end"/>
      </w:r>
    </w:p>
  </w:footnote>
  <w:footnote w:id="156">
    <w:p w14:paraId="29550000" w14:textId="3C239BC5" w:rsidR="00F377A8" w:rsidRPr="00B806FD" w:rsidRDefault="00F377A8"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idlKEhy8","properties":{"formattedCitation":"Alpha Phi Alpha Fraternity V. Raffensperger, 587 F Supp 3d 1222, 1327 (2022).","plainCitation":"Alpha Phi Alpha Fraternity V. Raffensperger, 587 F Supp 3d 1222, 1327 (2022).","noteIndex":156},"citationItems":[{"id":7905,"uris":["http://zotero.org/users/10395840/items/4US5MX2K"],"itemData":{"id":7905,"type":"legal_case","authority":"UNITED STATES DISTRICT COURT FOR THE NORTHERN DISTRICT OF GEORGIA","container-title":"F. Supp. 3d","number":"No. 1:21-CV-5337-SCJ","page":"1222","title":"Alpha Phi Alpha Fraternity V. Raffensperger","volume":"587","issued":{"date-parts":[["2022"]]}},"locator":"1327","label":"page"}],"schema":"https://github.com/citation-style-language/schema/raw/master/csl-citation.json"} </w:instrText>
      </w:r>
      <w:r w:rsidRPr="00B806FD">
        <w:fldChar w:fldCharType="separate"/>
      </w:r>
      <w:r w:rsidRPr="00B806FD">
        <w:rPr>
          <w:noProof/>
        </w:rPr>
        <w:t>Alpha Phi Alpha Fraternity V. Raffensperger, 587 F Supp 3d 1222, 1327 (2022).</w:t>
      </w:r>
      <w:r w:rsidRPr="00B806FD">
        <w:fldChar w:fldCharType="end"/>
      </w:r>
    </w:p>
  </w:footnote>
  <w:footnote w:id="157">
    <w:p w14:paraId="3CEDB7E6" w14:textId="3D1BA5F0" w:rsidR="00F377A8" w:rsidRPr="00B806FD" w:rsidRDefault="00F377A8"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6zixCZ0C","properties":{"formattedCitation":"Purcell v. Gonzalez, {\\i{}supra} note 121.","plainCitation":"Purcell v. Gonzalez, supra note 121.","noteIndex":157},"citationItems":[{"id":7892,"uris":["http://zotero.org/users/10395840/items/GSEQ5T39"],"itemData":{"id":7892,"type":"legal_case","container-title":"U.S.","page":"1","references":"p","title":"Purcell v. Gonzalez","volume":"549","issued":{"date-parts":[["2006"]]}}}],"schema":"https://github.com/citation-style-language/schema/raw/master/csl-citation.json"} </w:instrText>
      </w:r>
      <w:r w:rsidRPr="00B806FD">
        <w:fldChar w:fldCharType="separate"/>
      </w:r>
      <w:r w:rsidRPr="00B806FD">
        <w:rPr>
          <w:i/>
          <w:iCs/>
        </w:rPr>
        <w:t>Purcell</w:t>
      </w:r>
      <w:r w:rsidRPr="00B806FD">
        <w:t>.</w:t>
      </w:r>
      <w:r w:rsidRPr="00B806FD">
        <w:fldChar w:fldCharType="end"/>
      </w:r>
      <w:r w:rsidRPr="00B806FD">
        <w:t xml:space="preserve"> 549 U.S. at 6 (</w:t>
      </w:r>
      <w:proofErr w:type="gramStart"/>
      <w:r w:rsidRPr="00B806FD">
        <w:t>stating“</w:t>
      </w:r>
      <w:proofErr w:type="gramEnd"/>
      <w:r w:rsidRPr="00B806FD">
        <w:t>[g]</w:t>
      </w:r>
      <w:proofErr w:type="spellStart"/>
      <w:r w:rsidRPr="00B806FD">
        <w:t>iven</w:t>
      </w:r>
      <w:proofErr w:type="spellEnd"/>
      <w:r w:rsidRPr="00B806FD">
        <w:t xml:space="preserve"> the imminence of the election and the inadequate time to resolve the factual disputes, our action today shall of necessity allow the election to proceed without an injunction suspending the voter identification rules.”).</w:t>
      </w:r>
    </w:p>
  </w:footnote>
  <w:footnote w:id="158">
    <w:p w14:paraId="06B4B95E" w14:textId="68B9CC11" w:rsidR="00F377A8" w:rsidRPr="00B806FD" w:rsidRDefault="00F377A8" w:rsidP="00B806FD">
      <w:pPr>
        <w:pStyle w:val="FootnoteText"/>
      </w:pPr>
      <w:r w:rsidRPr="00B806FD">
        <w:rPr>
          <w:rStyle w:val="FootnoteReference"/>
        </w:rPr>
        <w:footnoteRef/>
      </w:r>
      <w:r w:rsidRPr="00B806FD">
        <w:t xml:space="preserve"> </w:t>
      </w:r>
      <w:r w:rsidRPr="00B806FD">
        <w:tab/>
      </w:r>
      <w:r w:rsidRPr="00B806FD">
        <w:rPr>
          <w:i/>
          <w:iCs/>
        </w:rPr>
        <w:t>See</w:t>
      </w:r>
      <w:r w:rsidRPr="00B806FD">
        <w:t xml:space="preserve"> </w:t>
      </w:r>
      <w:r w:rsidRPr="00B806FD">
        <w:fldChar w:fldCharType="begin"/>
      </w:r>
      <w:r w:rsidRPr="00B806FD">
        <w:instrText xml:space="preserve"> ADDIN ZOTERO_ITEM CSL_CITATION {"citationID":"gNRqwOlm","properties":{"formattedCitation":"National Conference of State Legislatures, {\\i{}supra} note 69.","plainCitation":"National Conference of State Legislatures, supra note 69.","noteIndex":158},"citationItems":[{"id":7807,"uris":["http://zotero.org/users/10395840/items/UBQR6854"],"itemData":{"id":7807,"type":"webpage","title":"Redistricting Commissions: Congressional Plans","URL":"https://www.ncsl.org/research/redistricting/redistricting-commissions-congressional-plans.aspx","author":[{"family":"National Conference of State Legislatures","given":""}],"accessed":{"date-parts":[["2022",12,21]]},"issued":{"date-parts":[["2021",12,10]]}}}],"schema":"https://github.com/citation-style-language/schema/raw/master/csl-citation.json"} </w:instrText>
      </w:r>
      <w:r w:rsidRPr="00B806FD">
        <w:fldChar w:fldCharType="separate"/>
      </w:r>
      <w:r w:rsidRPr="00B806FD">
        <w:rPr>
          <w:smallCaps/>
        </w:rPr>
        <w:t>National Conference of State Legislatures</w:t>
      </w:r>
      <w:r w:rsidRPr="00B806FD">
        <w:t xml:space="preserve">, </w:t>
      </w:r>
      <w:r w:rsidRPr="00B806FD">
        <w:rPr>
          <w:i/>
          <w:iCs/>
        </w:rPr>
        <w:t>supra</w:t>
      </w:r>
      <w:r w:rsidRPr="00B806FD">
        <w:t xml:space="preserve"> note 69.</w:t>
      </w:r>
      <w:r w:rsidRPr="00B806FD">
        <w:fldChar w:fldCharType="end"/>
      </w:r>
    </w:p>
  </w:footnote>
  <w:footnote w:id="159">
    <w:p w14:paraId="5E37F136" w14:textId="3AD686E3" w:rsidR="00F377A8" w:rsidRPr="00B806FD" w:rsidRDefault="00F377A8" w:rsidP="00B806FD">
      <w:pPr>
        <w:pStyle w:val="FootnoteText"/>
      </w:pPr>
      <w:r w:rsidRPr="00B806FD">
        <w:rPr>
          <w:rStyle w:val="FootnoteReference"/>
        </w:rPr>
        <w:footnoteRef/>
      </w:r>
      <w:r w:rsidRPr="00B806FD">
        <w:t xml:space="preserve"> </w:t>
      </w:r>
      <w:r w:rsidRPr="00B806FD">
        <w:tab/>
      </w:r>
      <w:r w:rsidRPr="00B806FD">
        <w:t xml:space="preserve">In Kansas, the Democratic governor vetoed the congressional map passed by the legislature  </w:t>
      </w:r>
      <w:r w:rsidRPr="00B806FD">
        <w:rPr>
          <w:i/>
          <w:iCs/>
        </w:rPr>
        <w:t xml:space="preserve">See </w:t>
      </w:r>
      <w:r w:rsidRPr="00B806FD">
        <w:rPr>
          <w:smallCaps/>
        </w:rPr>
        <w:t>Kansas Office of the Governor</w:t>
      </w:r>
      <w:r w:rsidRPr="00B806FD">
        <w:t xml:space="preserve">, </w:t>
      </w:r>
      <w:r w:rsidRPr="00B806FD">
        <w:rPr>
          <w:i/>
          <w:iCs/>
        </w:rPr>
        <w:t>Governor Laura Kelly Vetoes Congressional Redistricting Map, Senate Bill 355</w:t>
      </w:r>
      <w:r w:rsidRPr="00B806FD">
        <w:t xml:space="preserve">, </w:t>
      </w:r>
      <w:hyperlink r:id="rId9" w:history="1">
        <w:r w:rsidRPr="00B806FD">
          <w:rPr>
            <w:rStyle w:val="Hyperlink"/>
            <w:color w:val="auto"/>
            <w:u w:val="none"/>
          </w:rPr>
          <w:t>https://governor.kansas.gov/governor-laura-kelly-vetoes-congressional-redistricting-map-senate-bill-355/</w:t>
        </w:r>
      </w:hyperlink>
      <w:r w:rsidRPr="00B806FD">
        <w:t xml:space="preserve"> [https://perma.cc/6AU7-RW5J].  The Kansas Legislature over overrode her veto.  As we explain later, a state court did rule the map unconstitutional, but that judgment was vacated by the high court.  In Wisconsin, the map passed by the Wisconsin Legislature was vetoed by the Democratic governor </w:t>
      </w:r>
      <w:r w:rsidRPr="00B806FD">
        <w:rPr>
          <w:i/>
          <w:iCs/>
        </w:rPr>
        <w:t xml:space="preserve">See </w:t>
      </w:r>
      <w:r w:rsidRPr="00B806FD">
        <w:rPr>
          <w:smallCaps/>
        </w:rPr>
        <w:t>Office of the governor state of Wisconsin</w:t>
      </w:r>
      <w:r w:rsidRPr="00B806FD">
        <w:t xml:space="preserve">, </w:t>
      </w:r>
      <w:r w:rsidRPr="00B806FD">
        <w:rPr>
          <w:i/>
          <w:iCs/>
        </w:rPr>
        <w:t>Evers Vetoes GOP’s “Gerrymandering 2.0” Maps</w:t>
      </w:r>
      <w:r w:rsidRPr="00B806FD">
        <w:t xml:space="preserve">, </w:t>
      </w:r>
      <w:r w:rsidRPr="00B806FD">
        <w:rPr>
          <w:smallCaps/>
        </w:rPr>
        <w:t xml:space="preserve"> </w:t>
      </w:r>
      <w:hyperlink r:id="rId10" w:history="1">
        <w:r w:rsidRPr="00B806FD">
          <w:rPr>
            <w:rStyle w:val="Hyperlink"/>
            <w:color w:val="auto"/>
            <w:u w:val="none"/>
          </w:rPr>
          <w:t>https://content.govdelivery.com/accounts/WIGOV/bulletins/2fcd160</w:t>
        </w:r>
      </w:hyperlink>
      <w:r w:rsidRPr="00B806FD">
        <w:t xml:space="preserve"> [https://perma.cc/UM67-V9WV].  The dispute led to the Wisconsin Supreme Court choosing the governor’s map.</w:t>
      </w:r>
    </w:p>
  </w:footnote>
  <w:footnote w:id="160">
    <w:p w14:paraId="232D88F3" w14:textId="53017CB8" w:rsidR="00F377A8" w:rsidRPr="00B806FD" w:rsidRDefault="00F377A8" w:rsidP="00B806FD">
      <w:pPr>
        <w:pStyle w:val="FootnoteText"/>
      </w:pPr>
      <w:r w:rsidRPr="00B806FD">
        <w:rPr>
          <w:rStyle w:val="FootnoteReference"/>
        </w:rPr>
        <w:footnoteRef/>
      </w:r>
      <w:r w:rsidRPr="00B806FD">
        <w:t xml:space="preserve"> </w:t>
      </w:r>
      <w:r w:rsidRPr="00B806FD">
        <w:tab/>
      </w:r>
      <w:r w:rsidRPr="00B806FD">
        <w:rPr>
          <w:i/>
          <w:iCs/>
        </w:rPr>
        <w:t>Id.</w:t>
      </w:r>
    </w:p>
  </w:footnote>
  <w:footnote w:id="161">
    <w:p w14:paraId="24EB8E12" w14:textId="7B1A78E7" w:rsidR="00F377A8" w:rsidRPr="00B806FD" w:rsidRDefault="00F377A8" w:rsidP="00B806FD">
      <w:pPr>
        <w:pStyle w:val="FootnoteText"/>
      </w:pPr>
      <w:r w:rsidRPr="00B806FD">
        <w:rPr>
          <w:rStyle w:val="FootnoteReference"/>
        </w:rPr>
        <w:footnoteRef/>
      </w:r>
      <w:r w:rsidRPr="00B806FD">
        <w:t xml:space="preserve"> </w:t>
      </w:r>
      <w:r w:rsidRPr="00B806FD">
        <w:tab/>
      </w:r>
      <w:r w:rsidRPr="00B806FD">
        <w:rPr>
          <w:i/>
          <w:iCs/>
        </w:rPr>
        <w:t>See supra</w:t>
      </w:r>
      <w:r w:rsidRPr="00B806FD">
        <w:t xml:space="preserve"> </w:t>
      </w:r>
      <w:r w:rsidRPr="00B806FD">
        <w:fldChar w:fldCharType="begin"/>
      </w:r>
      <w:r w:rsidRPr="00B806FD">
        <w:instrText xml:space="preserve"> REF _Ref123137422 \h </w:instrText>
      </w:r>
      <w:r w:rsidRPr="00B806FD">
        <w:instrText xml:space="preserve"> \* MERGEFORMAT </w:instrText>
      </w:r>
      <w:r w:rsidRPr="00B806FD">
        <w:fldChar w:fldCharType="separate"/>
      </w:r>
      <w:proofErr w:type="spellStart"/>
      <w:r w:rsidRPr="00B806FD">
        <w:t>tbl</w:t>
      </w:r>
      <w:proofErr w:type="spellEnd"/>
      <w:r w:rsidRPr="00B806FD">
        <w:t xml:space="preserve">. </w:t>
      </w:r>
      <w:r w:rsidRPr="00B806FD">
        <w:rPr>
          <w:noProof/>
        </w:rPr>
        <w:t>1</w:t>
      </w:r>
      <w:r w:rsidRPr="00B806FD">
        <w:fldChar w:fldCharType="end"/>
      </w:r>
      <w:r w:rsidRPr="00B806FD">
        <w:t xml:space="preserve">.  Of course, both states are also obligated to adhere to federal law, including prohibitions </w:t>
      </w:r>
      <w:r w:rsidRPr="00B806FD">
        <w:rPr>
          <w:bCs/>
        </w:rPr>
        <w:t>on race as a preponderant motive and</w:t>
      </w:r>
      <w:r w:rsidRPr="00B806FD">
        <w:t xml:space="preserve"> adhering to the Voting Rights Act.</w:t>
      </w:r>
    </w:p>
  </w:footnote>
  <w:footnote w:id="162">
    <w:p w14:paraId="33B250FF" w14:textId="77777777" w:rsidR="00240ED7" w:rsidRPr="00B806FD" w:rsidRDefault="00240ED7" w:rsidP="00B806FD">
      <w:pPr>
        <w:pStyle w:val="FootnoteText"/>
      </w:pPr>
      <w:r w:rsidRPr="00B806FD">
        <w:rPr>
          <w:rStyle w:val="FootnoteReference"/>
        </w:rPr>
        <w:footnoteRef/>
      </w:r>
      <w:r w:rsidRPr="00B806FD">
        <w:t xml:space="preserve"> </w:t>
      </w:r>
      <w:r w:rsidRPr="00B806FD">
        <w:rPr>
          <w:i/>
          <w:iCs/>
        </w:rPr>
        <w:t>See supra</w:t>
      </w:r>
      <w:r w:rsidRPr="00B806FD">
        <w:t>, note 33.</w:t>
      </w:r>
    </w:p>
  </w:footnote>
  <w:footnote w:id="163">
    <w:p w14:paraId="5ADA087F" w14:textId="460BD121" w:rsidR="00240ED7" w:rsidRPr="00B806FD" w:rsidRDefault="00240ED7" w:rsidP="00B806FD">
      <w:pPr>
        <w:pStyle w:val="FootnoteText"/>
      </w:pPr>
      <w:r w:rsidRPr="00B806FD">
        <w:rPr>
          <w:rStyle w:val="FootnoteReference"/>
        </w:rPr>
        <w:footnoteRef/>
      </w:r>
      <w:r w:rsidRPr="00B806FD">
        <w:t xml:space="preserve"> </w:t>
      </w:r>
      <w:r w:rsidRPr="00B806FD">
        <w:tab/>
      </w:r>
      <w:r w:rsidRPr="00B806FD">
        <w:t>For practical reasons, we leave aside intent and focus exclusively on effects.</w:t>
      </w:r>
    </w:p>
  </w:footnote>
  <w:footnote w:id="164">
    <w:p w14:paraId="39D3B7B9" w14:textId="47BA5CF3" w:rsidR="00751018" w:rsidRPr="00B806FD" w:rsidRDefault="00751018" w:rsidP="00B806FD">
      <w:pPr>
        <w:pStyle w:val="FootnoteText"/>
      </w:pPr>
      <w:r w:rsidRPr="00B806FD">
        <w:rPr>
          <w:rStyle w:val="FootnoteReference"/>
        </w:rPr>
        <w:footnoteRef/>
      </w:r>
      <w:r w:rsidRPr="00B806FD">
        <w:t xml:space="preserve"> </w:t>
      </w:r>
      <w:r w:rsidRPr="00B806FD">
        <w:tab/>
      </w:r>
      <w:r w:rsidRPr="00B806FD">
        <w:t>We denote “p” if the case is pending as of November 2022, and “u” if the challenge was unsuccessful.</w:t>
      </w:r>
    </w:p>
  </w:footnote>
  <w:footnote w:id="165">
    <w:p w14:paraId="0A3C0E59" w14:textId="538CB4FC" w:rsidR="00751018" w:rsidRPr="00B806FD" w:rsidRDefault="00751018" w:rsidP="00B806FD">
      <w:pPr>
        <w:pStyle w:val="FootnoteText"/>
      </w:pPr>
      <w:r w:rsidRPr="00B806FD">
        <w:rPr>
          <w:rStyle w:val="FootnoteReference"/>
        </w:rPr>
        <w:footnoteRef/>
      </w:r>
      <w:r w:rsidRPr="00B806FD">
        <w:t xml:space="preserve"> </w:t>
      </w:r>
      <w:r w:rsidRPr="00B806FD">
        <w:tab/>
      </w:r>
      <w:r w:rsidRPr="00B806FD">
        <w:t>We denote “p” if the case is pending as of November 2022, and “u” if the challenge was unsuccessful.</w:t>
      </w:r>
    </w:p>
  </w:footnote>
  <w:footnote w:id="166">
    <w:p w14:paraId="3CFF3384" w14:textId="5808182A" w:rsidR="00751018" w:rsidRPr="00B806FD" w:rsidRDefault="00751018" w:rsidP="00B806FD">
      <w:pPr>
        <w:jc w:val="both"/>
        <w:rPr>
          <w:b/>
          <w:sz w:val="18"/>
          <w:szCs w:val="18"/>
        </w:rPr>
      </w:pPr>
      <w:r w:rsidRPr="00B806FD">
        <w:rPr>
          <w:rStyle w:val="FootnoteReference"/>
          <w:sz w:val="18"/>
          <w:szCs w:val="18"/>
        </w:rPr>
        <w:footnoteRef/>
      </w:r>
      <w:r w:rsidRPr="00B806FD">
        <w:rPr>
          <w:sz w:val="18"/>
          <w:szCs w:val="18"/>
        </w:rPr>
        <w:t xml:space="preserve"> </w:t>
      </w:r>
      <w:r w:rsidRPr="00B806FD">
        <w:rPr>
          <w:sz w:val="18"/>
          <w:szCs w:val="18"/>
        </w:rPr>
        <w:tab/>
      </w:r>
      <w:r w:rsidRPr="00B806FD">
        <w:rPr>
          <w:sz w:val="18"/>
          <w:szCs w:val="18"/>
        </w:rPr>
        <w:t>We count only plans as successfully challenged if, upon court intervention, a new plan was put into place.  We indicate with “F” states where a federal court ruled a plan illegal based on racial gerrymander.  South Carolina’s case had a ruling on the merits striking down a district after we finished the manuscript.  The state defended the district on grounds that the intend was motivated by partisanship, but the court found that it had improperly used race in the creation of the district.  Ohio is marked “O”.  Ohio is a special case since the state court overturned plans but was unable to replace the plan with a neutral plan.  States in which the state court acted to replace a map crafted through regular process are marked as “S”.  In Wisconsin, the Court chose a plan, but it was based on the previous decade’s plan, which was widely considered to be a gerrymander itself.  We say more about these states in the paragraphs below.  Maryland’s plan was initially struck down by the state court, and under its supervision, the Legislature passed a replacement.  We still refer to this as a court plan.</w:t>
      </w:r>
    </w:p>
  </w:footnote>
  <w:footnote w:id="167">
    <w:p w14:paraId="5FB3FD5A" w14:textId="77777777" w:rsidR="000111B5" w:rsidRPr="00B806FD" w:rsidRDefault="000111B5" w:rsidP="00B806FD">
      <w:pPr>
        <w:pStyle w:val="FootnoteText"/>
      </w:pPr>
      <w:r w:rsidRPr="00B806FD">
        <w:rPr>
          <w:rStyle w:val="FootnoteReference"/>
        </w:rPr>
        <w:footnoteRef/>
      </w:r>
      <w:r w:rsidRPr="00B806FD">
        <w:t xml:space="preserve"> </w:t>
      </w:r>
      <w:r w:rsidRPr="00B806FD">
        <w:rPr>
          <w:i/>
          <w:iCs/>
        </w:rPr>
        <w:t>See</w:t>
      </w:r>
      <w:r w:rsidRPr="00B806FD">
        <w:t xml:space="preserve"> </w:t>
      </w:r>
      <w:r w:rsidRPr="00B806FD">
        <w:fldChar w:fldCharType="begin"/>
      </w:r>
      <w:r w:rsidRPr="00B806FD">
        <w:instrText xml:space="preserve"> ADDIN ZOTERO_ITEM CSL_CITATION {"citationID":"4GmYBvIE","properties":{"formattedCitation":"Connecticut Supreme Court adopts expert\\uc0\\u8217{}s redistricting plan, {\\scaps AP News}, Feb. 11, 2022, https://apnews.com/article/congress-connecticut-supreme-court-connecticut-redistricting-523c396a1151a8da9262107b3de9f617 (last visited Feb 20, 2023); Tom Nehil &amp; Ashley Hackett, {\\i{}How each of Minnesota\\uc0\\u8217{}s congressional districts changed with redistricting}, {\\scaps MinnPost}, Feb. 16, 2022, https://www.minnpost.com/elections/2022/02/how-each-of-minnesotas-congressional-districts-changed-with-redistricting/ (last visited Feb 20, 2023); Ellen Morrissey, {\\i{}New Hampshire becomes final state to enact congressional map \\uc0\\u8211{} Ballotpedia News}, https://news.ballotpedia.org/2022/06/01/new-hampshire-becomes-final-state-to-enact-congressional-map/ (last visited Dec 24, 2022); Kate Huangpu, {\\i{}Congressional map picked by Pennsylvania Supreme Court unlikely to dramatically alter partisan balance}, {\\scaps Spotlight PA}, Feb. 23, 2022, https://www.spotlightpa.org/news/2022/02/pennsylvania-redistricting-congressional-map-supreme-court-pick/ (last visited Dec 23, 2022); Laura Vozzella, {\\i{}Virginia Supreme Court approves redrawn congressional, General Assembly maps}, {\\scaps The Washington Post}, Dec. 28, 2021, https://www.washingtonpost.com/dc-md-va/2021/12/28/virginia-redistricting-final-maps-supreme-court/ (last visited Dec 23, 2022).","plainCitation":"Connecticut Supreme Court adopts expert’s redistricting plan, AP News, Feb. 11, 2022, https://apnews.com/article/congress-connecticut-supreme-court-connecticut-redistricting-523c396a1151a8da9262107b3de9f617 (last visited Feb 20, 2023); Tom Nehil &amp; Ashley Hackett, How each of Minnesota’s congressional districts changed with redistricting, MinnPost, Feb. 16, 2022, https://www.minnpost.com/elections/2022/02/how-each-of-minnesotas-congressional-districts-changed-with-redistricting/ (last visited Feb 20, 2023); Ellen Morrissey, New Hampshire becomes final state to enact congressional map – Ballotpedia News, https://news.ballotpedia.org/2022/06/01/new-hampshire-becomes-final-state-to-enact-congressional-map/ (last visited Dec 24, 2022); Kate Huangpu, Congressional map picked by Pennsylvania Supreme Court unlikely to dramatically alter partisan balance, Spotlight PA, Feb. 23, 2022, https://www.spotlightpa.org/news/2022/02/pennsylvania-redistricting-congressional-map-supreme-court-pick/ (last visited Dec 23, 2022); Laura Vozzella, Virginia Supreme Court approves redrawn congressional, General Assembly maps, The Washington Post, Dec. 28, 2021, https://www.washingtonpost.com/dc-md-va/2021/12/28/virginia-redistricting-final-maps-supreme-court/ (last visited Dec 23, 2022).","noteIndex":167},"citationItems":[{"id":8456,"uris":["http://zotero.org/users/10395840/items/HBALL2VL"],"itemData":{"id":8456,"type":"article-newspaper","container-title":"AP News","title":"Connecticut Supreme Court adopts expert's redistricting plan","URL":"https://apnews.com/article/congress-connecticut-supreme-court-connecticut-redistricting-523c396a1151a8da9262107b3de9f617","accessed":{"date-parts":[["2023",2,20]]},"issued":{"date-parts":[["2022",2,11]]}}},{"id":8458,"uris":["http://zotero.org/users/10395840/items/9Y2DZUS5"],"itemData":{"id":8458,"type":"article-newspaper","abstract":"See which areas were gained and lost in each of Minnesota’s eight congressional districts.","container-title":"MinnPost","language":"en-US","title":"How each of Minnesota’s congressional districts changed with redistricting","URL":"https://www.minnpost.com/elections/2022/02/how-each-of-minnesotas-congressional-districts-changed-with-redistricting/","author":[{"family":"Nehil","given":"Tom"},{"family":"Hackett","given":"Ashley"}],"accessed":{"date-parts":[["2023",2,20]]},"issued":{"date-parts":[["2022",2,16]]}}},{"id":7990,"uris":["http://zotero.org/users/10395840/items/L7BMMA3G"],"itemData":{"id":7990,"type":"post-weblog","language":"en-US","title":"New Hampshire becomes final state to enact congressional map – Ballotpedia News","URL":"https://news.ballotpedia.org/2022/06/01/new-hampshire-becomes-final-state-to-enact-congressional-map/","author":[{"family":"Morrissey","given":"Ellen"}],"accessed":{"date-parts":[["2022",12,24]]}}},{"id":7910,"uris":["http://zotero.org/users/10395840/items/EWBDXL7H"],"itemData":{"id":7910,"type":"article-newspaper","container-title":"Spotlight PA","title":"Congressional map picked by Pennsylvania Supreme Court unlikely to dramatically alter partisan balance","URL":"https://www.spotlightpa.org/news/2022/02/pennsylvania-redistricting-congressional-map-supreme-court-pick/","author":[{"family":"Huangpu","given":"Kate"}],"accessed":{"date-parts":[["2022",12,23]]},"issued":{"date-parts":[["2022",2,23]]}},"label":"page"},{"id":7912,"uris":["http://zotero.org/users/10395840/items/4GNUZRD4"],"itemData":{"id":7912,"type":"article-newspaper","container-title":"The Washington Post","title":"Virginia Supreme Court approves redrawn congressional, General Assembly maps","URL":"https://www.washingtonpost.com/dc-md-va/2021/12/28/virginia-redistricting-final-maps-supreme-court/","author":[{"family":"Vozzella","given":"Laura"}],"accessed":{"date-parts":[["2022",12,23]]},"issued":{"date-parts":[["2021",12,28]]}}}],"schema":"https://github.com/citation-style-language/schema/raw/master/csl-citation.json"} </w:instrText>
      </w:r>
      <w:r w:rsidRPr="00B806FD">
        <w:fldChar w:fldCharType="separate"/>
      </w:r>
      <w:r w:rsidRPr="00B806FD">
        <w:rPr>
          <w:i/>
          <w:iCs/>
        </w:rPr>
        <w:t>Connecticut Supreme Court Adopts Expert’s Redistricting Plan</w:t>
      </w:r>
      <w:r w:rsidRPr="00B806FD">
        <w:t xml:space="preserve">, </w:t>
      </w:r>
      <w:r w:rsidRPr="00B806FD">
        <w:rPr>
          <w:smallCaps/>
        </w:rPr>
        <w:t>AP News</w:t>
      </w:r>
      <w:r w:rsidRPr="00B806FD">
        <w:t xml:space="preserve"> (Feb. 11, 2022), https://apnews.com/article/congress-connecticut-supreme-court-connecticut-redistricting-523c396a1151a8da9262107b3de9f617 [https://perma.cc/9V89-MC4U]; Tom </w:t>
      </w:r>
      <w:proofErr w:type="spellStart"/>
      <w:r w:rsidRPr="00B806FD">
        <w:t>Nehil</w:t>
      </w:r>
      <w:proofErr w:type="spellEnd"/>
      <w:r w:rsidRPr="00B806FD">
        <w:t xml:space="preserve"> &amp; Ashley Hackett, </w:t>
      </w:r>
      <w:r w:rsidRPr="00B806FD">
        <w:rPr>
          <w:i/>
          <w:iCs/>
        </w:rPr>
        <w:t>How each of Minnesota’s Congressional Districts Changed with Redistricting</w:t>
      </w:r>
      <w:r w:rsidRPr="00B806FD">
        <w:t xml:space="preserve">, </w:t>
      </w:r>
      <w:r w:rsidRPr="00B806FD">
        <w:rPr>
          <w:smallCaps/>
        </w:rPr>
        <w:t>Minn. Post</w:t>
      </w:r>
      <w:r w:rsidRPr="00B806FD">
        <w:t xml:space="preserve"> (Feb. 16, 2022), https://www.minnpost.com/elections/2022/02/how-each-of-minnesotas-congressional-districts-changed-with-redistricting/ [https://perma.cc/E76N-9E5Y]; Ellen Morrissey, </w:t>
      </w:r>
      <w:r w:rsidRPr="00B806FD">
        <w:rPr>
          <w:i/>
          <w:iCs/>
        </w:rPr>
        <w:t>New Hampshire Becomes Final State to Enact Congressional Map</w:t>
      </w:r>
      <w:r w:rsidRPr="00B806FD">
        <w:t>,</w:t>
      </w:r>
      <w:r w:rsidRPr="00B806FD">
        <w:rPr>
          <w:i/>
          <w:iCs/>
        </w:rPr>
        <w:t xml:space="preserve"> </w:t>
      </w:r>
      <w:r w:rsidRPr="00B806FD">
        <w:rPr>
          <w:smallCaps/>
        </w:rPr>
        <w:t>Ballotpedia News</w:t>
      </w:r>
      <w:r w:rsidRPr="00B806FD">
        <w:t xml:space="preserve">, https://news.ballotpedia.org/2022/06/01/new-hampshire-becomes-final-state-to-enact-congressional-map/ [https://perma.cc/E5KS-KLKD]; Kate Huangpu, </w:t>
      </w:r>
      <w:r w:rsidRPr="00B806FD">
        <w:rPr>
          <w:i/>
          <w:iCs/>
        </w:rPr>
        <w:t>Congressional Map Picked by Pennsylvania Supreme Court Unlikely to Dramatically Alter Partisan Balance</w:t>
      </w:r>
      <w:r w:rsidRPr="00B806FD">
        <w:t xml:space="preserve">, </w:t>
      </w:r>
      <w:r w:rsidRPr="00B806FD">
        <w:rPr>
          <w:smallCaps/>
        </w:rPr>
        <w:t>Spotlight PA</w:t>
      </w:r>
      <w:r w:rsidRPr="00B806FD">
        <w:t xml:space="preserve"> (Feb. 23, 2022), https://www.spotlightpa.org/news/2022/02/pennsylvania-redistricting-congressional-map-supreme-court-pick/ [https://perma.cc/8GZ8-EE3W]; Laura Vozzella, </w:t>
      </w:r>
      <w:r w:rsidRPr="00B806FD">
        <w:rPr>
          <w:i/>
          <w:iCs/>
        </w:rPr>
        <w:t>Virginia Supreme Court Approves Redrawn Congressional, General Assembly Maps</w:t>
      </w:r>
      <w:r w:rsidRPr="00B806FD">
        <w:t xml:space="preserve">, </w:t>
      </w:r>
      <w:r w:rsidRPr="00B806FD">
        <w:rPr>
          <w:smallCaps/>
        </w:rPr>
        <w:t>Wash. Post</w:t>
      </w:r>
      <w:r w:rsidRPr="00B806FD">
        <w:t xml:space="preserve"> (Dec. 28, 2021), https://www.washingtonpost.com/dc-md-va/2021/12/28/virginia-redistricting-final-maps-supreme-court/ [https://perma.cc/3CXB-B6K7].</w:t>
      </w:r>
      <w:r w:rsidRPr="00B806FD">
        <w:fldChar w:fldCharType="end"/>
      </w:r>
    </w:p>
  </w:footnote>
  <w:footnote w:id="168">
    <w:p w14:paraId="170B598A" w14:textId="46D94131" w:rsidR="000111B5" w:rsidRPr="00B806FD" w:rsidRDefault="000111B5" w:rsidP="00B806FD">
      <w:pPr>
        <w:pStyle w:val="FootnoteText"/>
      </w:pPr>
      <w:r w:rsidRPr="00B806FD">
        <w:rPr>
          <w:rStyle w:val="FootnoteReference"/>
        </w:rPr>
        <w:footnoteRef/>
      </w:r>
      <w:r w:rsidRPr="00B806FD">
        <w:t xml:space="preserve"> </w:t>
      </w:r>
      <w:r w:rsidRPr="00B806FD">
        <w:tab/>
      </w:r>
      <w:r w:rsidRPr="00B806FD">
        <w:rPr>
          <w:i/>
          <w:iCs/>
        </w:rPr>
        <w:t xml:space="preserve">See </w:t>
      </w:r>
      <w:r w:rsidRPr="00B806FD">
        <w:fldChar w:fldCharType="begin"/>
      </w:r>
      <w:r w:rsidRPr="00B806FD">
        <w:rPr>
          <w:i/>
          <w:iCs/>
        </w:rPr>
        <w:instrText xml:space="preserve"> ADDIN ZOTERO_ITEM CSL_CITATION {"citationID":"kWmFxhUs","properties":{"formattedCitation":"Johnson v. Wisconsin Elections Commission, 971 NW 2d 402 (2022).","plainCitation":"Johnson v. Wisconsin Elections Commission, 971 NW 2d 402 (2022).","noteIndex":168},"citationItems":[{"id":7914,"uris":["http://zotero.org/users/10395840/items/D2UZBG77"],"itemData":{"id":7914,"type":"legal_case","authority":"Wis: Supreme Court","container-title":"NW 2d","number":"No. 2021AP1450-OA","page":"402","title":"Johnson v. Wisconsin Elections Commission","volume":"971","issued":{"date-parts":[["2022",3,1]]}}}],"schema":"https://github.com/citation-style-language/schema/raw/master/csl-citation.json"} </w:instrText>
      </w:r>
      <w:r w:rsidRPr="00B806FD">
        <w:fldChar w:fldCharType="separate"/>
      </w:r>
      <w:r w:rsidRPr="00B806FD">
        <w:t xml:space="preserve">Johnson v. Wisconsin Elections Commission, </w:t>
      </w:r>
      <w:r w:rsidRPr="00B806FD">
        <w:rPr>
          <w:noProof/>
        </w:rPr>
        <w:t>972 N.W.</w:t>
      </w:r>
      <w:r w:rsidRPr="00B806FD">
        <w:t xml:space="preserve">2d </w:t>
      </w:r>
      <w:r w:rsidRPr="00B806FD">
        <w:rPr>
          <w:noProof/>
        </w:rPr>
        <w:t xml:space="preserve">559 (Wis. </w:t>
      </w:r>
      <w:r w:rsidRPr="00B806FD">
        <w:t>2022).</w:t>
      </w:r>
      <w:r w:rsidRPr="00B806FD">
        <w:fldChar w:fldCharType="end"/>
      </w:r>
    </w:p>
  </w:footnote>
  <w:footnote w:id="169">
    <w:p w14:paraId="2976AF91" w14:textId="17A6D529" w:rsidR="000111B5" w:rsidRPr="00B806FD" w:rsidRDefault="000111B5"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GP02unpr","properties":{"formattedCitation":"WIZM staff, {\\i{}Evers\\uc0\\u8217{} statement on Wisconsin Supreme Court decision to accept governor\\uc0\\u8217{}s redistricting maps}, {\\scaps WIZM 92.3FM 1410AM} (2022), https://www.wizmnews.com/2022/03/03/evers-statement-on-wisconsin-supreme-court-decision-to-accept-governors-redistricting-maps/ (last visited Feb 20, 2023).","plainCitation":"WIZM staff, Evers’ statement on Wisconsin Supreme Court decision to accept governor’s redistricting maps, WIZM 92.3FM 1410AM (2022), https://www.wizmnews.com/2022/03/03/evers-statement-on-wisconsin-supreme-court-decision-to-accept-governors-redistricting-maps/ (last visited Feb 20, 2023).","noteIndex":169},"citationItems":[{"id":8460,"uris":["http://zotero.org/users/10395840/items/AI25BMF8"],"itemData":{"id":8460,"type":"post-weblog","abstract":"The Wisconsin Supreme Court has ruled on the state’s redistricting process. In a 4-3 decision Thursday afternoon, the court announced it has accepted Gov. Tony Evers’ maps. Judge Brian Hagedorn wrote the majority opinion. Gov. Tony Evers put out this statement: Heading into this map making process, the Wisconsin Supreme Court did rule that it […]","container-title":"WIZM 92.3FM 1410AM","language":"en-US","title":"Evers’ statement on Wisconsin Supreme Court decision to accept governor’s redistricting maps","URL":"https://www.wizmnews.com/2022/03/03/evers-statement-on-wisconsin-supreme-court-decision-to-accept-governors-redistricting-maps/","author":[{"family":"WIZM staff","given":""}],"accessed":{"date-parts":[["2023",2,20]]},"issued":{"date-parts":[["2022",3,3]]}}}],"schema":"https://github.com/citation-style-language/schema/raw/master/csl-citation.json"} </w:instrText>
      </w:r>
      <w:r w:rsidRPr="00B806FD">
        <w:fldChar w:fldCharType="separate"/>
      </w:r>
      <w:r w:rsidRPr="00B806FD">
        <w:t xml:space="preserve">WIZM Staff, </w:t>
      </w:r>
      <w:r w:rsidRPr="00B806FD">
        <w:rPr>
          <w:i/>
          <w:iCs/>
        </w:rPr>
        <w:t>Evers’ Statement on Wisconsin Supreme Court Decision to Accept Governor’s Redistricting Maps</w:t>
      </w:r>
      <w:r w:rsidRPr="00B806FD">
        <w:t xml:space="preserve">, </w:t>
      </w:r>
      <w:r w:rsidRPr="00B806FD">
        <w:rPr>
          <w:smallCaps/>
        </w:rPr>
        <w:t>WIZM 92.3FM 1410AM</w:t>
      </w:r>
      <w:r w:rsidRPr="00B806FD">
        <w:t xml:space="preserve"> (Mar. 3, 2022), https://www.wizmnews.com/2022/03/03/evers-statement-on-wisconsin-supreme-court-decision-to-accept-governors-redistricting-maps/ [https://perma.cc/D8AJ-98J8].</w:t>
      </w:r>
      <w:r w:rsidRPr="00B806FD">
        <w:fldChar w:fldCharType="end"/>
      </w:r>
    </w:p>
  </w:footnote>
  <w:footnote w:id="170">
    <w:p w14:paraId="493A1C80" w14:textId="3DFAA672" w:rsidR="000111B5" w:rsidRPr="00B806FD" w:rsidRDefault="000111B5"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Asww35i","properties":{"formattedCitation":"Johnson v. Wisconsin Elections Commission, {\\i{}supra} note 168 at 408.","plainCitation":"Johnson v. Wisconsin Elections Commission, supra note 168 at 408.","noteIndex":170},"citationItems":[{"id":7914,"uris":["http://zotero.org/users/10395840/items/D2UZBG77"],"itemData":{"id":7914,"type":"legal_case","authority":"Wis: Supreme Court","container-title":"NW 2d","number":"No. 2021AP1450-OA","page":"402","title":"Johnson v. Wisconsin Elections Commission","volume":"971","issued":{"date-parts":[["2022",3,1]]}},"locator":"408","label":"page"}],"schema":"https://github.com/citation-style-language/schema/raw/master/csl-citation.json"} </w:instrText>
      </w:r>
      <w:r w:rsidRPr="00B806FD">
        <w:fldChar w:fldCharType="separate"/>
      </w:r>
      <w:r w:rsidRPr="00B806FD">
        <w:t xml:space="preserve">Johnson, 972 N.W.2d at </w:t>
      </w:r>
      <w:r w:rsidRPr="00B806FD">
        <w:fldChar w:fldCharType="end"/>
      </w:r>
      <w:r w:rsidRPr="00B806FD">
        <w:t>[#].</w:t>
      </w:r>
    </w:p>
  </w:footnote>
  <w:footnote w:id="171">
    <w:p w14:paraId="556437A3" w14:textId="74C26FB1" w:rsidR="000111B5" w:rsidRPr="00B806FD" w:rsidRDefault="000111B5"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2zD5Ncfl","properties":{"formattedCitation":"Joseph A. Ranney, {\\i{}Wisconsin Lawyer: Battle Maps: A History of Wisconsin Redistricting Law}, {\\scaps Wisconsin Law}, May 14, 2021, at 32, https://www.wisbar.org/NewsPublications/WisconsinLawyer/Pages/Article.aspx?Volume=94&amp;Issue=5&amp;ArticleID=28393 (last visited Dec 23, 2022).","plainCitation":"Joseph A. Ranney, Wisconsin Lawyer: Battle Maps: A History of Wisconsin Redistricting Law, Wisconsin Law, May 14, 2021, at 32, https://www.wisbar.org/NewsPublications/WisconsinLawyer/Pages/Article.aspx?Volume=94&amp;Issue=5&amp;ArticleID=28393 (last visited Dec 23, 2022).","noteIndex":171},"citationItems":[{"id":7915,"uris":["http://zotero.org/users/10395840/items/FJC7LKGJ"],"itemData":{"id":7915,"type":"article-newspaper","abstract":"The U.S. Census is conducted every 10 years and, like clockwork, redistricting battles follow. Here is a brief history of redistricting in Wisconsin and what to expect once the 2020 census data is in.","container-title":"Wisconsin Law","language":"en","page":"32-37","title":"Wisconsin Lawyer: Battle Maps: A History of Wisconsin Redistricting Law","title-short":"Wisconsin Lawyer","URL":"https://www.wisbar.org/NewsPublications/WisconsinLawyer/Pages/Article.aspx?Volume=94&amp;Issue=5&amp;ArticleID=28393","author":[{"family":"Ranney","given":"Joseph A."}],"accessed":{"date-parts":[["2022",12,23]]},"issued":{"date-parts":[["2021",5,14]]}}}],"schema":"https://github.com/citation-style-language/schema/raw/master/csl-citation.json"} </w:instrText>
      </w:r>
      <w:r w:rsidRPr="00B806FD">
        <w:fldChar w:fldCharType="separate"/>
      </w:r>
      <w:r w:rsidRPr="00B806FD">
        <w:t xml:space="preserve">Joseph A. Ranney, </w:t>
      </w:r>
      <w:r w:rsidRPr="00B806FD">
        <w:rPr>
          <w:i/>
          <w:iCs/>
        </w:rPr>
        <w:t>Wisconsin Lawyer: Battle Maps: A History of Wisconsin Redistricting Law</w:t>
      </w:r>
      <w:r w:rsidRPr="00B806FD">
        <w:t xml:space="preserve">, </w:t>
      </w:r>
      <w:r w:rsidRPr="00B806FD">
        <w:rPr>
          <w:smallCaps/>
        </w:rPr>
        <w:t>Wisconsin L.</w:t>
      </w:r>
      <w:r w:rsidRPr="00B806FD">
        <w:t xml:space="preserve">, 32 (May 14, 2021), https://www.wisbar.org/NewsPublications/WisconsinLawyer/Pages/Article.aspx?Volume=94&amp;Issue=5&amp;ArticleID=28393 [https://perma.cc/C7SA-HFLU] </w:t>
      </w:r>
      <w:r w:rsidRPr="00B806FD">
        <w:fldChar w:fldCharType="end"/>
      </w:r>
      <w:r w:rsidRPr="00B806FD">
        <w:t>(stating</w:t>
      </w:r>
      <w:r w:rsidRPr="00B806FD">
        <w:t xml:space="preserve"> </w:t>
      </w:r>
      <w:r w:rsidRPr="00B806FD">
        <w:t>“[</w:t>
      </w:r>
      <w:proofErr w:type="spellStart"/>
      <w:r w:rsidRPr="00B806FD">
        <w:t>i</w:t>
      </w:r>
      <w:proofErr w:type="spellEnd"/>
      <w:r w:rsidRPr="00B806FD">
        <w:t>]n 2012, Republican candidates won 49 percent of the total vote for Assembly but 60 percent of Assembly seats, and later elections produced similar gaps.”).</w:t>
      </w:r>
    </w:p>
  </w:footnote>
  <w:footnote w:id="172">
    <w:p w14:paraId="547E2535" w14:textId="49DD3992" w:rsidR="00E70D0A" w:rsidRPr="00B806FD" w:rsidRDefault="00E70D0A" w:rsidP="00B806FD">
      <w:pPr>
        <w:pStyle w:val="FootnoteText"/>
      </w:pPr>
      <w:r w:rsidRPr="00B806FD">
        <w:rPr>
          <w:rStyle w:val="FootnoteReference"/>
        </w:rPr>
        <w:footnoteRef/>
      </w:r>
      <w:r w:rsidRPr="00B806FD">
        <w:t xml:space="preserve"> </w:t>
      </w:r>
      <w:r w:rsidR="00555B54" w:rsidRPr="00B806FD">
        <w:tab/>
      </w:r>
      <w:r w:rsidRPr="00B806FD">
        <w:rPr>
          <w:i/>
          <w:iCs/>
        </w:rPr>
        <w:t>See</w:t>
      </w:r>
      <w:r w:rsidRPr="00B806FD">
        <w:t xml:space="preserve"> </w:t>
      </w:r>
      <w:r w:rsidRPr="00B806FD">
        <w:fldChar w:fldCharType="begin"/>
      </w:r>
      <w:r w:rsidRPr="00B806FD">
        <w:instrText xml:space="preserve"> ADDIN ZOTERO_ITEM CSL_CITATION {"citationID":"MsSJ5xoo","properties":{"formattedCitation":"Lamone v. Benisek, 585 U.S. ___ (2018).","plainCitation":"Lamone v. Benisek, 585 U.S. ___ (2018).","noteIndex":172},"citationItems":[{"id":7872,"uris":["http://zotero.org/users/10395840/items/6EL9R2AQ"],"itemData":{"id":7872,"type":"legal_case","container-title":"U.S.","page":"___","title":"Lamone v. Benisek","volume":"585","issued":{"date-parts":[["2018"]]}}}],"schema":"https://github.com/citation-style-language/schema/raw/master/csl-citation.json"} </w:instrText>
      </w:r>
      <w:r w:rsidRPr="00B806FD">
        <w:fldChar w:fldCharType="separate"/>
      </w:r>
      <w:r w:rsidRPr="00B806FD">
        <w:rPr>
          <w:noProof/>
        </w:rPr>
        <w:t>Lamone v. Benisek, 585 U.S. ___ (2018).</w:t>
      </w:r>
      <w:r w:rsidRPr="00B806FD">
        <w:fldChar w:fldCharType="end"/>
      </w:r>
    </w:p>
  </w:footnote>
  <w:footnote w:id="173">
    <w:p w14:paraId="06664A1C" w14:textId="75DD679F" w:rsidR="00E70D0A" w:rsidRPr="00B806FD" w:rsidRDefault="00E70D0A" w:rsidP="00B806FD">
      <w:pPr>
        <w:pStyle w:val="FootnoteText"/>
      </w:pPr>
      <w:r w:rsidRPr="00B806FD">
        <w:rPr>
          <w:rStyle w:val="FootnoteReference"/>
        </w:rPr>
        <w:footnoteRef/>
      </w:r>
      <w:r w:rsidRPr="00B806FD">
        <w:t xml:space="preserve"> </w:t>
      </w:r>
      <w:r w:rsidR="00555B54" w:rsidRPr="00B806FD">
        <w:tab/>
      </w:r>
      <w:r w:rsidRPr="00B806FD">
        <w:rPr>
          <w:i/>
          <w:iCs/>
        </w:rPr>
        <w:t xml:space="preserve">Cf. </w:t>
      </w:r>
      <w:r w:rsidRPr="00B806FD">
        <w:fldChar w:fldCharType="begin"/>
      </w:r>
      <w:r w:rsidRPr="00B806FD">
        <w:instrText xml:space="preserve"> ADDIN ZOTERO_ITEM CSL_CITATION {"citationID":"kgzOewOu","properties":{"formattedCitation":"Rucho v. Common Cause, {\\i{}supra} note 38 at 2507.","plainCitation":"Rucho v. Common Cause, supra note 38 at 2507.","noteIndex":173},"citationItems":[{"id":7868,"uris":["http://zotero.org/users/10395840/items/GG6MBMVB"],"itemData":{"id":7868,"type":"legal_case","container-title":"S.Ct.","number":"18-422","page":"2484","title":"Rucho v. Common Cause","volume":"139","issued":{"date-parts":[["2019"]]}},"locator":"2507","label":"page"}],"schema":"https://github.com/citation-style-language/schema/raw/master/csl-citation.json"} </w:instrText>
      </w:r>
      <w:r w:rsidRPr="00B806FD">
        <w:fldChar w:fldCharType="separate"/>
      </w:r>
      <w:proofErr w:type="spellStart"/>
      <w:r w:rsidRPr="00B806FD">
        <w:t>Rucho</w:t>
      </w:r>
      <w:proofErr w:type="spellEnd"/>
      <w:r w:rsidRPr="00B806FD">
        <w:t xml:space="preserve">, 139 </w:t>
      </w:r>
      <w:proofErr w:type="spellStart"/>
      <w:r w:rsidRPr="00B806FD">
        <w:t>S.Ct</w:t>
      </w:r>
      <w:proofErr w:type="spellEnd"/>
      <w:r w:rsidRPr="00B806FD">
        <w:t>. at 2507.</w:t>
      </w:r>
      <w:r w:rsidRPr="00B806FD">
        <w:fldChar w:fldCharType="end"/>
      </w:r>
    </w:p>
  </w:footnote>
  <w:footnote w:id="174">
    <w:p w14:paraId="1D35BE36" w14:textId="77777777" w:rsidR="00E70D0A" w:rsidRPr="00B806FD" w:rsidRDefault="00E70D0A" w:rsidP="00B806FD">
      <w:pPr>
        <w:pStyle w:val="FootnoteText"/>
      </w:pPr>
      <w:r w:rsidRPr="00B806FD">
        <w:rPr>
          <w:rStyle w:val="FootnoteReference"/>
        </w:rPr>
        <w:footnoteRef/>
      </w:r>
      <w:r w:rsidRPr="00B806FD">
        <w:t xml:space="preserve"> </w:t>
      </w:r>
      <w:r w:rsidRPr="00B806FD">
        <w:rPr>
          <w:i/>
          <w:iCs/>
        </w:rPr>
        <w:t xml:space="preserve">See </w:t>
      </w:r>
      <w:r w:rsidRPr="00B806FD">
        <w:rPr>
          <w:i/>
          <w:iCs/>
        </w:rPr>
        <w:fldChar w:fldCharType="begin"/>
      </w:r>
      <w:r w:rsidRPr="00B806FD">
        <w:rPr>
          <w:i/>
          <w:iCs/>
        </w:rPr>
        <w:instrText xml:space="preserve"> ADDIN ZOTERO_ITEM CSL_CITATION {"citationID":"SohwXVft","properties":{"formattedCitation":"{\\i{}Id.} at 2493; 2020 Maryland legislative session, {\\scaps Ballotpedia}, https://ballotpedia.org/2020_Maryland_legislative_session (last visited Dec 23, 2022).","plainCitation":"Id. at 2493; 2020 Maryland legislative session, Ballotpedia, https://ballotpedia.org/2020_Maryland_legislative_session (last visited Dec 23, 2022).","noteIndex":174},"citationItems":[{"id":7868,"uris":["http://zotero.org/users/10395840/items/GG6MBMVB"],"itemData":{"id":7868,"type":"legal_case","container-title":"S.Ct.","number":"18-422","page":"2484","title":"Rucho v. Common Cause","volume":"139","issued":{"date-parts":[["2019"]]}},"locator":"2493","label":"page"},{"id":7917,"uris":["http://zotero.org/users/10395840/items/7XV8X6MI"],"itemData":{"id":7917,"type":"webpage","abstract":"Ballotpedia: The Encyclopedia of American Politics","container-title":"Ballotpedia","language":"en","title":"2020 Maryland legislative session","URL":"https://ballotpedia.org/2020_Maryland_legislative_session","accessed":{"date-parts":[["2022",12,23]]}}}],"schema":"https://github.com/citation-style-language/schema/raw/master/csl-citation.json"} </w:instrText>
      </w:r>
      <w:r w:rsidRPr="00B806FD">
        <w:rPr>
          <w:i/>
          <w:iCs/>
        </w:rPr>
        <w:fldChar w:fldCharType="separate"/>
      </w:r>
      <w:r w:rsidRPr="00B806FD">
        <w:rPr>
          <w:i/>
          <w:iCs/>
        </w:rPr>
        <w:t>id.</w:t>
      </w:r>
      <w:r w:rsidRPr="00B806FD">
        <w:t xml:space="preserve"> at 2493; </w:t>
      </w:r>
      <w:r w:rsidRPr="00B806FD">
        <w:rPr>
          <w:i/>
          <w:iCs/>
        </w:rPr>
        <w:t>2020 Maryland Legislative Session</w:t>
      </w:r>
      <w:r w:rsidRPr="00B806FD">
        <w:t xml:space="preserve">, </w:t>
      </w:r>
      <w:r w:rsidRPr="00B806FD">
        <w:rPr>
          <w:smallCaps/>
        </w:rPr>
        <w:t>Ballotpedia</w:t>
      </w:r>
      <w:r w:rsidRPr="00B806FD">
        <w:t>, https://ballotpedia.org/2020_Maryland_legislative_session [</w:t>
      </w:r>
      <w:proofErr w:type="gramStart"/>
      <w:r w:rsidRPr="00B806FD">
        <w:t>https://perma.cc/Q68A-PTXC[</w:t>
      </w:r>
      <w:proofErr w:type="gramEnd"/>
      <w:r w:rsidRPr="00B806FD">
        <w:t xml:space="preserve"> (last visited Dec. 23, 2022).</w:t>
      </w:r>
      <w:r w:rsidRPr="00B806FD">
        <w:rPr>
          <w:i/>
          <w:iCs/>
        </w:rPr>
        <w:fldChar w:fldCharType="end"/>
      </w:r>
    </w:p>
  </w:footnote>
  <w:footnote w:id="175">
    <w:p w14:paraId="31CECD46" w14:textId="51B708E7" w:rsidR="00E70D0A" w:rsidRPr="00B806FD" w:rsidRDefault="00E70D0A" w:rsidP="00B806FD">
      <w:pPr>
        <w:pStyle w:val="FootnoteText"/>
      </w:pPr>
      <w:r w:rsidRPr="00B806FD">
        <w:rPr>
          <w:rStyle w:val="FootnoteReference"/>
        </w:rPr>
        <w:footnoteRef/>
      </w:r>
      <w:r w:rsidRPr="00B806FD">
        <w:t xml:space="preserve"> </w:t>
      </w:r>
      <w:r w:rsidR="00555B54" w:rsidRPr="00B806FD">
        <w:tab/>
      </w:r>
      <w:r w:rsidRPr="00B806FD">
        <w:rPr>
          <w:i/>
          <w:iCs/>
        </w:rPr>
        <w:t xml:space="preserve">See </w:t>
      </w:r>
      <w:r w:rsidRPr="00B806FD">
        <w:fldChar w:fldCharType="begin"/>
      </w:r>
      <w:r w:rsidRPr="00B806FD">
        <w:instrText xml:space="preserve"> ADDIN ZOTERO_ITEM CSL_CITATION {"citationID":"hi6P8uow","properties":{"formattedCitation":"2020 Maryland legislative session, {\\i{}supra} note 174.","plainCitation":"2020 Maryland legislative session, supra note 174.","noteIndex":175},"citationItems":[{"id":7917,"uris":["http://zotero.org/users/10395840/items/7XV8X6MI"],"itemData":{"id":7917,"type":"webpage","abstract":"Ballotpedia: The Encyclopedia of American Politics","container-title":"Ballotpedia","language":"en","title":"2020 Maryland legislative session","URL":"https://ballotpedia.org/2020_Maryland_legislative_session","accessed":{"date-parts":[["2022",12,23]]}}}],"schema":"https://github.com/citation-style-language/schema/raw/master/csl-citation.json"} </w:instrText>
      </w:r>
      <w:r w:rsidRPr="00B806FD">
        <w:fldChar w:fldCharType="separate"/>
      </w:r>
      <w:r w:rsidRPr="00B806FD">
        <w:rPr>
          <w:i/>
          <w:iCs/>
        </w:rPr>
        <w:t>2020 Maryland Legislative Session</w:t>
      </w:r>
      <w:r w:rsidRPr="00B806FD">
        <w:t xml:space="preserve">, </w:t>
      </w:r>
      <w:r w:rsidRPr="00B806FD">
        <w:rPr>
          <w:i/>
          <w:iCs/>
        </w:rPr>
        <w:t>supra</w:t>
      </w:r>
      <w:r w:rsidRPr="00B806FD">
        <w:t xml:space="preserve"> note 174.</w:t>
      </w:r>
      <w:r w:rsidRPr="00B806FD">
        <w:fldChar w:fldCharType="end"/>
      </w:r>
    </w:p>
  </w:footnote>
  <w:footnote w:id="176">
    <w:p w14:paraId="65A5BDFC" w14:textId="2D9F4216" w:rsidR="00E70D0A" w:rsidRPr="00B806FD" w:rsidRDefault="00E70D0A" w:rsidP="00B806FD">
      <w:pPr>
        <w:pStyle w:val="FootnoteText"/>
        <w:rPr>
          <w:i/>
          <w:iCs/>
        </w:rPr>
      </w:pPr>
      <w:r w:rsidRPr="00B806FD">
        <w:rPr>
          <w:rStyle w:val="FootnoteReference"/>
        </w:rPr>
        <w:footnoteRef/>
      </w:r>
      <w:r w:rsidRPr="00B806FD">
        <w:t xml:space="preserve"> </w:t>
      </w:r>
      <w:r w:rsidR="00555B54" w:rsidRPr="00B806FD">
        <w:tab/>
      </w:r>
      <w:r w:rsidRPr="00B806FD">
        <w:fldChar w:fldCharType="begin"/>
      </w:r>
      <w:r w:rsidRPr="00B806FD">
        <w:instrText xml:space="preserve"> ADDIN ZOTERO_ITEM CSL_CITATION {"citationID":"MZHFlor6","properties":{"formattedCitation":"{\\i{}Id.}","plainCitation":"Id.","noteIndex":176},"citationItems":[{"id":7917,"uris":["http://zotero.org/users/10395840/items/7XV8X6MI"],"itemData":{"id":7917,"type":"webpage","abstract":"Ballotpedia: The Encyclopedia of American Politics","container-title":"Ballotpedia","language":"en","title":"2020 Maryland legislative session","URL":"https://ballotpedia.org/2020_Maryland_legislative_session","accessed":{"date-parts":[["2022",12,23]]}}}],"schema":"https://github.com/citation-style-language/schema/raw/master/csl-citation.json"} </w:instrText>
      </w:r>
      <w:r w:rsidRPr="00B806FD">
        <w:fldChar w:fldCharType="separate"/>
      </w:r>
      <w:r w:rsidRPr="00B806FD">
        <w:rPr>
          <w:i/>
          <w:iCs/>
        </w:rPr>
        <w:t>Id.</w:t>
      </w:r>
      <w:r w:rsidRPr="00B806FD">
        <w:fldChar w:fldCharType="end"/>
      </w:r>
    </w:p>
  </w:footnote>
  <w:footnote w:id="177">
    <w:p w14:paraId="2276584C" w14:textId="2734BF65" w:rsidR="00E70D0A" w:rsidRPr="00B806FD" w:rsidRDefault="00E70D0A" w:rsidP="00B806FD">
      <w:pPr>
        <w:pStyle w:val="FootnoteText"/>
      </w:pPr>
      <w:r w:rsidRPr="00B806FD">
        <w:rPr>
          <w:rStyle w:val="FootnoteReference"/>
        </w:rPr>
        <w:footnoteRef/>
      </w:r>
      <w:r w:rsidRPr="00B806FD">
        <w:t xml:space="preserve"> </w:t>
      </w:r>
      <w:r w:rsidR="00555B54" w:rsidRPr="00B806FD">
        <w:tab/>
      </w:r>
      <w:r w:rsidRPr="00B806FD">
        <w:rPr>
          <w:i/>
          <w:iCs/>
        </w:rPr>
        <w:t xml:space="preserve">See </w:t>
      </w:r>
      <w:r w:rsidRPr="00B806FD">
        <w:rPr>
          <w:i/>
          <w:iCs/>
        </w:rPr>
        <w:fldChar w:fldCharType="begin"/>
      </w:r>
      <w:r w:rsidRPr="00B806FD">
        <w:rPr>
          <w:i/>
          <w:iCs/>
        </w:rPr>
        <w:instrText xml:space="preserve"> ADDIN ZOTERO_ITEM CSL_CITATION {"citationID":"K4LGjbgX","properties":{"formattedCitation":"Szeliga v. Lamone, Nos. C-02-CV-21-001816, C-02-CV-21-001773 Md Cir Ct (2022).","plainCitation":"Szeliga v. Lamone, Nos. C-02-CV-21-001816, C-02-CV-21-001773 Md Cir Ct (2022).","noteIndex":177},"citationItems":[{"id":7919,"uris":["http://zotero.org/users/10395840/items/PGYGGXPK"],"itemData":{"id":7919,"type":"legal_case","container-title":"Md. Cir. Ct.","number":"Nos. C-02-CV-21-001816, C-02-CV-21-001773","title":"Szeliga v. Lamone","volume":"Nos. C-02-CV-21-001816, C-02-CV-21-001773","issued":{"date-parts":[["2022",3,25]]}}}],"schema":"https://github.com/citation-style-language/schema/raw/master/csl-citation.json"} </w:instrText>
      </w:r>
      <w:r w:rsidRPr="00B806FD">
        <w:rPr>
          <w:i/>
          <w:iCs/>
        </w:rPr>
        <w:fldChar w:fldCharType="separate"/>
      </w:r>
      <w:r w:rsidRPr="00B806FD">
        <w:rPr>
          <w:noProof/>
        </w:rPr>
        <w:t>Szeliga v. Lamone, Nos. C-02-CV-21-001816, C-02-CV-21-001773 (Md. Cir. Ct. 2022).</w:t>
      </w:r>
      <w:r w:rsidRPr="00B806FD">
        <w:rPr>
          <w:i/>
          <w:iCs/>
        </w:rPr>
        <w:fldChar w:fldCharType="end"/>
      </w:r>
    </w:p>
  </w:footnote>
  <w:footnote w:id="178">
    <w:p w14:paraId="312616BB" w14:textId="5CA0FDC8" w:rsidR="00E70D0A" w:rsidRPr="00B806FD" w:rsidRDefault="00E70D0A" w:rsidP="00B806FD">
      <w:pPr>
        <w:pStyle w:val="FootnoteText"/>
        <w:rPr>
          <w:iCs/>
        </w:rPr>
      </w:pPr>
      <w:r w:rsidRPr="00B806FD">
        <w:rPr>
          <w:rStyle w:val="FootnoteReference"/>
        </w:rPr>
        <w:footnoteRef/>
      </w:r>
      <w:r w:rsidRPr="00B806FD">
        <w:t xml:space="preserve"> </w:t>
      </w:r>
      <w:r w:rsidR="00555B54" w:rsidRPr="00B806FD">
        <w:tab/>
      </w:r>
      <w:r w:rsidRPr="00B806FD">
        <w:t xml:space="preserve">See </w:t>
      </w:r>
      <w:r w:rsidRPr="00B806FD">
        <w:fldChar w:fldCharType="begin"/>
      </w:r>
      <w:r w:rsidRPr="00B806FD">
        <w:instrText xml:space="preserve"> ADDIN ZOTERO_ITEM CSL_CITATION {"citationID":"a1lfrac77ji","properties":{"formattedCitation":"{\\i{}Id.}","plainCitation":"Id.","noteIndex":178},"citationItems":[{"id":7919,"uris":["http://zotero.org/users/10395840/items/PGYGGXPK"],"itemData":{"id":7919,"type":"legal_case","container-title":"Md. Cir. Ct.","number":"Nos. C-02-CV-21-001816, C-02-CV-21-001773","title":"Szeliga v. Lamone","volume":"Nos. C-02-CV-21-001816, C-02-CV-21-001773","issued":{"date-parts":[["2022",3,25]]}},"label":"page"}],"schema":"https://github.com/citation-style-language/schema/raw/master/csl-citation.json"} </w:instrText>
      </w:r>
      <w:r w:rsidRPr="00B806FD">
        <w:fldChar w:fldCharType="separate"/>
      </w:r>
      <w:r w:rsidRPr="00B806FD">
        <w:rPr>
          <w:i/>
          <w:iCs/>
        </w:rPr>
        <w:t>id.</w:t>
      </w:r>
      <w:r w:rsidRPr="00B806FD">
        <w:fldChar w:fldCharType="end"/>
      </w:r>
    </w:p>
  </w:footnote>
  <w:footnote w:id="179">
    <w:p w14:paraId="1D42C37A" w14:textId="7CFEF8F0" w:rsidR="00E70D0A" w:rsidRPr="00B806FD" w:rsidRDefault="00E70D0A" w:rsidP="00B806FD">
      <w:pPr>
        <w:pStyle w:val="FootnoteText"/>
      </w:pPr>
      <w:r w:rsidRPr="00B806FD">
        <w:rPr>
          <w:rStyle w:val="FootnoteReference"/>
        </w:rPr>
        <w:footnoteRef/>
      </w:r>
      <w:r w:rsidRPr="00B806FD">
        <w:t xml:space="preserve"> </w:t>
      </w:r>
      <w:r w:rsidR="00555B54" w:rsidRPr="00B806FD">
        <w:tab/>
      </w:r>
      <w:r w:rsidRPr="00B806FD">
        <w:fldChar w:fldCharType="begin"/>
      </w:r>
      <w:r w:rsidRPr="00B806FD">
        <w:instrText xml:space="preserve"> ADDIN ZOTERO_ITEM CSL_CITATION {"citationID":"a18l2opsrq0","properties":{"formattedCitation":"{\\i{}Id.} at *4-7.","plainCitation":"Id. at *4-7.","noteIndex":179},"citationItems":[{"id":7919,"uris":["http://zotero.org/users/10395840/items/PGYGGXPK"],"itemData":{"id":7919,"type":"legal_case","container-title":"Md. Cir. Ct.","number":"Nos. C-02-CV-21-001816, C-02-CV-21-001773","title":"Szeliga v. Lamone","volume":"Nos. C-02-CV-21-001816, C-02-CV-21-001773","issued":{"date-parts":[["2022",3,25]]}},"locator":"*4-7","label":"page"}],"schema":"https://github.com/citation-style-language/schema/raw/master/csl-citation.json"} </w:instrText>
      </w:r>
      <w:r w:rsidRPr="00B806FD">
        <w:fldChar w:fldCharType="separate"/>
      </w:r>
      <w:r w:rsidRPr="00B806FD">
        <w:rPr>
          <w:i/>
          <w:iCs/>
        </w:rPr>
        <w:t>Id.</w:t>
      </w:r>
      <w:r w:rsidRPr="00B806FD">
        <w:t xml:space="preserve"> at *4-7.</w:t>
      </w:r>
      <w:r w:rsidRPr="00B806FD">
        <w:fldChar w:fldCharType="end"/>
      </w:r>
    </w:p>
  </w:footnote>
  <w:footnote w:id="180">
    <w:p w14:paraId="2551D3FF" w14:textId="36C6A043" w:rsidR="00E70D0A" w:rsidRPr="00B806FD" w:rsidRDefault="00E70D0A" w:rsidP="00B806FD">
      <w:pPr>
        <w:pStyle w:val="FootnoteText"/>
        <w:rPr>
          <w:i/>
          <w:iCs/>
        </w:rPr>
      </w:pPr>
      <w:r w:rsidRPr="00B806FD">
        <w:rPr>
          <w:rStyle w:val="FootnoteReference"/>
        </w:rPr>
        <w:footnoteRef/>
      </w:r>
      <w:r w:rsidRPr="00B806FD">
        <w:t xml:space="preserve"> </w:t>
      </w:r>
      <w:r w:rsidR="00555B54" w:rsidRPr="00B806FD">
        <w:tab/>
      </w:r>
      <w:r w:rsidRPr="00B806FD">
        <w:rPr>
          <w:i/>
          <w:iCs/>
        </w:rPr>
        <w:fldChar w:fldCharType="begin"/>
      </w:r>
      <w:r w:rsidRPr="00B806FD">
        <w:rPr>
          <w:i/>
          <w:iCs/>
        </w:rPr>
        <w:instrText xml:space="preserve"> ADDIN ZOTERO_ITEM CSL_CITATION {"citationID":"a2m4eq8vli9","properties":{"formattedCitation":"{\\i{}Id.} at *121.","plainCitation":"Id. at *121.","noteIndex":180},"citationItems":[{"id":7919,"uris":["http://zotero.org/users/10395840/items/PGYGGXPK"],"itemData":{"id":7919,"type":"legal_case","container-title":"Md. Cir. Ct.","number":"Nos. C-02-CV-21-001816, C-02-CV-21-001773","title":"Szeliga v. Lamone","volume":"Nos. C-02-CV-21-001816, C-02-CV-21-001773","issued":{"date-parts":[["2022",3,25]]}},"locator":"*121","label":"page"}],"schema":"https://github.com/citation-style-language/schema/raw/master/csl-citation.json"} </w:instrText>
      </w:r>
      <w:r w:rsidRPr="00B806FD">
        <w:rPr>
          <w:i/>
          <w:iCs/>
        </w:rPr>
        <w:fldChar w:fldCharType="separate"/>
      </w:r>
      <w:r w:rsidRPr="00B806FD">
        <w:rPr>
          <w:i/>
          <w:iCs/>
        </w:rPr>
        <w:t>Id.</w:t>
      </w:r>
      <w:r w:rsidRPr="00B806FD">
        <w:t xml:space="preserve"> at *121.</w:t>
      </w:r>
      <w:r w:rsidRPr="00B806FD">
        <w:rPr>
          <w:i/>
          <w:iCs/>
        </w:rPr>
        <w:fldChar w:fldCharType="end"/>
      </w:r>
    </w:p>
  </w:footnote>
  <w:footnote w:id="181">
    <w:p w14:paraId="4F3EABB6" w14:textId="304A8B16" w:rsidR="00E70D0A" w:rsidRPr="00B806FD" w:rsidRDefault="00E70D0A" w:rsidP="00B806FD">
      <w:pPr>
        <w:pStyle w:val="FootnoteText"/>
        <w:rPr>
          <w:i/>
          <w:iCs/>
        </w:rPr>
      </w:pPr>
      <w:r w:rsidRPr="00B806FD">
        <w:rPr>
          <w:rStyle w:val="FootnoteReference"/>
        </w:rPr>
        <w:footnoteRef/>
      </w:r>
      <w:r w:rsidRPr="00B806FD">
        <w:t xml:space="preserve"> </w:t>
      </w:r>
      <w:r w:rsidR="00555B54" w:rsidRPr="00B806FD">
        <w:tab/>
      </w:r>
      <w:r w:rsidRPr="00B806FD">
        <w:rPr>
          <w:i/>
          <w:iCs/>
        </w:rPr>
        <w:t>Id.</w:t>
      </w:r>
    </w:p>
  </w:footnote>
  <w:footnote w:id="182">
    <w:p w14:paraId="324E494C" w14:textId="634A311A" w:rsidR="00E70D0A" w:rsidRPr="00B806FD" w:rsidRDefault="00E70D0A" w:rsidP="00B806FD">
      <w:pPr>
        <w:pStyle w:val="FootnoteText"/>
      </w:pPr>
      <w:r w:rsidRPr="00B806FD">
        <w:rPr>
          <w:rStyle w:val="FootnoteReference"/>
        </w:rPr>
        <w:footnoteRef/>
      </w:r>
      <w:r w:rsidRPr="00B806FD">
        <w:t xml:space="preserve"> </w:t>
      </w:r>
      <w:r w:rsidR="00555B54" w:rsidRPr="00B806FD">
        <w:tab/>
      </w:r>
      <w:r w:rsidRPr="00B806FD">
        <w:rPr>
          <w:i/>
          <w:iCs/>
        </w:rPr>
        <w:fldChar w:fldCharType="begin"/>
      </w:r>
      <w:r w:rsidRPr="00B806FD">
        <w:rPr>
          <w:i/>
          <w:iCs/>
        </w:rPr>
        <w:instrText xml:space="preserve"> ADDIN ZOTERO_ITEM CSL_CITATION {"citationID":"ardtd87glv","properties":{"formattedCitation":"Szeliga v. Lamone, {\\i{}supra} note 177 at *10.","plainCitation":"Szeliga v. Lamone, supra note 177 at *10.","noteIndex":182},"citationItems":[{"id":7919,"uris":["http://zotero.org/users/10395840/items/PGYGGXPK"],"itemData":{"id":7919,"type":"legal_case","container-title":"Md. Cir. Ct.","number":"Nos. C-02-CV-21-001816, C-02-CV-21-001773","title":"Szeliga v. Lamone","volume":"Nos. C-02-CV-21-001816, C-02-CV-21-001773","issued":{"date-parts":[["2022",3,25]]}},"locator":"*10","label":"page"}],"schema":"https://github.com/citation-style-language/schema/raw/master/csl-citation.json"} </w:instrText>
      </w:r>
      <w:r w:rsidRPr="00B806FD">
        <w:rPr>
          <w:i/>
          <w:iCs/>
        </w:rPr>
        <w:fldChar w:fldCharType="separate"/>
      </w:r>
      <w:r w:rsidRPr="00B806FD">
        <w:t>Szeliga, Nos. C-02-CV-21-001816, C-02-CV-21-001773, at *10.</w:t>
      </w:r>
      <w:r w:rsidRPr="00B806FD">
        <w:rPr>
          <w:i/>
          <w:iCs/>
        </w:rPr>
        <w:fldChar w:fldCharType="end"/>
      </w:r>
    </w:p>
  </w:footnote>
  <w:footnote w:id="183">
    <w:p w14:paraId="005EBCD5" w14:textId="4828E0F0" w:rsidR="00E70D0A" w:rsidRPr="00B806FD" w:rsidRDefault="00E70D0A" w:rsidP="00B806FD">
      <w:pPr>
        <w:pStyle w:val="FootnoteText"/>
      </w:pPr>
      <w:r w:rsidRPr="00B806FD">
        <w:rPr>
          <w:rStyle w:val="FootnoteReference"/>
        </w:rPr>
        <w:footnoteRef/>
      </w:r>
      <w:r w:rsidRPr="00B806FD">
        <w:t xml:space="preserve"> </w:t>
      </w:r>
      <w:r w:rsidR="00555B54" w:rsidRPr="00B806FD">
        <w:tab/>
      </w:r>
      <w:r w:rsidRPr="00B806FD">
        <w:rPr>
          <w:i/>
          <w:iCs/>
        </w:rPr>
        <w:t>See</w:t>
      </w:r>
      <w:r w:rsidRPr="00B806FD">
        <w:t xml:space="preserve"> </w:t>
      </w:r>
      <w:r w:rsidRPr="00B806FD">
        <w:rPr>
          <w:smallCaps/>
        </w:rPr>
        <w:t xml:space="preserve">Md. Const. </w:t>
      </w:r>
      <w:r w:rsidRPr="00B806FD">
        <w:t>art.</w:t>
      </w:r>
      <w:r w:rsidRPr="00B806FD">
        <w:rPr>
          <w:smallCaps/>
        </w:rPr>
        <w:t xml:space="preserve"> III, § 4; Decl. of </w:t>
      </w:r>
      <w:proofErr w:type="spellStart"/>
      <w:r w:rsidRPr="00B806FD">
        <w:rPr>
          <w:smallCaps/>
        </w:rPr>
        <w:t>Rts</w:t>
      </w:r>
      <w:proofErr w:type="spellEnd"/>
      <w:r w:rsidRPr="00B806FD">
        <w:rPr>
          <w:smallCaps/>
        </w:rPr>
        <w:t>. art. VII, XXIV, XV.</w:t>
      </w:r>
    </w:p>
  </w:footnote>
  <w:footnote w:id="184">
    <w:p w14:paraId="4D7EF126" w14:textId="689109A8" w:rsidR="00E70D0A" w:rsidRPr="00B806FD" w:rsidRDefault="00E70D0A" w:rsidP="00B806FD">
      <w:pPr>
        <w:pStyle w:val="FootnoteText"/>
      </w:pPr>
      <w:r w:rsidRPr="00B806FD">
        <w:rPr>
          <w:rStyle w:val="FootnoteReference"/>
        </w:rPr>
        <w:footnoteRef/>
      </w:r>
      <w:r w:rsidRPr="00B806FD">
        <w:t xml:space="preserve"> </w:t>
      </w:r>
      <w:r w:rsidR="00555B54" w:rsidRPr="00B806FD">
        <w:tab/>
      </w:r>
      <w:r w:rsidRPr="00B806FD">
        <w:fldChar w:fldCharType="begin"/>
      </w:r>
      <w:r w:rsidRPr="00B806FD">
        <w:instrText xml:space="preserve"> ADDIN ZOTERO_ITEM CSL_CITATION {"citationID":"OlfscKoL","properties":{"formattedCitation":"Szeliga v. Lamone, {\\i{}supra} note 177 at 27.","plainCitation":"Szeliga v. Lamone, supra note 177 at 27.","noteIndex":184},"citationItems":[{"id":7919,"uris":["http://zotero.org/users/10395840/items/PGYGGXPK"],"itemData":{"id":7919,"type":"legal_case","container-title":"Md. Cir. Ct.","number":"Nos. C-02-CV-21-001816, C-02-CV-21-001773","title":"Szeliga v. Lamone","volume":"Nos. C-02-CV-21-001816, C-02-CV-21-001773","issued":{"date-parts":[["2022",3,25]]}},"locator":"27","label":"page"}],"schema":"https://github.com/citation-style-language/schema/raw/master/csl-citation.json"} </w:instrText>
      </w:r>
      <w:r w:rsidRPr="00B806FD">
        <w:fldChar w:fldCharType="separate"/>
      </w:r>
      <w:r w:rsidRPr="00B806FD">
        <w:t>Szeliga, Nos. C-02-CV-21-001816, C-02-CV-21-001773 at *27.</w:t>
      </w:r>
      <w:r w:rsidRPr="00B806FD">
        <w:fldChar w:fldCharType="end"/>
      </w:r>
    </w:p>
  </w:footnote>
  <w:footnote w:id="185">
    <w:p w14:paraId="19F61A5F" w14:textId="1F2C6187" w:rsidR="00E70D0A" w:rsidRPr="00B806FD" w:rsidRDefault="00E70D0A" w:rsidP="00B806FD">
      <w:pPr>
        <w:pStyle w:val="FootnoteText"/>
      </w:pPr>
      <w:r w:rsidRPr="00B806FD">
        <w:rPr>
          <w:rStyle w:val="FootnoteReference"/>
        </w:rPr>
        <w:footnoteRef/>
      </w:r>
      <w:r w:rsidRPr="00B806FD">
        <w:t xml:space="preserve"> </w:t>
      </w:r>
      <w:r w:rsidR="00555B54" w:rsidRPr="00B806FD">
        <w:tab/>
      </w:r>
      <w:r w:rsidRPr="00B806FD">
        <w:fldChar w:fldCharType="begin"/>
      </w:r>
      <w:r w:rsidRPr="00B806FD">
        <w:instrText xml:space="preserve"> ADDIN ZOTERO_ITEM CSL_CITATION {"citationID":"fGvMIxPS","properties":{"formattedCitation":"{\\i{}Id.} at 124.","plainCitation":"Id. at 124.","noteIndex":185},"citationItems":[{"id":7919,"uris":["http://zotero.org/users/10395840/items/PGYGGXPK"],"itemData":{"id":7919,"type":"legal_case","container-title":"Md. Cir. Ct.","number":"Nos. C-02-CV-21-001816, C-02-CV-21-001773","title":"Szeliga v. Lamone","volume":"Nos. C-02-CV-21-001816, C-02-CV-21-001773","issued":{"date-parts":[["2022",3,25]]}},"locator":"124","label":"page"}],"schema":"https://github.com/citation-style-language/schema/raw/master/csl-citation.json"} </w:instrText>
      </w:r>
      <w:r w:rsidRPr="00B806FD">
        <w:fldChar w:fldCharType="separate"/>
      </w:r>
      <w:r w:rsidRPr="00B806FD">
        <w:rPr>
          <w:i/>
          <w:iCs/>
        </w:rPr>
        <w:t>Id.</w:t>
      </w:r>
      <w:r w:rsidRPr="00B806FD">
        <w:t xml:space="preserve"> at *124.</w:t>
      </w:r>
      <w:r w:rsidRPr="00B806FD">
        <w:fldChar w:fldCharType="end"/>
      </w:r>
    </w:p>
  </w:footnote>
  <w:footnote w:id="186">
    <w:p w14:paraId="115E6F07" w14:textId="04A63650" w:rsidR="00E70D0A" w:rsidRPr="00B806FD" w:rsidRDefault="00E70D0A" w:rsidP="00B806FD">
      <w:pPr>
        <w:pStyle w:val="FootnoteText"/>
      </w:pPr>
      <w:r w:rsidRPr="00B806FD">
        <w:rPr>
          <w:rStyle w:val="FootnoteReference"/>
        </w:rPr>
        <w:footnoteRef/>
      </w:r>
      <w:r w:rsidRPr="00B806FD">
        <w:t xml:space="preserve"> </w:t>
      </w:r>
      <w:r w:rsidR="00555B54" w:rsidRPr="00B806FD">
        <w:tab/>
      </w:r>
      <w:r w:rsidRPr="00B806FD">
        <w:fldChar w:fldCharType="begin"/>
      </w:r>
      <w:r w:rsidRPr="00B806FD">
        <w:instrText xml:space="preserve"> ADDIN ZOTERO_ITEM CSL_CITATION {"citationID":"79FuRJcW","properties":{"formattedCitation":"Associated Press, {\\i{}Governor approves new congressional map in Maryland}, {\\scaps Politico}, Apr. 4, 2022, https://www.politico.com/news/2022/04/04/redistricting-maryland-hogan-congressional-map-00022904 (last visited Dec 23, 2022).","plainCitation":"Associated Press, Governor approves new congressional map in Maryland, Politico, Apr. 4, 2022, https://www.politico.com/news/2022/04/04/redistricting-maryland-hogan-congressional-map-00022904 (last visited Dec 23, 2022).","noteIndex":186},"citationItems":[{"id":7920,"uris":["http://zotero.org/users/10395840/items/78NJVD73"],"itemData":{"id":7920,"type":"article-newspaper","container-title":"Politico","title":"Governor approves new congressional map in Maryland","URL":"https://www.politico.com/news/2022/04/04/redistricting-maryland-hogan-congressional-map-00022904","author":[{"family":"Associated Press","given":""}],"accessed":{"date-parts":[["2022",12,23]]},"issued":{"date-parts":[["2022",4,4]]}}}],"schema":"https://github.com/citation-style-language/schema/raw/master/csl-citation.json"} </w:instrText>
      </w:r>
      <w:r w:rsidRPr="00B806FD">
        <w:fldChar w:fldCharType="separate"/>
      </w:r>
      <w:r w:rsidRPr="00B806FD">
        <w:t xml:space="preserve">Associated Press, </w:t>
      </w:r>
      <w:r w:rsidRPr="00B806FD">
        <w:rPr>
          <w:i/>
          <w:iCs/>
        </w:rPr>
        <w:t>Governor Approves New Congressional Map in Maryland</w:t>
      </w:r>
      <w:r w:rsidRPr="00B806FD">
        <w:t xml:space="preserve">, </w:t>
      </w:r>
      <w:r w:rsidRPr="00B806FD">
        <w:rPr>
          <w:smallCaps/>
        </w:rPr>
        <w:t>Politico</w:t>
      </w:r>
      <w:r w:rsidRPr="00B806FD">
        <w:t>: E</w:t>
      </w:r>
      <w:r w:rsidRPr="00B806FD">
        <w:rPr>
          <w:smallCaps/>
        </w:rPr>
        <w:t>lections</w:t>
      </w:r>
      <w:r w:rsidRPr="00B806FD">
        <w:t xml:space="preserve"> (Apr. 4, 2022, 07:39 PM EDT), https://www.politico.com/news/2022/04/04/redistricting-maryland-hogan-congressional-map-00022904 [https://perma.cc/K7LQ-J8PE] (last visited Dec. 23, 2022).</w:t>
      </w:r>
      <w:r w:rsidRPr="00B806FD">
        <w:fldChar w:fldCharType="end"/>
      </w:r>
    </w:p>
  </w:footnote>
  <w:footnote w:id="187">
    <w:p w14:paraId="1C0E2680" w14:textId="777E4C5D" w:rsidR="00555B54" w:rsidRPr="00B806FD" w:rsidRDefault="00555B54" w:rsidP="00B806FD">
      <w:pPr>
        <w:pStyle w:val="FootnoteText"/>
      </w:pPr>
      <w:r w:rsidRPr="00B806FD">
        <w:rPr>
          <w:rStyle w:val="FootnoteReference"/>
        </w:rPr>
        <w:footnoteRef/>
      </w:r>
      <w:r w:rsidRPr="00B806FD">
        <w:t xml:space="preserve"> </w:t>
      </w:r>
      <w:r w:rsidRPr="00B806FD">
        <w:tab/>
      </w:r>
      <w:r w:rsidRPr="00B806FD">
        <w:rPr>
          <w:i/>
          <w:iCs/>
        </w:rPr>
        <w:t xml:space="preserve">See </w:t>
      </w:r>
      <w:r w:rsidRPr="00B806FD">
        <w:rPr>
          <w:i/>
          <w:iCs/>
        </w:rPr>
        <w:fldChar w:fldCharType="begin"/>
      </w:r>
      <w:r w:rsidRPr="00B806FD">
        <w:rPr>
          <w:i/>
          <w:iCs/>
        </w:rPr>
        <w:instrText xml:space="preserve"> ADDIN ZOTERO_ITEM CSL_CITATION {"citationID":"rGc88bWD","properties":{"formattedCitation":"Harper v. Lewis, {\\i{}supra} note 56 at 7\\uc0\\u8211{}15.","plainCitation":"Harper v. Lewis, supra note 56 at 7–15.","noteIndex":187},"citationItems":[{"id":7922,"uris":["http://zotero.org/users/10395840/items/3BHB3MDY"],"itemData":{"id":7922,"type":"legal_case","authority":"N.C. Super. Ct., Wake Cnty","container-title":"N.C. Super. Ct., Wake Cnty","number":"No. 19-CVS-012667","title":"Harper v. Lewis","URL":"https://www.brennancenter.org/sites/default/files/2019-12/2019-12-02-Order%20on%20Prior%20Injunction%20and%20BOE%20filing.pdf","volume":"No. 19-CVS-012667","issued":{"date-parts":[["2019",10,28]]}},"locator":"7–15 ","label":"page"}],"schema":"https://github.com/citation-style-language/schema/raw/master/csl-citation.json"} </w:instrText>
      </w:r>
      <w:r w:rsidRPr="00B806FD">
        <w:rPr>
          <w:i/>
          <w:iCs/>
        </w:rPr>
        <w:fldChar w:fldCharType="separate"/>
      </w:r>
      <w:r w:rsidRPr="00B806FD">
        <w:t>Harper v. Lewis, No. 19-CVS-012667, at 7–15 (N.C. Super. Ct. 2019);</w:t>
      </w:r>
      <w:r w:rsidRPr="00B806FD">
        <w:rPr>
          <w:i/>
          <w:iCs/>
        </w:rPr>
        <w:fldChar w:fldCharType="end"/>
      </w:r>
      <w:r w:rsidRPr="00B806FD">
        <w:rPr>
          <w:i/>
          <w:iCs/>
        </w:rPr>
        <w:t xml:space="preserve"> </w:t>
      </w:r>
      <w:r w:rsidRPr="00B806FD">
        <w:t>Harper v. Hall, 380 N.C. 317, 455 (2022) (Newby, J., dissenting) (stating “[n]o express provision of our constitution has been violated here.  Nonetheless, in the majority's view, it is the members of this Court, rather than the people, who hold the power to alter our constitution.  Thus, the majority by judicial fiat amends the plain text of Article I, §§ 10, 12, 14, and 19, to empower courts to supervise the legislative power of redistricting when met with complaints of partisan gerrymandering.”).</w:t>
      </w:r>
    </w:p>
  </w:footnote>
  <w:footnote w:id="188">
    <w:p w14:paraId="65E7C075" w14:textId="4344798E" w:rsidR="00555B54" w:rsidRPr="00B806FD" w:rsidRDefault="00555B54" w:rsidP="00B806FD">
      <w:pPr>
        <w:pStyle w:val="FootnoteText"/>
      </w:pPr>
      <w:r w:rsidRPr="00B806FD">
        <w:rPr>
          <w:rStyle w:val="FootnoteReference"/>
        </w:rPr>
        <w:footnoteRef/>
      </w:r>
      <w:r w:rsidRPr="00B806FD">
        <w:t xml:space="preserve"> </w:t>
      </w:r>
      <w:r w:rsidRPr="00B806FD">
        <w:tab/>
      </w:r>
      <w:r w:rsidRPr="00B806FD">
        <w:rPr>
          <w:i/>
          <w:iCs/>
        </w:rPr>
        <w:t xml:space="preserve">See </w:t>
      </w:r>
      <w:r w:rsidRPr="00B806FD">
        <w:fldChar w:fldCharType="begin"/>
      </w:r>
      <w:r w:rsidRPr="00B806FD">
        <w:instrText xml:space="preserve"> ADDIN ZOTERO_ITEM CSL_CITATION {"citationID":"psm8Ns4y","properties":{"formattedCitation":"Rucho v. Common Cause, {\\i{}supra} note 38 at 2491, 2509.","plainCitation":"Rucho v. Common Cause, supra note 38 at 2491, 2509.","noteIndex":188},"citationItems":[{"id":7868,"uris":["http://zotero.org/users/10395840/items/GG6MBMVB"],"itemData":{"id":7868,"type":"legal_case","container-title":"S.Ct.","number":"18-422","page":"2484","title":"Rucho v. Common Cause","volume":"139","issued":{"date-parts":[["2019"]]}},"locator":"2491, 2509","label":"page"}],"schema":"https://github.com/citation-style-language/schema/raw/master/csl-citation.json"} </w:instrText>
      </w:r>
      <w:r w:rsidRPr="00B806FD">
        <w:fldChar w:fldCharType="separate"/>
      </w:r>
      <w:proofErr w:type="spellStart"/>
      <w:r w:rsidRPr="00B806FD">
        <w:t>Rucho</w:t>
      </w:r>
      <w:proofErr w:type="spellEnd"/>
      <w:r w:rsidRPr="00B806FD">
        <w:t>, 139 S. Ct. at 2491, 2509.</w:t>
      </w:r>
      <w:r w:rsidRPr="00B806FD">
        <w:fldChar w:fldCharType="end"/>
      </w:r>
    </w:p>
  </w:footnote>
  <w:footnote w:id="189">
    <w:p w14:paraId="06CF3F0B" w14:textId="34F81A79" w:rsidR="00555B54" w:rsidRPr="00B806FD" w:rsidRDefault="00555B54" w:rsidP="00B806FD">
      <w:pPr>
        <w:pStyle w:val="FootnoteText"/>
      </w:pPr>
      <w:r w:rsidRPr="00B806FD">
        <w:rPr>
          <w:rStyle w:val="FootnoteReference"/>
        </w:rPr>
        <w:footnoteRef/>
      </w:r>
      <w:r w:rsidRPr="00B806FD">
        <w:t xml:space="preserve"> </w:t>
      </w:r>
      <w:r w:rsidRPr="00B806FD">
        <w:tab/>
      </w:r>
      <w:r w:rsidRPr="00B806FD">
        <w:rPr>
          <w:i/>
          <w:iCs/>
        </w:rPr>
        <w:t>See</w:t>
      </w:r>
      <w:r w:rsidRPr="00B806FD">
        <w:rPr>
          <w:i/>
        </w:rPr>
        <w:t xml:space="preserve"> </w:t>
      </w:r>
      <w:r w:rsidRPr="00B806FD">
        <w:fldChar w:fldCharType="begin"/>
      </w:r>
      <w:r w:rsidRPr="00B806FD">
        <w:instrText xml:space="preserve"> ADDIN ZOTERO_ITEM CSL_CITATION {"citationID":"rfyyEyEm","properties":{"formattedCitation":"Cooper v. Harris, 581 U.S. 285 (2017).","plainCitation":"Cooper v. Harris, 581 U.S. 285 (2017).","noteIndex":189},"citationItems":[{"id":7923,"uris":["http://zotero.org/users/10395840/items/QAEIBU7T"],"itemData":{"id":7923,"type":"legal_case","container-title":"U.S.","page":"285","title":"Cooper v. Harris","volume":"581","issued":{"date-parts":[["2017"]]}}}],"schema":"https://github.com/citation-style-language/schema/raw/master/csl-citation.json"} </w:instrText>
      </w:r>
      <w:r w:rsidRPr="00B806FD">
        <w:fldChar w:fldCharType="separate"/>
      </w:r>
      <w:r w:rsidRPr="00B806FD">
        <w:rPr>
          <w:noProof/>
        </w:rPr>
        <w:t>Cooper v. Harris, 581 U.S. 285 (2017).</w:t>
      </w:r>
      <w:r w:rsidRPr="00B806FD">
        <w:fldChar w:fldCharType="end"/>
      </w:r>
    </w:p>
  </w:footnote>
  <w:footnote w:id="190">
    <w:p w14:paraId="57B24A1C" w14:textId="2D1C5E4A" w:rsidR="00555B54" w:rsidRPr="00B806FD" w:rsidRDefault="00555B54"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DhW1WzPN","properties":{"formattedCitation":"{\\i{}Id.} at 313.","plainCitation":"Id. at 313.","noteIndex":190},"citationItems":[{"id":7923,"uris":["http://zotero.org/users/10395840/items/QAEIBU7T"],"itemData":{"id":7923,"type":"legal_case","container-title":"U.S.","page":"285","title":"Cooper v. Harris","volume":"581","issued":{"date-parts":[["2017"]]}},"locator":"313","label":"page"}],"schema":"https://github.com/citation-style-language/schema/raw/master/csl-citation.json"} </w:instrText>
      </w:r>
      <w:r w:rsidRPr="00B806FD">
        <w:fldChar w:fldCharType="separate"/>
      </w:r>
      <w:r w:rsidRPr="00B806FD">
        <w:rPr>
          <w:i/>
          <w:iCs/>
        </w:rPr>
        <w:t>See id.</w:t>
      </w:r>
      <w:r w:rsidRPr="00B806FD">
        <w:t xml:space="preserve"> at 313</w:t>
      </w:r>
      <w:r w:rsidRPr="00B806FD">
        <w:fldChar w:fldCharType="end"/>
      </w:r>
      <w:r w:rsidRPr="00B806FD">
        <w:rPr>
          <w:i/>
          <w:iCs/>
        </w:rPr>
        <w:t xml:space="preserve"> </w:t>
      </w:r>
      <w:r w:rsidRPr="00B806FD">
        <w:t>(describing how “</w:t>
      </w:r>
      <w:proofErr w:type="spellStart"/>
      <w:r w:rsidRPr="00B806FD">
        <w:t>Hofeller</w:t>
      </w:r>
      <w:proofErr w:type="spellEnd"/>
      <w:r w:rsidRPr="00B806FD">
        <w:t xml:space="preserve"> explained that </w:t>
      </w:r>
      <w:proofErr w:type="spellStart"/>
      <w:r w:rsidRPr="00B806FD">
        <w:t>Rucho</w:t>
      </w:r>
      <w:proofErr w:type="spellEnd"/>
      <w:r w:rsidRPr="00B806FD">
        <w:t xml:space="preserve"> and Lewis instructed him, first and foremost, to make the map as a whole ‘more favorable to Republican candidates.’”). </w:t>
      </w:r>
    </w:p>
  </w:footnote>
  <w:footnote w:id="191">
    <w:p w14:paraId="6DD1E817" w14:textId="3459F78D" w:rsidR="00555B54" w:rsidRPr="00B806FD" w:rsidRDefault="00555B54"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w4ukRfLm","properties":{"formattedCitation":"Harper v. Lewis, {\\i{}supra} note 56.","plainCitation":"Harper v. Lewis, supra note 56.","noteIndex":191},"citationItems":[{"id":7922,"uris":["http://zotero.org/users/10395840/items/3BHB3MDY"],"itemData":{"id":7922,"type":"legal_case","authority":"N.C. Super. Ct., Wake Cnty","container-title":"N.C. Super. Ct., Wake Cnty","number":"No. 19-CVS-012667","title":"Harper v. Lewis","URL":"https://www.brennancenter.org/sites/default/files/2019-12/2019-12-02-Order%20on%20Prior%20Injunction%20and%20BOE%20filing.pdf","volume":"No. 19-CVS-012667","issued":{"date-parts":[["2019",10,28]]}}}],"schema":"https://github.com/citation-style-language/schema/raw/master/csl-citation.json"} </w:instrText>
      </w:r>
      <w:r w:rsidRPr="00B806FD">
        <w:fldChar w:fldCharType="separate"/>
      </w:r>
      <w:r w:rsidRPr="00B806FD">
        <w:t>Harper v. Lewis, No. 19-CVS--12667 (N.C. Super. Ct. 2019).</w:t>
      </w:r>
      <w:r w:rsidRPr="00B806FD">
        <w:fldChar w:fldCharType="end"/>
      </w:r>
    </w:p>
  </w:footnote>
  <w:footnote w:id="192">
    <w:p w14:paraId="28C1A4FB" w14:textId="7A7ABEAD" w:rsidR="00555B54" w:rsidRPr="00B806FD" w:rsidRDefault="00555B54" w:rsidP="00B806FD">
      <w:pPr>
        <w:pStyle w:val="FootnoteText"/>
      </w:pPr>
      <w:r w:rsidRPr="00B806FD">
        <w:rPr>
          <w:rStyle w:val="FootnoteReference"/>
        </w:rPr>
        <w:footnoteRef/>
      </w:r>
      <w:r w:rsidRPr="00B806FD">
        <w:t xml:space="preserve"> </w:t>
      </w:r>
      <w:r w:rsidRPr="00B806FD">
        <w:tab/>
      </w:r>
      <w:r w:rsidRPr="00B806FD">
        <w:rPr>
          <w:i/>
          <w:iCs/>
        </w:rPr>
        <w:t>See</w:t>
      </w:r>
      <w:r w:rsidRPr="00B806FD">
        <w:rPr>
          <w:i/>
        </w:rPr>
        <w:t xml:space="preserve"> </w:t>
      </w:r>
      <w:r w:rsidRPr="00B806FD">
        <w:t>N.C. Const. art. I, § 10.</w:t>
      </w:r>
    </w:p>
  </w:footnote>
  <w:footnote w:id="193">
    <w:p w14:paraId="27E2F6F2" w14:textId="51F1E69C" w:rsidR="00555B54" w:rsidRPr="00B806FD" w:rsidRDefault="00555B54" w:rsidP="00B806FD">
      <w:pPr>
        <w:pStyle w:val="FootnoteText"/>
      </w:pPr>
      <w:r w:rsidRPr="00B806FD">
        <w:rPr>
          <w:rStyle w:val="FootnoteReference"/>
        </w:rPr>
        <w:footnoteRef/>
      </w:r>
      <w:r w:rsidRPr="00B806FD">
        <w:t xml:space="preserve"> </w:t>
      </w:r>
      <w:r w:rsidRPr="00B806FD">
        <w:tab/>
      </w:r>
      <w:r w:rsidRPr="00B806FD">
        <w:rPr>
          <w:i/>
          <w:iCs/>
        </w:rPr>
        <w:t>See</w:t>
      </w:r>
      <w:r w:rsidRPr="00B806FD">
        <w:rPr>
          <w:i/>
        </w:rPr>
        <w:t xml:space="preserve"> </w:t>
      </w:r>
      <w:r w:rsidRPr="00B806FD">
        <w:t>N.C. Const. art. I, § 19.</w:t>
      </w:r>
    </w:p>
  </w:footnote>
  <w:footnote w:id="194">
    <w:p w14:paraId="49285983" w14:textId="41AEC38F" w:rsidR="00555B54" w:rsidRPr="00B806FD" w:rsidRDefault="00555B54" w:rsidP="00B806FD">
      <w:pPr>
        <w:pStyle w:val="FootnoteText"/>
      </w:pPr>
      <w:r w:rsidRPr="00B806FD">
        <w:rPr>
          <w:rStyle w:val="FootnoteReference"/>
        </w:rPr>
        <w:footnoteRef/>
      </w:r>
      <w:r w:rsidRPr="00B806FD">
        <w:t xml:space="preserve"> </w:t>
      </w:r>
      <w:r w:rsidRPr="00B806FD">
        <w:tab/>
      </w:r>
      <w:r w:rsidRPr="00B806FD">
        <w:rPr>
          <w:i/>
          <w:iCs/>
        </w:rPr>
        <w:t>See generally</w:t>
      </w:r>
      <w:r w:rsidRPr="00B806FD">
        <w:rPr>
          <w:i/>
        </w:rPr>
        <w:t xml:space="preserve"> </w:t>
      </w:r>
      <w:r w:rsidRPr="00B806FD">
        <w:t>N.C. Const. art. I, §§ 12, 14</w:t>
      </w:r>
    </w:p>
  </w:footnote>
  <w:footnote w:id="195">
    <w:p w14:paraId="2BFEC7E3" w14:textId="6BEEC2A9" w:rsidR="00555B54" w:rsidRPr="00B806FD" w:rsidRDefault="00555B54"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Gu4FeRwT","properties":{"formattedCitation":"Harper v. Lewis, {\\i{}supra} note 56 at 22\\uc0\\u8211{}24.","plainCitation":"Harper v. Lewis, supra note 56 at 22–24.","noteIndex":195},"citationItems":[{"id":7922,"uris":["http://zotero.org/users/10395840/items/3BHB3MDY"],"itemData":{"id":7922,"type":"legal_case","authority":"N.C. Super. Ct., Wake Cnty","container-title":"N.C. Super. Ct., Wake Cnty","number":"No. 19-CVS-012667","title":"Harper v. Lewis","URL":"https://www.brennancenter.org/sites/default/files/2019-12/2019-12-02-Order%20on%20Prior%20Injunction%20and%20BOE%20filing.pdf","volume":"No. 19-CVS-012667","issued":{"date-parts":[["2019",10,28]]}},"locator":"22-24","label":"page"}],"schema":"https://github.com/citation-style-language/schema/raw/master/csl-citation.json"} </w:instrText>
      </w:r>
      <w:r w:rsidRPr="00B806FD">
        <w:fldChar w:fldCharType="separate"/>
      </w:r>
      <w:r w:rsidRPr="00B806FD">
        <w:t>Harper, No. 19-CVS-012667 at 22–24.</w:t>
      </w:r>
      <w:r w:rsidRPr="00B806FD">
        <w:fldChar w:fldCharType="end"/>
      </w:r>
    </w:p>
  </w:footnote>
  <w:footnote w:id="196">
    <w:p w14:paraId="68472C60" w14:textId="77777777" w:rsidR="00555B54" w:rsidRPr="00B806FD" w:rsidRDefault="00555B54" w:rsidP="00B806FD">
      <w:pPr>
        <w:pStyle w:val="FootnoteText"/>
      </w:pPr>
      <w:r w:rsidRPr="00B806FD">
        <w:rPr>
          <w:rStyle w:val="FootnoteReference"/>
        </w:rPr>
        <w:footnoteRef/>
      </w:r>
      <w:r w:rsidRPr="00B806FD">
        <w:t xml:space="preserve"> </w:t>
      </w:r>
      <w:r w:rsidRPr="00B806FD">
        <w:rPr>
          <w:i/>
          <w:iCs/>
        </w:rPr>
        <w:t>See</w:t>
      </w:r>
      <w:r w:rsidRPr="00B806FD">
        <w:t xml:space="preserve"> </w:t>
      </w:r>
      <w:r w:rsidRPr="00B806FD">
        <w:fldChar w:fldCharType="begin"/>
      </w:r>
      <w:r w:rsidRPr="00B806FD">
        <w:instrText xml:space="preserve"> ADDIN ZOTERO_ITEM CSL_CITATION {"citationID":"BdlAhFbP","properties":{"formattedCitation":"North Carolina Election Results, {\\scaps The New York Times}, Nov. 3, 2020, https://www.nytimes.com/interactive/2020/11/03/us/elections/results-north-carolina.html (last visited Dec 23, 2022).","plainCitation":"North Carolina Election Results, The New York Times, Nov. 3, 2020, https://www.nytimes.com/interactive/2020/11/03/us/elections/results-north-carolina.html (last visited Dec 23, 2022).","noteIndex":196},"citationItems":[{"id":7924,"uris":["http://zotero.org/users/10395840/items/LWITYJMV"],"itemData":{"id":7924,"type":"article-newspaper","abstract":"See full results and maps from the North Carolina elections.","container-title":"The New York Times","ISSN":"0362-4331","language":"en-US","section":"U.S.","source":"NYTimes.com","title":"North Carolina Election Results","URL":"https://www.nytimes.com/interactive/2020/11/03/us/elections/results-north-carolina.html","accessed":{"date-parts":[["2022",12,23]]},"issued":{"date-parts":[["2020",11,3]]}}}],"schema":"https://github.com/citation-style-language/schema/raw/master/csl-citation.json"} </w:instrText>
      </w:r>
      <w:r w:rsidRPr="00B806FD">
        <w:fldChar w:fldCharType="separate"/>
      </w:r>
      <w:r w:rsidRPr="00B806FD">
        <w:rPr>
          <w:i/>
          <w:iCs/>
        </w:rPr>
        <w:t>North Carolina Election Results</w:t>
      </w:r>
      <w:r w:rsidRPr="00B806FD">
        <w:t xml:space="preserve">, </w:t>
      </w:r>
      <w:r w:rsidRPr="00B806FD">
        <w:rPr>
          <w:smallCaps/>
        </w:rPr>
        <w:t>N.Y. Times</w:t>
      </w:r>
      <w:r w:rsidRPr="00B806FD">
        <w:t xml:space="preserve"> (Mar. 7, 2021), https://www.nytimes.com/interactive/2020/11/03/us/elections/results-north-carolina.html [https://perma.cc/WN8J-QNU7].</w:t>
      </w:r>
      <w:r w:rsidRPr="00B806FD">
        <w:fldChar w:fldCharType="end"/>
      </w:r>
    </w:p>
  </w:footnote>
  <w:footnote w:id="197">
    <w:p w14:paraId="0D7E41B5" w14:textId="77777777" w:rsidR="00555B54" w:rsidRPr="00B806FD" w:rsidRDefault="00555B54" w:rsidP="00B806FD">
      <w:pPr>
        <w:pStyle w:val="FootnoteText"/>
      </w:pPr>
      <w:r w:rsidRPr="00B806FD">
        <w:rPr>
          <w:rStyle w:val="FootnoteReference"/>
        </w:rPr>
        <w:footnoteRef/>
      </w:r>
      <w:r w:rsidRPr="00B806FD">
        <w:t xml:space="preserve"> </w:t>
      </w:r>
      <w:r w:rsidRPr="00B806FD">
        <w:rPr>
          <w:i/>
          <w:iCs/>
        </w:rPr>
        <w:t>See</w:t>
      </w:r>
      <w:r w:rsidRPr="00B806FD">
        <w:t xml:space="preserve"> </w:t>
      </w:r>
      <w:r w:rsidRPr="00B806FD">
        <w:fldChar w:fldCharType="begin"/>
      </w:r>
      <w:r w:rsidRPr="00B806FD">
        <w:instrText xml:space="preserve"> ADDIN ZOTERO_ITEM CSL_CITATION {"citationID":"mO4tboiK","properties":{"formattedCitation":"North Carolina Election Results, {\\scaps The New York Times}, May 15, 2019, https://www.nytimes.com/interactive/2018/11/06/us/elections/results-north-carolina-elections.html (last visited Dec 23, 2022).","plainCitation":"North Carolina Election Results, The New York Times, May 15, 2019, https://www.nytimes.com/interactive/2018/11/06/us/elections/results-north-carolina-elections.html (last visited Dec 23, 2022).","noteIndex":197},"citationItems":[{"id":7926,"uris":["http://zotero.org/users/10395840/items/5CWTKMD2"],"itemData":{"id":7926,"type":"article-newspaper","container-title":"The New York Times","title":"North Carolina Election Results","URL":"https://www.nytimes.com/interactive/2018/11/06/us/elections/results-north-carolina-elections.html","accessed":{"date-parts":[["2022",12,23]]},"issued":{"date-parts":[["2019",5,15]]}}}],"schema":"https://github.com/citation-style-language/schema/raw/master/csl-citation.json"} </w:instrText>
      </w:r>
      <w:r w:rsidRPr="00B806FD">
        <w:fldChar w:fldCharType="separate"/>
      </w:r>
      <w:r w:rsidRPr="00B806FD">
        <w:rPr>
          <w:i/>
          <w:iCs/>
        </w:rPr>
        <w:t>North Carolina Election Results</w:t>
      </w:r>
      <w:r w:rsidRPr="00B806FD">
        <w:t xml:space="preserve">, </w:t>
      </w:r>
      <w:r w:rsidRPr="00B806FD">
        <w:rPr>
          <w:smallCaps/>
        </w:rPr>
        <w:t>N.Y. Times</w:t>
      </w:r>
      <w:r w:rsidRPr="00B806FD">
        <w:t xml:space="preserve"> (May 15, 2019), https://www.nytimes.com/interactive/2018/11/06/us/elections/results-north-carolina-elections.html [https://perma.cc/2WRR-F8XY].</w:t>
      </w:r>
      <w:r w:rsidRPr="00B806FD">
        <w:fldChar w:fldCharType="end"/>
      </w:r>
    </w:p>
  </w:footnote>
  <w:footnote w:id="198">
    <w:p w14:paraId="3FAB86A2" w14:textId="098C7199" w:rsidR="00555B54" w:rsidRPr="00B806FD" w:rsidRDefault="00555B54" w:rsidP="00B806FD">
      <w:pPr>
        <w:pStyle w:val="FootnoteText"/>
      </w:pPr>
      <w:r w:rsidRPr="00B806FD">
        <w:rPr>
          <w:rStyle w:val="FootnoteReference"/>
        </w:rPr>
        <w:footnoteRef/>
      </w:r>
      <w:r w:rsidRPr="00B806FD">
        <w:t xml:space="preserve"> </w:t>
      </w:r>
      <w:r w:rsidRPr="00B806FD">
        <w:tab/>
      </w:r>
      <w:r w:rsidRPr="00B806FD">
        <w:rPr>
          <w:i/>
          <w:iCs/>
        </w:rPr>
        <w:t>See supra</w:t>
      </w:r>
      <w:r w:rsidRPr="00B806FD">
        <w:t xml:space="preserve"> </w:t>
      </w:r>
      <w:proofErr w:type="spellStart"/>
      <w:r w:rsidRPr="00B806FD">
        <w:t>tbl</w:t>
      </w:r>
      <w:proofErr w:type="spellEnd"/>
      <w:r w:rsidRPr="00B806FD">
        <w:t xml:space="preserve">. 1; </w:t>
      </w:r>
      <w:r w:rsidRPr="00B806FD">
        <w:fldChar w:fldCharType="begin"/>
      </w:r>
      <w:r w:rsidRPr="00B806FD">
        <w:instrText xml:space="preserve"> ADDIN ZOTERO_ITEM CSL_CITATION {"citationID":"h2kK7bit","properties":{"formattedCitation":"Levitt, {\\i{}supra} note 134.","plainCitation":"Levitt, supra note 134.","noteIndex":198},"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rsidRPr="00B806FD">
        <w:fldChar w:fldCharType="separate"/>
      </w:r>
      <w:r w:rsidRPr="00B806FD">
        <w:t xml:space="preserve">Spencer, </w:t>
      </w:r>
      <w:r w:rsidRPr="00B806FD">
        <w:rPr>
          <w:i/>
          <w:iCs/>
        </w:rPr>
        <w:t>supra</w:t>
      </w:r>
      <w:r w:rsidRPr="00B806FD">
        <w:t xml:space="preserve"> note 133.</w:t>
      </w:r>
      <w:r w:rsidRPr="00B806FD">
        <w:fldChar w:fldCharType="end"/>
      </w:r>
    </w:p>
  </w:footnote>
  <w:footnote w:id="199">
    <w:p w14:paraId="3258D270" w14:textId="18A83F2D" w:rsidR="00555B54" w:rsidRPr="00B806FD" w:rsidRDefault="00555B54"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VVHbwsZC","properties":{"formattedCitation":"Fiona Kniaz, {\\i{}Governors and the Redistricting Process}, {\\scaps Eagleton Center on the American Governor} (2021), https://governors.rutgers.edu/governors-and-the-redistricting-process/ (last visited Dec 23, 2022).","plainCitation":"Fiona Kniaz, Governors and the Redistricting Process, Eagleton Center on the American Governor (2021), https://governors.rutgers.edu/governors-and-the-redistricting-process/ (last visited Dec 23, 2022).","noteIndex":199},"citationItems":[{"id":7827,"uris":["http://zotero.org/users/10395840/items/8SQFIK4G"],"itemData":{"id":7827,"type":"post-weblog","abstract":"State by state look at the role of governors in the redistricting process as the 2020 census continues to be run, and a look at which 2020 elections will matter most.","container-title":"Eagleton Center on the American Governor","language":"en-US","title":"Governors and the Redistricting Process","URL":"https://governors.rutgers.edu/governors-and-the-redistricting-process/","author":[{"literal":"Fiona Kniaz"}],"accessed":{"date-parts":[["2022",12,23]]},"issued":{"date-parts":[["2021",5]]}}}],"schema":"https://github.com/citation-style-language/schema/raw/master/csl-citation.json"} </w:instrText>
      </w:r>
      <w:r w:rsidRPr="00B806FD">
        <w:fldChar w:fldCharType="separate"/>
      </w:r>
      <w:r w:rsidRPr="00B806FD">
        <w:t xml:space="preserve">Fiona </w:t>
      </w:r>
      <w:proofErr w:type="spellStart"/>
      <w:r w:rsidRPr="00B806FD">
        <w:t>Kniaz</w:t>
      </w:r>
      <w:proofErr w:type="spellEnd"/>
      <w:r w:rsidRPr="00B806FD">
        <w:t xml:space="preserve">, </w:t>
      </w:r>
      <w:r w:rsidRPr="00B806FD">
        <w:rPr>
          <w:i/>
          <w:iCs/>
        </w:rPr>
        <w:t>Governors and the Redistricting Process</w:t>
      </w:r>
      <w:r w:rsidRPr="00B806FD">
        <w:t xml:space="preserve">, </w:t>
      </w:r>
      <w:r w:rsidRPr="00B806FD">
        <w:rPr>
          <w:smallCaps/>
        </w:rPr>
        <w:t>Eagleton Center on the American Governor</w:t>
      </w:r>
      <w:r w:rsidRPr="00B806FD">
        <w:t xml:space="preserve"> (2021), https://governors.rutgers.edu/governors-and-the-redistricting-process/ [https://perma.cc/TV6Q-MJUY].</w:t>
      </w:r>
      <w:r w:rsidRPr="00B806FD">
        <w:fldChar w:fldCharType="end"/>
      </w:r>
    </w:p>
  </w:footnote>
  <w:footnote w:id="200">
    <w:p w14:paraId="148DE782" w14:textId="6C5875B3" w:rsidR="00555B54" w:rsidRPr="00B806FD" w:rsidRDefault="00555B54" w:rsidP="00B806FD">
      <w:pPr>
        <w:pStyle w:val="FootnoteText"/>
      </w:pPr>
      <w:r w:rsidRPr="00B806FD">
        <w:rPr>
          <w:rStyle w:val="FootnoteReference"/>
        </w:rPr>
        <w:footnoteRef/>
      </w:r>
      <w:r w:rsidRPr="00B806FD">
        <w:t xml:space="preserve"> </w:t>
      </w:r>
      <w:r w:rsidRPr="00B806FD">
        <w:tab/>
      </w:r>
      <w:r w:rsidRPr="00B806FD">
        <w:rPr>
          <w:i/>
          <w:iCs/>
        </w:rPr>
        <w:t>See</w:t>
      </w:r>
      <w:r w:rsidRPr="00B806FD">
        <w:t xml:space="preserve"> </w:t>
      </w:r>
      <w:r w:rsidRPr="00B806FD">
        <w:fldChar w:fldCharType="begin"/>
      </w:r>
      <w:r w:rsidRPr="00B806FD">
        <w:instrText xml:space="preserve"> ADDIN ZOTERO_ITEM CSL_CITATION {"citationID":"T14DaL13","properties":{"formattedCitation":"Harper v. Hall, {\\i{}supra} note 146.","plainCitation":"Harper v. Hall, supra note 146.","noteIndex":200},"citationItems":[{"id":7844,"uris":["http://zotero.org/users/10395840/items/AYCHFB64"],"itemData":{"id":7844,"type":"legal_case","authority":"N.C.","container-title":"N.C. Super. Ct.","number":"No. 19-CVS-12667","title":"Harper v. Hall","URL":"https://scholar.google.com/scholar_case?case=10774078849354908472&amp;hl=en&amp;as_sdt=6&amp;as_vis=1&amp;oi=scholarr","volume":"868 S.E.2d 499","issued":{"date-parts":[["2022"]]}}}],"schema":"https://github.com/citation-style-language/schema/raw/master/csl-citation.json"} </w:instrText>
      </w:r>
      <w:r w:rsidRPr="00B806FD">
        <w:fldChar w:fldCharType="separate"/>
      </w:r>
      <w:r w:rsidRPr="00B806FD">
        <w:t>Harper v. Hall, 868 S.E.2d 499, 510-11 (N.C. Super. Ct. 2022).</w:t>
      </w:r>
      <w:r w:rsidRPr="00B806FD">
        <w:fldChar w:fldCharType="end"/>
      </w:r>
    </w:p>
  </w:footnote>
  <w:footnote w:id="201">
    <w:p w14:paraId="22F73162" w14:textId="16F912F1" w:rsidR="00555B54" w:rsidRPr="00B806FD" w:rsidRDefault="00555B54"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X1Y7F2CT","properties":{"formattedCitation":"{\\i{}Id.} at 382\\uc0\\u8211{}383.","plainCitation":"Id. at 382–383.","noteIndex":201},"citationItems":[{"id":7844,"uris":["http://zotero.org/users/10395840/items/AYCHFB64"],"itemData":{"id":7844,"type":"legal_case","authority":"N.C.","container-title":"N.C. Super. Ct.","number":"No. 19-CVS-12667","title":"Harper v. Hall","URL":"https://scholar.google.com/scholar_case?case=10774078849354908472&amp;hl=en&amp;as_sdt=6&amp;as_vis=1&amp;oi=scholarr","volume":"868 S.E.2d 499","issued":{"date-parts":[["2022"]]}},"locator":"382-383","label":"page"}],"schema":"https://github.com/citation-style-language/schema/raw/master/csl-citation.json"} </w:instrText>
      </w:r>
      <w:r w:rsidRPr="00B806FD">
        <w:fldChar w:fldCharType="separate"/>
      </w:r>
      <w:r w:rsidRPr="00B806FD">
        <w:rPr>
          <w:i/>
          <w:iCs/>
        </w:rPr>
        <w:t>Id.</w:t>
      </w:r>
      <w:r w:rsidRPr="00B806FD">
        <w:t xml:space="preserve"> at 382–383.</w:t>
      </w:r>
      <w:r w:rsidRPr="00B806FD">
        <w:fldChar w:fldCharType="end"/>
      </w:r>
    </w:p>
  </w:footnote>
  <w:footnote w:id="202">
    <w:p w14:paraId="002E3733" w14:textId="2F84DC02" w:rsidR="00555B54" w:rsidRPr="00B806FD" w:rsidRDefault="00555B54"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2sgwko36","properties":{"formattedCitation":"{\\i{}Id.} at 321.","plainCitation":"Id. at 321.","noteIndex":202},"citationItems":[{"id":7844,"uris":["http://zotero.org/users/10395840/items/AYCHFB64"],"itemData":{"id":7844,"type":"legal_case","authority":"N.C.","container-title":"N.C. Super. Ct.","number":"No. 19-CVS-12667","title":"Harper v. Hall","URL":"https://scholar.google.com/scholar_case?case=10774078849354908472&amp;hl=en&amp;as_sdt=6&amp;as_vis=1&amp;oi=scholarr","volume":"868 S.E.2d 499","issued":{"date-parts":[["2022"]]}},"locator":"321","label":"page"}],"schema":"https://github.com/citation-style-language/schema/raw/master/csl-citation.json"} </w:instrText>
      </w:r>
      <w:r w:rsidRPr="00B806FD">
        <w:fldChar w:fldCharType="separate"/>
      </w:r>
      <w:r w:rsidRPr="00B806FD">
        <w:rPr>
          <w:i/>
          <w:iCs/>
        </w:rPr>
        <w:t>Id.</w:t>
      </w:r>
      <w:r w:rsidRPr="00B806FD">
        <w:t xml:space="preserve"> at 321.</w:t>
      </w:r>
      <w:r w:rsidRPr="00B806FD">
        <w:fldChar w:fldCharType="end"/>
      </w:r>
    </w:p>
  </w:footnote>
  <w:footnote w:id="203">
    <w:p w14:paraId="080854A8" w14:textId="32317C93" w:rsidR="00555B54" w:rsidRPr="00B806FD" w:rsidRDefault="00555B54"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5D03ctU3","properties":{"formattedCitation":"{\\i{}Id.} at 323.","plainCitation":"Id. at 323.","noteIndex":203},"citationItems":[{"id":7844,"uris":["http://zotero.org/users/10395840/items/AYCHFB64"],"itemData":{"id":7844,"type":"legal_case","authority":"N.C.","container-title":"N.C. Super. Ct.","number":"No. 19-CVS-12667","title":"Harper v. Hall","URL":"https://scholar.google.com/scholar_case?case=10774078849354908472&amp;hl=en&amp;as_sdt=6&amp;as_vis=1&amp;oi=scholarr","volume":"868 S.E.2d 499","issued":{"date-parts":[["2022"]]}},"locator":"323","label":"page"}],"schema":"https://github.com/citation-style-language/schema/raw/master/csl-citation.json"} </w:instrText>
      </w:r>
      <w:r w:rsidRPr="00B806FD">
        <w:fldChar w:fldCharType="separate"/>
      </w:r>
      <w:r w:rsidRPr="00B806FD">
        <w:rPr>
          <w:i/>
          <w:iCs/>
        </w:rPr>
        <w:t>Id.</w:t>
      </w:r>
      <w:r w:rsidRPr="00B806FD">
        <w:t xml:space="preserve"> at 323.</w:t>
      </w:r>
      <w:r w:rsidRPr="00B806FD">
        <w:fldChar w:fldCharType="end"/>
      </w:r>
    </w:p>
  </w:footnote>
  <w:footnote w:id="204">
    <w:p w14:paraId="42A45C31" w14:textId="7FCB3808" w:rsidR="00555B54" w:rsidRPr="00B806FD" w:rsidRDefault="00555B54"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sk2qv19L","properties":{"formattedCitation":"Order Appointing Special Masters at 2-7 Harper v. Hall, {\\i{}supra} note 146; Steve Doyle, {\\i{}NC redistricting special masters have Greensboro flavor}, {\\scaps Fox 8 Greensboro}, Apr. 5, 2022, https://myfox8.com/your-local-election-hq/nc-redistricting-special-masters-have-greensboro-flavor/ (last visited Dec 24, 2022).","plainCitation":"Order Appointing Special Masters at 2-7 Harper v. Hall, supra note 146; Steve Doyle, NC redistricting special masters have Greensboro flavor, Fox 8 Greensboro, Apr. 5, 2022, https://myfox8.com/your-local-election-hq/nc-redistricting-special-masters-have-greensboro-flavor/ (last visited Dec 24, 2022).","noteIndex":204},"citationItems":[{"id":7844,"uris":["http://zotero.org/users/10395840/items/AYCHFB64"],"itemData":{"id":7844,"type":"legal_case","authority":"N.C.","container-title":"N.C. Super. Ct.","number":"No. 19-CVS-12667","title":"Harper v. Hall","URL":"https://scholar.google.com/scholar_case?case=10774078849354908472&amp;hl=en&amp;as_sdt=6&amp;as_vis=1&amp;oi=scholarr","volume":"868 S.E.2d 499","issued":{"date-parts":[["2022"]]}},"label":"page","prefix":"Order Appointing Special Masters at 2-7"},{"id":7949,"uris":["http://zotero.org/users/10395840/items/GZ2FX73C"],"itemData":{"id":7949,"type":"article-newspaper","container-title":"Fox 8 Greensboro","title":"NC redistricting special masters have Greensboro flavor","URL":"https://myfox8.com/your-local-election-hq/nc-redistricting-special-masters-have-greensboro-flavor/","author":[{"family":"Doyle","given":"Steve"}],"accessed":{"date-parts":[["2022",12,24]]},"issued":{"date-parts":[["2022",4,5]]}}}],"schema":"https://github.com/citation-style-language/schema/raw/master/csl-citation.json"} </w:instrText>
      </w:r>
      <w:r w:rsidRPr="00B806FD">
        <w:fldChar w:fldCharType="separate"/>
      </w:r>
      <w:r w:rsidRPr="00B806FD">
        <w:t xml:space="preserve">Order Appointing Special </w:t>
      </w:r>
      <w:proofErr w:type="gramStart"/>
      <w:r w:rsidRPr="00B806FD">
        <w:t>Masters</w:t>
      </w:r>
      <w:proofErr w:type="gramEnd"/>
      <w:r w:rsidRPr="00B806FD">
        <w:t xml:space="preserve"> at 2-7, Harper v. Hall, 868 S.E.2d 499, 510-11 (N.C. Super. Ct. 2022); </w:t>
      </w:r>
      <w:r w:rsidRPr="00B806FD">
        <w:rPr>
          <w:i/>
          <w:iCs/>
        </w:rPr>
        <w:t xml:space="preserve">see also </w:t>
      </w:r>
      <w:r w:rsidRPr="00B806FD">
        <w:t xml:space="preserve">Steve Doyle, </w:t>
      </w:r>
      <w:r w:rsidRPr="00B806FD">
        <w:rPr>
          <w:i/>
          <w:iCs/>
        </w:rPr>
        <w:t xml:space="preserve">NC Redistricting Special </w:t>
      </w:r>
      <w:proofErr w:type="gramStart"/>
      <w:r w:rsidRPr="00B806FD">
        <w:rPr>
          <w:i/>
          <w:iCs/>
        </w:rPr>
        <w:t>Masters</w:t>
      </w:r>
      <w:proofErr w:type="gramEnd"/>
      <w:r w:rsidRPr="00B806FD">
        <w:rPr>
          <w:i/>
          <w:iCs/>
        </w:rPr>
        <w:t xml:space="preserve"> Have Greensboro Flavor</w:t>
      </w:r>
      <w:r w:rsidRPr="00B806FD">
        <w:t xml:space="preserve">, </w:t>
      </w:r>
      <w:r w:rsidRPr="00B806FD">
        <w:rPr>
          <w:smallCaps/>
        </w:rPr>
        <w:t>Fox 8 Greensboro: Your Local Election HQ</w:t>
      </w:r>
      <w:r w:rsidRPr="00B806FD">
        <w:t xml:space="preserve"> (Apr. 5, 2022), https://myfox8.com/your-local-election-hq/nc-redistricting-special-masters-have-greensboro-flavor/ [https://perma.cc/W5SN-YMHH] (last visited Dec. 24, 2022).</w:t>
      </w:r>
      <w:r w:rsidRPr="00B806FD">
        <w:fldChar w:fldCharType="end"/>
      </w:r>
    </w:p>
  </w:footnote>
  <w:footnote w:id="205">
    <w:p w14:paraId="36719DA2" w14:textId="14865082" w:rsidR="00555B54" w:rsidRPr="00B806FD" w:rsidRDefault="00555B54" w:rsidP="00B806FD">
      <w:pPr>
        <w:pStyle w:val="FootnoteText"/>
      </w:pPr>
      <w:r w:rsidRPr="00B806FD">
        <w:rPr>
          <w:rStyle w:val="FootnoteReference"/>
        </w:rPr>
        <w:footnoteRef/>
      </w:r>
      <w:r w:rsidRPr="00B806FD">
        <w:t xml:space="preserve"> </w:t>
      </w:r>
      <w:r w:rsidRPr="00B806FD">
        <w:tab/>
      </w:r>
      <w:r w:rsidRPr="00B806FD">
        <w:rPr>
          <w:bCs/>
        </w:rPr>
        <w:t xml:space="preserve">Disclosure: Bernard </w:t>
      </w:r>
      <w:proofErr w:type="spellStart"/>
      <w:r w:rsidRPr="00B806FD">
        <w:rPr>
          <w:bCs/>
        </w:rPr>
        <w:t>Grofman</w:t>
      </w:r>
      <w:proofErr w:type="spellEnd"/>
      <w:r w:rsidRPr="00B806FD">
        <w:rPr>
          <w:bCs/>
        </w:rPr>
        <w:t xml:space="preserve"> served as that technical consultant.</w:t>
      </w:r>
    </w:p>
  </w:footnote>
  <w:footnote w:id="206">
    <w:p w14:paraId="3FB9123D" w14:textId="46F664CA" w:rsidR="00555B54" w:rsidRPr="00B806FD" w:rsidRDefault="00555B54"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p85CUJAm","properties":{"formattedCitation":"Order on Remedial Plans at 23 Harper v. Hall, {\\i{}supra} note 146.","plainCitation":"Order on Remedial Plans at 23 Harper v. Hall, supra note 146.","noteIndex":206},"citationItems":[{"id":7844,"uris":["http://zotero.org/users/10395840/items/AYCHFB64"],"itemData":{"id":7844,"type":"legal_case","authority":"N.C.","container-title":"N.C. Super. Ct.","number":"No. 19-CVS-12667","title":"Harper v. Hall","URL":"https://scholar.google.com/scholar_case?case=10774078849354908472&amp;hl=en&amp;as_sdt=6&amp;as_vis=1&amp;oi=scholarr","volume":"868 S.E.2d 499","issued":{"date-parts":[["2022"]]}},"label":"page","prefix":"Order on Remedial Plans at 23"}],"schema":"https://github.com/citation-style-language/schema/raw/master/csl-citation.json"} </w:instrText>
      </w:r>
      <w:r w:rsidRPr="00B806FD">
        <w:fldChar w:fldCharType="separate"/>
      </w:r>
      <w:r w:rsidRPr="00B806FD">
        <w:t>Order on Remedial Plans at 23 Harper, 868 S.E.2d.</w:t>
      </w:r>
      <w:r w:rsidRPr="00B806FD">
        <w:fldChar w:fldCharType="end"/>
      </w:r>
    </w:p>
  </w:footnote>
  <w:footnote w:id="207">
    <w:p w14:paraId="4A00E721" w14:textId="3EDE005A" w:rsidR="00114B20" w:rsidRPr="00B806FD" w:rsidRDefault="00114B20" w:rsidP="00B806FD">
      <w:pPr>
        <w:pStyle w:val="FootnoteText"/>
      </w:pPr>
      <w:r w:rsidRPr="00B806FD">
        <w:rPr>
          <w:rStyle w:val="FootnoteReference"/>
        </w:rPr>
        <w:footnoteRef/>
      </w:r>
      <w:r w:rsidR="001C4C87" w:rsidRPr="00B806FD">
        <w:rPr>
          <w:i/>
          <w:iCs/>
        </w:rPr>
        <w:t xml:space="preserve"> </w:t>
      </w:r>
      <w:r w:rsidR="001C4C87" w:rsidRPr="00B806FD">
        <w:rPr>
          <w:i/>
          <w:iCs/>
        </w:rPr>
        <w:tab/>
      </w:r>
      <w:r w:rsidRPr="00B806FD">
        <w:rPr>
          <w:i/>
          <w:iCs/>
        </w:rPr>
        <w:t xml:space="preserve">See </w:t>
      </w:r>
      <w:r w:rsidRPr="00B806FD">
        <w:rPr>
          <w:smallCaps/>
        </w:rPr>
        <w:t>Ballotpedia,</w:t>
      </w:r>
      <w:r w:rsidRPr="00B806FD">
        <w:t xml:space="preserve"> </w:t>
      </w:r>
      <w:r w:rsidRPr="00B806FD">
        <w:fldChar w:fldCharType="begin"/>
      </w:r>
      <w:r w:rsidRPr="00B806FD">
        <w:instrText xml:space="preserve"> ADDIN ZOTERO_ITEM CSL_CITATION {"citationID":"Qy0AS8KL","properties":{"formattedCitation":"Party control of New York state government, {\\scaps Ballotpedia}, https://ballotpedia.org/Party_control_of_New_York_state_government (last visited Dec 23, 2022).","plainCitation":"Party control of New York state government, Ballotpedia, https://ballotpedia.org/Party_control_of_New_York_state_government (last visited Dec 23, 2022).","noteIndex":207},"citationItems":[{"id":7829,"uris":["http://zotero.org/users/10395840/items/WIQJNG39"],"itemData":{"id":7829,"type":"webpage","abstract":"Ballotpedia: The Encyclopedia of American Politics","container-title":"Ballotpedia","language":"en","title":"Party control of New York state government","URL":"https://ballotpedia.org/Party_control_of_New_York_state_government","accessed":{"date-parts":[["2022",12,23]]}}}],"schema":"https://github.com/citation-style-language/schema/raw/master/csl-citation.json"} </w:instrText>
      </w:r>
      <w:r w:rsidRPr="00B806FD">
        <w:fldChar w:fldCharType="separate"/>
      </w:r>
      <w:r w:rsidRPr="00B806FD">
        <w:rPr>
          <w:i/>
          <w:iCs/>
        </w:rPr>
        <w:t>Party Control of New York State Government</w:t>
      </w:r>
      <w:r w:rsidRPr="00B806FD">
        <w:t>, https://ballotpedia.org/Party_control_of_New_York_state_government [https://perma.cc/N4NE-RPSZ] (last visited Dec. 23, 2022).</w:t>
      </w:r>
      <w:r w:rsidRPr="00B806FD">
        <w:fldChar w:fldCharType="end"/>
      </w:r>
    </w:p>
  </w:footnote>
  <w:footnote w:id="208">
    <w:p w14:paraId="1FAFAC1D" w14:textId="65C04A18" w:rsidR="00114B20" w:rsidRPr="00B806FD" w:rsidRDefault="00114B20" w:rsidP="00B806FD">
      <w:pPr>
        <w:pStyle w:val="FootnoteText"/>
      </w:pPr>
      <w:r w:rsidRPr="00B806FD">
        <w:rPr>
          <w:rStyle w:val="FootnoteReference"/>
        </w:rPr>
        <w:footnoteRef/>
      </w:r>
      <w:r w:rsidRPr="00B806FD">
        <w:t xml:space="preserve"> </w:t>
      </w:r>
      <w:r w:rsidR="001C4C87" w:rsidRPr="00B806FD">
        <w:tab/>
      </w:r>
      <w:r w:rsidRPr="00B806FD">
        <w:rPr>
          <w:smallCaps/>
        </w:rPr>
        <w:t>Ballotpedia,</w:t>
      </w:r>
      <w:r w:rsidRPr="00B806FD">
        <w:t xml:space="preserve"> </w:t>
      </w:r>
      <w:r w:rsidRPr="00B806FD">
        <w:fldChar w:fldCharType="begin"/>
      </w:r>
      <w:r w:rsidRPr="00B806FD">
        <w:instrText xml:space="preserve"> ADDIN ZOTERO_ITEM CSL_CITATION {"citationID":"4P6CQrCR","properties":{"formattedCitation":"Redistricting in New York after the 2010 census, {\\scaps Ballotpedia}, https://ballotpedia.org/Redistricting_in_New_York_after_the_2010_census (last visited Dec 23, 2022).","plainCitation":"Redistricting in New York after the 2010 census, Ballotpedia, https://ballotpedia.org/Redistricting_in_New_York_after_the_2010_census (last visited Dec 23, 2022).","noteIndex":208},"citationItems":[{"id":7831,"uris":["http://zotero.org/users/10395840/items/8LB89ZEG"],"itemData":{"id":7831,"type":"webpage","abstract":"Ballotpedia: The Encyclopedia of American Politics","container-title":"Ballotpedia","language":"en","title":"Redistricting in New York after the 2010 census","URL":"https://ballotpedia.org/Redistricting_in_New_York_after_the_2010_census","accessed":{"date-parts":[["2022",12,23]]}}}],"schema":"https://github.com/citation-style-language/schema/raw/master/csl-citation.json"} </w:instrText>
      </w:r>
      <w:r w:rsidRPr="00B806FD">
        <w:fldChar w:fldCharType="separate"/>
      </w:r>
      <w:r w:rsidRPr="00B806FD">
        <w:rPr>
          <w:i/>
          <w:iCs/>
        </w:rPr>
        <w:t xml:space="preserve">Redistricting in New York After the 2010 Census </w:t>
      </w:r>
      <w:r w:rsidRPr="00B806FD">
        <w:t>, https://ballotpedia.org/Redistricting_in_New_York_after_the_2010_census [https://perma.cc/8HQ8-LRRR] (last visited Dec. 23, 2022).</w:t>
      </w:r>
      <w:r w:rsidRPr="00B806FD">
        <w:fldChar w:fldCharType="end"/>
      </w:r>
    </w:p>
  </w:footnote>
  <w:footnote w:id="209">
    <w:p w14:paraId="316AA72F" w14:textId="77CD0B1B" w:rsidR="00114B20" w:rsidRPr="00B806FD" w:rsidRDefault="00114B20" w:rsidP="00B806FD">
      <w:pPr>
        <w:pStyle w:val="FootnoteText"/>
      </w:pPr>
      <w:r w:rsidRPr="00B806FD">
        <w:rPr>
          <w:rStyle w:val="FootnoteReference"/>
        </w:rPr>
        <w:footnoteRef/>
      </w:r>
      <w:r w:rsidRPr="00B806FD">
        <w:t xml:space="preserve"> </w:t>
      </w:r>
      <w:r w:rsidR="001C4C87" w:rsidRPr="00B806FD">
        <w:tab/>
      </w:r>
      <w:r w:rsidRPr="00B806FD">
        <w:rPr>
          <w:i/>
          <w:iCs/>
        </w:rPr>
        <w:t xml:space="preserve">See </w:t>
      </w:r>
      <w:r w:rsidRPr="00B806FD">
        <w:fldChar w:fldCharType="begin"/>
      </w:r>
      <w:r w:rsidRPr="00B806FD">
        <w:instrText xml:space="preserve"> ADDIN ZOTERO_ITEM CSL_CITATION {"citationID":"k1Wq1aRA","properties":{"formattedCitation":"Marissa Zanfardino &amp; Jeffrey M Wice, {\\i{}New York State Constitutional Amendment Explainer}, Redistricting Resources {\\scaps NY Census Redistricting Inst.} (2021); Background on the Commission, {\\scaps New York State Independent Redistricting Commission}, https://www.nyirc.gov/about (last visited Dec 24, 2022).","plainCitation":"Marissa Zanfardino &amp; Jeffrey M Wice, New York State Constitutional Amendment Explainer, Redistricting Resources NY Census Redistricting Inst. (2021); Background on the Commission, New York State Independent Redistricting Commission, https://www.nyirc.gov/about (last visited Dec 24, 2022).","noteIndex":209},"citationItems":[{"id":7834,"uris":["http://zotero.org/users/10395840/items/B5S3H6Q6"],"itemData":{"id":7834,"type":"article-journal","container-title":"NY Census and Redistricting Institute","issue":"11","language":"en","source":"Zotero","title":"New York State Constitutional Amendment Explainer","volume":"Redistricting Resources","author":[{"family":"Zanfardino","given":"Marissa"},{"family":"Wice","given":"Jeffrey M"}],"issued":{"date-parts":[["2021"]]}}},{"id":7951,"uris":["http://zotero.org/users/10395840/items/UZ9F2U53"],"itemData":{"id":7951,"type":"webpage","container-title":"New York State Independent Redistricting Commission","title":"Background on the Commission","URL":"https://www.nyirc.gov/about","accessed":{"date-parts":[["2022",12,24]]}}}],"schema":"https://github.com/citation-style-language/schema/raw/master/csl-citation.json"} </w:instrText>
      </w:r>
      <w:r w:rsidRPr="00B806FD">
        <w:fldChar w:fldCharType="separate"/>
      </w:r>
      <w:r w:rsidRPr="00B806FD">
        <w:t xml:space="preserve">Marissa </w:t>
      </w:r>
      <w:proofErr w:type="spellStart"/>
      <w:r w:rsidRPr="00B806FD">
        <w:t>Zanfardino</w:t>
      </w:r>
      <w:proofErr w:type="spellEnd"/>
      <w:r w:rsidRPr="00B806FD">
        <w:t xml:space="preserve"> &amp; Jeffrey M. </w:t>
      </w:r>
      <w:proofErr w:type="spellStart"/>
      <w:r w:rsidRPr="00B806FD">
        <w:t>Wice</w:t>
      </w:r>
      <w:proofErr w:type="spellEnd"/>
      <w:r w:rsidRPr="00B806FD">
        <w:t xml:space="preserve">, </w:t>
      </w:r>
      <w:r w:rsidRPr="00B806FD">
        <w:rPr>
          <w:i/>
          <w:iCs/>
        </w:rPr>
        <w:t>New York State Constitutional Amendment Explainer</w:t>
      </w:r>
      <w:r w:rsidRPr="00B806FD">
        <w:t xml:space="preserve">, </w:t>
      </w:r>
      <w:r w:rsidRPr="00B806FD">
        <w:rPr>
          <w:smallCaps/>
        </w:rPr>
        <w:t>Redistricting Resources</w:t>
      </w:r>
      <w:r w:rsidRPr="00B806FD">
        <w:t xml:space="preserve"> 11 (2021); </w:t>
      </w:r>
      <w:r w:rsidRPr="00B806FD">
        <w:rPr>
          <w:smallCaps/>
        </w:rPr>
        <w:t>New York State Independent Redistricting Commission</w:t>
      </w:r>
      <w:r w:rsidRPr="00B806FD">
        <w:t>, https://www.nyirc.gov/about [https://perma.cc/T24N-NG8T] (last visited Dec. 24, 2022) (providing background on the Commission).</w:t>
      </w:r>
      <w:r w:rsidRPr="00B806FD">
        <w:fldChar w:fldCharType="end"/>
      </w:r>
    </w:p>
  </w:footnote>
  <w:footnote w:id="210">
    <w:p w14:paraId="639C76F6" w14:textId="103005C5" w:rsidR="00114B20" w:rsidRPr="00B806FD" w:rsidRDefault="00114B20" w:rsidP="00B806FD">
      <w:pPr>
        <w:pStyle w:val="FootnoteText"/>
      </w:pPr>
      <w:r w:rsidRPr="00B806FD">
        <w:rPr>
          <w:rStyle w:val="FootnoteReference"/>
        </w:rPr>
        <w:footnoteRef/>
      </w:r>
      <w:r w:rsidRPr="00B806FD">
        <w:t xml:space="preserve"> </w:t>
      </w:r>
      <w:r w:rsidR="001C4C87" w:rsidRPr="00B806FD">
        <w:tab/>
      </w:r>
      <w:r w:rsidRPr="00B806FD">
        <w:t>N.Y. Const. art. III, § 4(c).</w:t>
      </w:r>
    </w:p>
  </w:footnote>
  <w:footnote w:id="211">
    <w:p w14:paraId="048CA0C0" w14:textId="1D5A0CE4" w:rsidR="00114B20" w:rsidRPr="00B806FD" w:rsidRDefault="00114B20" w:rsidP="00B806FD">
      <w:pPr>
        <w:pStyle w:val="FootnoteText"/>
      </w:pPr>
      <w:r w:rsidRPr="00B806FD">
        <w:rPr>
          <w:rStyle w:val="FootnoteReference"/>
        </w:rPr>
        <w:footnoteRef/>
      </w:r>
      <w:r w:rsidRPr="00B806FD">
        <w:t xml:space="preserve"> </w:t>
      </w:r>
      <w:r w:rsidR="001C4C87" w:rsidRPr="00B806FD">
        <w:tab/>
      </w:r>
      <w:r w:rsidRPr="00B806FD">
        <w:rPr>
          <w:i/>
          <w:iCs/>
        </w:rPr>
        <w:t>See</w:t>
      </w:r>
      <w:r w:rsidRPr="00B806FD">
        <w:rPr>
          <w:i/>
        </w:rPr>
        <w:t xml:space="preserve"> </w:t>
      </w:r>
      <w:r w:rsidRPr="00B806FD">
        <w:t>N.Y. Const. art. III, § 5-b(a).</w:t>
      </w:r>
    </w:p>
  </w:footnote>
  <w:footnote w:id="212">
    <w:p w14:paraId="21FF9003" w14:textId="22AD54C1" w:rsidR="00114B20" w:rsidRPr="00B806FD" w:rsidRDefault="00114B20" w:rsidP="00B806FD">
      <w:pPr>
        <w:pStyle w:val="FootnoteText"/>
      </w:pPr>
      <w:r w:rsidRPr="00B806FD">
        <w:rPr>
          <w:rStyle w:val="FootnoteReference"/>
        </w:rPr>
        <w:footnoteRef/>
      </w:r>
      <w:r w:rsidRPr="00B806FD">
        <w:t xml:space="preserve"> </w:t>
      </w:r>
      <w:r w:rsidR="001C4C87" w:rsidRPr="00B806FD">
        <w:tab/>
      </w:r>
      <w:r w:rsidRPr="00B806FD">
        <w:t>N.Y. Const. art. III, § 5-b(g).</w:t>
      </w:r>
    </w:p>
  </w:footnote>
  <w:footnote w:id="213">
    <w:p w14:paraId="644487A6" w14:textId="6E99465A" w:rsidR="00114B20" w:rsidRPr="00B806FD" w:rsidRDefault="00114B20" w:rsidP="00B806FD">
      <w:pPr>
        <w:pStyle w:val="FootnoteText"/>
        <w:rPr>
          <w:i/>
          <w:iCs/>
        </w:rPr>
      </w:pPr>
      <w:r w:rsidRPr="00B806FD">
        <w:rPr>
          <w:rStyle w:val="FootnoteReference"/>
        </w:rPr>
        <w:footnoteRef/>
      </w:r>
      <w:r w:rsidRPr="00B806FD">
        <w:t xml:space="preserve"> </w:t>
      </w:r>
      <w:r w:rsidR="001C4C87" w:rsidRPr="00B806FD">
        <w:tab/>
      </w:r>
      <w:r w:rsidRPr="00B806FD">
        <w:rPr>
          <w:i/>
          <w:iCs/>
        </w:rPr>
        <w:t>Id.</w:t>
      </w:r>
    </w:p>
  </w:footnote>
  <w:footnote w:id="214">
    <w:p w14:paraId="3414CCDD" w14:textId="092CED86" w:rsidR="00114B20" w:rsidRPr="00B806FD" w:rsidRDefault="00114B20" w:rsidP="00B806FD">
      <w:pPr>
        <w:pStyle w:val="FootnoteText"/>
      </w:pPr>
      <w:r w:rsidRPr="00B806FD">
        <w:rPr>
          <w:rStyle w:val="FootnoteReference"/>
        </w:rPr>
        <w:footnoteRef/>
      </w:r>
      <w:r w:rsidRPr="00B806FD">
        <w:t xml:space="preserve"> </w:t>
      </w:r>
      <w:r w:rsidR="001C4C87" w:rsidRPr="00B806FD">
        <w:tab/>
      </w:r>
      <w:r w:rsidRPr="00B806FD">
        <w:fldChar w:fldCharType="begin"/>
      </w:r>
      <w:r w:rsidRPr="00B806FD">
        <w:instrText xml:space="preserve"> ADDIN ZOTERO_ITEM CSL_CITATION {"citationID":"GHQAJ4Hu","properties":{"formattedCitation":"Redistricting in New York after the 2020 census, {\\scaps Ballotpedia}, https://ballotpedia.org/Redistricting_in_New_York_after_the_2020_census (last visited Dec 23, 2022).","plainCitation":"Redistricting in New York after the 2020 census, Ballotpedia, https://ballotpedia.org/Redistricting_in_New_York_after_the_2020_census (last visited Dec 23, 2022).","noteIndex":214},"citationItems":[{"id":7835,"uris":["http://zotero.org/users/10395840/items/8PJBHHLM"],"itemData":{"id":7835,"type":"webpage","abstract":"Ballotpedia: The Encyclopedia of American Politics","container-title":"Ballotpedia","language":"en","title":"Redistricting in New York after the 2020 census","URL":"https://ballotpedia.org/Redistricting_in_New_York_after_the_2020_census","accessed":{"date-parts":[["2022",12,23]]}}}],"schema":"https://github.com/citation-style-language/schema/raw/master/csl-citation.json"} </w:instrText>
      </w:r>
      <w:r w:rsidRPr="00B806FD">
        <w:fldChar w:fldCharType="separate"/>
      </w:r>
      <w:r w:rsidRPr="00B806FD">
        <w:rPr>
          <w:i/>
          <w:iCs/>
        </w:rPr>
        <w:t>Redistricting in New York After the 2020 Census</w:t>
      </w:r>
      <w:r w:rsidRPr="00B806FD">
        <w:t xml:space="preserve">, </w:t>
      </w:r>
      <w:r w:rsidRPr="00B806FD">
        <w:rPr>
          <w:smallCaps/>
        </w:rPr>
        <w:t>Ballotpedia</w:t>
      </w:r>
      <w:r w:rsidRPr="00B806FD">
        <w:t>, https://ballotpedia.org/Redistricting_in_New_York_after_the_2020_census [https://perma.cc/C7RR-48YW] (last visited Dec. 23, 2022).</w:t>
      </w:r>
      <w:r w:rsidRPr="00B806FD">
        <w:fldChar w:fldCharType="end"/>
      </w:r>
    </w:p>
  </w:footnote>
  <w:footnote w:id="215">
    <w:p w14:paraId="1D0400CC" w14:textId="1BA0E6DA" w:rsidR="00114B20" w:rsidRPr="00B806FD" w:rsidRDefault="00114B20" w:rsidP="00B806FD">
      <w:pPr>
        <w:pStyle w:val="FootnoteText"/>
      </w:pPr>
      <w:r w:rsidRPr="00B806FD">
        <w:rPr>
          <w:rStyle w:val="FootnoteReference"/>
        </w:rPr>
        <w:footnoteRef/>
      </w:r>
      <w:r w:rsidRPr="00B806FD">
        <w:t xml:space="preserve"> </w:t>
      </w:r>
      <w:r w:rsidR="001C4C87" w:rsidRPr="00B806FD">
        <w:tab/>
      </w:r>
      <w:r w:rsidRPr="00B806FD">
        <w:fldChar w:fldCharType="begin"/>
      </w:r>
      <w:r w:rsidRPr="00B806FD">
        <w:instrText xml:space="preserve"> ADDIN ZOTERO_ITEM CSL_CITATION {"citationID":"MHSjSqXJ","properties":{"formattedCitation":"US Census Bureau, {\\i{}supra} note 139; Shane Goldmacher, {\\i{}After 2020 Count, New York Narrowly Loses Some Clout}, {\\scaps The New York Times}, Apr. 27, 2021, at 18, https://www.nytimes.com/2021/04/26/nyregion/new-york-census-congress.html (last visited Dec 24, 2022).","plainCitation":"US Census Bureau, supra note 139; Shane Goldmacher, After 2020 Count, New York Narrowly Loses Some Clout, The New York Times, Apr. 27, 2021, at 18, https://www.nytimes.com/2021/04/26/nyregion/new-york-census-congress.html (last visited Dec 24, 2022).","noteIndex":215},"citationItems":[{"id":7825,"uris":["http://zotero.org/users/10395840/items/MZVCFHYV"],"itemData":{"id":7825,"type":"webpage","abstract":"Congressional seats were apportioned among the 50 states based on the 2020 Census population counts. Apportionment results from 1790 to 2020 are also shown.","container-title":"Census.gov","note":"section: Government","title":"2020 Census Apportionment Results","URL":"https://www.census.gov/data/tables/2020/dec/2020-apportionment-data.html","author":[{"family":"US Census Bureau","given":""}],"accessed":{"date-parts":[["2022",12,22]]},"issued":{"date-parts":[["2021",4,26]]}}},{"id":7953,"uris":["http://zotero.org/users/10395840/items/AMS2GTUL"],"itemData":{"id":7953,"type":"article-newspaper","container-title":"The New York Times","page":"18","section":"A","title":"After 2020 Count, New York Narrowly Loses Some Clout","URL":"https://www.nytimes.com/2021/04/26/nyregion/new-york-census-congress.html","author":[{"family":"Shane Goldmacher","given":""}],"accessed":{"date-parts":[["2022",12,24]]},"issued":{"date-parts":[["2021",4,27]]}}}],"schema":"https://github.com/citation-style-language/schema/raw/master/csl-citation.json"} </w:instrText>
      </w:r>
      <w:r w:rsidRPr="00B806FD">
        <w:fldChar w:fldCharType="separate"/>
      </w:r>
      <w:r w:rsidRPr="00B806FD">
        <w:t xml:space="preserve">U.S. Census Bureau, </w:t>
      </w:r>
      <w:r w:rsidRPr="00B806FD">
        <w:rPr>
          <w:i/>
          <w:iCs/>
        </w:rPr>
        <w:t>supra</w:t>
      </w:r>
      <w:r w:rsidRPr="00B806FD">
        <w:t xml:space="preserve"> note 138; Shane </w:t>
      </w:r>
      <w:proofErr w:type="spellStart"/>
      <w:r w:rsidRPr="00B806FD">
        <w:t>Goldmacher</w:t>
      </w:r>
      <w:proofErr w:type="spellEnd"/>
      <w:r w:rsidRPr="00B806FD">
        <w:t xml:space="preserve">, </w:t>
      </w:r>
      <w:proofErr w:type="gramStart"/>
      <w:r w:rsidRPr="00B806FD">
        <w:rPr>
          <w:i/>
          <w:iCs/>
        </w:rPr>
        <w:t>After</w:t>
      </w:r>
      <w:proofErr w:type="gramEnd"/>
      <w:r w:rsidRPr="00B806FD">
        <w:rPr>
          <w:i/>
          <w:iCs/>
        </w:rPr>
        <w:t xml:space="preserve"> 2020 Count, New York Narrowly Loses Some Clout</w:t>
      </w:r>
      <w:r w:rsidRPr="00B806FD">
        <w:t xml:space="preserve">, </w:t>
      </w:r>
      <w:r w:rsidRPr="00B806FD">
        <w:rPr>
          <w:smallCaps/>
        </w:rPr>
        <w:t>N.Y. Times</w:t>
      </w:r>
      <w:r w:rsidRPr="00B806FD">
        <w:t>, Apr. 27, 2021, at 18, https://www.nytimes.com/2021/04/26/nyregion/new-york-census-congress.html [https://perma.cc/Q3TH-STGJ].</w:t>
      </w:r>
      <w:r w:rsidRPr="00B806FD">
        <w:fldChar w:fldCharType="end"/>
      </w:r>
    </w:p>
  </w:footnote>
  <w:footnote w:id="216">
    <w:p w14:paraId="3D9F42AA" w14:textId="06C50361" w:rsidR="00114B20" w:rsidRPr="00B806FD" w:rsidRDefault="00114B20" w:rsidP="00B806FD">
      <w:pPr>
        <w:pStyle w:val="FootnoteText"/>
      </w:pPr>
      <w:r w:rsidRPr="00B806FD">
        <w:rPr>
          <w:rStyle w:val="FootnoteReference"/>
        </w:rPr>
        <w:footnoteRef/>
      </w:r>
      <w:r w:rsidRPr="00B806FD">
        <w:t xml:space="preserve"> </w:t>
      </w:r>
      <w:r w:rsidR="001C4C87" w:rsidRPr="00B806FD">
        <w:tab/>
      </w:r>
      <w:r w:rsidRPr="00B806FD">
        <w:fldChar w:fldCharType="begin"/>
      </w:r>
      <w:r w:rsidRPr="00B806FD">
        <w:instrText xml:space="preserve"> ADDIN ZOTERO_ITEM CSL_CITATION {"citationID":"6mB9nD2Z","properties":{"formattedCitation":"Nicholas Fandos, Luis Ferr\\uc0\\u233{}-Sadurn\\uc0\\u237{} &amp; Grace Ashford, {\\i{}A \\uc0\\u8216{}Master Class\\uc0\\u8217{} in Gerrymandering, This Time Led by N.Y. Democrats}, {\\scaps The New York Times}, Feb. 2, 2022, https://www.nytimes.com/2022/02/02/nyregion/redistricting-gerrymandering-ny.html (last visited Dec 23, 2022).","plainCitation":"Nicholas Fandos, Luis Ferré-Sadurní &amp; Grace Ashford, A ‘Master Class’ in Gerrymandering, This Time Led by N.Y. Democrats, The New York Times, Feb. 2, 2022, https://www.nytimes.com/2022/02/02/nyregion/redistricting-gerrymandering-ny.html (last visited Dec 23, 2022).","noteIndex":216},"citationItems":[{"id":7842,"uris":["http://zotero.org/users/10395840/items/X5H7IBHU"],"itemData":{"id":7842,"type":"article-newspaper","abstract":"The maps approved by Democrats in the New York State Legislature could lead their party to seize as many as three House seats from Republicans.","container-title":"The New York Times","ISSN":"0362-4331","language":"en-US","section":"New York","source":"NYTimes.com","title":"A ‘Master Class’ in Gerrymandering, This Time Led by N.Y. Democrats","URL":"https://www.nytimes.com/2022/02/02/nyregion/redistricting-gerrymandering-ny.html","author":[{"family":"Fandos","given":"Nicholas"},{"family":"Ferré-Sadurní","given":"Luis"},{"family":"Ashford","given":"Grace"}],"accessed":{"date-parts":[["2022",12,23]]},"issued":{"date-parts":[["2022",2,2]]}}}],"schema":"https://github.com/citation-style-language/schema/raw/master/csl-citation.json"} </w:instrText>
      </w:r>
      <w:r w:rsidRPr="00B806FD">
        <w:fldChar w:fldCharType="separate"/>
      </w:r>
      <w:r w:rsidRPr="00B806FD">
        <w:t xml:space="preserve">Nicholas </w:t>
      </w:r>
      <w:proofErr w:type="spellStart"/>
      <w:r w:rsidRPr="00B806FD">
        <w:t>Fandos</w:t>
      </w:r>
      <w:proofErr w:type="spellEnd"/>
      <w:r w:rsidRPr="00B806FD">
        <w:t xml:space="preserve">, Luis </w:t>
      </w:r>
      <w:proofErr w:type="spellStart"/>
      <w:r w:rsidRPr="00B806FD">
        <w:t>Ferré-Sadurní</w:t>
      </w:r>
      <w:proofErr w:type="spellEnd"/>
      <w:r w:rsidRPr="00B806FD">
        <w:t xml:space="preserve"> &amp; Grace Ashford, </w:t>
      </w:r>
      <w:r w:rsidRPr="00B806FD">
        <w:rPr>
          <w:i/>
          <w:iCs/>
        </w:rPr>
        <w:t xml:space="preserve">A ‘Master </w:t>
      </w:r>
      <w:proofErr w:type="spellStart"/>
      <w:r w:rsidRPr="00B806FD">
        <w:rPr>
          <w:i/>
          <w:iCs/>
        </w:rPr>
        <w:t>Class’</w:t>
      </w:r>
      <w:proofErr w:type="spellEnd"/>
      <w:r w:rsidRPr="00B806FD">
        <w:rPr>
          <w:i/>
          <w:iCs/>
        </w:rPr>
        <w:t xml:space="preserve"> in Gerrymandering, This Time Led by N.Y. Democrats</w:t>
      </w:r>
      <w:r w:rsidRPr="00B806FD">
        <w:t xml:space="preserve">, </w:t>
      </w:r>
      <w:r w:rsidRPr="00B806FD">
        <w:rPr>
          <w:smallCaps/>
        </w:rPr>
        <w:t>N.Y. Times</w:t>
      </w:r>
      <w:r w:rsidRPr="00B806FD">
        <w:t>, (Feb. 2, 2022), https://www.nytimes.com/2022/02/02/nyregion/redistricting-gerrymandering-ny.html [https://perma.cc/N7RZ-NFMR].</w:t>
      </w:r>
      <w:r w:rsidRPr="00B806FD">
        <w:fldChar w:fldCharType="end"/>
      </w:r>
    </w:p>
  </w:footnote>
  <w:footnote w:id="217">
    <w:p w14:paraId="21CD4236" w14:textId="768BBDBB" w:rsidR="00114B20" w:rsidRPr="00B806FD" w:rsidRDefault="00114B20" w:rsidP="00B806FD">
      <w:pPr>
        <w:pStyle w:val="FootnoteText"/>
      </w:pPr>
      <w:r w:rsidRPr="00B806FD">
        <w:rPr>
          <w:rStyle w:val="FootnoteReference"/>
        </w:rPr>
        <w:footnoteRef/>
      </w:r>
      <w:r w:rsidR="001C4C87" w:rsidRPr="00B806FD">
        <w:t xml:space="preserve"> </w:t>
      </w:r>
      <w:r w:rsidR="001C4C87" w:rsidRPr="00B806FD">
        <w:tab/>
      </w:r>
      <w:r w:rsidRPr="00B806FD">
        <w:t xml:space="preserve">Matter of </w:t>
      </w:r>
      <w:r w:rsidRPr="00B806FD">
        <w:fldChar w:fldCharType="begin"/>
      </w:r>
      <w:r w:rsidRPr="00B806FD">
        <w:instrText xml:space="preserve"> ADDIN ZOTERO_ITEM CSL_CITATION {"citationID":"YdevLaes","properties":{"formattedCitation":"Harkenrider v. Hochul, {\\i{}supra} note 146; Nicholas Fandos, {\\i{}Democrats Lose Control of N.Y. Election Maps, as Top Court Rejects Appeal}, {\\scaps The New York Times}, Apr. 27, 2022, https://www.nytimes.com/2022/04/27/nyregion/redistricting-congress-gerrymander-ny.html (last visited Dec 23, 2022).","plainCitation":"Harkenrider v. Hochul, supra note 146; Nicholas Fandos, Democrats Lose Control of N.Y. Election Maps, as Top Court Rejects Appeal, The New York Times, Apr. 27, 2022, https://www.nytimes.com/2022/04/27/nyregion/redistricting-congress-gerrymander-ny.html (last visited Dec 23, 2022).","noteIndex":217},"citationItems":[{"id":7896,"uris":["http://zotero.org/users/10395840/items/UAWVN4WJ"],"itemData":{"id":7896,"type":"legal_case","container-title":"N.Y. Sup. Ct.","title":"Harkenrider v. Hochul","volume":"Slip Op. 31471","issued":{"date-parts":[["2022"]]}}},{"id":7840,"uris":["http://zotero.org/users/10395840/items/X3BGNUTK"],"itemData":{"id":7840,"type":"article-newspaper","abstract":"The Court of Appeals said Democrats violated the State Constitution and ignored the will of the voters. The judges ordered a court-appointed expert to draw replacements.","container-title":"The New York Times","ISSN":"0362-4331","language":"en-US","section":"New York","source":"NYTimes.com","title":"Democrats Lose Control of N.Y. Election Maps, as Top Court Rejects Appeal","URL":"https://www.nytimes.com/2022/04/27/nyregion/redistricting-congress-gerrymander-ny.html","author":[{"family":"Fandos","given":"Nicholas"}],"accessed":{"date-parts":[["2022",12,23]]},"issued":{"date-parts":[["2022",4,27]]}}}],"schema":"https://github.com/citation-style-language/schema/raw/master/csl-citation.json"} </w:instrText>
      </w:r>
      <w:r w:rsidRPr="00B806FD">
        <w:fldChar w:fldCharType="separate"/>
      </w:r>
      <w:proofErr w:type="spellStart"/>
      <w:r w:rsidRPr="00B806FD">
        <w:t>Harkenrider</w:t>
      </w:r>
      <w:proofErr w:type="spellEnd"/>
      <w:r w:rsidRPr="00B806FD">
        <w:t xml:space="preserve"> v. </w:t>
      </w:r>
      <w:proofErr w:type="spellStart"/>
      <w:r w:rsidRPr="00B806FD">
        <w:t>Hochul</w:t>
      </w:r>
      <w:proofErr w:type="spellEnd"/>
      <w:r w:rsidRPr="00B806FD">
        <w:t xml:space="preserve">, No. 02833, slip op. at 3 (N.Y. Apr. 27. 2022); Nicholas </w:t>
      </w:r>
      <w:proofErr w:type="spellStart"/>
      <w:r w:rsidRPr="00B806FD">
        <w:t>Fandos</w:t>
      </w:r>
      <w:proofErr w:type="spellEnd"/>
      <w:r w:rsidRPr="00B806FD">
        <w:t xml:space="preserve">, </w:t>
      </w:r>
      <w:r w:rsidRPr="00B806FD">
        <w:rPr>
          <w:i/>
          <w:iCs/>
        </w:rPr>
        <w:t>Democrats Lose Control of N.Y. Election Maps, as Top Court Rejects Appeal</w:t>
      </w:r>
      <w:r w:rsidRPr="00B806FD">
        <w:t xml:space="preserve">, </w:t>
      </w:r>
      <w:r w:rsidRPr="00B806FD">
        <w:rPr>
          <w:smallCaps/>
        </w:rPr>
        <w:t>N.Y. Times</w:t>
      </w:r>
      <w:r w:rsidRPr="00B806FD">
        <w:t xml:space="preserve"> (Apr. 27, 2022), https://www.nytimes.com/2022/04/27/nyregion/redistricting-congress-gerrymander-ny.html [https://perma.cc/L7ND-S3H5].</w:t>
      </w:r>
      <w:r w:rsidRPr="00B806FD">
        <w:fldChar w:fldCharType="end"/>
      </w:r>
    </w:p>
  </w:footnote>
  <w:footnote w:id="218">
    <w:p w14:paraId="5A71CBE9" w14:textId="69FAA77E" w:rsidR="00114B20" w:rsidRPr="00B806FD" w:rsidRDefault="00114B20" w:rsidP="00B806FD">
      <w:pPr>
        <w:pStyle w:val="FootnoteText"/>
      </w:pPr>
      <w:r w:rsidRPr="00B806FD">
        <w:rPr>
          <w:rStyle w:val="FootnoteReference"/>
        </w:rPr>
        <w:footnoteRef/>
      </w:r>
      <w:r w:rsidRPr="00B806FD">
        <w:t xml:space="preserve"> </w:t>
      </w:r>
      <w:r w:rsidR="001C4C87" w:rsidRPr="00B806FD">
        <w:tab/>
      </w:r>
      <w:r w:rsidRPr="00B806FD">
        <w:fldChar w:fldCharType="begin"/>
      </w:r>
      <w:r w:rsidRPr="00B806FD">
        <w:instrText xml:space="preserve"> ADDIN ZOTERO_ITEM CSL_CITATION {"citationID":"hWVOkyBv","properties":{"formattedCitation":"Slip Op 02833 Harkenrider v. Hochul, 60 2022 N LEXIS 32\\uc0\\u8211{}37 (2022).","plainCitation":"Slip Op 02833 Harkenrider v. Hochul, 60 2022 N LEXIS 32–37 (2022).","noteIndex":218},"citationItems":[{"id":7928,"uris":["http://zotero.org/users/10395840/items/XJ8PYA6A"],"itemData":{"id":7928,"type":"legal_case","authority":"N.Y. Court of Appeals","container-title":"2022 N.Y. LEXIS","title":"Harkenrider v. Hochul","volume":"60","issued":{"date-parts":[["2022",4,27]]}},"locator":"32-37","label":"page","prefix":"Slip Op 02833"}],"schema":"https://github.com/citation-style-language/schema/raw/master/csl-citation.json"} </w:instrText>
      </w:r>
      <w:r w:rsidRPr="00B806FD">
        <w:fldChar w:fldCharType="separate"/>
      </w:r>
      <w:r w:rsidRPr="00B806FD">
        <w:t xml:space="preserve">Matter of </w:t>
      </w:r>
      <w:proofErr w:type="spellStart"/>
      <w:r w:rsidRPr="00B806FD">
        <w:t>Harkenrider</w:t>
      </w:r>
      <w:proofErr w:type="spellEnd"/>
      <w:r w:rsidRPr="00B806FD">
        <w:t xml:space="preserve"> v. </w:t>
      </w:r>
      <w:proofErr w:type="spellStart"/>
      <w:r w:rsidRPr="00B806FD">
        <w:t>Hochul</w:t>
      </w:r>
      <w:proofErr w:type="spellEnd"/>
      <w:r w:rsidRPr="00B806FD">
        <w:t>, No. 02833, slip op. at 1-2 (N.Y. Apr. 27, 2022).</w:t>
      </w:r>
      <w:r w:rsidRPr="00B806FD">
        <w:fldChar w:fldCharType="end"/>
      </w:r>
    </w:p>
  </w:footnote>
  <w:footnote w:id="219">
    <w:p w14:paraId="5AA88F9F" w14:textId="4FF870A7" w:rsidR="00114B20" w:rsidRPr="00B806FD" w:rsidRDefault="00114B20" w:rsidP="00B806FD">
      <w:pPr>
        <w:pStyle w:val="FootnoteText"/>
      </w:pPr>
      <w:r w:rsidRPr="00B806FD">
        <w:rPr>
          <w:rStyle w:val="FootnoteReference"/>
        </w:rPr>
        <w:footnoteRef/>
      </w:r>
      <w:r w:rsidRPr="00B806FD">
        <w:t xml:space="preserve"> </w:t>
      </w:r>
      <w:r w:rsidR="001C4C87" w:rsidRPr="00B806FD">
        <w:tab/>
      </w:r>
      <w:r w:rsidRPr="00B806FD">
        <w:fldChar w:fldCharType="begin"/>
      </w:r>
      <w:r w:rsidRPr="00B806FD">
        <w:instrText xml:space="preserve"> ADDIN ZOTERO_ITEM CSL_CITATION {"citationID":"JtdHm02T","properties":{"formattedCitation":"{\\i{}Id.} at 20 internal citations omitted.","plainCitation":"Id. at 20 internal citations omitted.","noteIndex":219},"citationItems":[{"id":7928,"uris":["http://zotero.org/users/10395840/items/XJ8PYA6A"],"itemData":{"id":7928,"type":"legal_case","authority":"N.Y. Court of Appeals","container-title":"2022 N.Y. LEXIS","title":"Harkenrider v. Hochul","volume":"60","issued":{"date-parts":[["2022",4,27]]}},"locator":"20","label":"page","suffix":"internal citations omitted"}],"schema":"https://github.com/citation-style-language/schema/raw/master/csl-citation.json"} </w:instrText>
      </w:r>
      <w:r w:rsidRPr="00B806FD">
        <w:fldChar w:fldCharType="separate"/>
      </w:r>
      <w:r w:rsidRPr="00B806FD">
        <w:rPr>
          <w:i/>
          <w:iCs/>
        </w:rPr>
        <w:t>Id.</w:t>
      </w:r>
      <w:r w:rsidRPr="00B806FD">
        <w:t xml:space="preserve"> at 8.</w:t>
      </w:r>
      <w:r w:rsidRPr="00B806FD">
        <w:fldChar w:fldCharType="end"/>
      </w:r>
    </w:p>
  </w:footnote>
  <w:footnote w:id="220">
    <w:p w14:paraId="0F9AA8C5" w14:textId="09069562" w:rsidR="00114B20" w:rsidRPr="00B806FD" w:rsidRDefault="00114B20" w:rsidP="00B806FD">
      <w:pPr>
        <w:pStyle w:val="FootnoteText"/>
      </w:pPr>
      <w:r w:rsidRPr="00B806FD">
        <w:rPr>
          <w:rStyle w:val="FootnoteReference"/>
        </w:rPr>
        <w:footnoteRef/>
      </w:r>
      <w:r w:rsidRPr="00B806FD">
        <w:t xml:space="preserve"> </w:t>
      </w:r>
      <w:r w:rsidR="001C4C87" w:rsidRPr="00B806FD">
        <w:tab/>
      </w:r>
      <w:r w:rsidRPr="00B806FD">
        <w:fldChar w:fldCharType="begin"/>
      </w:r>
      <w:r w:rsidRPr="00B806FD">
        <w:instrText xml:space="preserve"> ADDIN ZOTERO_ITEM CSL_CITATION {"citationID":"9F5wRdRa","properties":{"formattedCitation":"{\\i{}Id.} at 1.","plainCitation":"Id. at 1.","noteIndex":220},"citationItems":[{"id":7928,"uris":["http://zotero.org/users/10395840/items/XJ8PYA6A"],"itemData":{"id":7928,"type":"legal_case","authority":"N.Y. Court of Appeals","container-title":"2022 N.Y. LEXIS","title":"Harkenrider v. Hochul","volume":"60","issued":{"date-parts":[["2022",4,27]]}},"locator":"1","label":"page"}],"schema":"https://github.com/citation-style-language/schema/raw/master/csl-citation.json"} </w:instrText>
      </w:r>
      <w:r w:rsidRPr="00B806FD">
        <w:fldChar w:fldCharType="separate"/>
      </w:r>
      <w:r w:rsidRPr="00B806FD">
        <w:rPr>
          <w:i/>
          <w:iCs/>
        </w:rPr>
        <w:t>Id.</w:t>
      </w:r>
      <w:r w:rsidRPr="00B806FD">
        <w:t xml:space="preserve"> at 1.</w:t>
      </w:r>
      <w:r w:rsidRPr="00B806FD">
        <w:fldChar w:fldCharType="end"/>
      </w:r>
    </w:p>
  </w:footnote>
  <w:footnote w:id="221">
    <w:p w14:paraId="3B495785" w14:textId="5C9D747E" w:rsidR="00114B20" w:rsidRPr="00B806FD" w:rsidRDefault="00114B20" w:rsidP="00B806FD">
      <w:pPr>
        <w:pStyle w:val="FootnoteText"/>
      </w:pPr>
      <w:r w:rsidRPr="00B806FD">
        <w:rPr>
          <w:rStyle w:val="FootnoteReference"/>
        </w:rPr>
        <w:footnoteRef/>
      </w:r>
      <w:r w:rsidRPr="00B806FD">
        <w:t xml:space="preserve"> </w:t>
      </w:r>
      <w:r w:rsidR="001C4C87" w:rsidRPr="00B806FD">
        <w:tab/>
      </w:r>
      <w:r w:rsidRPr="00B806FD">
        <w:fldChar w:fldCharType="begin"/>
      </w:r>
      <w:r w:rsidRPr="00B806FD">
        <w:instrText xml:space="preserve"> ADDIN ZOTERO_ITEM CSL_CITATION {"citationID":"Cv2neg8I","properties":{"formattedCitation":"Harkenrider v. Hochul, {\\i{}supra} note 218 at 27.","plainCitation":"Harkenrider v. Hochul, supra note 218 at 27.","noteIndex":222},"citationItems":[{"id":7928,"uris":["http://zotero.org/users/10395840/items/XJ8PYA6A"],"itemData":{"id":7928,"type":"legal_case","authority":"N.Y. Court of Appeals","container-title":"2022 N.Y. LEXIS","title":"Harkenrider v. Hochul","volume":"60","issued":{"date-parts":[["2022",4,27]]}},"locator":"27","label":"page"}],"schema":"https://github.com/citation-style-language/schema/raw/master/csl-citation.json"} </w:instrText>
      </w:r>
      <w:r w:rsidRPr="00B806FD">
        <w:fldChar w:fldCharType="separate"/>
      </w:r>
      <w:r w:rsidRPr="00B806FD">
        <w:rPr>
          <w:i/>
          <w:iCs/>
        </w:rPr>
        <w:t>Id.</w:t>
      </w:r>
      <w:r w:rsidRPr="00B806FD">
        <w:t xml:space="preserve"> at 10.</w:t>
      </w:r>
      <w:r w:rsidRPr="00B806FD">
        <w:fldChar w:fldCharType="end"/>
      </w:r>
    </w:p>
  </w:footnote>
  <w:footnote w:id="222">
    <w:p w14:paraId="07AF6DE0" w14:textId="1F8ADFD7" w:rsidR="00114B20" w:rsidRPr="00B806FD" w:rsidRDefault="00114B20" w:rsidP="00B806FD">
      <w:pPr>
        <w:pStyle w:val="FootnoteText"/>
      </w:pPr>
      <w:r w:rsidRPr="00B806FD">
        <w:rPr>
          <w:rStyle w:val="FootnoteReference"/>
        </w:rPr>
        <w:footnoteRef/>
      </w:r>
      <w:r w:rsidRPr="00B806FD">
        <w:t xml:space="preserve"> </w:t>
      </w:r>
      <w:r w:rsidR="001C4C87" w:rsidRPr="00B806FD">
        <w:tab/>
      </w:r>
      <w:r w:rsidRPr="00B806FD">
        <w:t xml:space="preserve">Disclosure: Jonathan </w:t>
      </w:r>
      <w:proofErr w:type="spellStart"/>
      <w:r w:rsidRPr="00B806FD">
        <w:t>Cervas</w:t>
      </w:r>
      <w:proofErr w:type="spellEnd"/>
      <w:r w:rsidRPr="00B806FD">
        <w:t xml:space="preserve"> served as the special master in </w:t>
      </w:r>
      <w:proofErr w:type="spellStart"/>
      <w:r w:rsidRPr="00B806FD">
        <w:rPr>
          <w:i/>
          <w:iCs/>
        </w:rPr>
        <w:t>Harkenrider</w:t>
      </w:r>
      <w:proofErr w:type="spellEnd"/>
      <w:r w:rsidRPr="00B806FD">
        <w:t xml:space="preserve">.  Bernard </w:t>
      </w:r>
      <w:proofErr w:type="spellStart"/>
      <w:r w:rsidRPr="00B806FD">
        <w:t>Grofman</w:t>
      </w:r>
      <w:proofErr w:type="spellEnd"/>
      <w:r w:rsidRPr="00B806FD">
        <w:t xml:space="preserve"> served as a consultant to the special </w:t>
      </w:r>
      <w:proofErr w:type="gramStart"/>
      <w:r w:rsidRPr="00B806FD">
        <w:t>master</w:t>
      </w:r>
      <w:proofErr w:type="gramEnd"/>
    </w:p>
  </w:footnote>
  <w:footnote w:id="223">
    <w:p w14:paraId="550A588B" w14:textId="1F9787CE" w:rsidR="009563A6" w:rsidRPr="00B806FD" w:rsidRDefault="009563A6"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FdMMCLbj","properties":{"formattedCitation":"Levitt, {\\i{}supra} note 134.","plainCitation":"Levitt, supra note 134.","noteIndex":224},"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label":"page"}],"schema":"https://github.com/citation-style-language/schema/raw/master/csl-citation.json"} </w:instrText>
      </w:r>
      <w:r w:rsidRPr="00B806FD">
        <w:fldChar w:fldCharType="separate"/>
      </w:r>
      <w:r w:rsidRPr="00B806FD">
        <w:t xml:space="preserve">Levitt, </w:t>
      </w:r>
      <w:r w:rsidRPr="00B806FD">
        <w:rPr>
          <w:i/>
          <w:iCs/>
        </w:rPr>
        <w:t>supra</w:t>
      </w:r>
      <w:r w:rsidRPr="00B806FD">
        <w:t xml:space="preserve"> note 134.</w:t>
      </w:r>
      <w:r w:rsidRPr="00B806FD">
        <w:fldChar w:fldCharType="end"/>
      </w:r>
    </w:p>
  </w:footnote>
  <w:footnote w:id="224">
    <w:p w14:paraId="08F3BACB" w14:textId="1341A7BB" w:rsidR="009563A6" w:rsidRPr="00B806FD" w:rsidRDefault="009563A6"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dulF8nmH","properties":{"formattedCitation":"Andrew Prokop, {\\i{}Ohio\\uc0\\u8217{}s gerrymandering reform was just approved by the state\\uc0\\u8217{}s voters}, {\\scaps Vox}, May 8, 2018, https://www.vox.com/2018/5/7/17302388/ohio-issue-1-gerrymandering-redistricting (last visited Dec 24, 2022).","plainCitation":"Andrew Prokop, Ohio’s gerrymandering reform was just approved by the state’s voters, Vox, May 8, 2018, https://www.vox.com/2018/5/7/17302388/ohio-issue-1-gerrymandering-redistricting (last visited Dec 24, 2022).","noteIndex":225},"citationItems":[{"id":7955,"uris":["http://zotero.org/users/10395840/items/GRF84AL8"],"itemData":{"id":7955,"type":"article-newspaper","container-title":"Vox","title":"Ohio’s gerrymandering reform was just approved by the state’s voters","URL":"https://www.vox.com/2018/5/7/17302388/ohio-issue-1-gerrymandering-redistricting","author":[{"family":"Prokop","given":"Andrew"}],"accessed":{"date-parts":[["2022",12,24]]},"issued":{"date-parts":[["2018",5,8]]}}}],"schema":"https://github.com/citation-style-language/schema/raw/master/csl-citation.json"} </w:instrText>
      </w:r>
      <w:r w:rsidRPr="00B806FD">
        <w:fldChar w:fldCharType="separate"/>
      </w:r>
      <w:r w:rsidRPr="00B806FD">
        <w:t xml:space="preserve">Andrew Prokop, </w:t>
      </w:r>
      <w:r w:rsidRPr="00B806FD">
        <w:rPr>
          <w:i/>
          <w:iCs/>
        </w:rPr>
        <w:t>Ohio’s Gerrymandering Reform Was Just Approved by the State’s Voters</w:t>
      </w:r>
      <w:r w:rsidRPr="00B806FD">
        <w:t xml:space="preserve">, </w:t>
      </w:r>
      <w:r w:rsidRPr="00B806FD">
        <w:rPr>
          <w:smallCaps/>
        </w:rPr>
        <w:t>Vox</w:t>
      </w:r>
      <w:r w:rsidRPr="00B806FD">
        <w:t xml:space="preserve"> (May 8, 2018), https://www.vox.com/2018/5/7/17302388/ohio-issue-1-gerrymandering-redistricting [https://perma.cc/24HN-GL8X].</w:t>
      </w:r>
      <w:r w:rsidRPr="00B806FD">
        <w:fldChar w:fldCharType="end"/>
      </w:r>
    </w:p>
  </w:footnote>
  <w:footnote w:id="225">
    <w:p w14:paraId="0951BF9D" w14:textId="58CC65C2" w:rsidR="009563A6" w:rsidRPr="00B806FD" w:rsidRDefault="009563A6" w:rsidP="00B806FD">
      <w:pPr>
        <w:pStyle w:val="FootnoteText"/>
      </w:pPr>
      <w:r w:rsidRPr="00B806FD">
        <w:rPr>
          <w:rStyle w:val="FootnoteReference"/>
        </w:rPr>
        <w:footnoteRef/>
      </w:r>
      <w:r w:rsidRPr="00B806FD">
        <w:t xml:space="preserve"> </w:t>
      </w:r>
      <w:r w:rsidRPr="00B806FD">
        <w:tab/>
      </w:r>
      <w:r w:rsidRPr="00B806FD">
        <w:t>Oh. Const. art. XIX, § 1(A).</w:t>
      </w:r>
    </w:p>
  </w:footnote>
  <w:footnote w:id="226">
    <w:p w14:paraId="2030908D" w14:textId="34689F7D" w:rsidR="009563A6" w:rsidRPr="00B806FD" w:rsidRDefault="009563A6" w:rsidP="00B806FD">
      <w:pPr>
        <w:pStyle w:val="FootnoteText"/>
        <w:rPr>
          <w:i/>
          <w:iCs/>
        </w:rPr>
      </w:pPr>
      <w:r w:rsidRPr="00B806FD">
        <w:rPr>
          <w:rStyle w:val="FootnoteReference"/>
        </w:rPr>
        <w:footnoteRef/>
      </w:r>
      <w:r w:rsidRPr="00B806FD">
        <w:t xml:space="preserve"> </w:t>
      </w:r>
      <w:r w:rsidRPr="00B806FD">
        <w:tab/>
      </w:r>
      <w:r w:rsidRPr="00B806FD">
        <w:rPr>
          <w:i/>
          <w:iCs/>
        </w:rPr>
        <w:t>Id.</w:t>
      </w:r>
    </w:p>
  </w:footnote>
  <w:footnote w:id="227">
    <w:p w14:paraId="022632A4" w14:textId="2CBB5A59" w:rsidR="009563A6" w:rsidRPr="00B806FD" w:rsidRDefault="009563A6" w:rsidP="00B806FD">
      <w:pPr>
        <w:pStyle w:val="FootnoteText"/>
      </w:pPr>
      <w:r w:rsidRPr="00B806FD">
        <w:rPr>
          <w:rStyle w:val="FootnoteReference"/>
        </w:rPr>
        <w:footnoteRef/>
      </w:r>
      <w:r w:rsidRPr="00B806FD">
        <w:t xml:space="preserve"> </w:t>
      </w:r>
      <w:r w:rsidRPr="00B806FD">
        <w:tab/>
      </w:r>
      <w:r w:rsidRPr="00B806FD">
        <w:rPr>
          <w:i/>
          <w:iCs/>
        </w:rPr>
        <w:t>Id.</w:t>
      </w:r>
    </w:p>
  </w:footnote>
  <w:footnote w:id="228">
    <w:p w14:paraId="0E7160A6" w14:textId="2A85DD4D" w:rsidR="009563A6" w:rsidRPr="00B806FD" w:rsidRDefault="009563A6" w:rsidP="00B806FD">
      <w:pPr>
        <w:pStyle w:val="FootnoteText"/>
        <w:rPr>
          <w:i/>
          <w:iCs/>
        </w:rPr>
      </w:pPr>
      <w:r w:rsidRPr="00B806FD">
        <w:rPr>
          <w:rStyle w:val="FootnoteReference"/>
        </w:rPr>
        <w:footnoteRef/>
      </w:r>
      <w:r w:rsidRPr="00B806FD">
        <w:t xml:space="preserve"> </w:t>
      </w:r>
      <w:r w:rsidRPr="00B806FD">
        <w:tab/>
      </w:r>
      <w:r w:rsidRPr="00B806FD">
        <w:rPr>
          <w:i/>
          <w:iCs/>
        </w:rPr>
        <w:t>Id.</w:t>
      </w:r>
    </w:p>
  </w:footnote>
  <w:footnote w:id="229">
    <w:p w14:paraId="2E957415" w14:textId="6C87AC0F" w:rsidR="009563A6" w:rsidRPr="00B806FD" w:rsidRDefault="009563A6" w:rsidP="00B806FD">
      <w:pPr>
        <w:pStyle w:val="FootnoteText"/>
      </w:pPr>
      <w:r w:rsidRPr="00B806FD">
        <w:rPr>
          <w:rStyle w:val="FootnoteReference"/>
        </w:rPr>
        <w:footnoteRef/>
      </w:r>
      <w:r w:rsidRPr="00B806FD">
        <w:t xml:space="preserve"> </w:t>
      </w:r>
      <w:r w:rsidRPr="00B806FD">
        <w:tab/>
      </w:r>
      <w:r w:rsidRPr="00B806FD">
        <w:t xml:space="preserve">Oh. Const. art. XIX, § 1(C)(3)(e) </w:t>
      </w:r>
      <w:proofErr w:type="gramStart"/>
      <w:r w:rsidRPr="00B806FD">
        <w:t>( providing</w:t>
      </w:r>
      <w:proofErr w:type="gramEnd"/>
      <w:r w:rsidRPr="00B806FD">
        <w:t xml:space="preserve"> “[</w:t>
      </w:r>
      <w:proofErr w:type="spellStart"/>
      <w:r w:rsidRPr="00B806FD">
        <w:t>i</w:t>
      </w:r>
      <w:proofErr w:type="spellEnd"/>
      <w:r w:rsidRPr="00B806FD">
        <w:t>]f the plan becomes law, the plan shall remain effective until two general elections for the United States house of representatives have occurred under the plan, except as provided in Section 3 of this article.”).</w:t>
      </w:r>
    </w:p>
  </w:footnote>
  <w:footnote w:id="230">
    <w:p w14:paraId="369327D1" w14:textId="2BE0BA87" w:rsidR="009563A6" w:rsidRPr="00B806FD" w:rsidRDefault="009563A6" w:rsidP="00B806FD">
      <w:pPr>
        <w:pStyle w:val="FootnoteText"/>
      </w:pPr>
      <w:r w:rsidRPr="00B806FD">
        <w:rPr>
          <w:rStyle w:val="FootnoteReference"/>
        </w:rPr>
        <w:footnoteRef/>
      </w:r>
      <w:r w:rsidRPr="00B806FD">
        <w:t xml:space="preserve"> </w:t>
      </w:r>
      <w:r w:rsidRPr="00B806FD">
        <w:tab/>
      </w:r>
      <w:r w:rsidRPr="00B806FD">
        <w:t>Oh. Const. art. XIX, § 1(C)(3).</w:t>
      </w:r>
    </w:p>
  </w:footnote>
  <w:footnote w:id="231">
    <w:p w14:paraId="466B3CC4" w14:textId="6760A947" w:rsidR="009563A6" w:rsidRPr="00B806FD" w:rsidRDefault="009563A6" w:rsidP="00B806FD">
      <w:pPr>
        <w:pStyle w:val="FootnoteText"/>
      </w:pPr>
      <w:r w:rsidRPr="00B806FD">
        <w:rPr>
          <w:rStyle w:val="FootnoteReference"/>
        </w:rPr>
        <w:footnoteRef/>
      </w:r>
      <w:r w:rsidRPr="00B806FD">
        <w:t xml:space="preserve"> </w:t>
      </w:r>
      <w:r w:rsidRPr="00B806FD">
        <w:tab/>
      </w:r>
      <w:r w:rsidRPr="00B806FD">
        <w:rPr>
          <w:i/>
          <w:iCs/>
        </w:rPr>
        <w:t>Id</w:t>
      </w:r>
      <w:r w:rsidRPr="00B806FD">
        <w:t xml:space="preserve">. </w:t>
      </w:r>
    </w:p>
  </w:footnote>
  <w:footnote w:id="232">
    <w:p w14:paraId="1B06FBC1" w14:textId="024AF9A4" w:rsidR="009563A6" w:rsidRPr="00B806FD" w:rsidRDefault="009563A6" w:rsidP="00B806FD">
      <w:pPr>
        <w:jc w:val="both"/>
        <w:rPr>
          <w:sz w:val="18"/>
          <w:szCs w:val="18"/>
        </w:rPr>
      </w:pPr>
      <w:r w:rsidRPr="00B806FD">
        <w:rPr>
          <w:rStyle w:val="FootnoteReference"/>
          <w:sz w:val="18"/>
          <w:szCs w:val="18"/>
        </w:rPr>
        <w:footnoteRef/>
      </w:r>
      <w:r w:rsidRPr="00B806FD">
        <w:rPr>
          <w:sz w:val="18"/>
          <w:szCs w:val="18"/>
        </w:rPr>
        <w:t xml:space="preserve"> </w:t>
      </w:r>
      <w:r w:rsidRPr="00B806FD">
        <w:rPr>
          <w:sz w:val="18"/>
          <w:szCs w:val="18"/>
        </w:rPr>
        <w:tab/>
      </w:r>
      <w:r w:rsidRPr="00B806FD">
        <w:rPr>
          <w:sz w:val="18"/>
          <w:szCs w:val="18"/>
        </w:rPr>
        <w:t>Oh. Const. art. XIX, § 1(J) (stating “[w]hen a congressional district plan ceases to be effective under this article, the district boundaries described in that plan shall continue in operation for the purpose of holding elections until a new congressional district plan takes effect in accordance with this article.”).</w:t>
      </w:r>
    </w:p>
  </w:footnote>
  <w:footnote w:id="233">
    <w:p w14:paraId="75F4D8B4" w14:textId="1157AAD3" w:rsidR="009563A6" w:rsidRPr="00B806FD" w:rsidRDefault="009563A6"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lbVupDDf","properties":{"formattedCitation":"Julie Smyth, {\\i{}Ohio Redistricting Process Falters as Panel Hits Impasse}, {\\scaps U.S. News &amp; World Report}, Feb. 17, 2022, https://www.usnews.com/news/best-states/ohio/articles/2022-02-17/ohio-redistricting-fight-unresolved-as-court-deadline-nears (last visited Dec 24, 2022).","plainCitation":"Julie Smyth, Ohio Redistricting Process Falters as Panel Hits Impasse, U.S. News &amp; World Report, Feb. 17, 2022, https://www.usnews.com/news/best-states/ohio/articles/2022-02-17/ohio-redistricting-fight-unresolved-as-court-deadline-nears (last visited Dec 24, 2022).","noteIndex":234},"citationItems":[{"id":7957,"uris":["http://zotero.org/users/10395840/items/9EWQ2A5C"],"itemData":{"id":7957,"type":"article-newspaper","container-title":"U.S. News &amp; World Report","title":"Ohio Redistricting Process Falters as Panel Hits Impasse","URL":"https://www.usnews.com/news/best-states/ohio/articles/2022-02-17/ohio-redistricting-fight-unresolved-as-court-deadline-nears","author":[{"family":"Smyth","given":"Julie"}],"accessed":{"date-parts":[["2022",12,24]]},"issued":{"date-parts":[["2022",2,17]]}}}],"schema":"https://github.com/citation-style-language/schema/raw/master/csl-citation.json"} </w:instrText>
      </w:r>
      <w:r w:rsidRPr="00B806FD">
        <w:fldChar w:fldCharType="separate"/>
      </w:r>
      <w:r w:rsidRPr="00B806FD">
        <w:t xml:space="preserve">Julie </w:t>
      </w:r>
      <w:proofErr w:type="spellStart"/>
      <w:r w:rsidRPr="00B806FD">
        <w:t>Carr</w:t>
      </w:r>
      <w:proofErr w:type="spellEnd"/>
      <w:r w:rsidRPr="00B806FD">
        <w:t xml:space="preserve"> Smyth, </w:t>
      </w:r>
      <w:r w:rsidRPr="00B806FD">
        <w:rPr>
          <w:i/>
          <w:iCs/>
        </w:rPr>
        <w:t>Ohio Redistricting Process Falters as Panel Hits Impasse</w:t>
      </w:r>
      <w:r w:rsidRPr="00B806FD">
        <w:t xml:space="preserve">, </w:t>
      </w:r>
      <w:r w:rsidRPr="00B806FD">
        <w:rPr>
          <w:smallCaps/>
        </w:rPr>
        <w:t>AP News</w:t>
      </w:r>
      <w:r w:rsidRPr="00B806FD">
        <w:t xml:space="preserve"> (Feb. 17, 2022), https://apnews.com/article/ohio-legislature-redistricting-005319224508f729fe93f066a59eaef7 [https://perma.cc/C95G-TQ7F].</w:t>
      </w:r>
      <w:r w:rsidRPr="00B806FD">
        <w:fldChar w:fldCharType="end"/>
      </w:r>
    </w:p>
  </w:footnote>
  <w:footnote w:id="234">
    <w:p w14:paraId="4D2A5711" w14:textId="6B411481" w:rsidR="009563A6" w:rsidRPr="00B806FD" w:rsidRDefault="009563A6"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5X1rXBB5","properties":{"formattedCitation":"Adams v. DeWine, ___ Ohio St3d ___.","plainCitation":"Adams v. DeWine, ___ Ohio St3d ___.","noteIndex":235},"citationItems":[{"id":7893,"uris":["http://zotero.org/users/10395840/items/BY3ACSX9"],"itemData":{"id":7893,"type":"legal_case","container-title":"Ohio St.3d","page":"___","title":"Adams v. DeWine","volume":"___"}}],"schema":"https://github.com/citation-style-language/schema/raw/master/csl-citation.json"} </w:instrText>
      </w:r>
      <w:r w:rsidRPr="00B806FD">
        <w:fldChar w:fldCharType="separate"/>
      </w:r>
      <w:r w:rsidRPr="00B806FD">
        <w:t>Adams v. DeWine, 195 N.3d 74, 78 (Ohio 2022).</w:t>
      </w:r>
      <w:r w:rsidRPr="00B806FD">
        <w:fldChar w:fldCharType="end"/>
      </w:r>
    </w:p>
  </w:footnote>
  <w:footnote w:id="235">
    <w:p w14:paraId="6C5B13BF" w14:textId="3ABC7E04" w:rsidR="009563A6" w:rsidRPr="00B806FD" w:rsidRDefault="009563A6"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nxH45jIp","properties":{"formattedCitation":"{\\i{}Id.}","plainCitation":"Id.","noteIndex":236},"citationItems":[{"id":7893,"uris":["http://zotero.org/users/10395840/items/BY3ACSX9"],"itemData":{"id":7893,"type":"legal_case","container-title":"Ohio St.3d","page":"___","title":"Adams v. DeWine","volume":"___"}}],"schema":"https://github.com/citation-style-language/schema/raw/master/csl-citation.json"} </w:instrText>
      </w:r>
      <w:r w:rsidRPr="00B806FD">
        <w:fldChar w:fldCharType="separate"/>
      </w:r>
      <w:r w:rsidRPr="00B806FD">
        <w:rPr>
          <w:i/>
          <w:iCs/>
        </w:rPr>
        <w:t>Id.</w:t>
      </w:r>
      <w:r w:rsidRPr="00B806FD">
        <w:fldChar w:fldCharType="end"/>
      </w:r>
    </w:p>
  </w:footnote>
  <w:footnote w:id="236">
    <w:p w14:paraId="7D1167CA" w14:textId="6C3B41AF" w:rsidR="009563A6" w:rsidRPr="00B806FD" w:rsidRDefault="009563A6" w:rsidP="00B806FD">
      <w:pPr>
        <w:pStyle w:val="FootnoteText"/>
      </w:pPr>
      <w:r w:rsidRPr="00B806FD">
        <w:rPr>
          <w:rStyle w:val="FootnoteReference"/>
        </w:rPr>
        <w:footnoteRef/>
      </w:r>
      <w:r w:rsidRPr="00B806FD">
        <w:t xml:space="preserve"> </w:t>
      </w:r>
      <w:r w:rsidRPr="00B806FD">
        <w:tab/>
      </w:r>
      <w:proofErr w:type="spellStart"/>
      <w:r w:rsidRPr="00B806FD">
        <w:t>Compl</w:t>
      </w:r>
      <w:proofErr w:type="spellEnd"/>
      <w:r w:rsidRPr="00B806FD">
        <w:t>. at 4, Adams v. DeWine, 195 N.3d 74 (Ohio 2022) (No. 2021-1428) (stating “with little notice to the public, the General Assembly introduced a unified Republican proposal with roughly the same partisan breakdown as the earlier proposals (worse than the 2011 plan), which was then promptly rammed through each chamber on party-line votes.”).</w:t>
      </w:r>
    </w:p>
  </w:footnote>
  <w:footnote w:id="237">
    <w:p w14:paraId="1FC7B5AF" w14:textId="3853B56F" w:rsidR="009563A6" w:rsidRPr="00B806FD" w:rsidRDefault="009563A6"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61eDi1CU","properties":{"formattedCitation":"Adams v. DeWine, {\\i{}supra} note 235.","plainCitation":"Adams v. DeWine, supra note 235.","noteIndex":238},"citationItems":[{"id":7893,"uris":["http://zotero.org/users/10395840/items/BY3ACSX9"],"itemData":{"id":7893,"type":"legal_case","container-title":"Ohio St.3d","page":"___","title":"Adams v. DeWine","volume":"___"}}],"schema":"https://github.com/citation-style-language/schema/raw/master/csl-citation.json"} </w:instrText>
      </w:r>
      <w:r w:rsidRPr="00B806FD">
        <w:fldChar w:fldCharType="separate"/>
      </w:r>
      <w:r w:rsidRPr="00B806FD">
        <w:rPr>
          <w:i/>
          <w:iCs/>
        </w:rPr>
        <w:t>Adams</w:t>
      </w:r>
      <w:r w:rsidRPr="00B806FD">
        <w:t>, 195 N.3d at 76.</w:t>
      </w:r>
      <w:r w:rsidRPr="00B806FD">
        <w:fldChar w:fldCharType="end"/>
      </w:r>
    </w:p>
  </w:footnote>
  <w:footnote w:id="238">
    <w:p w14:paraId="4B91B372" w14:textId="7E643BA9" w:rsidR="009563A6" w:rsidRPr="00B806FD" w:rsidRDefault="009563A6" w:rsidP="00B806FD">
      <w:pPr>
        <w:pStyle w:val="FootnoteText"/>
      </w:pPr>
      <w:r w:rsidRPr="00B806FD">
        <w:rPr>
          <w:rStyle w:val="FootnoteReference"/>
        </w:rPr>
        <w:footnoteRef/>
      </w:r>
      <w:r w:rsidRPr="00B806FD">
        <w:t xml:space="preserve"> </w:t>
      </w:r>
      <w:r w:rsidRPr="00B806FD">
        <w:tab/>
      </w:r>
      <w:proofErr w:type="spellStart"/>
      <w:r w:rsidRPr="00B806FD">
        <w:t>Compl</w:t>
      </w:r>
      <w:proofErr w:type="spellEnd"/>
      <w:r w:rsidRPr="00B806FD">
        <w:t>. at 1, Adams, 195 N.3d 74.</w:t>
      </w:r>
    </w:p>
  </w:footnote>
  <w:footnote w:id="239">
    <w:p w14:paraId="2F9DF116" w14:textId="6651C884" w:rsidR="009563A6" w:rsidRPr="00B806FD" w:rsidRDefault="009563A6"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Zi81q3I8","properties":{"formattedCitation":"Andy Chow, {\\i{}Legislative leaders send Congressional mapmaking back to Ohio Redistricting Commission}, {\\scaps WOSU News}, Feb. 8, 2022, https://news.wosu.org/politics-government/2022-02-08/legislative-leaders-sending-congressional-mapmaking-back-to-ohio-redistricting-commission (last visited Dec 24, 2022).","plainCitation":"Andy Chow, Legislative leaders send Congressional mapmaking back to Ohio Redistricting Commission, WOSU News, Feb. 8, 2022, https://news.wosu.org/politics-government/2022-02-08/legislative-leaders-sending-congressional-mapmaking-back-to-ohio-redistricting-commission (last visited Dec 24, 2022).","noteIndex":240},"citationItems":[{"id":7959,"uris":["http://zotero.org/users/10395840/items/HTPIYT9C"],"itemData":{"id":7959,"type":"article-newspaper","abstract":"The commission will have 30 days to redraw the 15 congressional districts after the last map was ruled unconstitutional.","container-title":"WOSU News","language":"en","note":"section: Politics &amp; Government","title":"Legislative leaders send Congressional mapmaking back to Ohio Redistricting Commission","URL":"https://news.wosu.org/politics-government/2022-02-08/legislative-leaders-sending-congressional-mapmaking-back-to-ohio-redistricting-commission","author":[{"family":"Chow","given":"Andy"}],"accessed":{"date-parts":[["2022",12,24]]},"issued":{"date-parts":[["2022",2,8]]}}}],"schema":"https://github.com/citation-style-language/schema/raw/master/csl-citation.json"} </w:instrText>
      </w:r>
      <w:r w:rsidRPr="00B806FD">
        <w:fldChar w:fldCharType="separate"/>
      </w:r>
      <w:r w:rsidRPr="00B806FD">
        <w:t xml:space="preserve">Andy Chow, </w:t>
      </w:r>
      <w:r w:rsidRPr="00B806FD">
        <w:rPr>
          <w:i/>
          <w:iCs/>
        </w:rPr>
        <w:t>Legislative Leaders Send Congressional Mapmaking Back to Ohio Redistricting Commission</w:t>
      </w:r>
      <w:r w:rsidRPr="00B806FD">
        <w:t xml:space="preserve">, </w:t>
      </w:r>
      <w:r w:rsidRPr="00B806FD">
        <w:rPr>
          <w:smallCaps/>
        </w:rPr>
        <w:t>WOSU News</w:t>
      </w:r>
      <w:r w:rsidRPr="00B806FD">
        <w:t xml:space="preserve"> (Feb. 8, 2022), https://news.wosu.org/politics-government/2022-02-08/legislative-leaders-sending-congressional-mapmaking-back-to-ohio-redistricting-commission [https://perma.cc/YT5K-X8AG].</w:t>
      </w:r>
      <w:r w:rsidRPr="00B806FD">
        <w:fldChar w:fldCharType="end"/>
      </w:r>
    </w:p>
  </w:footnote>
  <w:footnote w:id="240">
    <w:p w14:paraId="59369635" w14:textId="6A864F2F" w:rsidR="009563A6" w:rsidRPr="00B806FD" w:rsidRDefault="009563A6"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5HlGWmvV","properties":{"formattedCitation":"{\\i{}Id.}","plainCitation":"Id.","noteIndex":241},"citationItems":[{"id":7959,"uris":["http://zotero.org/users/10395840/items/HTPIYT9C"],"itemData":{"id":7959,"type":"article-newspaper","abstract":"The commission will have 30 days to redraw the 15 congressional districts after the last map was ruled unconstitutional.","container-title":"WOSU News","language":"en","note":"section: Politics &amp; Government","title":"Legislative leaders send Congressional mapmaking back to Ohio Redistricting Commission","URL":"https://news.wosu.org/politics-government/2022-02-08/legislative-leaders-sending-congressional-mapmaking-back-to-ohio-redistricting-commission","author":[{"family":"Chow","given":"Andy"}],"accessed":{"date-parts":[["2022",12,24]]},"issued":{"date-parts":[["2022",2,8]]}}}],"schema":"https://github.com/citation-style-language/schema/raw/master/csl-citation.json"} </w:instrText>
      </w:r>
      <w:r w:rsidRPr="00B806FD">
        <w:fldChar w:fldCharType="separate"/>
      </w:r>
      <w:r w:rsidRPr="00B806FD">
        <w:rPr>
          <w:i/>
          <w:iCs/>
        </w:rPr>
        <w:t>Id.</w:t>
      </w:r>
      <w:r w:rsidRPr="00B806FD">
        <w:fldChar w:fldCharType="end"/>
      </w:r>
    </w:p>
  </w:footnote>
  <w:footnote w:id="241">
    <w:p w14:paraId="1E2D5875" w14:textId="0F75145E" w:rsidR="009563A6" w:rsidRPr="00B806FD" w:rsidRDefault="009563A6" w:rsidP="00B806FD">
      <w:pPr>
        <w:pStyle w:val="FootnoteText"/>
      </w:pPr>
      <w:r w:rsidRPr="00B806FD">
        <w:rPr>
          <w:rStyle w:val="FootnoteReference"/>
        </w:rPr>
        <w:footnoteRef/>
      </w:r>
      <w:r w:rsidRPr="00B806FD">
        <w:t xml:space="preserve"> </w:t>
      </w:r>
      <w:r w:rsidR="00DB2A8D" w:rsidRPr="00B806FD">
        <w:tab/>
      </w:r>
      <w:r w:rsidRPr="00B806FD">
        <w:fldChar w:fldCharType="begin"/>
      </w:r>
      <w:r w:rsidRPr="00B806FD">
        <w:instrText xml:space="preserve"> ADDIN ZOTERO_ITEM CSL_CITATION {"citationID":"a1dj2u1i6u0","properties":{"formattedCitation":"Jessie Balmert, {\\i{}Redistricting: Ohio Supreme Court rejects congressional map used in May, orders new one}, {\\scaps The Columbus Dispatch}, Jul. 19, 2022, https://www.dispatch.com/story/news/politics/elections/2022/07/19/ohio-supreme-court-strikes-down-congressional-map-used-may-primary/9359835002/ (last visited Dec 24, 2022) (\\uc0\\u8220{}Before approving this map, Senate President Matt Huffman, R-Lima, argued that the Ohio Redistricting Commission didn\\uc0\\u8217{}t need to abide by voter-approved rules that prevent maps from unduly favoring one party. The court, ultimately, disagreed.\\uc0\\u8221{}).","plainCitation":"Jessie Balmert, Redistricting: Ohio Supreme Court rejects congressional map used in May, orders new one, The Columbus Dispatch, Jul. 19, 2022, https://www.dispatch.com/story/news/politics/elections/2022/07/19/ohio-supreme-court-strikes-down-congressional-map-used-may-primary/9359835002/ (last visited Dec 24, 2022) (“Before approving this map, Senate President Matt Huffman, R-Lima, argued that the Ohio Redistricting Commission didn’t need to abide by voter-approved rules that prevent maps from unduly favoring one party. The court, ultimately, disagreed.”).","noteIndex":242},"citationItems":[{"id":7963,"uris":["http://zotero.org/users/10395840/items/KWUK22SD"],"itemData":{"id":7963,"type":"article-newspaper","abstract":"The Ohio Supreme Court struck down Republican-drawn congressional map, ruling that districts violate voter-approved changes to curb gerrymandering.","container-title":"The Columbus Dispatch","language":"en-US","title":"Redistricting: Ohio Supreme Court rejects congressional map used in May, orders new one","title-short":"Redistricting","URL":"https://www.dispatch.com/story/news/politics/elections/2022/07/19/ohio-supreme-court-strikes-down-congressional-map-used-may-primary/9359835002/","author":[{"family":"Balmert","given":"Jessie"}],"accessed":{"date-parts":[["2022",12,24]]},"issued":{"date-parts":[["2022",7,19]]}},"label":"page","suffix":" (\"Before approving this map, Senate President Matt Huffman, R-Lima, argued that the Ohio Redistricting Commission didn't need to abide by voter-approved rules that prevent maps from unduly favoring one party. The court, ultimately, disagreed.\")"}],"schema":"https://github.com/citation-style-language/schema/raw/master/csl-citation.json"} </w:instrText>
      </w:r>
      <w:r w:rsidRPr="00B806FD">
        <w:fldChar w:fldCharType="separate"/>
      </w:r>
      <w:r w:rsidRPr="00B806FD">
        <w:t xml:space="preserve">Jessie </w:t>
      </w:r>
      <w:proofErr w:type="spellStart"/>
      <w:r w:rsidRPr="00B806FD">
        <w:t>Balmert</w:t>
      </w:r>
      <w:proofErr w:type="spellEnd"/>
      <w:r w:rsidRPr="00B806FD">
        <w:t xml:space="preserve">, </w:t>
      </w:r>
      <w:r w:rsidRPr="00B806FD">
        <w:rPr>
          <w:i/>
          <w:iCs/>
        </w:rPr>
        <w:t>Redistricting: Ohio Supreme Court Rejects Congressional Map Used in May, Orders New One</w:t>
      </w:r>
      <w:r w:rsidRPr="00B806FD">
        <w:t xml:space="preserve">, </w:t>
      </w:r>
      <w:r w:rsidRPr="00B806FD">
        <w:rPr>
          <w:smallCaps/>
        </w:rPr>
        <w:t>The Columbus Dispatch</w:t>
      </w:r>
      <w:r w:rsidRPr="00B806FD">
        <w:t xml:space="preserve"> (July 19, 2022), https://www.dispatch.com/story/news/politics/elections/2022/07/19/ohio-supreme-court-strikes-down-congressional-map-used-may-primary/9359835002/ [https://perma.cc/</w:t>
      </w:r>
      <w:r w:rsidRPr="00B806FD">
        <w:rPr>
          <w:rStyle w:val="normaltextrun"/>
          <w:bdr w:val="none" w:sz="0" w:space="0" w:color="auto" w:frame="1"/>
        </w:rPr>
        <w:t>4GVT-QFZV</w:t>
      </w:r>
      <w:r w:rsidRPr="00B806FD">
        <w:t>] (providing “[b]</w:t>
      </w:r>
      <w:proofErr w:type="spellStart"/>
      <w:r w:rsidRPr="00B806FD">
        <w:t>efore</w:t>
      </w:r>
      <w:proofErr w:type="spellEnd"/>
      <w:r w:rsidRPr="00B806FD">
        <w:t xml:space="preserve"> approving this map, Senate President Matt Huffman, R-Lima, argued that the Ohio Redistricting Commission didn’t need to abide by voter-approved rules that prevent maps from unduly favoring one party. The court, ultimately, disagreed.”).</w:t>
      </w:r>
      <w:r w:rsidRPr="00B806FD">
        <w:fldChar w:fldCharType="end"/>
      </w:r>
    </w:p>
  </w:footnote>
  <w:footnote w:id="242">
    <w:p w14:paraId="4CA734E1" w14:textId="199B127F" w:rsidR="009563A6" w:rsidRPr="00B806FD" w:rsidRDefault="009563A6" w:rsidP="00B806FD">
      <w:pPr>
        <w:pStyle w:val="FootnoteText"/>
      </w:pPr>
      <w:r w:rsidRPr="00B806FD">
        <w:rPr>
          <w:rStyle w:val="FootnoteReference"/>
        </w:rPr>
        <w:footnoteRef/>
      </w:r>
      <w:r w:rsidRPr="00B806FD">
        <w:t xml:space="preserve"> </w:t>
      </w:r>
      <w:r w:rsidR="00DB2A8D" w:rsidRPr="00B806FD">
        <w:tab/>
      </w:r>
      <w:r w:rsidRPr="00B806FD">
        <w:fldChar w:fldCharType="begin"/>
      </w:r>
      <w:r w:rsidRPr="00B806FD">
        <w:instrText xml:space="preserve"> ADDIN ZOTERO_ITEM CSL_CITATION {"citationID":"jcRCzuiT","properties":{"formattedCitation":"Jim Gaines, {\\i{}Ohio Redistricting Commission approves new U.S. House map on another party-line vote}, {\\scaps Dayton Daily News}, Mar. 2, 2022, https://www.daytondailynews.com/local/ohio-redistricting-commission-approves-new-us-house-map-on-another-party-line-vote/TBWPX5E64FC47EKUKS5LBEYQF4/ (last visited Dec 24, 2022).","plainCitation":"Jim Gaines, Ohio Redistricting Commission approves new U.S. House map on another party-line vote, Dayton Daily News, Mar. 2, 2022, https://www.daytondailynews.com/local/ohio-redistricting-commission-approves-new-us-house-map-on-another-party-line-vote/TBWPX5E64FC47EKUKS5LBEYQF4/ (last visited Dec 24, 2022).","noteIndex":243},"citationItems":[{"id":7961,"uris":["http://zotero.org/users/10395840/items/4RDSCN2W"],"itemData":{"id":7961,"type":"article-newspaper","container-title":"Dayton Daily News","title":"Ohio Redistricting Commission approves new U.S. House map on another party-line vote","URL":"https://www.daytondailynews.com/local/ohio-redistricting-commission-approves-new-us-house-map-on-another-party-line-vote/TBWPX5E64FC47EKUKS5LBEYQF4/","author":[{"family":"Gaines","given":"Jim"}],"accessed":{"date-parts":[["2022",12,24]]},"issued":{"date-parts":[["2022",3,2]]}}}],"schema":"https://github.com/citation-style-language/schema/raw/master/csl-citation.json"} </w:instrText>
      </w:r>
      <w:r w:rsidRPr="00B806FD">
        <w:fldChar w:fldCharType="separate"/>
      </w:r>
      <w:r w:rsidRPr="00B806FD">
        <w:t xml:space="preserve">Jim Gaines, </w:t>
      </w:r>
      <w:r w:rsidRPr="00B806FD">
        <w:rPr>
          <w:i/>
          <w:iCs/>
        </w:rPr>
        <w:t>Ohio Redistricting Commission Approves New U.S. House Map on Another Party-Line Vote</w:t>
      </w:r>
      <w:r w:rsidRPr="00B806FD">
        <w:t xml:space="preserve">, </w:t>
      </w:r>
      <w:r w:rsidRPr="00B806FD">
        <w:rPr>
          <w:smallCaps/>
        </w:rPr>
        <w:t>Dayton Daily News</w:t>
      </w:r>
      <w:r w:rsidRPr="00B806FD">
        <w:t xml:space="preserve"> (Mar. 2, 2022), https://www.daytondailynews.com/local/ohio-redistricting-commission-approves-new-us-house-map-on-another-party-line-vote/TBWPX5E64FC47EKUKS5LBEYQF4/ https://perma.cc/QV8N-EXKG].</w:t>
      </w:r>
      <w:r w:rsidRPr="00B806FD">
        <w:fldChar w:fldCharType="end"/>
      </w:r>
    </w:p>
  </w:footnote>
  <w:footnote w:id="243">
    <w:p w14:paraId="45A4744E" w14:textId="6D215C63" w:rsidR="009563A6" w:rsidRPr="00B806FD" w:rsidRDefault="009563A6" w:rsidP="00B806FD">
      <w:pPr>
        <w:pStyle w:val="FootnoteText"/>
      </w:pPr>
      <w:r w:rsidRPr="00B806FD">
        <w:rPr>
          <w:rStyle w:val="FootnoteReference"/>
        </w:rPr>
        <w:footnoteRef/>
      </w:r>
      <w:r w:rsidRPr="00B806FD">
        <w:t xml:space="preserve"> </w:t>
      </w:r>
      <w:r w:rsidR="00DB2A8D" w:rsidRPr="00B806FD">
        <w:tab/>
      </w:r>
      <w:r w:rsidRPr="00B806FD">
        <w:fldChar w:fldCharType="begin"/>
      </w:r>
      <w:r w:rsidRPr="00B806FD">
        <w:instrText xml:space="preserve"> ADDIN ZOTERO_ITEM CSL_CITATION {"citationID":"Q3FJqYLb","properties":{"formattedCitation":"WTVG Staff, {\\i{}Ohio Supreme Court makes final judgement on Congressional map challenges}, {\\scaps ABC Action News 13}, https://www.13abc.com/2022/03/18/ohio-supreme-court-makes-final-judgement-congressional-map-challenges/ (last visited Dec 23, 2022).","plainCitation":"WTVG Staff, Ohio Supreme Court makes final judgement on Congressional map challenges, ABC Action News 13, https://www.13abc.com/2022/03/18/ohio-supreme-court-makes-final-judgement-congressional-map-challenges/ (last visited Dec 23, 2022).","noteIndex":244},"citationItems":[{"id":7930,"uris":["http://zotero.org/users/10395840/items/AGVM2YKP"],"itemData":{"id":7930,"type":"article-newspaper","abstract":"The court said it would not intervene right now to reject the latest Congressional map, denying legal challenges and calling them “procedurally improper.”","container-title":"ABC Action News 13","language":"en","note":"section: News","title":"Ohio Supreme Court makes final judgement on Congressional map challenges","URL":"https://www.13abc.com/2022/03/18/ohio-supreme-court-makes-final-judgement-congressional-map-challenges/","author":[{"family":"Staff","given":"WTVG"}],"accessed":{"date-parts":[["2022",12,23]]}}}],"schema":"https://github.com/citation-style-language/schema/raw/master/csl-citation.json"} </w:instrText>
      </w:r>
      <w:r w:rsidRPr="00B806FD">
        <w:fldChar w:fldCharType="separate"/>
      </w:r>
      <w:r w:rsidRPr="00B806FD">
        <w:t xml:space="preserve">WTVG Staff, </w:t>
      </w:r>
      <w:r w:rsidRPr="00B806FD">
        <w:rPr>
          <w:i/>
          <w:iCs/>
        </w:rPr>
        <w:t>Ohio Supreme Court Makes Final Judgement on Congressional Map Challenges</w:t>
      </w:r>
      <w:r w:rsidRPr="00B806FD">
        <w:t xml:space="preserve">, </w:t>
      </w:r>
      <w:r w:rsidRPr="00B806FD">
        <w:rPr>
          <w:smallCaps/>
        </w:rPr>
        <w:t xml:space="preserve">ABC Action News 13 </w:t>
      </w:r>
      <w:r w:rsidRPr="00B806FD">
        <w:t>(Mar. 18, 2022), https://www.13abc.com/2022/03/18/ohio-supreme-court-makes-final-judgement-congressional-map-challenges/ [https://perma.cc/AS8Z-7DTQ].</w:t>
      </w:r>
      <w:r w:rsidRPr="00B806FD">
        <w:fldChar w:fldCharType="end"/>
      </w:r>
    </w:p>
  </w:footnote>
  <w:footnote w:id="244">
    <w:p w14:paraId="510EA2A3" w14:textId="33E24265" w:rsidR="009563A6" w:rsidRPr="00B806FD" w:rsidRDefault="009563A6" w:rsidP="00B806FD">
      <w:pPr>
        <w:pStyle w:val="FootnoteText"/>
      </w:pPr>
      <w:r w:rsidRPr="00B806FD">
        <w:rPr>
          <w:rStyle w:val="FootnoteReference"/>
        </w:rPr>
        <w:footnoteRef/>
      </w:r>
      <w:r w:rsidRPr="00B806FD">
        <w:t xml:space="preserve"> </w:t>
      </w:r>
      <w:r w:rsidR="00DB2A8D" w:rsidRPr="00B806FD">
        <w:tab/>
      </w:r>
      <w:r w:rsidRPr="00B806FD">
        <w:fldChar w:fldCharType="begin"/>
      </w:r>
      <w:r w:rsidRPr="00B806FD">
        <w:instrText xml:space="preserve"> ADDIN ZOTERO_ITEM CSL_CITATION {"citationID":"vCBGeSbD","properties":{"formattedCitation":"Neiman v. LaRose, 2022-Ohio-2471 Supreme Court Ohio 26 (2022).","plainCitation":"Neiman v. LaRose, 2022-Ohio-2471 Supreme Court Ohio 26 (2022).","noteIndex":245},"citationItems":[{"id":7932,"uris":["http://zotero.org/users/10395840/items/YA3TZ95H"],"itemData":{"id":7932,"type":"legal_case","authority":"Supreme Court of Ohio","container-title":"Supreme Court of Ohio","number":"NO. 2022-OHIO-2471","title":"Neiman v. LaRose","volume":"2022-Ohio-2471","issued":{"date-parts":[["2022",7,19]]}},"locator":"26","label":"page"}],"schema":"https://github.com/citation-style-language/schema/raw/master/csl-citation.json"} </w:instrText>
      </w:r>
      <w:r w:rsidRPr="00B806FD">
        <w:fldChar w:fldCharType="separate"/>
      </w:r>
      <w:r w:rsidRPr="00B806FD">
        <w:rPr>
          <w:noProof/>
        </w:rPr>
        <w:t>Neiman v. LaRose, No. 2022-0298, 2022-Ohio-2471, at *65 (Ohio July 19, 2022).</w:t>
      </w:r>
      <w:r w:rsidRPr="00B806FD">
        <w:fldChar w:fldCharType="end"/>
      </w:r>
    </w:p>
  </w:footnote>
  <w:footnote w:id="245">
    <w:p w14:paraId="398219F0" w14:textId="0A19DD0F" w:rsidR="009563A6" w:rsidRPr="00B806FD" w:rsidRDefault="009563A6" w:rsidP="00B806FD">
      <w:pPr>
        <w:pStyle w:val="FootnoteText"/>
      </w:pPr>
      <w:r w:rsidRPr="00B806FD">
        <w:rPr>
          <w:rStyle w:val="FootnoteReference"/>
        </w:rPr>
        <w:footnoteRef/>
      </w:r>
      <w:r w:rsidRPr="00B806FD">
        <w:t xml:space="preserve"> </w:t>
      </w:r>
      <w:r w:rsidR="00DB2A8D" w:rsidRPr="00B806FD">
        <w:tab/>
      </w:r>
      <w:r w:rsidRPr="00B806FD">
        <w:fldChar w:fldCharType="begin"/>
      </w:r>
      <w:r w:rsidRPr="00B806FD">
        <w:instrText xml:space="preserve"> ADDIN ZOTERO_ITEM CSL_CITATION {"citationID":"jWhJWexB","properties":{"formattedCitation":"{\\i{}Id.} at 33\\uc0\\u8211{}34.","plainCitation":"Id. at 33–34.","noteIndex":246},"citationItems":[{"id":7932,"uris":["http://zotero.org/users/10395840/items/YA3TZ95H"],"itemData":{"id":7932,"type":"legal_case","authority":"Supreme Court of Ohio","container-title":"Supreme Court of Ohio","number":"NO. 2022-OHIO-2471","title":"Neiman v. LaRose","volume":"2022-Ohio-2471","issued":{"date-parts":[["2022",7,19]]}},"locator":"33-34","label":"page"}],"schema":"https://github.com/citation-style-language/schema/raw/master/csl-citation.json"} </w:instrText>
      </w:r>
      <w:r w:rsidRPr="00B806FD">
        <w:fldChar w:fldCharType="separate"/>
      </w:r>
      <w:r w:rsidRPr="00B806FD">
        <w:rPr>
          <w:i/>
          <w:iCs/>
        </w:rPr>
        <w:t>Id.</w:t>
      </w:r>
      <w:r w:rsidRPr="00B806FD">
        <w:t xml:space="preserve"> at *33–34.</w:t>
      </w:r>
      <w:r w:rsidRPr="00B806FD">
        <w:fldChar w:fldCharType="end"/>
      </w:r>
    </w:p>
  </w:footnote>
  <w:footnote w:id="246">
    <w:p w14:paraId="4F29D40B" w14:textId="1D423D0D" w:rsidR="009563A6" w:rsidRPr="00B806FD" w:rsidRDefault="009563A6" w:rsidP="00B806FD">
      <w:pPr>
        <w:pStyle w:val="FootnoteText"/>
      </w:pPr>
      <w:r w:rsidRPr="00B806FD">
        <w:rPr>
          <w:rStyle w:val="FootnoteReference"/>
        </w:rPr>
        <w:footnoteRef/>
      </w:r>
      <w:r w:rsidRPr="00B806FD">
        <w:t xml:space="preserve"> </w:t>
      </w:r>
      <w:r w:rsidR="00DB2A8D" w:rsidRPr="00B806FD">
        <w:tab/>
      </w:r>
      <w:r w:rsidRPr="00B806FD">
        <w:fldChar w:fldCharType="begin"/>
      </w:r>
      <w:r w:rsidRPr="00B806FD">
        <w:instrText xml:space="preserve"> ADDIN ZOTERO_ITEM CSL_CITATION {"citationID":"ttqqTvx7","properties":{"formattedCitation":"{\\i{}Id.} at 22.","plainCitation":"Id. at 22.","noteIndex":247},"citationItems":[{"id":7932,"uris":["http://zotero.org/users/10395840/items/YA3TZ95H"],"itemData":{"id":7932,"type":"legal_case","authority":"Supreme Court of Ohio","container-title":"Supreme Court of Ohio","number":"NO. 2022-OHIO-2471","title":"Neiman v. LaRose","volume":"2022-Ohio-2471","issued":{"date-parts":[["2022",7,19]]}},"locator":"22","label":"page"}],"schema":"https://github.com/citation-style-language/schema/raw/master/csl-citation.json"} </w:instrText>
      </w:r>
      <w:r w:rsidRPr="00B806FD">
        <w:fldChar w:fldCharType="separate"/>
      </w:r>
      <w:r w:rsidRPr="00B806FD">
        <w:rPr>
          <w:i/>
          <w:iCs/>
        </w:rPr>
        <w:t>Id.</w:t>
      </w:r>
      <w:r w:rsidRPr="00B806FD">
        <w:t xml:space="preserve"> at *33.</w:t>
      </w:r>
      <w:r w:rsidRPr="00B806FD">
        <w:fldChar w:fldCharType="end"/>
      </w:r>
    </w:p>
  </w:footnote>
  <w:footnote w:id="247">
    <w:p w14:paraId="12B88B42" w14:textId="112CE2D5" w:rsidR="009563A6" w:rsidRPr="00B806FD" w:rsidRDefault="009563A6" w:rsidP="00B806FD">
      <w:pPr>
        <w:pStyle w:val="FootnoteText"/>
      </w:pPr>
      <w:r w:rsidRPr="00B806FD">
        <w:rPr>
          <w:rStyle w:val="FootnoteReference"/>
        </w:rPr>
        <w:footnoteRef/>
      </w:r>
      <w:r w:rsidRPr="00B806FD">
        <w:t xml:space="preserve"> </w:t>
      </w:r>
      <w:r w:rsidR="00DB2A8D" w:rsidRPr="00B806FD">
        <w:tab/>
      </w:r>
      <w:r w:rsidRPr="00B806FD">
        <w:fldChar w:fldCharType="begin"/>
      </w:r>
      <w:r w:rsidRPr="00B806FD">
        <w:instrText xml:space="preserve"> ADDIN ZOTERO_ITEM CSL_CITATION {"citationID":"Jlz2gK9e","properties":{"formattedCitation":"Dan Trevas, {\\i{}Readopted House and Senate District Maps Remain Invalid}, {\\scaps Court News Ohio}, May 25, 2022, http://www.courtnewsohio.gov/cases/2022/SCO/0525/redistricting.asp (last visited Feb 18, 2023).","plainCitation":"Dan Trevas, Readopted House and Senate District Maps Remain Invalid, Court News Ohio, May 25, 2022, http://www.courtnewsohio.gov/cases/2022/SCO/0525/redistricting.asp (last visited Feb 18, 2023).","noteIndex":248},"citationItems":[{"id":8443,"uris":["http://zotero.org/users/10395840/items/5S9PM76B"],"itemData":{"id":8443,"type":"article-newspaper","container-title":"Court News Ohio","title":"Readopted House and Senate District Maps Remain Invalid","URL":"http://www.courtnewsohio.gov/cases/2022/SCO/0525/redistricting.asp","author":[{"family":"Trevas","given":"Dan"}],"accessed":{"date-parts":[["2023",2,18]]},"issued":{"date-parts":[["2022",5,25]]}}}],"schema":"https://github.com/citation-style-language/schema/raw/master/csl-citation.json"} </w:instrText>
      </w:r>
      <w:r w:rsidRPr="00B806FD">
        <w:fldChar w:fldCharType="separate"/>
      </w:r>
      <w:r w:rsidRPr="00B806FD">
        <w:t xml:space="preserve">Dan </w:t>
      </w:r>
      <w:proofErr w:type="spellStart"/>
      <w:r w:rsidRPr="00B806FD">
        <w:t>Trevas</w:t>
      </w:r>
      <w:proofErr w:type="spellEnd"/>
      <w:r w:rsidRPr="00B806FD">
        <w:t xml:space="preserve">, </w:t>
      </w:r>
      <w:r w:rsidRPr="00B806FD">
        <w:rPr>
          <w:i/>
          <w:iCs/>
        </w:rPr>
        <w:t>Readopted House and Senate District Maps Remain Invalid</w:t>
      </w:r>
      <w:r w:rsidRPr="00B806FD">
        <w:t xml:space="preserve">, </w:t>
      </w:r>
      <w:r w:rsidRPr="00B806FD">
        <w:rPr>
          <w:smallCaps/>
        </w:rPr>
        <w:t>Court News Ohio</w:t>
      </w:r>
      <w:r w:rsidRPr="00B806FD">
        <w:t xml:space="preserve"> (May 25, 2022), http://www.courtnewsohio.gov/cases/2022/SCO/0525/redistricting.asp [https://perma.cc/6KFT-C2PQ].</w:t>
      </w:r>
      <w:r w:rsidRPr="00B806FD">
        <w:fldChar w:fldCharType="end"/>
      </w:r>
    </w:p>
  </w:footnote>
  <w:footnote w:id="248">
    <w:p w14:paraId="4CC30D9C" w14:textId="0206C752" w:rsidR="009563A6" w:rsidRPr="00B806FD" w:rsidRDefault="009563A6" w:rsidP="00B806FD">
      <w:pPr>
        <w:pStyle w:val="FootnoteText"/>
      </w:pPr>
      <w:r w:rsidRPr="00B806FD">
        <w:rPr>
          <w:rStyle w:val="FootnoteReference"/>
        </w:rPr>
        <w:footnoteRef/>
      </w:r>
      <w:r w:rsidRPr="00B806FD">
        <w:t xml:space="preserve"> </w:t>
      </w:r>
      <w:r w:rsidR="00DB2A8D" w:rsidRPr="00B806FD">
        <w:tab/>
      </w:r>
      <w:r w:rsidRPr="00B806FD">
        <w:fldChar w:fldCharType="begin"/>
      </w:r>
      <w:r w:rsidRPr="00B806FD">
        <w:instrText xml:space="preserve"> ADDIN ZOTERO_ITEM CSL_CITATION {"citationID":"lKPJupl3","properties":{"formattedCitation":"Gonidakis v. LaRose, {\\i{}supra} note 122.","plainCitation":"Gonidakis v. LaRose, supra note 122.","noteIndex":249},"citationItems":[{"id":8442,"uris":["http://zotero.org/users/10395840/items/PPIKTPTT"],"itemData":{"id":8442,"type":"legal_case","authority":"S.D. Ohio","number":"2:22-cv-0773","title":"Gonidakis v. LaRose","issued":{"date-parts":[["2022",4,20]]}}}],"schema":"https://github.com/citation-style-language/schema/raw/master/csl-citation.json"} </w:instrText>
      </w:r>
      <w:r w:rsidRPr="00B806FD">
        <w:fldChar w:fldCharType="separate"/>
      </w:r>
      <w:proofErr w:type="spellStart"/>
      <w:r w:rsidRPr="00B806FD">
        <w:t>Gonidakis</w:t>
      </w:r>
      <w:proofErr w:type="spellEnd"/>
      <w:r w:rsidRPr="00B806FD">
        <w:t xml:space="preserve"> v. LaRose, 599 F. Supp. 3d 642, (S.D. Ohio 2022).</w:t>
      </w:r>
      <w:r w:rsidRPr="00B806FD">
        <w:fldChar w:fldCharType="end"/>
      </w:r>
    </w:p>
  </w:footnote>
  <w:footnote w:id="249">
    <w:p w14:paraId="71EE0112" w14:textId="59194245" w:rsidR="009563A6" w:rsidRPr="00B806FD" w:rsidRDefault="009563A6" w:rsidP="00B806FD">
      <w:pPr>
        <w:pStyle w:val="FootnoteText"/>
      </w:pPr>
      <w:r w:rsidRPr="00B806FD">
        <w:rPr>
          <w:rStyle w:val="FootnoteReference"/>
        </w:rPr>
        <w:footnoteRef/>
      </w:r>
      <w:r w:rsidRPr="00B806FD">
        <w:t xml:space="preserve"> </w:t>
      </w:r>
      <w:r w:rsidR="00DB2A8D" w:rsidRPr="00B806FD">
        <w:tab/>
      </w:r>
      <w:r w:rsidRPr="00B806FD">
        <w:fldChar w:fldCharType="begin"/>
      </w:r>
      <w:r w:rsidRPr="00B806FD">
        <w:instrText xml:space="preserve"> ADDIN ZOTERO_ITEM CSL_CITATION {"citationID":"lpp8AOXj","properties":{"formattedCitation":"Balmert, {\\i{}supra} note 242.","plainCitation":"Balmert, supra note 242.","noteIndex":250},"citationItems":[{"id":7963,"uris":["http://zotero.org/users/10395840/items/KWUK22SD"],"itemData":{"id":7963,"type":"article-newspaper","abstract":"The Ohio Supreme Court struck down Republican-drawn congressional map, ruling that districts violate voter-approved changes to curb gerrymandering.","container-title":"The Columbus Dispatch","language":"en-US","title":"Redistricting: Ohio Supreme Court rejects congressional map used in May, orders new one","title-short":"Redistricting","URL":"https://www.dispatch.com/story/news/politics/elections/2022/07/19/ohio-supreme-court-strikes-down-congressional-map-used-may-primary/9359835002/","author":[{"family":"Balmert","given":"Jessie"}],"accessed":{"date-parts":[["2022",12,24]]},"issued":{"date-parts":[["2022",7,19]]}}}],"schema":"https://github.com/citation-style-language/schema/raw/master/csl-citation.json"} </w:instrText>
      </w:r>
      <w:r w:rsidRPr="00B806FD">
        <w:fldChar w:fldCharType="separate"/>
      </w:r>
      <w:proofErr w:type="spellStart"/>
      <w:r w:rsidRPr="00B806FD">
        <w:t>Balmert</w:t>
      </w:r>
      <w:proofErr w:type="spellEnd"/>
      <w:r w:rsidRPr="00B806FD">
        <w:t xml:space="preserve">, </w:t>
      </w:r>
      <w:r w:rsidRPr="00B806FD">
        <w:rPr>
          <w:i/>
          <w:iCs/>
        </w:rPr>
        <w:t>supra</w:t>
      </w:r>
      <w:r w:rsidRPr="00B806FD">
        <w:t xml:space="preserve"> note 242.</w:t>
      </w:r>
      <w:r w:rsidRPr="00B806FD">
        <w:fldChar w:fldCharType="end"/>
      </w:r>
      <w:r w:rsidRPr="00B806FD">
        <w:t xml:space="preserve"> (stating that “[t]he </w:t>
      </w:r>
      <w:proofErr w:type="gramStart"/>
      <w:r w:rsidRPr="00B806FD">
        <w:t>map</w:t>
      </w:r>
      <w:proofErr w:type="gramEnd"/>
      <w:r w:rsidRPr="00B806FD">
        <w:t xml:space="preserve"> struck down by the Ohio Supreme Court will be used in the November elections because candidates were already selected in the May primary using these districts.”).</w:t>
      </w:r>
    </w:p>
  </w:footnote>
  <w:footnote w:id="250">
    <w:p w14:paraId="52AC02DA" w14:textId="391034B9" w:rsidR="009563A6" w:rsidRPr="00B806FD" w:rsidRDefault="009563A6" w:rsidP="00B806FD">
      <w:pPr>
        <w:pStyle w:val="FootnoteText"/>
      </w:pPr>
      <w:r w:rsidRPr="00B806FD">
        <w:rPr>
          <w:rStyle w:val="FootnoteReference"/>
        </w:rPr>
        <w:footnoteRef/>
      </w:r>
      <w:r w:rsidRPr="00B806FD">
        <w:t xml:space="preserve"> </w:t>
      </w:r>
      <w:r w:rsidR="00DB2A8D" w:rsidRPr="00B806FD">
        <w:tab/>
      </w:r>
      <w:r w:rsidRPr="00B806FD">
        <w:t xml:space="preserve">The 2022 election was underway at this point in terms of petitions for candidacy.  The court was reluctant to intervene in the state process stating they acted only “as a last resort, after giving [the] state[] every opportunity” to enact a new plan.  </w:t>
      </w:r>
      <w:r w:rsidRPr="00B806FD">
        <w:fldChar w:fldCharType="begin"/>
      </w:r>
      <w:r w:rsidRPr="00B806FD">
        <w:instrText xml:space="preserve"> ADDIN ZOTERO_ITEM CSL_CITATION {"citationID":"6Kcx4ioW","properties":{"formattedCitation":"Gonidakis v. LaRose, {\\i{}supra} note 122.","plainCitation":"Gonidakis v. LaRose, supra note 122.","noteIndex":251},"citationItems":[{"id":8442,"uris":["http://zotero.org/users/10395840/items/PPIKTPTT"],"itemData":{"id":8442,"type":"legal_case","authority":"S.D. Ohio","number":"2:22-cv-0773","title":"Gonidakis v. LaRose","issued":{"date-parts":[["2022",4,20]]}}}],"schema":"https://github.com/citation-style-language/schema/raw/master/csl-citation.json"} </w:instrText>
      </w:r>
      <w:r w:rsidRPr="00B806FD">
        <w:fldChar w:fldCharType="separate"/>
      </w:r>
      <w:proofErr w:type="spellStart"/>
      <w:r w:rsidRPr="00B806FD">
        <w:t>Gonidakis</w:t>
      </w:r>
      <w:proofErr w:type="spellEnd"/>
      <w:r w:rsidRPr="00B806FD">
        <w:t xml:space="preserve">, 599 F. Supp </w:t>
      </w:r>
      <w:proofErr w:type="gramStart"/>
      <w:r w:rsidRPr="00B806FD">
        <w:t>at .</w:t>
      </w:r>
      <w:proofErr w:type="gramEnd"/>
      <w:r w:rsidRPr="00B806FD">
        <w:fldChar w:fldCharType="end"/>
      </w:r>
    </w:p>
  </w:footnote>
  <w:footnote w:id="251">
    <w:p w14:paraId="2BF65404" w14:textId="3DC37E04" w:rsidR="009563A6" w:rsidRPr="00B806FD" w:rsidRDefault="009563A6" w:rsidP="00B806FD">
      <w:pPr>
        <w:pStyle w:val="FootnoteText"/>
      </w:pPr>
      <w:r w:rsidRPr="00B806FD">
        <w:rPr>
          <w:rStyle w:val="FootnoteReference"/>
        </w:rPr>
        <w:footnoteRef/>
      </w:r>
      <w:r w:rsidRPr="00B806FD">
        <w:t xml:space="preserve"> </w:t>
      </w:r>
      <w:r w:rsidR="00DB2A8D" w:rsidRPr="00B806FD">
        <w:tab/>
      </w:r>
      <w:r w:rsidRPr="00B806FD">
        <w:fldChar w:fldCharType="begin"/>
      </w:r>
      <w:r w:rsidRPr="00B806FD">
        <w:instrText xml:space="preserve"> ADDIN ZOTERO_ITEM CSL_CITATION {"citationID":"aaAuzYY6","properties":{"formattedCitation":"{\\i{}Id.}","plainCitation":"Id.","noteIndex":252},"citationItems":[{"id":8442,"uris":["http://zotero.org/users/10395840/items/PPIKTPTT"],"itemData":{"id":8442,"type":"legal_case","authority":"S.D. Ohio","number":"2:22-cv-0773","title":"Gonidakis v. LaRose","issued":{"date-parts":[["2022",4,20]]}}}],"schema":"https://github.com/citation-style-language/schema/raw/master/csl-citation.json"} </w:instrText>
      </w:r>
      <w:r w:rsidRPr="00B806FD">
        <w:fldChar w:fldCharType="separate"/>
      </w:r>
      <w:r w:rsidRPr="00B806FD">
        <w:rPr>
          <w:i/>
          <w:iCs/>
        </w:rPr>
        <w:t>Id.</w:t>
      </w:r>
      <w:r w:rsidRPr="00B806FD">
        <w:fldChar w:fldCharType="end"/>
      </w:r>
      <w:r w:rsidRPr="00B806FD">
        <w:t xml:space="preserve"> (stating the federal court was “[h]</w:t>
      </w:r>
      <w:proofErr w:type="spellStart"/>
      <w:r w:rsidRPr="00B806FD">
        <w:t>anded</w:t>
      </w:r>
      <w:proofErr w:type="spellEnd"/>
      <w:r w:rsidRPr="00B806FD">
        <w:t xml:space="preserve"> a menu of unappetizing options, [and] we defer ordering Map 3 as long as possible-a final pause in hope that Ohio finally approves a map that complies with federal and state law.”).</w:t>
      </w:r>
    </w:p>
  </w:footnote>
  <w:footnote w:id="252">
    <w:p w14:paraId="2401E9BB" w14:textId="0FC62D02" w:rsidR="009563A6" w:rsidRPr="00B806FD" w:rsidRDefault="009563A6" w:rsidP="00B806FD">
      <w:pPr>
        <w:pStyle w:val="FootnoteText"/>
      </w:pPr>
      <w:r w:rsidRPr="00B806FD">
        <w:rPr>
          <w:rStyle w:val="FootnoteReference"/>
        </w:rPr>
        <w:footnoteRef/>
      </w:r>
      <w:r w:rsidRPr="00B806FD">
        <w:t xml:space="preserve"> </w:t>
      </w:r>
      <w:r w:rsidR="00DB2A8D" w:rsidRPr="00B806FD">
        <w:tab/>
      </w:r>
      <w:r w:rsidRPr="00B806FD">
        <w:fldChar w:fldCharType="begin"/>
      </w:r>
      <w:r w:rsidRPr="00B806FD">
        <w:instrText xml:space="preserve"> ADDIN ZOTERO_ITEM CSL_CITATION {"citationID":"qaQld9sN","properties":{"formattedCitation":"{\\i{}Id.}","plainCitation":"Id.","noteIndex":253},"citationItems":[{"id":8442,"uris":["http://zotero.org/users/10395840/items/PPIKTPTT"],"itemData":{"id":8442,"type":"legal_case","authority":"S.D. Ohio","number":"2:22-cv-0773","title":"Gonidakis v. LaRose","issued":{"date-parts":[["2022",4,20]]}}}],"schema":"https://github.com/citation-style-language/schema/raw/master/csl-citation.json"} </w:instrText>
      </w:r>
      <w:r w:rsidRPr="00B806FD">
        <w:fldChar w:fldCharType="separate"/>
      </w:r>
      <w:r w:rsidRPr="00B806FD">
        <w:rPr>
          <w:i/>
          <w:iCs/>
        </w:rPr>
        <w:t>Id.</w:t>
      </w:r>
      <w:r w:rsidRPr="00B806FD">
        <w:fldChar w:fldCharType="end"/>
      </w:r>
      <w:r w:rsidRPr="00B806FD">
        <w:t xml:space="preserve"> (stating from the dissent “[l]</w:t>
      </w:r>
      <w:proofErr w:type="spellStart"/>
      <w:r w:rsidRPr="00B806FD">
        <w:t>amentably</w:t>
      </w:r>
      <w:proofErr w:type="spellEnd"/>
      <w:r w:rsidRPr="00B806FD">
        <w:t>, the majority opinion remedy moves Ohio no closer to resolving its redistricting saga.  Since these maps are approved for the 2022 election only, the Commission soon will take up the task of redistricting for 2024 and beyond. I shudder at the perverse incentives of which the Commission could avail itself.”).</w:t>
      </w:r>
    </w:p>
  </w:footnote>
  <w:footnote w:id="253">
    <w:p w14:paraId="0DD65827" w14:textId="77777777" w:rsidR="003A3201" w:rsidRPr="00B806FD" w:rsidRDefault="003A3201" w:rsidP="00B806FD">
      <w:pPr>
        <w:pStyle w:val="FootnoteText"/>
      </w:pPr>
      <w:r w:rsidRPr="00B806FD">
        <w:rPr>
          <w:rStyle w:val="FootnoteReference"/>
        </w:rPr>
        <w:footnoteRef/>
      </w:r>
      <w:r w:rsidRPr="00B806FD">
        <w:t xml:space="preserve"> </w:t>
      </w:r>
      <w:r w:rsidRPr="00B806FD">
        <w:fldChar w:fldCharType="begin"/>
      </w:r>
      <w:r w:rsidRPr="00B806FD">
        <w:instrText xml:space="preserve"> ADDIN ZOTERO_ITEM CSL_CITATION {"citationID":"2F6zzPCx","properties":{"formattedCitation":"Party control of Oregon state government, {\\scaps Ballotpedia}, https://ballotpedia.org/Party_control_of_Oregon_state_government (last visited Dec 24, 2022).","plainCitation":"Party control of Oregon state government, Ballotpedia, https://ballotpedia.org/Party_control_of_Oregon_state_government (last visited Dec 24, 2022).","noteIndex":254},"citationItems":[{"id":7965,"uris":["http://zotero.org/users/10395840/items/VCCMIWMX"],"itemData":{"id":7965,"type":"webpage","container-title":"Ballotpedia","title":"Party control of Oregon state government","URL":"https://ballotpedia.org/Party_control_of_Oregon_state_government","accessed":{"date-parts":[["2022",12,24]]}}}],"schema":"https://github.com/citation-style-language/schema/raw/master/csl-citation.json"} </w:instrText>
      </w:r>
      <w:r w:rsidRPr="00B806FD">
        <w:fldChar w:fldCharType="separate"/>
      </w:r>
      <w:r w:rsidRPr="00B806FD">
        <w:rPr>
          <w:i/>
          <w:iCs/>
        </w:rPr>
        <w:t>Party Control of Oregon State Government</w:t>
      </w:r>
      <w:r w:rsidRPr="00B806FD">
        <w:t xml:space="preserve">, </w:t>
      </w:r>
      <w:r w:rsidRPr="00B806FD">
        <w:rPr>
          <w:smallCaps/>
        </w:rPr>
        <w:t>Ballotpedia</w:t>
      </w:r>
      <w:r w:rsidRPr="00B806FD">
        <w:t>, https://ballotpedia.org/Party_control_of_Oregon_state_government [https://perma.cc/FHZ4-75CK] (last visited Dec. 24, 2022).</w:t>
      </w:r>
      <w:r w:rsidRPr="00B806FD">
        <w:fldChar w:fldCharType="end"/>
      </w:r>
    </w:p>
  </w:footnote>
  <w:footnote w:id="254">
    <w:p w14:paraId="73007A46" w14:textId="206BA23C" w:rsidR="003A3201" w:rsidRPr="00B806FD" w:rsidRDefault="003A3201"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2j444ue5bi","properties":{"formattedCitation":"Chandelis Duster, {\\i{}Oregon approves the nation\\uc0\\u8217{}s first new congressional map | CNN Politics}, {\\scaps CNN Politics}, Sep. 28, 2021, https://www.cnn.com/2021/09/28/politics/oregon-new-congressional-map/index.html (last visited Jan 7, 2023).","plainCitation":"Chandelis Duster, Oregon approves the nation’s first new congressional map | CNN Politics, CNN Politics, Sep. 28, 2021, https://www.cnn.com/2021/09/28/politics/oregon-new-congressional-map/index.html (last visited Jan 7, 2023).","noteIndex":255},"citationItems":[{"id":8162,"uris":["http://zotero.org/users/10395840/items/QV32GAZL"],"itemData":{"id":8162,"type":"article-newspaper","container-title":"CNN Politics","title":"Oregon approves the nation's first new congressional map | CNN Politics","URL":"https://www.cnn.com/2021/09/28/politics/oregon-new-congressional-map/index.html","author":[{"family":"Duster","given":"Chandelis"}],"accessed":{"date-parts":[["2023",1,7]]},"issued":{"date-parts":[["2021",9,28]]}}}],"schema":"https://github.com/citation-style-language/schema/raw/master/csl-citation.json"} </w:instrText>
      </w:r>
      <w:r w:rsidRPr="00B806FD">
        <w:fldChar w:fldCharType="separate"/>
      </w:r>
      <w:proofErr w:type="spellStart"/>
      <w:r w:rsidRPr="00B806FD">
        <w:t>Chandelis</w:t>
      </w:r>
      <w:proofErr w:type="spellEnd"/>
      <w:r w:rsidRPr="00B806FD">
        <w:t xml:space="preserve"> Duster, </w:t>
      </w:r>
      <w:r w:rsidRPr="00B806FD">
        <w:rPr>
          <w:i/>
          <w:iCs/>
        </w:rPr>
        <w:t>Oregon Approves the Nation’s First New Congressional Map | CNN Politics</w:t>
      </w:r>
      <w:r w:rsidRPr="00B806FD">
        <w:t xml:space="preserve">, </w:t>
      </w:r>
      <w:r w:rsidRPr="00B806FD">
        <w:rPr>
          <w:smallCaps/>
        </w:rPr>
        <w:t>CNN Politics</w:t>
      </w:r>
      <w:r w:rsidRPr="00B806FD">
        <w:t xml:space="preserve"> (Sep. 28, 2021), https://www.cnn.com/2021/09/28/politics/oregon-new-congressional-map/index.html https://perma.cc/N6K4-T6F6].</w:t>
      </w:r>
      <w:r w:rsidRPr="00B806FD">
        <w:fldChar w:fldCharType="end"/>
      </w:r>
    </w:p>
  </w:footnote>
  <w:footnote w:id="255">
    <w:p w14:paraId="745FD2C7" w14:textId="5C3BA472" w:rsidR="003A3201" w:rsidRPr="00B806FD" w:rsidRDefault="003A3201"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SQgDQPs5","properties":{"formattedCitation":"Dirk VanderHart, {\\i{}Judicial panel upholds Oregon Democrats\\uc0\\u8217{} new US congressional districts}, {\\scaps OPB}, Nov. 24, 2021, https://www.opb.org/article/2021/11/24/judicial-panel-upholds-oregon-democrats-new-congressional-districts/ (last visited Dec 24, 2022).","plainCitation":"Dirk VanderHart, Judicial panel upholds Oregon Democrats’ new US congressional districts, OPB, Nov. 24, 2021, https://www.opb.org/article/2021/11/24/judicial-panel-upholds-oregon-democrats-new-congressional-districts/ (last visited Dec 24, 2022).","noteIndex":256},"citationItems":[{"id":7967,"uris":["http://zotero.org/users/10395840/items/FZIAAXYT"],"itemData":{"id":7967,"type":"article-newspaper","abstract":"The five-judge panel found there was no proof that Democrats had engaged in illegal gerrymandering.","container-title":"OPB","language":"en","title":"Judicial panel upholds Oregon Democrats’ new US congressional districts","URL":"https://www.opb.org/article/2021/11/24/judicial-panel-upholds-oregon-democrats-new-congressional-districts/","author":[{"family":"VanderHart","given":"Dirk"}],"accessed":{"date-parts":[["2022",12,24]]},"issued":{"date-parts":[["2021",11,24]]}}}],"schema":"https://github.com/citation-style-language/schema/raw/master/csl-citation.json"} </w:instrText>
      </w:r>
      <w:r w:rsidRPr="00B806FD">
        <w:fldChar w:fldCharType="separate"/>
      </w:r>
      <w:r w:rsidRPr="00B806FD">
        <w:t xml:space="preserve">Dirk </w:t>
      </w:r>
      <w:proofErr w:type="spellStart"/>
      <w:r w:rsidRPr="00B806FD">
        <w:t>VanderHart</w:t>
      </w:r>
      <w:proofErr w:type="spellEnd"/>
      <w:r w:rsidRPr="00B806FD">
        <w:t xml:space="preserve">, </w:t>
      </w:r>
      <w:r w:rsidRPr="00B806FD">
        <w:rPr>
          <w:i/>
          <w:iCs/>
        </w:rPr>
        <w:t>Judicial Panel Upholds Oregon Democrats’ New US Congressional Districts</w:t>
      </w:r>
      <w:r w:rsidRPr="00B806FD">
        <w:t xml:space="preserve">, </w:t>
      </w:r>
      <w:r w:rsidRPr="00B806FD">
        <w:rPr>
          <w:smallCaps/>
        </w:rPr>
        <w:t>OPB</w:t>
      </w:r>
      <w:r w:rsidRPr="00B806FD">
        <w:t xml:space="preserve"> (Nov. 24, 2021), https://www.opb.org/article/2021/11/24/judicial-panel-upholds-oregon-democrats-new-congressional-districts/ [https://perma.cc/2KWL-5XWA]</w:t>
      </w:r>
      <w:r w:rsidRPr="00B806FD" w:rsidDel="00425A37">
        <w:t xml:space="preserve"> </w:t>
      </w:r>
      <w:r w:rsidRPr="00B806FD">
        <w:fldChar w:fldCharType="end"/>
      </w:r>
      <w:r w:rsidRPr="00B806FD">
        <w:t>(stating that “[d]</w:t>
      </w:r>
      <w:proofErr w:type="spellStart"/>
      <w:r w:rsidRPr="00B806FD">
        <w:t>emocrats</w:t>
      </w:r>
      <w:proofErr w:type="spellEnd"/>
      <w:r w:rsidRPr="00B806FD">
        <w:t xml:space="preserve"> ultimately softened their proposal, but the plan that passed is still seen by many in the GOP as a blatant gerrymander.”).</w:t>
      </w:r>
    </w:p>
  </w:footnote>
  <w:footnote w:id="256">
    <w:p w14:paraId="1B26062B" w14:textId="7720A2A5" w:rsidR="003A3201" w:rsidRPr="00B806FD" w:rsidRDefault="003A3201" w:rsidP="00B806FD">
      <w:pPr>
        <w:pStyle w:val="FootnoteText"/>
      </w:pPr>
      <w:r w:rsidRPr="00B806FD">
        <w:rPr>
          <w:rStyle w:val="FootnoteReference"/>
        </w:rPr>
        <w:footnoteRef/>
      </w:r>
      <w:r w:rsidRPr="00B806FD">
        <w:t xml:space="preserve"> </w:t>
      </w:r>
      <w:r w:rsidRPr="00B806FD">
        <w:tab/>
      </w:r>
      <w:r w:rsidRPr="00B806FD">
        <w:rPr>
          <w:i/>
          <w:iCs/>
        </w:rPr>
        <w:t xml:space="preserve">See </w:t>
      </w:r>
      <w:r w:rsidRPr="00B806FD">
        <w:fldChar w:fldCharType="begin"/>
      </w:r>
      <w:r w:rsidRPr="00B806FD">
        <w:instrText xml:space="preserve"> ADDIN ZOTERO_ITEM CSL_CITATION {"citationID":"R9nPjR6q","properties":{"formattedCitation":"Clarno v. Fagan, No. 21-CV-40180 2021 WL 5632370 Cir Ct c (2021).","plainCitation":"Clarno v. Fagan, No. 21-CV-40180 2021 WL 5632370 Cir Ct c (2021).","noteIndex":257},"citationItems":[{"id":7933,"uris":["http://zotero.org/users/10395840/items/2FDS3WMP"],"itemData":{"id":7933,"type":"legal_case","authority":"Or. Cir. Ct.","container-title":"Or. Cir. Ct.","number":"No. 21-CV-40180 2021 WL 5632370","page":"c","title":"Clarno v. Fagan","volume":"No. 21-CV-40180 2021 WL 5632370","issued":{"date-parts":[["2021",11,24]]}}}],"schema":"https://github.com/citation-style-language/schema/raw/master/csl-citation.json"} </w:instrText>
      </w:r>
      <w:r w:rsidRPr="00B806FD">
        <w:fldChar w:fldCharType="separate"/>
      </w:r>
      <w:r w:rsidRPr="00B806FD">
        <w:rPr>
          <w:noProof/>
        </w:rPr>
        <w:t>Clarno v. Fagan, No. 21-CV-40180, at *1 (Or. Cir. Ct. Nov. 24, 2021).</w:t>
      </w:r>
      <w:r w:rsidRPr="00B806FD">
        <w:fldChar w:fldCharType="end"/>
      </w:r>
    </w:p>
  </w:footnote>
  <w:footnote w:id="257">
    <w:p w14:paraId="1CC76C6D" w14:textId="3A0C9019" w:rsidR="003A3201" w:rsidRPr="00B806FD" w:rsidRDefault="003A3201" w:rsidP="00B806FD">
      <w:pPr>
        <w:pStyle w:val="FootnoteText"/>
      </w:pPr>
      <w:r w:rsidRPr="00B806FD">
        <w:rPr>
          <w:rStyle w:val="FootnoteReference"/>
        </w:rPr>
        <w:footnoteRef/>
      </w:r>
      <w:r w:rsidRPr="00B806FD">
        <w:t xml:space="preserve"> </w:t>
      </w:r>
      <w:r w:rsidRPr="00B806FD">
        <w:tab/>
      </w:r>
      <w:r w:rsidRPr="00B806FD">
        <w:t>Or. Rev. Stat. § 188.010(2).</w:t>
      </w:r>
    </w:p>
  </w:footnote>
  <w:footnote w:id="258">
    <w:p w14:paraId="29974C0B" w14:textId="0F00E82D" w:rsidR="003A3201" w:rsidRPr="00B806FD" w:rsidRDefault="003A3201" w:rsidP="00B806FD">
      <w:pPr>
        <w:pStyle w:val="FootnoteText"/>
      </w:pPr>
      <w:r w:rsidRPr="00B806FD">
        <w:rPr>
          <w:rStyle w:val="FootnoteReference"/>
        </w:rPr>
        <w:footnoteRef/>
      </w:r>
      <w:r w:rsidRPr="00B806FD">
        <w:t xml:space="preserve"> </w:t>
      </w:r>
      <w:r w:rsidRPr="00B806FD">
        <w:tab/>
      </w:r>
      <w:r w:rsidRPr="00B806FD">
        <w:t xml:space="preserve">Pet. at 10, </w:t>
      </w:r>
      <w:proofErr w:type="spellStart"/>
      <w:r w:rsidRPr="00B806FD">
        <w:t>Clarno</w:t>
      </w:r>
      <w:proofErr w:type="spellEnd"/>
      <w:r w:rsidRPr="00B806FD">
        <w:t xml:space="preserve"> v. Fagan, No. 21-CV-40180 (Or. Cir. Ct. Oct. 11, 2021).</w:t>
      </w:r>
    </w:p>
  </w:footnote>
  <w:footnote w:id="259">
    <w:p w14:paraId="2C4D0F8C" w14:textId="705409E1" w:rsidR="003A3201" w:rsidRPr="00B806FD" w:rsidRDefault="003A3201" w:rsidP="00B806FD">
      <w:pPr>
        <w:pStyle w:val="FootnoteText"/>
      </w:pPr>
      <w:r w:rsidRPr="00B806FD">
        <w:rPr>
          <w:rStyle w:val="FootnoteReference"/>
        </w:rPr>
        <w:footnoteRef/>
      </w:r>
      <w:r w:rsidRPr="00B806FD">
        <w:t xml:space="preserve"> </w:t>
      </w:r>
      <w:r w:rsidRPr="00B806FD">
        <w:tab/>
      </w:r>
      <w:r w:rsidRPr="00B806FD">
        <w:t>Or. Const. art. I, §§ 8, 26.</w:t>
      </w:r>
    </w:p>
  </w:footnote>
  <w:footnote w:id="260">
    <w:p w14:paraId="235A47A0" w14:textId="630C01CF" w:rsidR="003A3201" w:rsidRPr="00B806FD" w:rsidRDefault="003A3201" w:rsidP="00B806FD">
      <w:pPr>
        <w:pStyle w:val="FootnoteText"/>
      </w:pPr>
      <w:r w:rsidRPr="00B806FD">
        <w:rPr>
          <w:rStyle w:val="FootnoteReference"/>
        </w:rPr>
        <w:footnoteRef/>
      </w:r>
      <w:r w:rsidRPr="00B806FD">
        <w:t xml:space="preserve"> </w:t>
      </w:r>
      <w:r w:rsidRPr="00B806FD">
        <w:tab/>
      </w:r>
      <w:r w:rsidRPr="00B806FD">
        <w:t>Or. Const. art. I, § 2; Or. Const. art. II, § 1.</w:t>
      </w:r>
    </w:p>
  </w:footnote>
  <w:footnote w:id="261">
    <w:p w14:paraId="597A8FD4" w14:textId="5EAE52D1" w:rsidR="003A3201" w:rsidRPr="00B806FD" w:rsidRDefault="003A3201" w:rsidP="00B806FD">
      <w:pPr>
        <w:pStyle w:val="FootnoteText"/>
      </w:pPr>
      <w:r w:rsidRPr="00B806FD">
        <w:rPr>
          <w:rStyle w:val="FootnoteReference"/>
        </w:rPr>
        <w:footnoteRef/>
      </w:r>
      <w:r w:rsidRPr="00B806FD">
        <w:t xml:space="preserve"> </w:t>
      </w:r>
      <w:r w:rsidRPr="00B806FD">
        <w:tab/>
      </w:r>
      <w:r w:rsidRPr="00B806FD">
        <w:t xml:space="preserve">2021 Or. Laws, </w:t>
      </w:r>
      <w:proofErr w:type="spellStart"/>
      <w:r w:rsidRPr="00B806FD">
        <w:t>ch.</w:t>
      </w:r>
      <w:proofErr w:type="spellEnd"/>
      <w:r w:rsidRPr="00B806FD">
        <w:t xml:space="preserve"> 419, § 1(6).</w:t>
      </w:r>
    </w:p>
  </w:footnote>
  <w:footnote w:id="262">
    <w:p w14:paraId="4DEC9587" w14:textId="60ABF5FD" w:rsidR="003A3201" w:rsidRPr="00B806FD" w:rsidRDefault="003A3201" w:rsidP="00B806FD">
      <w:pPr>
        <w:pStyle w:val="FootnoteText"/>
      </w:pPr>
      <w:r w:rsidRPr="00B806FD">
        <w:rPr>
          <w:rStyle w:val="FootnoteReference"/>
        </w:rPr>
        <w:footnoteRef/>
      </w:r>
      <w:r w:rsidRPr="00B806FD">
        <w:t xml:space="preserve"> </w:t>
      </w:r>
      <w:r w:rsidRPr="00B806FD">
        <w:tab/>
      </w:r>
      <w:r w:rsidRPr="00B806FD">
        <w:rPr>
          <w:i/>
          <w:iCs/>
        </w:rPr>
        <w:t>See</w:t>
      </w:r>
      <w:r w:rsidRPr="00B806FD">
        <w:t xml:space="preserve"> </w:t>
      </w:r>
      <w:r w:rsidRPr="00B806FD">
        <w:fldChar w:fldCharType="begin"/>
      </w:r>
      <w:r w:rsidRPr="00B806FD">
        <w:instrText xml:space="preserve"> ADDIN ZOTERO_ITEM CSL_CITATION {"citationID":"FgGyWu57","properties":{"formattedCitation":"Clarno v. Fagan, {\\i{}supra} note 257 at 1.","plainCitation":"Clarno v. Fagan, supra note 257 at 1.","noteIndex":263},"citationItems":[{"id":7933,"uris":["http://zotero.org/users/10395840/items/2FDS3WMP"],"itemData":{"id":7933,"type":"legal_case","authority":"Or. Cir. Ct.","container-title":"Or. Cir. Ct.","number":"No. 21-CV-40180 2021 WL 5632370","page":"c","title":"Clarno v. Fagan","volume":"No. 21-CV-40180 2021 WL 5632370","issued":{"date-parts":[["2021",11,24]]}},"locator":"1","label":"page"}],"schema":"https://github.com/citation-style-language/schema/raw/master/csl-citation.json"} </w:instrText>
      </w:r>
      <w:r w:rsidRPr="00B806FD">
        <w:fldChar w:fldCharType="separate"/>
      </w:r>
      <w:proofErr w:type="spellStart"/>
      <w:r w:rsidRPr="00B806FD">
        <w:rPr>
          <w:i/>
          <w:iCs/>
        </w:rPr>
        <w:t>Clarno</w:t>
      </w:r>
      <w:proofErr w:type="spellEnd"/>
      <w:r w:rsidRPr="00B806FD">
        <w:t>, No. 21-CV-40180, at *1.</w:t>
      </w:r>
      <w:r w:rsidRPr="00B806FD">
        <w:fldChar w:fldCharType="end"/>
      </w:r>
    </w:p>
  </w:footnote>
  <w:footnote w:id="263">
    <w:p w14:paraId="083129E6" w14:textId="4008D17D" w:rsidR="003A3201" w:rsidRPr="00B806FD" w:rsidRDefault="003A3201"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rZi1LdOE","properties":{"formattedCitation":"{\\i{}Id.} at 2.","plainCitation":"Id. at 2.","noteIndex":264},"citationItems":[{"id":7933,"uris":["http://zotero.org/users/10395840/items/2FDS3WMP"],"itemData":{"id":7933,"type":"legal_case","authority":"Or. Cir. Ct.","container-title":"Or. Cir. Ct.","number":"No. 21-CV-40180 2021 WL 5632370","page":"c","title":"Clarno v. Fagan","volume":"No. 21-CV-40180 2021 WL 5632370","issued":{"date-parts":[["2021",11,24]]}},"locator":"2","label":"page"}],"schema":"https://github.com/citation-style-language/schema/raw/master/csl-citation.json"} </w:instrText>
      </w:r>
      <w:r w:rsidRPr="00B806FD">
        <w:fldChar w:fldCharType="separate"/>
      </w:r>
      <w:r w:rsidRPr="00B806FD">
        <w:rPr>
          <w:i/>
          <w:iCs/>
        </w:rPr>
        <w:t>Id.</w:t>
      </w:r>
      <w:r w:rsidRPr="00B806FD">
        <w:t xml:space="preserve"> at *2.</w:t>
      </w:r>
      <w:r w:rsidRPr="00B806FD">
        <w:fldChar w:fldCharType="end"/>
      </w:r>
    </w:p>
  </w:footnote>
  <w:footnote w:id="264">
    <w:p w14:paraId="61210577" w14:textId="2D597570" w:rsidR="003A3201" w:rsidRPr="00B806FD" w:rsidRDefault="003A3201"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uaeCd1MQ","properties":{"formattedCitation":"{\\i{}Id.} at 13\\uc0\\u8211{}14.","plainCitation":"Id. at 13–14.","noteIndex":265},"citationItems":[{"id":7933,"uris":["http://zotero.org/users/10395840/items/2FDS3WMP"],"itemData":{"id":7933,"type":"legal_case","authority":"Or. Cir. Ct.","container-title":"Or. Cir. Ct.","number":"No. 21-CV-40180 2021 WL 5632370","page":"c","title":"Clarno v. Fagan","volume":"No. 21-CV-40180 2021 WL 5632370","issued":{"date-parts":[["2021",11,24]]}},"locator":"13-14","label":"page"}],"schema":"https://github.com/citation-style-language/schema/raw/master/csl-citation.json"} </w:instrText>
      </w:r>
      <w:r w:rsidRPr="00B806FD">
        <w:fldChar w:fldCharType="separate"/>
      </w:r>
      <w:r w:rsidRPr="00B806FD">
        <w:rPr>
          <w:i/>
          <w:iCs/>
        </w:rPr>
        <w:t>Id.</w:t>
      </w:r>
      <w:r w:rsidRPr="00B806FD">
        <w:t xml:space="preserve"> at *13–14.</w:t>
      </w:r>
      <w:r w:rsidRPr="00B806FD">
        <w:fldChar w:fldCharType="end"/>
      </w:r>
    </w:p>
  </w:footnote>
  <w:footnote w:id="265">
    <w:p w14:paraId="4ADB86D0" w14:textId="5BFB1909" w:rsidR="003A3201" w:rsidRPr="00B806FD" w:rsidRDefault="003A3201"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1l1io9ci5a","properties":{"formattedCitation":"Clarno v. Fagan, {\\i{}supra} note 257 (\"\\uc0\\u8220{}falls well within the range of plans that have been used in the state for the past fifty years.\\uc0\\u8221{} FOF 265.","plainCitation":"Clarno v. Fagan, supra note 257 (\"“falls well within the range of plans that have been used in the state for the past fifty years.” FOF 265.","noteIndex":266},"citationItems":[{"id":7933,"uris":["http://zotero.org/users/10395840/items/2FDS3WMP"],"itemData":{"id":7933,"type":"legal_case","authority":"Or. Cir. Ct.","container-title":"Or. Cir. Ct.","number":"No. 21-CV-40180 2021 WL 5632370","page":"c","title":"Clarno v. Fagan","volume":"No. 21-CV-40180 2021 WL 5632370","issued":{"date-parts":[["2021",11,24]]}},"label":"page","suffix":" (\"“falls well within the range of plans that have been used in the state for the past fifty years.” FOF 265."}],"schema":"https://github.com/citation-style-language/schema/raw/master/csl-citation.json"} </w:instrText>
      </w:r>
      <w:r w:rsidRPr="00B806FD">
        <w:fldChar w:fldCharType="separate"/>
      </w:r>
      <w:proofErr w:type="spellStart"/>
      <w:r w:rsidRPr="00B806FD">
        <w:rPr>
          <w:i/>
          <w:iCs/>
        </w:rPr>
        <w:t>Clarno</w:t>
      </w:r>
      <w:proofErr w:type="spellEnd"/>
      <w:r w:rsidRPr="00B806FD">
        <w:t>, No. 21-CV-40180, at *9 (providing that the map “falls well within the range of plans that have been used in the state for the past fifty years.”).</w:t>
      </w:r>
      <w:r w:rsidRPr="00B806FD">
        <w:fldChar w:fldCharType="end"/>
      </w:r>
    </w:p>
  </w:footnote>
  <w:footnote w:id="266">
    <w:p w14:paraId="62CFB892" w14:textId="4AFC55D2" w:rsidR="003A3201" w:rsidRPr="00B806FD" w:rsidRDefault="003A3201"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13VEulAF","properties":{"formattedCitation":"{\\i{}Id.} at 8.","plainCitation":"Id. at 8.","noteIndex":267},"citationItems":[{"id":7933,"uris":["http://zotero.org/users/10395840/items/2FDS3WMP"],"itemData":{"id":7933,"type":"legal_case","authority":"Or. Cir. Ct.","container-title":"Or. Cir. Ct.","number":"No. 21-CV-40180 2021 WL 5632370","page":"c","title":"Clarno v. Fagan","volume":"No. 21-CV-40180 2021 WL 5632370","issued":{"date-parts":[["2021",11,24]]}},"locator":"8","label":"page"}],"schema":"https://github.com/citation-style-language/schema/raw/master/csl-citation.json"} </w:instrText>
      </w:r>
      <w:r w:rsidRPr="00B806FD">
        <w:fldChar w:fldCharType="separate"/>
      </w:r>
      <w:r w:rsidRPr="00B806FD">
        <w:rPr>
          <w:i/>
          <w:iCs/>
        </w:rPr>
        <w:t>Id.</w:t>
      </w:r>
      <w:r w:rsidRPr="00B806FD">
        <w:t xml:space="preserve"> at *8.</w:t>
      </w:r>
      <w:r w:rsidRPr="00B806FD">
        <w:fldChar w:fldCharType="end"/>
      </w:r>
    </w:p>
  </w:footnote>
  <w:footnote w:id="267">
    <w:p w14:paraId="55E89F2A" w14:textId="4D75342D" w:rsidR="003A3201" w:rsidRPr="00B806FD" w:rsidRDefault="003A3201"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IxxLyRq0","properties":{"formattedCitation":"{\\i{}Id.}","plainCitation":"Id.","noteIndex":268},"citationItems":[{"id":7933,"uris":["http://zotero.org/users/10395840/items/2FDS3WMP"],"itemData":{"id":7933,"type":"legal_case","authority":"Or. Cir. Ct.","container-title":"Or. Cir. Ct.","number":"No. 21-CV-40180 2021 WL 5632370","page":"c","title":"Clarno v. Fagan","volume":"No. 21-CV-40180 2021 WL 5632370","issued":{"date-parts":[["2021",11,24]]}},"locator":"8","label":"page"}],"schema":"https://github.com/citation-style-language/schema/raw/master/csl-citation.json"} </w:instrText>
      </w:r>
      <w:r w:rsidRPr="00B806FD">
        <w:fldChar w:fldCharType="separate"/>
      </w:r>
      <w:r w:rsidRPr="00B806FD">
        <w:rPr>
          <w:i/>
          <w:iCs/>
        </w:rPr>
        <w:t>Id.</w:t>
      </w:r>
      <w:r w:rsidRPr="00B806FD">
        <w:fldChar w:fldCharType="end"/>
      </w:r>
    </w:p>
  </w:footnote>
  <w:footnote w:id="268">
    <w:p w14:paraId="582EFE33" w14:textId="245F88DA" w:rsidR="003A3201" w:rsidRPr="00B806FD" w:rsidRDefault="003A3201"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BDoJxcZa","properties":{"formattedCitation":"{\\i{}Id.}","plainCitation":"Id.","noteIndex":269},"citationItems":[{"id":7933,"uris":["http://zotero.org/users/10395840/items/2FDS3WMP"],"itemData":{"id":7933,"type":"legal_case","authority":"Or. Cir. Ct.","container-title":"Or. Cir. Ct.","number":"No. 21-CV-40180 2021 WL 5632370","page":"c","title":"Clarno v. Fagan","volume":"No. 21-CV-40180 2021 WL 5632370","issued":{"date-parts":[["2021",11,24]]}},"locator":"8","label":"page"}],"schema":"https://github.com/citation-style-language/schema/raw/master/csl-citation.json"} </w:instrText>
      </w:r>
      <w:r w:rsidRPr="00B806FD">
        <w:fldChar w:fldCharType="separate"/>
      </w:r>
      <w:r w:rsidRPr="00B806FD">
        <w:rPr>
          <w:i/>
          <w:iCs/>
        </w:rPr>
        <w:t>Id.</w:t>
      </w:r>
      <w:r w:rsidRPr="00B806FD">
        <w:fldChar w:fldCharType="end"/>
      </w:r>
    </w:p>
  </w:footnote>
  <w:footnote w:id="269">
    <w:p w14:paraId="1DDAD29B" w14:textId="0011D942" w:rsidR="003A3201" w:rsidRPr="00B806FD" w:rsidRDefault="003A3201" w:rsidP="00B806FD">
      <w:pPr>
        <w:pStyle w:val="FootnoteText"/>
        <w:rPr>
          <w:i/>
          <w:iCs/>
        </w:rPr>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rppy34om","properties":{"formattedCitation":"Clarno v. Fagan, {\\i{}supra} note 257.","plainCitation":"Clarno v. Fagan, supra note 257.","noteIndex":270},"citationItems":[{"id":7933,"uris":["http://zotero.org/users/10395840/items/2FDS3WMP"],"itemData":{"id":7933,"type":"legal_case","authority":"Or. Cir. Ct.","container-title":"Or. Cir. Ct.","number":"No. 21-CV-40180 2021 WL 5632370","page":"c","title":"Clarno v. Fagan","volume":"No. 21-CV-40180 2021 WL 5632370","issued":{"date-parts":[["2021",11,24]]}}}],"schema":"https://github.com/citation-style-language/schema/raw/master/csl-citation.json"} </w:instrText>
      </w:r>
      <w:r w:rsidRPr="00B806FD">
        <w:fldChar w:fldCharType="separate"/>
      </w:r>
      <w:proofErr w:type="spellStart"/>
      <w:r w:rsidRPr="00B806FD">
        <w:rPr>
          <w:i/>
          <w:iCs/>
        </w:rPr>
        <w:t>Clarno</w:t>
      </w:r>
      <w:proofErr w:type="spellEnd"/>
      <w:r w:rsidRPr="00B806FD">
        <w:t>, No. 21-CV-40180, at *8.</w:t>
      </w:r>
      <w:r w:rsidRPr="00B806FD">
        <w:fldChar w:fldCharType="end"/>
      </w:r>
    </w:p>
  </w:footnote>
  <w:footnote w:id="270">
    <w:p w14:paraId="6ECE433F" w14:textId="47C86615" w:rsidR="003A3201" w:rsidRPr="00B806FD" w:rsidRDefault="003A3201"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x7tdwnYQ","properties":{"formattedCitation":"{\\i{}Id.} at 10.","plainCitation":"Id. at 10.","noteIndex":271},"citationItems":[{"id":7933,"uris":["http://zotero.org/users/10395840/items/2FDS3WMP"],"itemData":{"id":7933,"type":"legal_case","authority":"Or. Cir. Ct.","container-title":"Or. Cir. Ct.","number":"No. 21-CV-40180 2021 WL 5632370","page":"c","title":"Clarno v. Fagan","volume":"No. 21-CV-40180 2021 WL 5632370","issued":{"date-parts":[["2021",11,24]]}},"locator":"10","label":"page"}],"schema":"https://github.com/citation-style-language/schema/raw/master/csl-citation.json"} </w:instrText>
      </w:r>
      <w:r w:rsidRPr="00B806FD">
        <w:fldChar w:fldCharType="separate"/>
      </w:r>
      <w:r w:rsidRPr="00B806FD">
        <w:rPr>
          <w:i/>
          <w:iCs/>
        </w:rPr>
        <w:t>Id.</w:t>
      </w:r>
      <w:r w:rsidRPr="00B806FD">
        <w:t xml:space="preserve"> at *10.</w:t>
      </w:r>
      <w:r w:rsidRPr="00B806FD">
        <w:fldChar w:fldCharType="end"/>
      </w:r>
    </w:p>
  </w:footnote>
  <w:footnote w:id="271">
    <w:p w14:paraId="79F6B7E7" w14:textId="6E011ACE" w:rsidR="003A3201" w:rsidRPr="00B806FD" w:rsidRDefault="003A3201"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jdSuNcmJ","properties":{"formattedCitation":"{\\i{}Id.} at 13\\uc0\\u8211{}14.","plainCitation":"Id. at 13–14.","noteIndex":272},"citationItems":[{"id":7933,"uris":["http://zotero.org/users/10395840/items/2FDS3WMP"],"itemData":{"id":7933,"type":"legal_case","authority":"Or. Cir. Ct.","container-title":"Or. Cir. Ct.","number":"No. 21-CV-40180 2021 WL 5632370","page":"c","title":"Clarno v. Fagan","volume":"No. 21-CV-40180 2021 WL 5632370","issued":{"date-parts":[["2021",11,24]]}},"locator":"13-14","label":"page"}],"schema":"https://github.com/citation-style-language/schema/raw/master/csl-citation.json"} </w:instrText>
      </w:r>
      <w:r w:rsidRPr="00B806FD">
        <w:fldChar w:fldCharType="separate"/>
      </w:r>
      <w:r w:rsidRPr="00B806FD">
        <w:rPr>
          <w:i/>
          <w:iCs/>
        </w:rPr>
        <w:t>Id.</w:t>
      </w:r>
      <w:r w:rsidRPr="00B806FD">
        <w:t xml:space="preserve"> at *13–14.</w:t>
      </w:r>
      <w:r w:rsidRPr="00B806FD">
        <w:fldChar w:fldCharType="end"/>
      </w:r>
    </w:p>
  </w:footnote>
  <w:footnote w:id="272">
    <w:p w14:paraId="08FA080A" w14:textId="3B6E3CE2" w:rsidR="003A3201" w:rsidRPr="00B806FD" w:rsidRDefault="003A3201" w:rsidP="00B806FD">
      <w:pPr>
        <w:pStyle w:val="FootnoteText"/>
      </w:pPr>
      <w:r w:rsidRPr="00B806FD">
        <w:rPr>
          <w:rStyle w:val="FootnoteReference"/>
        </w:rPr>
        <w:footnoteRef/>
      </w:r>
      <w:r w:rsidRPr="00B806FD">
        <w:t xml:space="preserve"> </w:t>
      </w:r>
      <w:r w:rsidRPr="00B806FD">
        <w:tab/>
      </w:r>
      <w:r w:rsidRPr="00B806FD">
        <w:t xml:space="preserve">For example, </w:t>
      </w:r>
      <w:r w:rsidRPr="00B806FD">
        <w:rPr>
          <w:i/>
          <w:iCs/>
        </w:rPr>
        <w:t>See</w:t>
      </w:r>
      <w:r w:rsidRPr="00B806FD">
        <w:t xml:space="preserve"> </w:t>
      </w:r>
      <w:r w:rsidRPr="00B806FD">
        <w:fldChar w:fldCharType="begin"/>
      </w:r>
      <w:r w:rsidRPr="00B806FD">
        <w:instrText xml:space="preserve"> ADDIN ZOTERO_ITEM CSL_CITATION {"citationID":"9WxsMmqU","properties":{"formattedCitation":"Black Voters Matter Capacity Building Inst., Inc. v. Lee, No. 2022-ca-000666 Fla Cir Ct (2022); Republican Party of New Mexico v. Oliver, No -506-CV-202200041 Jan 21 2022 1; League of Women Voters of Utah v. Utah State Legislature, No. 220901712 (Utah D. Ct. Mar. 17, 2022).","plainCitation":"Black Voters Matter Capacity Building Inst., Inc. v. Lee, No. 2022-ca-000666 Fla Cir Ct (2022); Republican Party of New Mexico v. Oliver, No -506-CV-202200041 Jan 21 2022 1; League of Women Voters of Utah v. Utah State Legislature, No. 220901712 (Utah D. Ct. Mar. 17, 2022).","noteIndex":273},"citationItems":[{"id":7943,"uris":["http://zotero.org/users/10395840/items/W4RDIDTS"],"itemData":{"id":7943,"type":"legal_case","authority":"Fla. Cir. Ct.","container-title":"Fla. Cir. Ct.","number":"No. 2022-ca-000666","title":"Black Voters Matter Capacity Building Inst., Inc. v. Lee","volume":"No. 2022-ca-000666","issued":{"date-parts":[["2022",4,22]]}}},{"id":7849,"uris":["http://zotero.org/users/10395840/items/2Z979CQ4"],"itemData":{"id":7849,"type":"legal_case","authority":"New Mexico District Court","container-title":"No. D-506-CV-202200041 Jan. 21, 2022","number":"D-506-CV-202200041","page":"1","title":"Republican Party of New Mexico v. Oliver","title-short":"Republican Party of New Mexico v. Oliver"}},{"id":7852,"uris":["http://zotero.org/users/10395840/items/ZZWKI3EQ"],"itemData":{"id":7852,"type":"legal_case","title":"League of Women Voters of Utah v. Utah State Legislature, No. 220901712 (Utah D. Ct. Mar. 17, 2022)","title-short":"League of Women Voters of Utah v. Utah State Legislature, No. 220901712 (Utah D. Ct. Mar. 17, 2022)"}}],"schema":"https://github.com/citation-style-language/schema/raw/master/csl-citation.json"} </w:instrText>
      </w:r>
      <w:r w:rsidRPr="00B806FD">
        <w:fldChar w:fldCharType="separate"/>
      </w:r>
      <w:r w:rsidRPr="00B806FD">
        <w:rPr>
          <w:noProof/>
        </w:rPr>
        <w:t xml:space="preserve">Black Voters Matter Capacity Building Inst., Inc. v. Lee, No. 2022-CA-000666 (Fla. Cir. Ct. 2022); </w:t>
      </w:r>
      <w:r w:rsidRPr="00B806FD">
        <w:rPr>
          <w:i/>
          <w:iCs/>
          <w:noProof/>
        </w:rPr>
        <w:t xml:space="preserve">see also </w:t>
      </w:r>
      <w:r w:rsidRPr="00B806FD">
        <w:rPr>
          <w:noProof/>
        </w:rPr>
        <w:t xml:space="preserve">Republican Party of New Mexico v. Oliver, No. -506-CV-202200041 (N.M. 5th Dist. Jan. 21, 2022); </w:t>
      </w:r>
      <w:r w:rsidRPr="00B806FD">
        <w:rPr>
          <w:i/>
          <w:iCs/>
          <w:noProof/>
        </w:rPr>
        <w:t xml:space="preserve">see also </w:t>
      </w:r>
      <w:r w:rsidRPr="00B806FD">
        <w:rPr>
          <w:noProof/>
        </w:rPr>
        <w:t>League of Women Voters of Utah v. Utah State Legislature, No. 220901712 (Utah 3rd Dist. Ct. Mar. 17, 2022).</w:t>
      </w:r>
      <w:r w:rsidRPr="00B806FD">
        <w:fldChar w:fldCharType="end"/>
      </w:r>
    </w:p>
  </w:footnote>
  <w:footnote w:id="273">
    <w:p w14:paraId="66B9B253" w14:textId="60DDE2E2" w:rsidR="00743C64" w:rsidRPr="00B806FD" w:rsidRDefault="00743C64"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29k5h0u5es","properties":{"formattedCitation":"Tim Carpenter, {\\i{}GOP clings to Kansas House supermajority entering Kelly\\uc0\\u8217{}s second term as governor}, {\\scaps Kansas Reflector}, Nov. 10, 2022, https://kansasreflector.com/2022/11/10/gop-clings-to-kansas-house-supermajority-entering-kellys-second-term-as-governor/ (last visited Jan 7, 2023).","plainCitation":"Tim Carpenter, GOP clings to Kansas House supermajority entering Kelly’s second term as governor, Kansas Reflector, Nov. 10, 2022, https://kansasreflector.com/2022/11/10/gop-clings-to-kansas-house-supermajority-entering-kellys-second-term-as-governor/ (last visited Jan 7, 2023).","noteIndex":274},"citationItems":[{"id":8164,"uris":["http://zotero.org/users/10395840/items/GA85WNHX"],"itemData":{"id":8164,"type":"article-newspaper","abstract":"Preliminary results of 2022 election: Kansas House and Senate will hold two-thirds GOP majorities capable of blunting Democratic Gov. Laura Kelly's agenda.","container-title":"Kansas Reflector","language":"en-US","title":"GOP clings to Kansas House supermajority entering Kelly's second term as governor","URL":"https://kansasreflector.com/2022/11/10/gop-clings-to-kansas-house-supermajority-entering-kellys-second-term-as-governor/","author":[{"family":"Carpenter","given":"Tim"}],"accessed":{"date-parts":[["2023",1,7]]},"issued":{"date-parts":[["2022",11,10]]}},"label":"page"}],"schema":"https://github.com/citation-style-language/schema/raw/master/csl-citation.json"} </w:instrText>
      </w:r>
      <w:r w:rsidRPr="00B806FD">
        <w:fldChar w:fldCharType="separate"/>
      </w:r>
      <w:r w:rsidRPr="00B806FD">
        <w:t xml:space="preserve">Tim Carpenter, </w:t>
      </w:r>
      <w:r w:rsidRPr="00B806FD">
        <w:rPr>
          <w:i/>
          <w:iCs/>
        </w:rPr>
        <w:t>GOP Clings to Kansas House Supermajority Entering Kelly’s Second Term as Governor</w:t>
      </w:r>
      <w:r w:rsidRPr="00B806FD">
        <w:t xml:space="preserve">, </w:t>
      </w:r>
      <w:r w:rsidRPr="00B806FD">
        <w:rPr>
          <w:smallCaps/>
        </w:rPr>
        <w:t>Kansas Reflector</w:t>
      </w:r>
      <w:r w:rsidRPr="00B806FD">
        <w:t xml:space="preserve"> (Nov. 10, 2022), https://kansasreflector.com/2022/11/10/gop-clings-to-kansas-house-supermajority-entering-kellys-second-term-as-governor/ [https://perma.cc/FT3F-3E7B].</w:t>
      </w:r>
      <w:r w:rsidRPr="00B806FD">
        <w:fldChar w:fldCharType="end"/>
      </w:r>
    </w:p>
  </w:footnote>
  <w:footnote w:id="274">
    <w:p w14:paraId="7CFAFAF5" w14:textId="3B55E0ED" w:rsidR="00743C64" w:rsidRPr="00B806FD" w:rsidRDefault="00743C64"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NKxLszU1","properties":{"formattedCitation":"Party control of Kansas state government, {\\scaps Ballotpedia}, https://ballotpedia.org/Party_control_of_Kansas_state_government (last visited Dec 24, 2022).","plainCitation":"Party control of Kansas state government, Ballotpedia, https://ballotpedia.org/Party_control_of_Kansas_state_government (last visited Dec 24, 2022).","noteIndex":275},"citationItems":[{"id":7970,"uris":["http://zotero.org/users/10395840/items/VGIXTJJW"],"itemData":{"id":7970,"type":"webpage","container-title":"Ballotpedia","title":"Party control of Kansas state government","URL":"https://ballotpedia.org/Party_control_of_Kansas_state_government","accessed":{"date-parts":[["2022",12,24]]}}}],"schema":"https://github.com/citation-style-language/schema/raw/master/csl-citation.json"} </w:instrText>
      </w:r>
      <w:r w:rsidRPr="00B806FD">
        <w:fldChar w:fldCharType="separate"/>
      </w:r>
      <w:r w:rsidRPr="00B806FD">
        <w:rPr>
          <w:i/>
          <w:iCs/>
        </w:rPr>
        <w:t>Party Control of Kansas State Government</w:t>
      </w:r>
      <w:r w:rsidRPr="00B806FD">
        <w:t xml:space="preserve">, </w:t>
      </w:r>
      <w:r w:rsidRPr="00B806FD">
        <w:rPr>
          <w:smallCaps/>
        </w:rPr>
        <w:t>Ballotpedia</w:t>
      </w:r>
      <w:r w:rsidRPr="00B806FD">
        <w:t>, https://ballotpedia.org/Party_control_of_Kansas_state_government [https://perma.cc/E3Y7-Z7D8] (last visited Dec. 24, 2022).</w:t>
      </w:r>
      <w:r w:rsidRPr="00B806FD">
        <w:fldChar w:fldCharType="end"/>
      </w:r>
    </w:p>
  </w:footnote>
  <w:footnote w:id="275">
    <w:p w14:paraId="437A7CEB" w14:textId="68A2C25B" w:rsidR="00743C64" w:rsidRPr="00B806FD" w:rsidRDefault="00743C64" w:rsidP="00B806FD">
      <w:pPr>
        <w:pStyle w:val="FootnoteText"/>
      </w:pPr>
      <w:r w:rsidRPr="00B806FD">
        <w:rPr>
          <w:rStyle w:val="FootnoteReference"/>
        </w:rPr>
        <w:footnoteRef/>
      </w:r>
      <w:r w:rsidRPr="00B806FD">
        <w:t xml:space="preserve"> </w:t>
      </w:r>
      <w:r w:rsidRPr="00B806FD">
        <w:tab/>
      </w:r>
      <w:r w:rsidRPr="00B806FD">
        <w:t>The Governor’s veto was overridden with a minimum twenty-seven (27) votes in the state senate and one over the minimum eighty-five (85) in the state house.</w:t>
      </w:r>
    </w:p>
  </w:footnote>
  <w:footnote w:id="276">
    <w:p w14:paraId="4D171D36" w14:textId="47070A3B" w:rsidR="00743C64" w:rsidRPr="00B806FD" w:rsidRDefault="00743C64"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MLUZjXJt","properties":{"formattedCitation":"Rivera v. Schwab, No. 2022-CV-000089 (2022).","plainCitation":"Rivera v. Schwab, No. 2022-CV-000089 (2022).","noteIndex":277},"citationItems":[{"id":7935,"uris":["http://zotero.org/users/10395840/items/M5KB6PRK"],"itemData":{"id":7935,"type":"legal_case","authority":"TWENTY-NINTH JUDICIAL DISTRICT WYANDOTTE COUNTY DISTRICT COURT","number":"r","title":"Rivera v. Schwab","volume":"No. 2022-CV-000089","issued":{"date-parts":[["2022",4,25]]}}}],"schema":"https://github.com/citation-style-language/schema/raw/master/csl-citation.json"} </w:instrText>
      </w:r>
      <w:r w:rsidRPr="00B806FD">
        <w:fldChar w:fldCharType="separate"/>
      </w:r>
      <w:r w:rsidRPr="00B806FD">
        <w:rPr>
          <w:noProof/>
        </w:rPr>
        <w:t>Rivera v. Schwab, No. 2022-CV-000089, at *6 (Wyandotte Kan. Cnty. Dist. Ct. 2022).</w:t>
      </w:r>
      <w:r w:rsidRPr="00B806FD">
        <w:fldChar w:fldCharType="end"/>
      </w:r>
    </w:p>
  </w:footnote>
  <w:footnote w:id="277">
    <w:p w14:paraId="0AC8724B" w14:textId="742045DC" w:rsidR="00743C64" w:rsidRPr="00B806FD" w:rsidRDefault="00743C64"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YcRPayXE","properties":{"formattedCitation":"{\\i{}Id.}","plainCitation":"Id.","noteIndex":278},"citationItems":[{"id":7935,"uris":["http://zotero.org/users/10395840/items/M5KB6PRK"],"itemData":{"id":7935,"type":"legal_case","authority":"TWENTY-NINTH JUDICIAL DISTRICT WYANDOTTE COUNTY DISTRICT COURT","number":"r","title":"Rivera v. Schwab","volume":"No. 2022-CV-000089","issued":{"date-parts":[["2022",4,25]]}}}],"schema":"https://github.com/citation-style-language/schema/raw/master/csl-citation.json"} </w:instrText>
      </w:r>
      <w:r w:rsidRPr="00B806FD">
        <w:fldChar w:fldCharType="separate"/>
      </w:r>
      <w:r w:rsidRPr="00B806FD">
        <w:rPr>
          <w:i/>
          <w:iCs/>
        </w:rPr>
        <w:t>Id.</w:t>
      </w:r>
      <w:r w:rsidRPr="00B806FD">
        <w:fldChar w:fldCharType="end"/>
      </w:r>
      <w:r w:rsidRPr="00B806FD">
        <w:t>at *208.</w:t>
      </w:r>
    </w:p>
  </w:footnote>
  <w:footnote w:id="278">
    <w:p w14:paraId="46D55A46" w14:textId="1524ED41" w:rsidR="00743C64" w:rsidRPr="00B806FD" w:rsidRDefault="00743C64"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M1s03wHi","properties":{"formattedCitation":"{\\i{}Id.} at 53.","plainCitation":"Id. at 53.","noteIndex":279},"citationItems":[{"id":7935,"uris":["http://zotero.org/users/10395840/items/M5KB6PRK"],"itemData":{"id":7935,"type":"legal_case","authority":"TWENTY-NINTH JUDICIAL DISTRICT WYANDOTTE COUNTY DISTRICT COURT","number":"r","title":"Rivera v. Schwab","volume":"No. 2022-CV-000089","issued":{"date-parts":[["2022",4,25]]}},"locator":"53","label":"page"}],"schema":"https://github.com/citation-style-language/schema/raw/master/csl-citation.json"} </w:instrText>
      </w:r>
      <w:r w:rsidRPr="00B806FD">
        <w:fldChar w:fldCharType="separate"/>
      </w:r>
      <w:r w:rsidRPr="00B806FD">
        <w:rPr>
          <w:i/>
          <w:iCs/>
        </w:rPr>
        <w:t>Id.</w:t>
      </w:r>
      <w:r w:rsidRPr="00B806FD">
        <w:t xml:space="preserve"> at *53.</w:t>
      </w:r>
      <w:r w:rsidRPr="00B806FD">
        <w:fldChar w:fldCharType="end"/>
      </w:r>
    </w:p>
  </w:footnote>
  <w:footnote w:id="279">
    <w:p w14:paraId="01F4FDA9" w14:textId="0B8434C3" w:rsidR="00743C64" w:rsidRPr="00B806FD" w:rsidRDefault="00743C64" w:rsidP="00B806FD">
      <w:pPr>
        <w:pStyle w:val="FootnoteText"/>
      </w:pPr>
      <w:r w:rsidRPr="00B806FD">
        <w:rPr>
          <w:rStyle w:val="FootnoteReference"/>
        </w:rPr>
        <w:footnoteRef/>
      </w:r>
      <w:r w:rsidRPr="00B806FD">
        <w:t xml:space="preserve"> </w:t>
      </w:r>
      <w:r w:rsidR="00A14541" w:rsidRPr="00B806FD">
        <w:tab/>
      </w:r>
      <w:r w:rsidRPr="00B806FD">
        <w:fldChar w:fldCharType="begin"/>
      </w:r>
      <w:r w:rsidRPr="00B806FD">
        <w:instrText xml:space="preserve"> ADDIN ZOTERO_ITEM CSL_CITATION {"citationID":"Wff2hRBC","properties":{"formattedCitation":"{\\i{}Id.} at 65.","plainCitation":"Id. at 65.","noteIndex":280},"citationItems":[{"id":7935,"uris":["http://zotero.org/users/10395840/items/M5KB6PRK"],"itemData":{"id":7935,"type":"legal_case","authority":"TWENTY-NINTH JUDICIAL DISTRICT WYANDOTTE COUNTY DISTRICT COURT","number":"r","title":"Rivera v. Schwab","volume":"No. 2022-CV-000089","issued":{"date-parts":[["2022",4,25]]}},"locator":"65","label":"page"}],"schema":"https://github.com/citation-style-language/schema/raw/master/csl-citation.json"} </w:instrText>
      </w:r>
      <w:r w:rsidRPr="00B806FD">
        <w:fldChar w:fldCharType="separate"/>
      </w:r>
      <w:r w:rsidRPr="00B806FD">
        <w:rPr>
          <w:i/>
          <w:iCs/>
        </w:rPr>
        <w:t>Id.</w:t>
      </w:r>
      <w:r w:rsidRPr="00B806FD">
        <w:t xml:space="preserve"> at *65.</w:t>
      </w:r>
      <w:r w:rsidRPr="00B806FD">
        <w:fldChar w:fldCharType="end"/>
      </w:r>
    </w:p>
  </w:footnote>
  <w:footnote w:id="280">
    <w:p w14:paraId="2EB3E1C9" w14:textId="69E8C825" w:rsidR="00743C64" w:rsidRPr="00B806FD" w:rsidRDefault="00743C64" w:rsidP="00B806FD">
      <w:pPr>
        <w:pStyle w:val="FootnoteText"/>
      </w:pPr>
      <w:r w:rsidRPr="00B806FD">
        <w:rPr>
          <w:rStyle w:val="FootnoteReference"/>
        </w:rPr>
        <w:footnoteRef/>
      </w:r>
      <w:r w:rsidRPr="00B806FD">
        <w:t xml:space="preserve"> </w:t>
      </w:r>
      <w:r w:rsidR="00A14541" w:rsidRPr="00B806FD">
        <w:tab/>
      </w:r>
      <w:r w:rsidRPr="00B806FD">
        <w:fldChar w:fldCharType="begin"/>
      </w:r>
      <w:r w:rsidRPr="00B806FD">
        <w:instrText xml:space="preserve"> ADDIN ZOTERO_ITEM CSL_CITATION {"citationID":"zQiZjZ1g","properties":{"formattedCitation":"Rivera v. Schwab, 512 P.3d 168 (2022).","plainCitation":"Rivera v. Schwab, 512 P.3d 168 (2022).","noteIndex":281},"citationItems":[{"id":7934,"uris":["http://zotero.org/users/10395840/items/ZMWABMC5"],"itemData":{"id":7934,"type":"legal_case","authority":"Kan: Supreme Court","container-title":"P.3d","number":"No. 125,092.","page":"168","title":"Rivera v. Schwab","volume":"512","issued":{"date-parts":[["2022",5,18]]}}}],"schema":"https://github.com/citation-style-language/schema/raw/master/csl-citation.json"} </w:instrText>
      </w:r>
      <w:r w:rsidRPr="00B806FD">
        <w:fldChar w:fldCharType="separate"/>
      </w:r>
      <w:r w:rsidRPr="00B806FD">
        <w:rPr>
          <w:noProof/>
        </w:rPr>
        <w:t xml:space="preserve">Rivera v. Schwab, </w:t>
      </w:r>
      <w:bookmarkStart w:id="46" w:name="_Hlk125198148"/>
      <w:r w:rsidRPr="00B806FD">
        <w:rPr>
          <w:noProof/>
        </w:rPr>
        <w:t>512 P.3d 168</w:t>
      </w:r>
      <w:bookmarkEnd w:id="46"/>
      <w:r w:rsidRPr="00B806FD">
        <w:rPr>
          <w:noProof/>
        </w:rPr>
        <w:t>, 173 (Kan. 2022).</w:t>
      </w:r>
      <w:r w:rsidRPr="00B806FD">
        <w:fldChar w:fldCharType="end"/>
      </w:r>
    </w:p>
  </w:footnote>
  <w:footnote w:id="281">
    <w:p w14:paraId="45E9A800" w14:textId="22533332" w:rsidR="00743C64" w:rsidRPr="00B806FD" w:rsidRDefault="00743C64" w:rsidP="00B806FD">
      <w:pPr>
        <w:pStyle w:val="FootnoteText"/>
      </w:pPr>
      <w:r w:rsidRPr="00B806FD">
        <w:rPr>
          <w:rStyle w:val="FootnoteReference"/>
        </w:rPr>
        <w:footnoteRef/>
      </w:r>
      <w:r w:rsidRPr="00B806FD">
        <w:t xml:space="preserve"> </w:t>
      </w:r>
      <w:r w:rsidR="00A14541" w:rsidRPr="00B806FD">
        <w:tab/>
      </w:r>
      <w:r w:rsidRPr="00B806FD">
        <w:fldChar w:fldCharType="begin"/>
      </w:r>
      <w:r w:rsidRPr="00B806FD">
        <w:instrText xml:space="preserve"> ADDIN ZOTERO_ITEM CSL_CITATION {"citationID":"rS57qKtu","properties":{"formattedCitation":"{\\i{}Id.} at 177.","plainCitation":"Id. at 177.","noteIndex":282},"citationItems":[{"id":7934,"uris":["http://zotero.org/users/10395840/items/ZMWABMC5"],"itemData":{"id":7934,"type":"legal_case","authority":"Kan: Supreme Court","container-title":"P.3d","number":"No. 125,092.","page":"168","title":"Rivera v. Schwab","volume":"512","issued":{"date-parts":[["2022",5,18]]}},"locator":"177","label":"page"}],"schema":"https://github.com/citation-style-language/schema/raw/master/csl-citation.json"} </w:instrText>
      </w:r>
      <w:r w:rsidRPr="00B806FD">
        <w:fldChar w:fldCharType="separate"/>
      </w:r>
      <w:r w:rsidRPr="00B806FD">
        <w:rPr>
          <w:i/>
          <w:iCs/>
        </w:rPr>
        <w:t>Id.</w:t>
      </w:r>
      <w:r w:rsidRPr="00B806FD">
        <w:t xml:space="preserve"> at 177.</w:t>
      </w:r>
      <w:r w:rsidRPr="00B806FD">
        <w:fldChar w:fldCharType="end"/>
      </w:r>
    </w:p>
  </w:footnote>
  <w:footnote w:id="282">
    <w:p w14:paraId="2FDED986" w14:textId="6CDFD363" w:rsidR="00743C64" w:rsidRPr="00B806FD" w:rsidRDefault="00743C64" w:rsidP="00B806FD">
      <w:pPr>
        <w:pStyle w:val="FootnoteText"/>
      </w:pPr>
      <w:r w:rsidRPr="00B806FD">
        <w:rPr>
          <w:rStyle w:val="FootnoteReference"/>
        </w:rPr>
        <w:footnoteRef/>
      </w:r>
      <w:r w:rsidRPr="00B806FD">
        <w:t xml:space="preserve"> </w:t>
      </w:r>
      <w:r w:rsidR="00A14541" w:rsidRPr="00B806FD">
        <w:tab/>
      </w:r>
      <w:r w:rsidRPr="00B806FD">
        <w:fldChar w:fldCharType="begin"/>
      </w:r>
      <w:r w:rsidRPr="00B806FD">
        <w:instrText xml:space="preserve"> ADDIN ZOTERO_ITEM CSL_CITATION {"citationID":"n1v7QkXz","properties":{"formattedCitation":"{\\i{}Id.} at 187.","plainCitation":"Id. at 187.","noteIndex":283},"citationItems":[{"id":7934,"uris":["http://zotero.org/users/10395840/items/ZMWABMC5"],"itemData":{"id":7934,"type":"legal_case","authority":"Kan: Supreme Court","container-title":"P.3d","number":"No. 125,092.","page":"168","title":"Rivera v. Schwab","volume":"512","issued":{"date-parts":[["2022",5,18]]}},"locator":"187","label":"page"}],"schema":"https://github.com/citation-style-language/schema/raw/master/csl-citation.json"} </w:instrText>
      </w:r>
      <w:r w:rsidRPr="00B806FD">
        <w:fldChar w:fldCharType="separate"/>
      </w:r>
      <w:r w:rsidRPr="00B806FD">
        <w:rPr>
          <w:i/>
          <w:iCs/>
        </w:rPr>
        <w:t>Id.</w:t>
      </w:r>
      <w:r w:rsidRPr="00B806FD">
        <w:t xml:space="preserve"> at 187.</w:t>
      </w:r>
      <w:r w:rsidRPr="00B806FD">
        <w:fldChar w:fldCharType="end"/>
      </w:r>
    </w:p>
  </w:footnote>
  <w:footnote w:id="283">
    <w:p w14:paraId="134BB523" w14:textId="61BD6F14" w:rsidR="00743C64" w:rsidRPr="00B806FD" w:rsidRDefault="00743C64" w:rsidP="00B806FD">
      <w:pPr>
        <w:pStyle w:val="FootnoteText"/>
      </w:pPr>
      <w:r w:rsidRPr="00B806FD">
        <w:rPr>
          <w:rStyle w:val="FootnoteReference"/>
        </w:rPr>
        <w:footnoteRef/>
      </w:r>
      <w:r w:rsidRPr="00B806FD">
        <w:t xml:space="preserve"> </w:t>
      </w:r>
      <w:r w:rsidR="00A14541" w:rsidRPr="00B806FD">
        <w:tab/>
      </w:r>
      <w:r w:rsidRPr="00B806FD">
        <w:fldChar w:fldCharType="begin"/>
      </w:r>
      <w:r w:rsidRPr="00B806FD">
        <w:instrText xml:space="preserve"> ADDIN ZOTERO_ITEM CSL_CITATION {"citationID":"P6N05azu","properties":{"formattedCitation":"{\\i{}Id.} at 183\\uc0\\u8211{}187.","plainCitation":"Id. at 183–187.","noteIndex":284},"citationItems":[{"id":7934,"uris":["http://zotero.org/users/10395840/items/ZMWABMC5"],"itemData":{"id":7934,"type":"legal_case","authority":"Kan: Supreme Court","container-title":"P.3d","number":"No. 125,092.","page":"168","title":"Rivera v. Schwab","volume":"512","issued":{"date-parts":[["2022",5,18]]}},"locator":"183-187","label":"page"}],"schema":"https://github.com/citation-style-language/schema/raw/master/csl-citation.json"} </w:instrText>
      </w:r>
      <w:r w:rsidRPr="00B806FD">
        <w:fldChar w:fldCharType="separate"/>
      </w:r>
      <w:r w:rsidRPr="00B806FD">
        <w:rPr>
          <w:i/>
          <w:iCs/>
        </w:rPr>
        <w:t>Id.</w:t>
      </w:r>
      <w:r w:rsidRPr="00B806FD" w:rsidDel="00E13F6C">
        <w:t xml:space="preserve"> </w:t>
      </w:r>
      <w:r w:rsidRPr="00B806FD">
        <w:fldChar w:fldCharType="end"/>
      </w:r>
    </w:p>
  </w:footnote>
  <w:footnote w:id="284">
    <w:p w14:paraId="5A70AFD1" w14:textId="3B5B44AF" w:rsidR="00743C64" w:rsidRPr="00B806FD" w:rsidRDefault="00743C64" w:rsidP="00B806FD">
      <w:pPr>
        <w:pStyle w:val="FootnoteText"/>
      </w:pPr>
      <w:r w:rsidRPr="00B806FD">
        <w:rPr>
          <w:rStyle w:val="FootnoteReference"/>
        </w:rPr>
        <w:footnoteRef/>
      </w:r>
      <w:r w:rsidRPr="00B806FD">
        <w:t xml:space="preserve"> </w:t>
      </w:r>
      <w:r w:rsidR="00A14541" w:rsidRPr="00B806FD">
        <w:tab/>
      </w:r>
      <w:r w:rsidRPr="00B806FD">
        <w:fldChar w:fldCharType="begin"/>
      </w:r>
      <w:r w:rsidRPr="00B806FD">
        <w:instrText xml:space="preserve"> ADDIN ZOTERO_ITEM CSL_CITATION {"citationID":"niDB9QJL","properties":{"formattedCitation":"{\\i{}Id.} at 190\\uc0\\u8211{}194.","plainCitation":"Id. at 190–194.","noteIndex":285},"citationItems":[{"id":7934,"uris":["http://zotero.org/users/10395840/items/ZMWABMC5"],"itemData":{"id":7934,"type":"legal_case","authority":"Kan: Supreme Court","container-title":"P.3d","number":"No. 125,092.","page":"168","title":"Rivera v. Schwab","volume":"512","issued":{"date-parts":[["2022",5,18]]}},"locator":"190-194","label":"page"}],"schema":"https://github.com/citation-style-language/schema/raw/master/csl-citation.json"} </w:instrText>
      </w:r>
      <w:r w:rsidRPr="00B806FD">
        <w:fldChar w:fldCharType="separate"/>
      </w:r>
      <w:r w:rsidRPr="00B806FD">
        <w:rPr>
          <w:i/>
          <w:iCs/>
        </w:rPr>
        <w:t>Id.</w:t>
      </w:r>
      <w:r w:rsidRPr="00B806FD">
        <w:t xml:space="preserve"> at 193–94.</w:t>
      </w:r>
      <w:r w:rsidRPr="00B806FD">
        <w:fldChar w:fldCharType="end"/>
      </w:r>
    </w:p>
  </w:footnote>
  <w:footnote w:id="285">
    <w:p w14:paraId="3015D64B" w14:textId="3766AF10" w:rsidR="00743C64" w:rsidRPr="00B806FD" w:rsidRDefault="00743C64" w:rsidP="00B806FD">
      <w:pPr>
        <w:pStyle w:val="FootnoteText"/>
      </w:pPr>
      <w:r w:rsidRPr="00B806FD">
        <w:rPr>
          <w:rStyle w:val="FootnoteReference"/>
        </w:rPr>
        <w:footnoteRef/>
      </w:r>
      <w:r w:rsidRPr="00B806FD">
        <w:t xml:space="preserve"> </w:t>
      </w:r>
      <w:r w:rsidR="00A14541" w:rsidRPr="00B806FD">
        <w:tab/>
      </w:r>
      <w:r w:rsidRPr="00B806FD">
        <w:fldChar w:fldCharType="begin"/>
      </w:r>
      <w:r w:rsidRPr="00B806FD">
        <w:instrText xml:space="preserve"> ADDIN ZOTERO_ITEM CSL_CITATION {"citationID":"MBx7sEuK","properties":{"formattedCitation":"{\\i{}Id.} at 183\\uc0\\u8211{}187.","plainCitation":"Id. at 183–187.","noteIndex":286},"citationItems":[{"id":7934,"uris":["http://zotero.org/users/10395840/items/ZMWABMC5"],"itemData":{"id":7934,"type":"legal_case","authority":"Kan: Supreme Court","container-title":"P.3d","number":"No. 125,092.","page":"168","title":"Rivera v. Schwab","volume":"512","issued":{"date-parts":[["2022",5,18]]}},"locator":"183-187","label":"page"}],"schema":"https://github.com/citation-style-language/schema/raw/master/csl-citation.json"} </w:instrText>
      </w:r>
      <w:r w:rsidRPr="00B806FD">
        <w:fldChar w:fldCharType="separate"/>
      </w:r>
      <w:r w:rsidRPr="00B806FD">
        <w:rPr>
          <w:i/>
          <w:iCs/>
        </w:rPr>
        <w:t>See id.</w:t>
      </w:r>
      <w:r w:rsidRPr="00B806FD">
        <w:t xml:space="preserve"> at 183–87.</w:t>
      </w:r>
      <w:r w:rsidRPr="00B806FD">
        <w:fldChar w:fldCharType="end"/>
      </w:r>
    </w:p>
  </w:footnote>
  <w:footnote w:id="286">
    <w:p w14:paraId="42C94F98" w14:textId="36AC97C3" w:rsidR="00D41874" w:rsidRPr="00B806FD" w:rsidRDefault="00D41874" w:rsidP="00B806FD">
      <w:pPr>
        <w:pStyle w:val="FootnoteText"/>
      </w:pPr>
      <w:r w:rsidRPr="00B806FD">
        <w:rPr>
          <w:rStyle w:val="FootnoteReference"/>
        </w:rPr>
        <w:footnoteRef/>
      </w:r>
      <w:r w:rsidRPr="00B806FD">
        <w:t xml:space="preserve"> </w:t>
      </w:r>
      <w:r w:rsidRPr="00B806FD">
        <w:tab/>
      </w:r>
      <w:r w:rsidRPr="00B806FD">
        <w:rPr>
          <w:i/>
          <w:iCs/>
        </w:rPr>
        <w:t xml:space="preserve">See </w:t>
      </w:r>
      <w:r w:rsidRPr="00B806FD">
        <w:rPr>
          <w:i/>
          <w:iCs/>
        </w:rPr>
        <w:fldChar w:fldCharType="begin"/>
      </w:r>
      <w:r w:rsidRPr="00B806FD">
        <w:rPr>
          <w:i/>
          <w:iCs/>
        </w:rPr>
        <w:instrText xml:space="preserve"> ADDIN ZOTERO_ITEM CSL_CITATION {"citationID":"VR3PzEMY","properties":{"formattedCitation":"Steinhardt v. New Jersey Redistricting Commission, 249 N.J. 561 (2021).","plainCitation":"Steinhardt v. New Jersey Redistricting Commission, 249 N.J. 561 (2021).","noteIndex":287},"citationItems":[{"id":7938,"uris":["http://zotero.org/users/10395840/items/ASNSYPNG"],"itemData":{"id":7938,"type":"legal_case","container-title":"N.J.","number":"No. 086587","page":"561","title":"Steinhardt v. New Jersey Redistricting Commission","volume":"249","issued":{"date-parts":[["2021",12,30]]}}}],"schema":"https://github.com/citation-style-language/schema/raw/master/csl-citation.json"} </w:instrText>
      </w:r>
      <w:r w:rsidRPr="00B806FD">
        <w:rPr>
          <w:i/>
          <w:iCs/>
        </w:rPr>
        <w:fldChar w:fldCharType="separate"/>
      </w:r>
      <w:r w:rsidRPr="00B806FD">
        <w:rPr>
          <w:noProof/>
        </w:rPr>
        <w:t>Steinhardt v. New Jersey Redistricting Comm'n, 249 N.J. 561, 566-67 (2022).</w:t>
      </w:r>
      <w:r w:rsidRPr="00B806FD">
        <w:rPr>
          <w:i/>
          <w:iCs/>
        </w:rPr>
        <w:fldChar w:fldCharType="end"/>
      </w:r>
    </w:p>
  </w:footnote>
  <w:footnote w:id="287">
    <w:p w14:paraId="3FFF5CC0" w14:textId="1646EECE" w:rsidR="00D41874" w:rsidRPr="00B806FD" w:rsidRDefault="00D41874" w:rsidP="00B806FD">
      <w:pPr>
        <w:pStyle w:val="FootnoteText"/>
      </w:pPr>
      <w:r w:rsidRPr="00B806FD">
        <w:rPr>
          <w:rStyle w:val="FootnoteReference"/>
        </w:rPr>
        <w:footnoteRef/>
      </w:r>
      <w:r w:rsidRPr="00B806FD">
        <w:rPr>
          <w:i/>
          <w:iCs/>
        </w:rPr>
        <w:t xml:space="preserve"> </w:t>
      </w:r>
      <w:r w:rsidRPr="00B806FD">
        <w:rPr>
          <w:i/>
          <w:iCs/>
        </w:rPr>
        <w:tab/>
      </w:r>
      <w:r w:rsidRPr="00B806FD">
        <w:rPr>
          <w:i/>
          <w:iCs/>
        </w:rPr>
        <w:fldChar w:fldCharType="begin"/>
      </w:r>
      <w:r w:rsidRPr="00B806FD">
        <w:rPr>
          <w:i/>
          <w:iCs/>
        </w:rPr>
        <w:instrText xml:space="preserve"> ADDIN ZOTERO_ITEM CSL_CITATION {"citationID":"lMhPsgyS","properties":{"formattedCitation":"{\\i{}Id.} at 305\\uc0\\u8211{}306.","plainCitation":"Id. at 305–306.","dontUpdate":true,"noteIndex":288},"citationItems":[{"id":7938,"uris":["http://zotero.org/users/10395840/items/ASNSYPNG"],"itemData":{"id":7938,"type":"legal_case","container-title":"N.J.","number":"No. 086587","page":"561","title":"Steinhardt v. New Jersey Redistricting Commission","volume":"249","issued":{"date-parts":[["2021",12,30]]}},"locator":"305-306","label":"page"}],"schema":"https://github.com/citation-style-language/schema/raw/master/csl-citation.json"} </w:instrText>
      </w:r>
      <w:r w:rsidRPr="00B806FD">
        <w:rPr>
          <w:i/>
          <w:iCs/>
        </w:rPr>
        <w:fldChar w:fldCharType="separate"/>
      </w:r>
      <w:r w:rsidRPr="00B806FD">
        <w:rPr>
          <w:i/>
          <w:iCs/>
        </w:rPr>
        <w:t>See id.</w:t>
      </w:r>
      <w:r w:rsidRPr="00B806FD">
        <w:t xml:space="preserve"> at 575.</w:t>
      </w:r>
      <w:r w:rsidRPr="00B806FD">
        <w:rPr>
          <w:i/>
          <w:iCs/>
        </w:rPr>
        <w:fldChar w:fldCharType="end"/>
      </w:r>
    </w:p>
  </w:footnote>
  <w:footnote w:id="288">
    <w:p w14:paraId="4296061F" w14:textId="3A441BF2" w:rsidR="00D41874" w:rsidRPr="00B806FD" w:rsidRDefault="00D41874" w:rsidP="00B806FD">
      <w:pPr>
        <w:pStyle w:val="FootnoteText"/>
      </w:pPr>
      <w:r w:rsidRPr="00B806FD">
        <w:rPr>
          <w:rStyle w:val="FootnoteReference"/>
        </w:rPr>
        <w:footnoteRef/>
      </w:r>
      <w:r w:rsidRPr="00B806FD">
        <w:t xml:space="preserve"> </w:t>
      </w:r>
      <w:r w:rsidRPr="00B806FD">
        <w:tab/>
      </w:r>
      <w:r w:rsidRPr="00B806FD">
        <w:t xml:space="preserve">This quote was said orally and reported in multiple news outlets.  </w:t>
      </w:r>
      <w:r w:rsidRPr="00B806FD">
        <w:fldChar w:fldCharType="begin"/>
      </w:r>
      <w:r w:rsidRPr="00B806FD">
        <w:instrText xml:space="preserve"> ADDIN ZOTERO_ITEM CSL_CITATION {"citationID":"SrxX6NsX","properties":{"formattedCitation":"Matt Friedman, {\\i{}New Jersey Supreme Court asks Wallace to elaborate on redistricting decision}, {\\scaps Politico}, Jan. 4, 2022, https://www.politico.com/states/new-jersey/whiteboard/2022/01/04/new-jersey-supreme-court-asks-wallace-to-elaborate-on-redistricting-decision-1404229 (last visited Dec 23, 2022).","plainCitation":"Matt Friedman, New Jersey Supreme Court asks Wallace to elaborate on redistricting decision, Politico, Jan. 4, 2022, https://www.politico.com/states/new-jersey/whiteboard/2022/01/04/new-jersey-supreme-court-asks-wallace-to-elaborate-on-redistricting-decision-1404229 (last visited Dec 23, 2022).","noteIndex":289},"citationItems":[{"id":7936,"uris":["http://zotero.org/users/10395840/items/YLCGZU7I"],"itemData":{"id":7936,"type":"article-newspaper","container-title":"Politico","title":"New Jersey Supreme Court asks Wallace to elaborate on redistricting decision","URL":"https://www.politico.com/states/new-jersey/whiteboard/2022/01/04/new-jersey-supreme-court-asks-wallace-to-elaborate-on-redistricting-decision-1404229","author":[{"family":"Friedman","given":"Matt"}],"accessed":{"date-parts":[["2022",12,23]]},"issued":{"date-parts":[["2022",1,4]]}}}],"schema":"https://github.com/citation-style-language/schema/raw/master/csl-citation.json"} </w:instrText>
      </w:r>
      <w:r w:rsidRPr="00B806FD">
        <w:fldChar w:fldCharType="separate"/>
      </w:r>
      <w:r w:rsidRPr="00B806FD">
        <w:t xml:space="preserve">Matt Friedman, </w:t>
      </w:r>
      <w:r w:rsidRPr="00B806FD">
        <w:rPr>
          <w:i/>
          <w:iCs/>
        </w:rPr>
        <w:t>New Jersey Supreme Court Asks Wallace to Elaborate on Redistricting Decision</w:t>
      </w:r>
      <w:r w:rsidRPr="00B806FD">
        <w:t xml:space="preserve">, </w:t>
      </w:r>
      <w:r w:rsidRPr="00B806FD">
        <w:rPr>
          <w:smallCaps/>
        </w:rPr>
        <w:t>Politico</w:t>
      </w:r>
      <w:r w:rsidRPr="00B806FD">
        <w:t xml:space="preserve"> (Jan. 4, 2022), https://www.politico.com/states/new-jersey/whiteboard/2022/01/04/new-jersey-supreme-court-asks-wallace-to-elaborate-on-redistricting-decision-1404229 [</w:t>
      </w:r>
      <w:r w:rsidRPr="00B806FD">
        <w:rPr>
          <w:rStyle w:val="normaltextrun"/>
          <w:shd w:val="clear" w:color="auto" w:fill="E1E3E6"/>
        </w:rPr>
        <w:t>https://perma.cc/3ZPK-S8ZH]</w:t>
      </w:r>
      <w:r w:rsidRPr="00B806FD">
        <w:t>.</w:t>
      </w:r>
      <w:r w:rsidRPr="00B806FD">
        <w:fldChar w:fldCharType="end"/>
      </w:r>
    </w:p>
  </w:footnote>
  <w:footnote w:id="289">
    <w:p w14:paraId="10759AF9" w14:textId="4F92329D" w:rsidR="00D41874" w:rsidRPr="00B806FD" w:rsidRDefault="00D41874"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oFLVwhcL","properties":{"formattedCitation":"Steinhardt v. New Jersey Redistricting Commission, {\\i{}supra} note 287.","plainCitation":"Steinhardt v. New Jersey Redistricting Commission, supra note 287.","noteIndex":290},"citationItems":[{"id":7938,"uris":["http://zotero.org/users/10395840/items/ASNSYPNG"],"itemData":{"id":7938,"type":"legal_case","container-title":"N.J.","number":"No. 086587","page":"561","title":"Steinhardt v. New Jersey Redistricting Commission","volume":"249","issued":{"date-parts":[["2021",12,30]]}}}],"schema":"https://github.com/citation-style-language/schema/raw/master/csl-citation.json"} </w:instrText>
      </w:r>
      <w:r w:rsidRPr="00B806FD">
        <w:fldChar w:fldCharType="separate"/>
      </w:r>
      <w:r w:rsidRPr="00B806FD">
        <w:t>Steinhardt, 249 N.J. at 568.</w:t>
      </w:r>
      <w:r w:rsidRPr="00B806FD">
        <w:fldChar w:fldCharType="end"/>
      </w:r>
    </w:p>
  </w:footnote>
  <w:footnote w:id="290">
    <w:p w14:paraId="0AC6EF6B" w14:textId="61F0D4D9" w:rsidR="00D41874" w:rsidRPr="00B806FD" w:rsidRDefault="00D41874"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fbi9ovns8","properties":{"formattedCitation":"{\\i{}Id.} at 568.","plainCitation":"Id. at 568.","noteIndex":291},"citationItems":[{"id":7938,"uris":["http://zotero.org/users/10395840/items/ASNSYPNG"],"itemData":{"id":7938,"type":"legal_case","container-title":"N.J.","number":"No. 086587","page":"561","title":"Steinhardt v. New Jersey Redistricting Commission","volume":"249","issued":{"date-parts":[["2021",12,30]]}},"locator":"568","label":"page"}],"schema":"https://github.com/citation-style-language/schema/raw/master/csl-citation.json"} </w:instrText>
      </w:r>
      <w:r w:rsidRPr="00B806FD">
        <w:fldChar w:fldCharType="separate"/>
      </w:r>
      <w:r w:rsidRPr="00B806FD">
        <w:rPr>
          <w:i/>
          <w:iCs/>
        </w:rPr>
        <w:t>Id</w:t>
      </w:r>
      <w:r w:rsidRPr="00B806FD">
        <w:t>.</w:t>
      </w:r>
      <w:r w:rsidRPr="00B806FD">
        <w:fldChar w:fldCharType="end"/>
      </w:r>
    </w:p>
  </w:footnote>
  <w:footnote w:id="291">
    <w:p w14:paraId="0CDB8EC0" w14:textId="6F22830A" w:rsidR="00D41874" w:rsidRPr="00B806FD" w:rsidRDefault="00D41874" w:rsidP="00B806FD">
      <w:pPr>
        <w:pStyle w:val="FootnoteText"/>
      </w:pPr>
      <w:r w:rsidRPr="00B806FD">
        <w:rPr>
          <w:rStyle w:val="FootnoteReference"/>
        </w:rPr>
        <w:footnoteRef/>
      </w:r>
      <w:r w:rsidRPr="00B806FD">
        <w:t xml:space="preserve"> </w:t>
      </w:r>
      <w:r w:rsidRPr="00B806FD">
        <w:tab/>
      </w:r>
      <w:r w:rsidRPr="00B806FD">
        <w:rPr>
          <w:i/>
          <w:iCs/>
        </w:rPr>
        <w:t xml:space="preserve">Id. </w:t>
      </w:r>
      <w:r w:rsidRPr="00B806FD">
        <w:t>at 569.</w:t>
      </w:r>
    </w:p>
  </w:footnote>
  <w:footnote w:id="292">
    <w:p w14:paraId="5E001C09" w14:textId="1A09FA4A" w:rsidR="00D41874" w:rsidRPr="00B806FD" w:rsidRDefault="00D41874" w:rsidP="00B806FD">
      <w:pPr>
        <w:pStyle w:val="FootnoteText"/>
      </w:pPr>
      <w:r w:rsidRPr="00B806FD">
        <w:rPr>
          <w:rStyle w:val="FootnoteReference"/>
        </w:rPr>
        <w:footnoteRef/>
      </w:r>
      <w:r w:rsidRPr="00B806FD">
        <w:t xml:space="preserve"> </w:t>
      </w:r>
      <w:r w:rsidRPr="00B806FD">
        <w:tab/>
      </w:r>
      <w:r w:rsidRPr="00B806FD">
        <w:rPr>
          <w:i/>
          <w:iCs/>
        </w:rPr>
        <w:t xml:space="preserve">Supra </w:t>
      </w:r>
      <w:proofErr w:type="spellStart"/>
      <w:r w:rsidRPr="00B806FD">
        <w:t>tbl</w:t>
      </w:r>
      <w:proofErr w:type="spellEnd"/>
      <w:r w:rsidRPr="00B806FD">
        <w:t>. 1.</w:t>
      </w:r>
    </w:p>
  </w:footnote>
  <w:footnote w:id="293">
    <w:p w14:paraId="45407FA1" w14:textId="0BD3B2D7" w:rsidR="00D41874" w:rsidRPr="00B806FD" w:rsidRDefault="00D41874"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1g65gome27","properties":{"formattedCitation":"Steinhardt v. New Jersey Redistricting Commission, {\\i{}supra} note 287 at 575\\uc0\\u8211{}580.","plainCitation":"Steinhardt v. New Jersey Redistricting Commission, supra note 287 at 575–580.","noteIndex":294},"citationItems":[{"id":7938,"uris":["http://zotero.org/users/10395840/items/ASNSYPNG"],"itemData":{"id":7938,"type":"legal_case","container-title":"N.J.","number":"No. 086587","page":"561","title":"Steinhardt v. New Jersey Redistricting Commission","volume":"249","issued":{"date-parts":[["2021",12,30]]}},"locator":"575-580","label":"page"}],"schema":"https://github.com/citation-style-language/schema/raw/master/csl-citation.json"} </w:instrText>
      </w:r>
      <w:r w:rsidRPr="00B806FD">
        <w:fldChar w:fldCharType="separate"/>
      </w:r>
      <w:r w:rsidRPr="00B806FD">
        <w:rPr>
          <w:i/>
          <w:iCs/>
        </w:rPr>
        <w:t>Steinhardt</w:t>
      </w:r>
      <w:r w:rsidRPr="00B806FD">
        <w:t>,249 N.J. at 577.</w:t>
      </w:r>
      <w:r w:rsidRPr="00B806FD">
        <w:fldChar w:fldCharType="end"/>
      </w:r>
    </w:p>
  </w:footnote>
  <w:footnote w:id="294">
    <w:p w14:paraId="566D0EB7" w14:textId="5380A04C" w:rsidR="00D41874" w:rsidRPr="00B806FD" w:rsidRDefault="00D41874" w:rsidP="00B806FD">
      <w:pPr>
        <w:pStyle w:val="FootnoteText"/>
      </w:pPr>
      <w:r w:rsidRPr="00B806FD">
        <w:rPr>
          <w:rStyle w:val="FootnoteReference"/>
        </w:rPr>
        <w:footnoteRef/>
      </w:r>
      <w:r w:rsidRPr="00B806FD">
        <w:t xml:space="preserve"> </w:t>
      </w:r>
      <w:r w:rsidRPr="00B806FD">
        <w:tab/>
      </w:r>
      <w:r w:rsidRPr="00B806FD">
        <w:t>N.J. Const. art. II, § 2, ¶¶ 7, 9.</w:t>
      </w:r>
    </w:p>
  </w:footnote>
  <w:footnote w:id="295">
    <w:p w14:paraId="30DA6A68" w14:textId="08925450" w:rsidR="00D41874" w:rsidRPr="00B806FD" w:rsidRDefault="00D41874"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29n1rn69ro","properties":{"formattedCitation":"Steinhardt v. New Jersey Redistricting Commission, {\\i{}supra} note 287 at 580.","plainCitation":"Steinhardt v. New Jersey Redistricting Commission, supra note 287 at 580.","noteIndex":296},"citationItems":[{"id":7938,"uris":["http://zotero.org/users/10395840/items/ASNSYPNG"],"itemData":{"id":7938,"type":"legal_case","container-title":"N.J.","number":"No. 086587","page":"561","title":"Steinhardt v. New Jersey Redistricting Commission","volume":"249","issued":{"date-parts":[["2021",12,30]]}},"locator":"580","label":"page"}],"schema":"https://github.com/citation-style-language/schema/raw/master/csl-citation.json"} </w:instrText>
      </w:r>
      <w:r w:rsidRPr="00B806FD">
        <w:fldChar w:fldCharType="separate"/>
      </w:r>
      <w:r w:rsidRPr="00B806FD">
        <w:rPr>
          <w:i/>
          <w:iCs/>
        </w:rPr>
        <w:t>Steinhardt</w:t>
      </w:r>
      <w:r w:rsidRPr="00B806FD">
        <w:t>, 249 N.J.at 580.</w:t>
      </w:r>
      <w:r w:rsidRPr="00B806FD">
        <w:fldChar w:fldCharType="end"/>
      </w:r>
    </w:p>
  </w:footnote>
  <w:footnote w:id="296">
    <w:p w14:paraId="4630EF26" w14:textId="70B92639" w:rsidR="00D41874" w:rsidRPr="00B806FD" w:rsidRDefault="00D41874"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g6ba1gh5v","properties":{"formattedCitation":"{\\i{}Id.}","plainCitation":"Id.","noteIndex":297},"citationItems":[{"id":7938,"uris":["http://zotero.org/users/10395840/items/ASNSYPNG"],"itemData":{"id":7938,"type":"legal_case","container-title":"N.J.","number":"No. 086587","page":"561","title":"Steinhardt v. New Jersey Redistricting Commission","volume":"249","issued":{"date-parts":[["2021",12,30]]}},"locator":"580","label":"page"}],"schema":"https://github.com/citation-style-language/schema/raw/master/csl-citation.json"} </w:instrText>
      </w:r>
      <w:r w:rsidRPr="00B806FD">
        <w:fldChar w:fldCharType="separate"/>
      </w:r>
      <w:r w:rsidRPr="00B806FD">
        <w:rPr>
          <w:i/>
          <w:iCs/>
        </w:rPr>
        <w:t>Id.</w:t>
      </w:r>
      <w:r w:rsidRPr="00B806FD">
        <w:fldChar w:fldCharType="end"/>
      </w:r>
    </w:p>
  </w:footnote>
  <w:footnote w:id="297">
    <w:p w14:paraId="5E5356B3" w14:textId="09FC5C82" w:rsidR="00D41874" w:rsidRPr="00B806FD" w:rsidRDefault="00D41874"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2qatgn9qjs","properties":{"formattedCitation":"View Adopted 2022 Map, {\\scaps NJ Redistricting Commission}, https://www.njredistrictingcommission.org/adoption2022map.asp (last visited Jan 7, 2023).","plainCitation":"View Adopted 2022 Map, NJ Redistricting Commission, https://www.njredistrictingcommission.org/adoption2022map.asp (last visited Jan 7, 2023).","noteIndex":298},"citationItems":[{"id":8166,"uris":["http://zotero.org/users/10395840/items/324A6KIB"],"itemData":{"id":8166,"type":"webpage","container-title":"NJ Redistricting Commission","title":"View Adopted 2022 Map","URL":"https://www.njredistrictingcommission.org/adoption2022map.asp","accessed":{"date-parts":[["2023",1,7]]}}}],"schema":"https://github.com/citation-style-language/schema/raw/master/csl-citation.json"} </w:instrText>
      </w:r>
      <w:r w:rsidRPr="00B806FD">
        <w:fldChar w:fldCharType="separate"/>
      </w:r>
      <w:r w:rsidRPr="00B806FD">
        <w:t xml:space="preserve">View Adopted 2022 Map, </w:t>
      </w:r>
      <w:r w:rsidRPr="00B806FD">
        <w:rPr>
          <w:smallCaps/>
        </w:rPr>
        <w:t>New Jersey Congressional Redistricting Commission</w:t>
      </w:r>
      <w:r w:rsidRPr="00B806FD">
        <w:t>, https://www.njredistrictingcommission.org/adoption2022map.asp [https://perma.cc/A8LN-PHUN] (last visited Jan. 7, 2023).</w:t>
      </w:r>
      <w:r w:rsidRPr="00B806FD">
        <w:fldChar w:fldCharType="end"/>
      </w:r>
    </w:p>
  </w:footnote>
  <w:footnote w:id="298">
    <w:p w14:paraId="3E31FF52" w14:textId="3175AE2F" w:rsidR="00D41874" w:rsidRPr="00B806FD" w:rsidRDefault="00D41874"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1l3veusfo0","properties":{"formattedCitation":"Steinhardt v. New Jersey Redistricting Commission, {\\i{}supra} note 287 at 580.","plainCitation":"Steinhardt v. New Jersey Redistricting Commission, supra note 287 at 580.","noteIndex":299},"citationItems":[{"id":7938,"uris":["http://zotero.org/users/10395840/items/ASNSYPNG"],"itemData":{"id":7938,"type":"legal_case","container-title":"N.J.","number":"No. 086587","page":"561","title":"Steinhardt v. New Jersey Redistricting Commission","volume":"249","issued":{"date-parts":[["2021",12,30]]}},"locator":"580","label":"page"}],"schema":"https://github.com/citation-style-language/schema/raw/master/csl-citation.json"} </w:instrText>
      </w:r>
      <w:r w:rsidRPr="00B806FD">
        <w:fldChar w:fldCharType="separate"/>
      </w:r>
      <w:r w:rsidRPr="00B806FD">
        <w:rPr>
          <w:i/>
          <w:iCs/>
        </w:rPr>
        <w:t>Steinhardt</w:t>
      </w:r>
      <w:r w:rsidRPr="00B806FD">
        <w:t>, 249 N.J. at 580.</w:t>
      </w:r>
      <w:r w:rsidRPr="00B806FD">
        <w:fldChar w:fldCharType="end"/>
      </w:r>
    </w:p>
  </w:footnote>
  <w:footnote w:id="299">
    <w:p w14:paraId="0296FB11" w14:textId="2C00A78B" w:rsidR="00052E1C" w:rsidRPr="00B806FD" w:rsidRDefault="00052E1C"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jViMOaFO","properties":{"formattedCitation":"Gill v. Whitford, {\\i{}supra} note 38.","plainCitation":"Gill v. Whitford, supra note 38.","noteIndex":300},"citationItems":[{"id":7867,"uris":["http://zotero.org/users/10395840/items/RAM98DMG"],"itemData":{"id":7867,"type":"legal_case","container-title":"U.S.","page":"___","references":"g","title":"Gill v. Whitford","volume":"585","issued":{"date-parts":[["2018"]]}}}],"schema":"https://github.com/citation-style-language/schema/raw/master/csl-citation.json"} </w:instrText>
      </w:r>
      <w:r w:rsidRPr="00B806FD">
        <w:fldChar w:fldCharType="separate"/>
      </w:r>
      <w:r w:rsidRPr="00B806FD">
        <w:t xml:space="preserve">Gill v. </w:t>
      </w:r>
      <w:proofErr w:type="spellStart"/>
      <w:r w:rsidRPr="00B806FD">
        <w:t>Whitford</w:t>
      </w:r>
      <w:proofErr w:type="spellEnd"/>
      <w:r w:rsidRPr="00B806FD">
        <w:t>, 138 S. Ct. 1916, 1923 (2018).</w:t>
      </w:r>
      <w:r w:rsidRPr="00B806FD">
        <w:fldChar w:fldCharType="end"/>
      </w:r>
    </w:p>
  </w:footnote>
  <w:footnote w:id="300">
    <w:p w14:paraId="752A6941" w14:textId="30283F86" w:rsidR="00052E1C" w:rsidRPr="00B806FD" w:rsidRDefault="00052E1C" w:rsidP="00B806FD">
      <w:pPr>
        <w:pStyle w:val="FootnoteText"/>
      </w:pPr>
      <w:r w:rsidRPr="00B806FD">
        <w:rPr>
          <w:rStyle w:val="FootnoteReference"/>
        </w:rPr>
        <w:footnoteRef/>
      </w:r>
      <w:r w:rsidRPr="00B806FD">
        <w:t xml:space="preserve"> </w:t>
      </w:r>
      <w:r w:rsidRPr="00B806FD">
        <w:tab/>
      </w:r>
      <w:r w:rsidRPr="00B806FD">
        <w:rPr>
          <w:i/>
          <w:iCs/>
        </w:rPr>
        <w:t xml:space="preserve">See </w:t>
      </w:r>
      <w:r w:rsidRPr="00B806FD">
        <w:t>Wis. Const. art. IV, § 3.</w:t>
      </w:r>
    </w:p>
  </w:footnote>
  <w:footnote w:id="301">
    <w:p w14:paraId="7714D7A7" w14:textId="1319D41B" w:rsidR="00052E1C" w:rsidRPr="00B806FD" w:rsidRDefault="00052E1C"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8BPElwlr","properties":{"formattedCitation":"Party control of Wisconsin state government, {\\scaps Ballotpedia}, https://ballotpedia.org/Party_control_of_Wisconsin_state_government (last visited Dec 24, 2022).","plainCitation":"Party control of Wisconsin state government, Ballotpedia, https://ballotpedia.org/Party_control_of_Wisconsin_state_government (last visited Dec 24, 2022).","noteIndex":302},"citationItems":[{"id":7972,"uris":["http://zotero.org/users/10395840/items/5XS8K3AQ"],"itemData":{"id":7972,"type":"webpage","container-title":"Ballotpedia","title":"Party control of Wisconsin state government","URL":"https://ballotpedia.org/Party_control_of_Wisconsin_state_government","accessed":{"date-parts":[["2022",12,24]]}}}],"schema":"https://github.com/citation-style-language/schema/raw/master/csl-citation.json"} </w:instrText>
      </w:r>
      <w:r w:rsidRPr="00B806FD">
        <w:fldChar w:fldCharType="separate"/>
      </w:r>
      <w:r w:rsidRPr="00B806FD">
        <w:rPr>
          <w:i/>
          <w:iCs/>
        </w:rPr>
        <w:t>Party Control of Wisconsin State Government</w:t>
      </w:r>
      <w:r w:rsidRPr="00B806FD">
        <w:t xml:space="preserve">, </w:t>
      </w:r>
      <w:r w:rsidRPr="00B806FD">
        <w:rPr>
          <w:smallCaps/>
        </w:rPr>
        <w:t>Ballotpedia</w:t>
      </w:r>
      <w:r w:rsidRPr="00B806FD">
        <w:t>, https://ballotpedia.org/Party_control_of_Wisconsin_state_government [https://perma.cc/7FD7-L5Y3] (last visited Dec. 24, 2022).</w:t>
      </w:r>
      <w:r w:rsidRPr="00B806FD">
        <w:fldChar w:fldCharType="end"/>
      </w:r>
    </w:p>
  </w:footnote>
  <w:footnote w:id="302">
    <w:p w14:paraId="75A207F1" w14:textId="60EAD886" w:rsidR="00052E1C" w:rsidRPr="00B806FD" w:rsidRDefault="00052E1C"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7tQPteij","properties":{"formattedCitation":"Johnson v. Wisconsin Elections Commission, 400 Wis 2d 626 (2022).","plainCitation":"Johnson v. Wisconsin Elections Commission, 400 Wis 2d 626 (2022).","noteIndex":303},"citationItems":[{"id":7939,"uris":["http://zotero.org/users/10395840/items/ITP6H266"],"itemData":{"id":7939,"type":"legal_case","authority":"Wis: Supreme Court","container-title":"Wis. 2d","number":"No. 2021AP1450-OA","page":"626","title":"Johnson v. Wisconsin Elections Commission","volume":"400","issued":{"date-parts":[["2022",3,1]]}}}],"schema":"https://github.com/citation-style-language/schema/raw/master/csl-citation.json"} </w:instrText>
      </w:r>
      <w:r w:rsidRPr="00B806FD">
        <w:fldChar w:fldCharType="separate"/>
      </w:r>
      <w:r w:rsidRPr="00B806FD">
        <w:rPr>
          <w:noProof/>
        </w:rPr>
        <w:t>Johnson v. Wisconsin Elections Comm'n, 400 Wis. 2d 626, 633 (2022).</w:t>
      </w:r>
      <w:r w:rsidRPr="00B806FD">
        <w:fldChar w:fldCharType="end"/>
      </w:r>
    </w:p>
  </w:footnote>
  <w:footnote w:id="303">
    <w:p w14:paraId="6417A681" w14:textId="2C818487" w:rsidR="00052E1C" w:rsidRPr="00B806FD" w:rsidRDefault="00052E1C"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vzX9TPXy","properties":{"formattedCitation":"{\\i{}Id.}","plainCitation":"Id.","noteIndex":304},"citationItems":[{"id":7939,"uris":["http://zotero.org/users/10395840/items/ITP6H266"],"itemData":{"id":7939,"type":"legal_case","authority":"Wis: Supreme Court","container-title":"Wis. 2d","number":"No. 2021AP1450-OA","page":"626","title":"Johnson v. Wisconsin Elections Commission","volume":"400","issued":{"date-parts":[["2022",3,1]]}}}],"schema":"https://github.com/citation-style-language/schema/raw/master/csl-citation.json"} </w:instrText>
      </w:r>
      <w:r w:rsidRPr="00B806FD">
        <w:fldChar w:fldCharType="separate"/>
      </w:r>
      <w:r w:rsidRPr="00B806FD">
        <w:rPr>
          <w:i/>
          <w:iCs/>
        </w:rPr>
        <w:t>Id.</w:t>
      </w:r>
      <w:r w:rsidRPr="00B806FD">
        <w:fldChar w:fldCharType="end"/>
      </w:r>
    </w:p>
  </w:footnote>
  <w:footnote w:id="304">
    <w:p w14:paraId="7A5B89BD" w14:textId="7FC60A27" w:rsidR="00052E1C" w:rsidRPr="00B806FD" w:rsidRDefault="00052E1C" w:rsidP="00B806FD">
      <w:pPr>
        <w:pStyle w:val="FootnoteText"/>
      </w:pPr>
      <w:r w:rsidRPr="00B806FD">
        <w:rPr>
          <w:rStyle w:val="FootnoteReference"/>
        </w:rPr>
        <w:footnoteRef/>
      </w:r>
      <w:r w:rsidRPr="00B806FD">
        <w:t xml:space="preserve"> </w:t>
      </w:r>
      <w:r w:rsidRPr="00B806FD">
        <w:tab/>
      </w:r>
      <w:r w:rsidRPr="00B806FD">
        <w:t xml:space="preserve">We should note that we are highly skeptical of this approach, and new research from computational social science shows that the least change approach is fraught with the danger of simply perpetuating an existing gerrymander.  </w:t>
      </w:r>
      <w:r w:rsidRPr="00B806FD">
        <w:fldChar w:fldCharType="begin"/>
      </w:r>
      <w:r w:rsidRPr="00B806FD">
        <w:instrText xml:space="preserve"> ADDIN ZOTERO_ITEM CSL_CITATION {"citationID":"CUxdb9n6","properties":{"formattedCitation":"Amariah Becker &amp; Dara Gold, {\\i{}The gameability of redistricting criteria}, {\\scaps J. Comput. Soc. Sci.} (2022), https://doi.org/10.1007/s42001-022-00180-w (last visited Nov 24, 2022).","plainCitation":"Amariah Becker &amp; Dara Gold, The gameability of redistricting criteria, J. Comput. Soc. Sci. (2022), https://doi.org/10.1007/s42001-022-00180-w (last visited Nov 24, 2022).","noteIndex":305},"citationItems":[{"id":7757,"uris":["http://zotero.org/users/10395840/items/6TGZV7TC"],"itemData":{"id":7757,"type":"article-journal","abstract":"During decennial redistricting, mapmakers are often instructed to preserve political subdivisions and prior district cores as much as possible. Political subdivisions can include counties, municipalities, wards, precincts and (precisely defined) communities of interest (COIs). And while “district core” may not be well defined, courts overseeing redistricting may ask for “least-change” maps if they want to limit their role to adopting districts similar to those most recently enacted. In addition to some ambiguity in the definition of subdivisions and district cores, how to measure the amount of splitting in a plan is rarely defined and is inconsistent across states. This leaves map drawers, redistricting litigators, and courts free to interpret these guidelines in multiple ways, some of which could be favorable to their redistricting interests. In this paper, we outline several ways to measure how much a plan splits subdivisions, and how much a plan has changed from a baseline map. We show that maps with strikingly different features could each perform well by these standards, all depending on how they’re measured. This is just one of many “gameable” pieces of the redistricting process.","container-title":"Journal of Computational Social Science","DOI":"10.1007/s42001-022-00180-w","ISSN":"2432-2725","journalAbbreviation":"J Comput Soc Sc","language":"en","source":"Springer Link","title":"The gameability of redistricting criteria","URL":"https://doi.org/10.1007/s42001-022-00180-w","author":[{"family":"Becker","given":"Amariah"},{"family":"Gold","given":"Dara"}],"accessed":{"date-parts":[["2022",11,24]]},"issued":{"date-parts":[["2022",10,26]]}}}],"schema":"https://github.com/citation-style-language/schema/raw/master/csl-citation.json"} </w:instrText>
      </w:r>
      <w:r w:rsidRPr="00B806FD">
        <w:fldChar w:fldCharType="separate"/>
      </w:r>
      <w:proofErr w:type="spellStart"/>
      <w:r w:rsidRPr="00B806FD">
        <w:t>Amariah</w:t>
      </w:r>
      <w:proofErr w:type="spellEnd"/>
      <w:r w:rsidRPr="00B806FD">
        <w:t xml:space="preserve"> Becker &amp; Dara Gold, </w:t>
      </w:r>
      <w:r w:rsidRPr="00B806FD">
        <w:rPr>
          <w:i/>
          <w:iCs/>
        </w:rPr>
        <w:t xml:space="preserve">The </w:t>
      </w:r>
      <w:proofErr w:type="spellStart"/>
      <w:r w:rsidRPr="00B806FD">
        <w:rPr>
          <w:i/>
          <w:iCs/>
        </w:rPr>
        <w:t>Gameability</w:t>
      </w:r>
      <w:proofErr w:type="spellEnd"/>
      <w:r w:rsidRPr="00B806FD">
        <w:rPr>
          <w:i/>
          <w:iCs/>
        </w:rPr>
        <w:t xml:space="preserve"> of Redistricting Criteria</w:t>
      </w:r>
      <w:r w:rsidRPr="00B806FD">
        <w:t xml:space="preserve">, 5 </w:t>
      </w:r>
      <w:r w:rsidRPr="00B806FD">
        <w:rPr>
          <w:smallCaps/>
        </w:rPr>
        <w:t xml:space="preserve">J. </w:t>
      </w:r>
      <w:proofErr w:type="spellStart"/>
      <w:r w:rsidRPr="00B806FD">
        <w:rPr>
          <w:smallCaps/>
        </w:rPr>
        <w:t>Comput</w:t>
      </w:r>
      <w:proofErr w:type="spellEnd"/>
      <w:r w:rsidRPr="00B806FD">
        <w:rPr>
          <w:smallCaps/>
        </w:rPr>
        <w:t>. Soc. Sci.</w:t>
      </w:r>
      <w:r w:rsidRPr="00B806FD">
        <w:t xml:space="preserve"> 1735, (2022)</w:t>
      </w:r>
      <w:r w:rsidRPr="00B806FD">
        <w:fldChar w:fldCharType="end"/>
      </w:r>
      <w:r w:rsidRPr="00B806FD">
        <w:t>.</w:t>
      </w:r>
    </w:p>
  </w:footnote>
  <w:footnote w:id="305">
    <w:p w14:paraId="24C00090" w14:textId="6B807593" w:rsidR="00052E1C" w:rsidRPr="00B806FD" w:rsidRDefault="00052E1C"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76V8m9kM","properties":{"formattedCitation":"Johnson v. Wisconsin Elections Commission, {\\i{}supra} note 303.","plainCitation":"Johnson v. Wisconsin Elections Commission, supra note 303.","noteIndex":306},"citationItems":[{"id":7939,"uris":["http://zotero.org/users/10395840/items/ITP6H266"],"itemData":{"id":7939,"type":"legal_case","authority":"Wis: Supreme Court","container-title":"Wis. 2d","number":"No. 2021AP1450-OA","page":"626","title":"Johnson v. Wisconsin Elections Commission","volume":"400","issued":{"date-parts":[["2022",3,1]]}}}],"schema":"https://github.com/citation-style-language/schema/raw/master/csl-citation.json"} </w:instrText>
      </w:r>
      <w:r w:rsidRPr="00B806FD">
        <w:fldChar w:fldCharType="separate"/>
      </w:r>
      <w:r w:rsidRPr="00B806FD">
        <w:rPr>
          <w:i/>
          <w:iCs/>
        </w:rPr>
        <w:t>Johnson</w:t>
      </w:r>
      <w:r w:rsidRPr="00B806FD">
        <w:t>, 400 Wis. 2d at 635.</w:t>
      </w:r>
      <w:r w:rsidRPr="00B806FD">
        <w:fldChar w:fldCharType="end"/>
      </w:r>
    </w:p>
  </w:footnote>
  <w:footnote w:id="306">
    <w:p w14:paraId="74E2532D" w14:textId="3A2B6889" w:rsidR="00052E1C" w:rsidRPr="00B806FD" w:rsidRDefault="00052E1C"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FiBa7Gdh","properties":{"formattedCitation":"{\\i{}Id.}","plainCitation":"Id.","noteIndex":307},"citationItems":[{"id":7939,"uris":["http://zotero.org/users/10395840/items/ITP6H266"],"itemData":{"id":7939,"type":"legal_case","authority":"Wis: Supreme Court","container-title":"Wis. 2d","number":"No. 2021AP1450-OA","page":"626","title":"Johnson v. Wisconsin Elections Commission","volume":"400","issued":{"date-parts":[["2022",3,1]]}}}],"schema":"https://github.com/citation-style-language/schema/raw/master/csl-citation.json"} </w:instrText>
      </w:r>
      <w:r w:rsidRPr="00B806FD">
        <w:fldChar w:fldCharType="separate"/>
      </w:r>
      <w:r w:rsidRPr="00B806FD">
        <w:rPr>
          <w:i/>
          <w:iCs/>
        </w:rPr>
        <w:t>Id.</w:t>
      </w:r>
      <w:r w:rsidRPr="00B806FD">
        <w:fldChar w:fldCharType="end"/>
      </w:r>
      <w:r w:rsidRPr="00B806FD">
        <w:t xml:space="preserve"> at 637.</w:t>
      </w:r>
    </w:p>
  </w:footnote>
  <w:footnote w:id="307">
    <w:p w14:paraId="299DCE66" w14:textId="2E562B69" w:rsidR="00052E1C" w:rsidRPr="00B806FD" w:rsidRDefault="00052E1C"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bhXLaYXf","properties":{"formattedCitation":"{\\i{}Id.} at 26\\uc0\\u8211{}33.","plainCitation":"Id. at 26–33.","noteIndex":308},"citationItems":[{"id":7939,"uris":["http://zotero.org/users/10395840/items/ITP6H266"],"itemData":{"id":7939,"type":"legal_case","authority":"Wis: Supreme Court","container-title":"Wis. 2d","number":"No. 2021AP1450-OA","page":"626","title":"Johnson v. Wisconsin Elections Commission","volume":"400","issued":{"date-parts":[["2022",3,1]]}},"locator":"26-33","label":"page"}],"schema":"https://github.com/citation-style-language/schema/raw/master/csl-citation.json"} </w:instrText>
      </w:r>
      <w:r w:rsidRPr="00B806FD">
        <w:fldChar w:fldCharType="separate"/>
      </w:r>
      <w:r w:rsidRPr="00B806FD">
        <w:rPr>
          <w:i/>
          <w:iCs/>
        </w:rPr>
        <w:t>Id.</w:t>
      </w:r>
      <w:r w:rsidRPr="00B806FD">
        <w:t xml:space="preserve"> at 659.</w:t>
      </w:r>
      <w:r w:rsidRPr="00B806FD">
        <w:fldChar w:fldCharType="end"/>
      </w:r>
    </w:p>
  </w:footnote>
  <w:footnote w:id="308">
    <w:p w14:paraId="2603EC02" w14:textId="3ACC143E" w:rsidR="00052E1C" w:rsidRPr="00B806FD" w:rsidRDefault="00052E1C"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d69VyJOU","properties":{"formattedCitation":"{\\i{}Id.} at 34\\uc0\\u8211{}51.","plainCitation":"Id. at 34–51.","noteIndex":309},"citationItems":[{"id":7939,"uris":["http://zotero.org/users/10395840/items/ITP6H266"],"itemData":{"id":7939,"type":"legal_case","authority":"Wis: Supreme Court","container-title":"Wis. 2d","number":"No. 2021AP1450-OA","page":"626","title":"Johnson v. Wisconsin Elections Commission","volume":"400","issued":{"date-parts":[["2022",3,1]]}},"locator":"34-51","label":"page"}],"schema":"https://github.com/citation-style-language/schema/raw/master/csl-citation.json"} </w:instrText>
      </w:r>
      <w:r w:rsidRPr="00B806FD">
        <w:fldChar w:fldCharType="separate"/>
      </w:r>
      <w:r w:rsidRPr="00B806FD">
        <w:rPr>
          <w:i/>
          <w:iCs/>
        </w:rPr>
        <w:t>Id.</w:t>
      </w:r>
      <w:r w:rsidRPr="00B806FD">
        <w:t xml:space="preserve"> at 650-51, 659.</w:t>
      </w:r>
      <w:r w:rsidRPr="00B806FD">
        <w:fldChar w:fldCharType="end"/>
      </w:r>
    </w:p>
  </w:footnote>
  <w:footnote w:id="309">
    <w:p w14:paraId="7F81D11B" w14:textId="423151BC" w:rsidR="00052E1C" w:rsidRPr="00B806FD" w:rsidRDefault="00052E1C" w:rsidP="00B806FD">
      <w:pPr>
        <w:pStyle w:val="FootnoteText"/>
      </w:pPr>
      <w:r w:rsidRPr="00B806FD">
        <w:rPr>
          <w:rStyle w:val="FootnoteReference"/>
        </w:rPr>
        <w:footnoteRef/>
      </w:r>
      <w:r w:rsidRPr="00B806FD">
        <w:t xml:space="preserve"> </w:t>
      </w:r>
      <w:r w:rsidRPr="00B806FD">
        <w:tab/>
      </w:r>
      <w:r w:rsidRPr="00B806FD">
        <w:rPr>
          <w:i/>
          <w:iCs/>
        </w:rPr>
        <w:t>See</w:t>
      </w:r>
      <w:r w:rsidRPr="00B806FD">
        <w:t xml:space="preserve"> </w:t>
      </w:r>
      <w:r w:rsidRPr="00B806FD">
        <w:fldChar w:fldCharType="begin"/>
      </w:r>
      <w:r w:rsidRPr="00B806FD">
        <w:instrText xml:space="preserve"> ADDIN ZOTERO_ITEM CSL_CITATION {"citationID":"6PEZhGFC","properties":{"formattedCitation":"WIZM staff, {\\i{}supra} note 169.","plainCitation":"WIZM staff, supra note 169.","noteIndex":310},"citationItems":[{"id":8460,"uris":["http://zotero.org/users/10395840/items/AI25BMF8"],"itemData":{"id":8460,"type":"post-weblog","abstract":"The Wisconsin Supreme Court has ruled on the state’s redistricting process. In a 4-3 decision Thursday afternoon, the court announced it has accepted Gov. Tony Evers’ maps. Judge Brian Hagedorn wrote the majority opinion. Gov. Tony Evers put out this statement: Heading into this map making process, the Wisconsin Supreme Court did rule that it […]","container-title":"WIZM 92.3FM 1410AM","language":"en-US","title":"Evers’ statement on Wisconsin Supreme Court decision to accept governor’s redistricting maps","URL":"https://www.wizmnews.com/2022/03/03/evers-statement-on-wisconsin-supreme-court-decision-to-accept-governors-redistricting-maps/","author":[{"family":"WIZM staff","given":""}],"accessed":{"date-parts":[["2023",2,20]]},"issued":{"date-parts":[["2022",3,3]]}}}],"schema":"https://github.com/citation-style-language/schema/raw/master/csl-citation.json"} </w:instrText>
      </w:r>
      <w:r w:rsidRPr="00B806FD">
        <w:fldChar w:fldCharType="separate"/>
      </w:r>
      <w:r w:rsidRPr="00B806FD">
        <w:t xml:space="preserve">WIZM staff, </w:t>
      </w:r>
      <w:r w:rsidRPr="00B806FD">
        <w:rPr>
          <w:i/>
          <w:iCs/>
        </w:rPr>
        <w:t>supra</w:t>
      </w:r>
      <w:r w:rsidRPr="00B806FD">
        <w:t xml:space="preserve"> note 169.</w:t>
      </w:r>
      <w:r w:rsidRPr="00B806FD">
        <w:fldChar w:fldCharType="end"/>
      </w:r>
    </w:p>
  </w:footnote>
  <w:footnote w:id="310">
    <w:p w14:paraId="3A2BF96F" w14:textId="7567FA2D" w:rsidR="000714C5" w:rsidRPr="00B806FD" w:rsidRDefault="000714C5"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GGXtzeSp","properties":{"formattedCitation":"Daniel Breen, {\\i{}In Post-Trump GOP Split, Gov. Asa Hutchinson Often At Odds With His Party}, {\\scaps NPR} (2021), https://www.npr.org/2021/05/07/994812107/in-post-trump-gop-split-gov-asa-hutchinson-often-at-odds-with-his-party (last visited Dec 24, 2022).","plainCitation":"Daniel Breen, In Post-Trump GOP Split, Gov. Asa Hutchinson Often At Odds With His Party, NPR (2021), https://www.npr.org/2021/05/07/994812107/in-post-trump-gop-split-gov-asa-hutchinson-often-at-odds-with-his-party (last visited Dec 24, 2022).","noteIndex":310},"citationItems":[{"id":7974,"uris":["http://zotero.org/users/10395840/items/5ZGBIKQI"],"itemData":{"id":7974,"type":"webpage","container-title":"NPR","title":"In Post-Trump GOP Split, Gov. Asa Hutchinson Often At Odds With His Party","URL":"https://www.npr.org/2021/05/07/994812107/in-post-trump-gop-split-gov-asa-hutchinson-often-at-odds-with-his-party","author":[{"family":"Breen","given":"Daniel"}],"accessed":{"date-parts":[["2022",12,24]]},"issued":{"date-parts":[["2021",5,7]]}}}],"schema":"https://github.com/citation-style-language/schema/raw/master/csl-citation.json"} </w:instrText>
      </w:r>
      <w:r w:rsidRPr="00B806FD">
        <w:fldChar w:fldCharType="separate"/>
      </w:r>
      <w:r w:rsidRPr="00B806FD">
        <w:t xml:space="preserve">Daniel Breen, </w:t>
      </w:r>
      <w:r w:rsidRPr="00B806FD">
        <w:rPr>
          <w:i/>
          <w:iCs/>
        </w:rPr>
        <w:t xml:space="preserve">In Post-Trump GOP Split, Gov. Asa Hutchinson Often </w:t>
      </w:r>
      <w:proofErr w:type="gramStart"/>
      <w:r w:rsidRPr="00B806FD">
        <w:rPr>
          <w:i/>
          <w:iCs/>
        </w:rPr>
        <w:t>At</w:t>
      </w:r>
      <w:proofErr w:type="gramEnd"/>
      <w:r w:rsidRPr="00B806FD">
        <w:rPr>
          <w:i/>
          <w:iCs/>
        </w:rPr>
        <w:t xml:space="preserve"> Odds With His Party</w:t>
      </w:r>
      <w:r w:rsidRPr="00B806FD">
        <w:t xml:space="preserve">, </w:t>
      </w:r>
      <w:r w:rsidRPr="00B806FD">
        <w:rPr>
          <w:smallCaps/>
        </w:rPr>
        <w:t>NPR</w:t>
      </w:r>
      <w:r w:rsidRPr="00B806FD">
        <w:t xml:space="preserve"> (Mar. 7, 2021), https://www.npr.org/2021/05/07/994812107/in-post-trump-gop-split-gov-asa-hutchinson-often-at-odds-with-his-party [https://perma.cc/LP4F-ZZWA].</w:t>
      </w:r>
      <w:r w:rsidRPr="00B806FD">
        <w:fldChar w:fldCharType="end"/>
      </w:r>
    </w:p>
  </w:footnote>
  <w:footnote w:id="311">
    <w:p w14:paraId="440CEBEB" w14:textId="30F57CB2" w:rsidR="000714C5" w:rsidRPr="00B806FD" w:rsidRDefault="000714C5" w:rsidP="00B806FD">
      <w:pPr>
        <w:pStyle w:val="FootnoteText"/>
      </w:pPr>
      <w:r w:rsidRPr="00B806FD">
        <w:rPr>
          <w:rStyle w:val="FootnoteReference"/>
        </w:rPr>
        <w:footnoteRef/>
      </w:r>
      <w:r w:rsidRPr="00B806FD">
        <w:t xml:space="preserve"> </w:t>
      </w:r>
      <w:r w:rsidRPr="00B806FD">
        <w:tab/>
      </w:r>
      <w:proofErr w:type="spellStart"/>
      <w:r w:rsidRPr="00B806FD">
        <w:t>Compl</w:t>
      </w:r>
      <w:proofErr w:type="spellEnd"/>
      <w:r w:rsidRPr="00B806FD">
        <w:t xml:space="preserve">. at 2, </w:t>
      </w:r>
      <w:r w:rsidRPr="00B806FD">
        <w:fldChar w:fldCharType="begin"/>
      </w:r>
      <w:r w:rsidRPr="00B806FD">
        <w:instrText xml:space="preserve"> ADDIN ZOTERO_ITEM CSL_CITATION {"citationID":"TowMsyqE","properties":{"formattedCitation":"Suttlar v. Thurston, No. 60CV-22-1849 Ark Cir Ct Pulaski Cty (2022).","plainCitation":"Suttlar v. Thurston, No. 60CV-22-1849 Ark Cir Ct Pulaski Cty (2022).","noteIndex":312},"citationItems":[{"id":7942,"uris":["http://zotero.org/users/10395840/items/5AF25J7S"],"itemData":{"id":7942,"type":"legal_case","authority":"Ark. Cir. Ct. Pulaski Cty.","container-title":"Ark. Cir. Ct. Pulaski Cty.","number":"No. 60CV-22-1849","title":"Suttlar v. Thurston","volume":"No. 60CV-22-1849","issued":{"date-parts":[["2022",3,21]]}}}],"schema":"https://github.com/citation-style-language/schema/raw/master/csl-citation.json"} </w:instrText>
      </w:r>
      <w:r w:rsidRPr="00B806FD">
        <w:fldChar w:fldCharType="separate"/>
      </w:r>
      <w:r w:rsidRPr="00B806FD">
        <w:rPr>
          <w:noProof/>
        </w:rPr>
        <w:t>Suttlar v. Thurston, No. 60CV-22-1849 (Ark. Cir. Ct. Pulaski Cty 2022).</w:t>
      </w:r>
      <w:r w:rsidRPr="00B806FD">
        <w:fldChar w:fldCharType="end"/>
      </w:r>
    </w:p>
  </w:footnote>
  <w:footnote w:id="312">
    <w:p w14:paraId="3EC372FC" w14:textId="54BD8551" w:rsidR="000714C5" w:rsidRPr="00B806FD" w:rsidRDefault="000714C5"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F5eaXR9Y","properties":{"formattedCitation":"Governor Hutchinson Allows Vaccine Mandate, Redistricting Bills to Become Law Without His Signature, {\\scaps Asa Hutchinson, Arkansas Governor} (2021), https://governor.arkansas.gov/news-media/press-releases/governor-hutchinson-allows-vaccine-mandate-redistricting-bills-to-become-la (last visited Dec 23, 2022).","plainCitation":"Governor Hutchinson Allows Vaccine Mandate, Redistricting Bills to Become Law Without His Signature, Asa Hutchinson, Arkansas Governor (2021), https://governor.arkansas.gov/news-media/press-releases/governor-hutchinson-allows-vaccine-mandate-redistricting-bills-to-become-la (last visited Dec 23, 2022).","noteIndex":313},"citationItems":[{"id":7940,"uris":["http://zotero.org/users/10395840/items/RPNWA9RE"],"itemData":{"id":7940,"type":"webpage","container-title":"Asa Hutchinson, Arkansas Governor","title":"Governor Hutchinson Allows Vaccine Mandate, Redistricting Bills to Become Law Without His Signature","URL":"https://governor.arkansas.gov/news-media/press-releases/governor-hutchinson-allows-vaccine-mandate-redistricting-bills-to-become-la","accessed":{"date-parts":[["2022",12,23]]},"issued":{"date-parts":[["2021",10,13]]}}}],"schema":"https://github.com/citation-style-language/schema/raw/master/csl-citation.json"} </w:instrText>
      </w:r>
      <w:r w:rsidRPr="00B806FD">
        <w:fldChar w:fldCharType="separate"/>
      </w:r>
      <w:r w:rsidRPr="00B806FD">
        <w:rPr>
          <w:i/>
          <w:iCs/>
        </w:rPr>
        <w:t>Governor Hutchinson Allows Vaccine Mandate, Redistricting Bills to Become Law Without His Signature</w:t>
      </w:r>
      <w:r w:rsidRPr="00B806FD">
        <w:t xml:space="preserve">, </w:t>
      </w:r>
      <w:r w:rsidRPr="00B806FD">
        <w:rPr>
          <w:smallCaps/>
        </w:rPr>
        <w:t xml:space="preserve">The Official State Website of the State of Arkansas: Governor's Office </w:t>
      </w:r>
      <w:r w:rsidRPr="00B806FD">
        <w:t>(Oct. 13, 2021), https://directory.arkansas.gov/agency/governors-office/news/governor-hutchinson-allows-vaccine-mandate-redistricting-bills-to-become-law-without-his-signature/ [https://perma.cc/Q7S7-FR2M].</w:t>
      </w:r>
      <w:r w:rsidRPr="00B806FD">
        <w:fldChar w:fldCharType="end"/>
      </w:r>
    </w:p>
  </w:footnote>
  <w:footnote w:id="313">
    <w:p w14:paraId="6B1EF480" w14:textId="05B0474D" w:rsidR="000714C5" w:rsidRPr="00B806FD" w:rsidRDefault="000714C5"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HxJX2bzi","properties":{"formattedCitation":"{\\i{}Id.}","plainCitation":"Id.","noteIndex":314},"citationItems":[{"id":7940,"uris":["http://zotero.org/users/10395840/items/RPNWA9RE"],"itemData":{"id":7940,"type":"webpage","container-title":"Asa Hutchinson, Arkansas Governor","title":"Governor Hutchinson Allows Vaccine Mandate, Redistricting Bills to Become Law Without His Signature","URL":"https://governor.arkansas.gov/news-media/press-releases/governor-hutchinson-allows-vaccine-mandate-redistricting-bills-to-become-la","accessed":{"date-parts":[["2022",12,23]]},"issued":{"date-parts":[["2021",10,13]]}}}],"schema":"https://github.com/citation-style-language/schema/raw/master/csl-citation.json"} </w:instrText>
      </w:r>
      <w:r w:rsidRPr="00B806FD">
        <w:fldChar w:fldCharType="separate"/>
      </w:r>
      <w:r w:rsidRPr="00B806FD">
        <w:rPr>
          <w:i/>
          <w:iCs/>
        </w:rPr>
        <w:t>Id.</w:t>
      </w:r>
      <w:r w:rsidRPr="00B806FD">
        <w:fldChar w:fldCharType="end"/>
      </w:r>
    </w:p>
  </w:footnote>
  <w:footnote w:id="314">
    <w:p w14:paraId="1D96D33B" w14:textId="56AC0467" w:rsidR="000714C5" w:rsidRPr="00B806FD" w:rsidRDefault="000714C5" w:rsidP="00B806FD">
      <w:pPr>
        <w:pStyle w:val="FootnoteText"/>
      </w:pPr>
      <w:r w:rsidRPr="00B806FD">
        <w:rPr>
          <w:rStyle w:val="FootnoteReference"/>
        </w:rPr>
        <w:footnoteRef/>
      </w:r>
      <w:r w:rsidRPr="00B806FD">
        <w:t xml:space="preserve"> </w:t>
      </w:r>
      <w:r w:rsidRPr="00B806FD">
        <w:tab/>
      </w:r>
      <w:proofErr w:type="spellStart"/>
      <w:r w:rsidRPr="00B806FD">
        <w:t>Compl</w:t>
      </w:r>
      <w:proofErr w:type="spellEnd"/>
      <w:r w:rsidRPr="00B806FD">
        <w:t xml:space="preserve">. at 3, </w:t>
      </w:r>
      <w:r w:rsidRPr="00B806FD">
        <w:fldChar w:fldCharType="begin"/>
      </w:r>
      <w:r w:rsidRPr="00B806FD">
        <w:instrText xml:space="preserve"> ADDIN ZOTERO_ITEM CSL_CITATION {"citationID":"0Lnm08X7","properties":{"formattedCitation":"Suttlar v. Thurston, {\\i{}supra} note 312.","plainCitation":"Suttlar v. Thurston, supra note 312.","noteIndex":315},"citationItems":[{"id":7942,"uris":["http://zotero.org/users/10395840/items/5AF25J7S"],"itemData":{"id":7942,"type":"legal_case","authority":"Ark. Cir. Ct. Pulaski Cty.","container-title":"Ark. Cir. Ct. Pulaski Cty.","number":"No. 60CV-22-1849","title":"Suttlar v. Thurston","volume":"No. 60CV-22-1849","issued":{"date-parts":[["2022",3,21]]}}}],"schema":"https://github.com/citation-style-language/schema/raw/master/csl-citation.json"} </w:instrText>
      </w:r>
      <w:r w:rsidRPr="00B806FD">
        <w:fldChar w:fldCharType="separate"/>
      </w:r>
      <w:proofErr w:type="spellStart"/>
      <w:r w:rsidRPr="00B806FD">
        <w:rPr>
          <w:i/>
          <w:iCs/>
        </w:rPr>
        <w:t>Suttlar</w:t>
      </w:r>
      <w:proofErr w:type="spellEnd"/>
      <w:r w:rsidRPr="00B806FD">
        <w:t>, No. 60CV-22-1849.</w:t>
      </w:r>
      <w:r w:rsidRPr="00B806FD">
        <w:fldChar w:fldCharType="end"/>
      </w:r>
    </w:p>
  </w:footnote>
  <w:footnote w:id="315">
    <w:p w14:paraId="3E32344F" w14:textId="2031BC6F" w:rsidR="000714C5" w:rsidRPr="00B806FD" w:rsidRDefault="000714C5"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OQr6e0K4","properties":{"formattedCitation":"{\\i{}Id.} at 4 Petition.","plainCitation":"Id. at 4 Petition.","noteIndex":316},"citationItems":[{"id":7942,"uris":["http://zotero.org/users/10395840/items/5AF25J7S"],"itemData":{"id":7942,"type":"legal_case","authority":"Ark. Cir. Ct. Pulaski Cty.","container-title":"Ark. Cir. Ct. Pulaski Cty.","number":"No. 60CV-22-1849","title":"Suttlar v. Thurston","volume":"No. 60CV-22-1849","issued":{"date-parts":[["2022",3,21]]}},"locator":"4","label":"page","suffix":"Petition"}],"schema":"https://github.com/citation-style-language/schema/raw/master/csl-citation.json"} </w:instrText>
      </w:r>
      <w:r w:rsidRPr="00B806FD">
        <w:fldChar w:fldCharType="separate"/>
      </w:r>
      <w:r w:rsidRPr="00B806FD">
        <w:rPr>
          <w:i/>
          <w:iCs/>
        </w:rPr>
        <w:t>Id.</w:t>
      </w:r>
      <w:r w:rsidRPr="00B806FD">
        <w:t xml:space="preserve"> at 4.</w:t>
      </w:r>
      <w:r w:rsidRPr="00B806FD">
        <w:fldChar w:fldCharType="end"/>
      </w:r>
    </w:p>
  </w:footnote>
  <w:footnote w:id="316">
    <w:p w14:paraId="270D852E" w14:textId="2F16C013" w:rsidR="000714C5" w:rsidRPr="00B806FD" w:rsidRDefault="000714C5" w:rsidP="00B806FD">
      <w:pPr>
        <w:pStyle w:val="FootnoteText"/>
      </w:pPr>
      <w:r w:rsidRPr="00B806FD">
        <w:rPr>
          <w:rStyle w:val="FootnoteReference"/>
        </w:rPr>
        <w:footnoteRef/>
      </w:r>
      <w:r w:rsidRPr="00B806FD">
        <w:t xml:space="preserve"> </w:t>
      </w:r>
      <w:r w:rsidRPr="00B806FD">
        <w:tab/>
      </w:r>
      <w:r w:rsidRPr="00B806FD">
        <w:rPr>
          <w:i/>
          <w:iCs/>
        </w:rPr>
        <w:fldChar w:fldCharType="begin"/>
      </w:r>
      <w:r w:rsidRPr="00B806FD">
        <w:rPr>
          <w:i/>
          <w:iCs/>
        </w:rPr>
        <w:instrText xml:space="preserve"> ADDIN ZOTERO_ITEM CSL_CITATION {"citationID":"S30kM26K","properties":{"formattedCitation":"{\\i{}Id.} Petition.","plainCitation":"Id. Petition.","noteIndex":317},"citationItems":[{"id":7942,"uris":["http://zotero.org/users/10395840/items/5AF25J7S"],"itemData":{"id":7942,"type":"legal_case","authority":"Ark. Cir. Ct. Pulaski Cty.","container-title":"Ark. Cir. Ct. Pulaski Cty.","number":"No. 60CV-22-1849","title":"Suttlar v. Thurston","volume":"No. 60CV-22-1849","issued":{"date-parts":[["2022",3,21]]}},"locator":"4","label":"page","suffix":"Petition"}],"schema":"https://github.com/citation-style-language/schema/raw/master/csl-citation.json"} </w:instrText>
      </w:r>
      <w:r w:rsidRPr="00B806FD">
        <w:rPr>
          <w:i/>
          <w:iCs/>
        </w:rPr>
        <w:fldChar w:fldCharType="separate"/>
      </w:r>
      <w:r w:rsidRPr="00B806FD">
        <w:rPr>
          <w:i/>
          <w:iCs/>
        </w:rPr>
        <w:t>Id.</w:t>
      </w:r>
      <w:r w:rsidRPr="00B806FD">
        <w:rPr>
          <w:i/>
          <w:iCs/>
        </w:rPr>
        <w:fldChar w:fldCharType="end"/>
      </w:r>
    </w:p>
  </w:footnote>
  <w:footnote w:id="317">
    <w:p w14:paraId="3C6F5276" w14:textId="645BA1E4" w:rsidR="00E9463D" w:rsidRPr="00B806FD" w:rsidRDefault="00E9463D" w:rsidP="00B806FD">
      <w:pPr>
        <w:pStyle w:val="FootnoteText"/>
      </w:pPr>
      <w:r w:rsidRPr="00B806FD">
        <w:rPr>
          <w:rStyle w:val="FootnoteReference"/>
        </w:rPr>
        <w:footnoteRef/>
      </w:r>
      <w:r w:rsidRPr="00B806FD">
        <w:t xml:space="preserve"> </w:t>
      </w:r>
      <w:r w:rsidRPr="00B806FD">
        <w:tab/>
      </w:r>
      <w:proofErr w:type="spellStart"/>
      <w:r w:rsidRPr="00B806FD">
        <w:t>Compl</w:t>
      </w:r>
      <w:proofErr w:type="spellEnd"/>
      <w:r w:rsidRPr="00B806FD">
        <w:t xml:space="preserve">. at 3, </w:t>
      </w:r>
      <w:r w:rsidRPr="00B806FD">
        <w:fldChar w:fldCharType="begin"/>
      </w:r>
      <w:r w:rsidRPr="00B806FD">
        <w:instrText xml:space="preserve"> ADDIN ZOTERO_ITEM CSL_CITATION {"citationID":"a2hkqg075im","properties":{"formattedCitation":"Black Voters Matter Capacity Building Inst., Inc. v. Lee, {\\i{}supra} note 273 at 3 Complaint.","plainCitation":"Black Voters Matter Capacity Building Inst., Inc. v. Lee, supra note 273 at 3 Complaint.","noteIndex":317},"citationItems":[{"id":7943,"uris":["http://zotero.org/users/10395840/items/W4RDIDTS"],"itemData":{"id":7943,"type":"legal_case","authority":"Fla. Cir. Ct.","container-title":"Fla. Cir. Ct.","number":"No. 2022-ca-000666","title":"Black Voters Matter Capacity Building Inst., Inc. v. Lee","volume":"No. 2022-ca-000666","issued":{"date-parts":[["2022",4,22]]}},"locator":"3","label":"page","suffix":"Complaint"}],"schema":"https://github.com/citation-style-language/schema/raw/master/csl-citation.json"} </w:instrText>
      </w:r>
      <w:r w:rsidRPr="00B806FD">
        <w:fldChar w:fldCharType="separate"/>
      </w:r>
      <w:r w:rsidRPr="00B806FD">
        <w:t>Black Voters Matter Capacity Building Inst., Inc. v. Lee, No. 2022-CA-000666 (Fla. Cir. Ct. 2022).</w:t>
      </w:r>
      <w:r w:rsidRPr="00B806FD">
        <w:fldChar w:fldCharType="end"/>
      </w:r>
    </w:p>
  </w:footnote>
  <w:footnote w:id="318">
    <w:p w14:paraId="15BB3C15" w14:textId="2A5E9EBE" w:rsidR="00E9463D" w:rsidRPr="00B806FD" w:rsidRDefault="00E946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1j862ijsr3","properties":{"formattedCitation":"{\\i{}Id.} Complaint.","plainCitation":"Id. Complaint.","noteIndex":318},"citationItems":[{"id":7943,"uris":["http://zotero.org/users/10395840/items/W4RDIDTS"],"itemData":{"id":7943,"type":"legal_case","authority":"Fla. Cir. Ct.","container-title":"Fla. Cir. Ct.","number":"No. 2022-ca-000666","title":"Black Voters Matter Capacity Building Inst., Inc. v. Lee","volume":"No. 2022-ca-000666","issued":{"date-parts":[["2022",4,22]]}},"locator":"3","label":"page","suffix":"Complaint"}],"schema":"https://github.com/citation-style-language/schema/raw/master/csl-citation.json"} </w:instrText>
      </w:r>
      <w:r w:rsidRPr="00B806FD">
        <w:fldChar w:fldCharType="separate"/>
      </w:r>
      <w:r w:rsidRPr="00B806FD">
        <w:rPr>
          <w:i/>
          <w:iCs/>
        </w:rPr>
        <w:t>Id.</w:t>
      </w:r>
      <w:r w:rsidRPr="00B806FD">
        <w:fldChar w:fldCharType="end"/>
      </w:r>
    </w:p>
  </w:footnote>
  <w:footnote w:id="319">
    <w:p w14:paraId="4AFCA27B" w14:textId="0AFC9C9E" w:rsidR="00E9463D" w:rsidRPr="00B806FD" w:rsidRDefault="00E946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l3t4kpsc","properties":{"formattedCitation":"{\\i{}Id.} at 22 Complaint.","plainCitation":"Id. at 22 Complaint.","noteIndex":319},"citationItems":[{"id":7943,"uris":["http://zotero.org/users/10395840/items/W4RDIDTS"],"itemData":{"id":7943,"type":"legal_case","authority":"Fla. Cir. Ct.","container-title":"Fla. Cir. Ct.","number":"No. 2022-ca-000666","title":"Black Voters Matter Capacity Building Inst., Inc. v. Lee","volume":"No. 2022-ca-000666","issued":{"date-parts":[["2022",4,22]]}},"locator":"22","label":"page","suffix":"Complaint"}],"schema":"https://github.com/citation-style-language/schema/raw/master/csl-citation.json"} </w:instrText>
      </w:r>
      <w:r w:rsidRPr="00B806FD">
        <w:fldChar w:fldCharType="separate"/>
      </w:r>
      <w:r w:rsidRPr="00B806FD">
        <w:rPr>
          <w:i/>
          <w:iCs/>
        </w:rPr>
        <w:t>Id.</w:t>
      </w:r>
      <w:r w:rsidRPr="00B806FD">
        <w:t xml:space="preserve"> at 22.</w:t>
      </w:r>
      <w:r w:rsidRPr="00B806FD">
        <w:fldChar w:fldCharType="end"/>
      </w:r>
    </w:p>
  </w:footnote>
  <w:footnote w:id="320">
    <w:p w14:paraId="58F23301" w14:textId="181118B7" w:rsidR="00E9463D" w:rsidRPr="00B806FD" w:rsidRDefault="00E946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22jtl0v6p9","properties":{"formattedCitation":"{\\i{}Id.} at 23 Complaint.","plainCitation":"Id. at 23 Complaint.","noteIndex":320},"citationItems":[{"id":7943,"uris":["http://zotero.org/users/10395840/items/W4RDIDTS"],"itemData":{"id":7943,"type":"legal_case","authority":"Fla. Cir. Ct.","container-title":"Fla. Cir. Ct.","number":"No. 2022-ca-000666","title":"Black Voters Matter Capacity Building Inst., Inc. v. Lee","volume":"No. 2022-ca-000666","issued":{"date-parts":[["2022",4,22]]}},"locator":"23","label":"page","suffix":"Complaint"}],"schema":"https://github.com/citation-style-language/schema/raw/master/csl-citation.json"} </w:instrText>
      </w:r>
      <w:r w:rsidRPr="00B806FD">
        <w:fldChar w:fldCharType="separate"/>
      </w:r>
      <w:r w:rsidRPr="00B806FD">
        <w:rPr>
          <w:i/>
          <w:iCs/>
        </w:rPr>
        <w:t>Id.</w:t>
      </w:r>
      <w:r w:rsidRPr="00B806FD">
        <w:t xml:space="preserve"> at 23.</w:t>
      </w:r>
      <w:r w:rsidRPr="00B806FD">
        <w:fldChar w:fldCharType="end"/>
      </w:r>
    </w:p>
  </w:footnote>
  <w:footnote w:id="321">
    <w:p w14:paraId="5E9BA3E6" w14:textId="62EDEA9D" w:rsidR="00E9463D" w:rsidRPr="00B806FD" w:rsidRDefault="00E946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1346i4rui1","properties":{"formattedCitation":"{\\i{}Id.} at 3 Complaint.","plainCitation":"Id. at 3 Complaint.","noteIndex":321},"citationItems":[{"id":7943,"uris":["http://zotero.org/users/10395840/items/W4RDIDTS"],"itemData":{"id":7943,"type":"legal_case","authority":"Fla. Cir. Ct.","container-title":"Fla. Cir. Ct.","number":"No. 2022-ca-000666","title":"Black Voters Matter Capacity Building Inst., Inc. v. Lee","volume":"No. 2022-ca-000666","issued":{"date-parts":[["2022",4,22]]}},"locator":"3","label":"page","suffix":"Complaint"}],"schema":"https://github.com/citation-style-language/schema/raw/master/csl-citation.json"} </w:instrText>
      </w:r>
      <w:r w:rsidRPr="00B806FD">
        <w:fldChar w:fldCharType="separate"/>
      </w:r>
      <w:r w:rsidRPr="00B806FD">
        <w:rPr>
          <w:i/>
          <w:iCs/>
        </w:rPr>
        <w:t>Id.</w:t>
      </w:r>
      <w:r w:rsidRPr="00B806FD">
        <w:t xml:space="preserve"> at 3.</w:t>
      </w:r>
      <w:r w:rsidRPr="00B806FD">
        <w:fldChar w:fldCharType="end"/>
      </w:r>
      <w:r w:rsidRPr="00B806FD">
        <w:t xml:space="preserve"> </w:t>
      </w:r>
    </w:p>
  </w:footnote>
  <w:footnote w:id="322">
    <w:p w14:paraId="13EB9609" w14:textId="5C4E6379" w:rsidR="00E9463D" w:rsidRPr="00B806FD" w:rsidRDefault="00E946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1v6docb5s2","properties":{"formattedCitation":"{\\i{}Id.} at 4 Complaint.","plainCitation":"Id. at 4 Complaint.","noteIndex":322},"citationItems":[{"id":7943,"uris":["http://zotero.org/users/10395840/items/W4RDIDTS"],"itemData":{"id":7943,"type":"legal_case","authority":"Fla. Cir. Ct.","container-title":"Fla. Cir. Ct.","number":"No. 2022-ca-000666","title":"Black Voters Matter Capacity Building Inst., Inc. v. Lee","volume":"No. 2022-ca-000666","issued":{"date-parts":[["2022",4,22]]}},"locator":"4","label":"page","suffix":"Complaint"}],"schema":"https://github.com/citation-style-language/schema/raw/master/csl-citation.json"} </w:instrText>
      </w:r>
      <w:r w:rsidRPr="00B806FD">
        <w:fldChar w:fldCharType="separate"/>
      </w:r>
      <w:r w:rsidRPr="00B806FD">
        <w:rPr>
          <w:i/>
          <w:iCs/>
        </w:rPr>
        <w:t>Id.</w:t>
      </w:r>
      <w:r w:rsidRPr="00B806FD">
        <w:t xml:space="preserve"> at 4.</w:t>
      </w:r>
      <w:r w:rsidRPr="00B806FD">
        <w:fldChar w:fldCharType="end"/>
      </w:r>
    </w:p>
  </w:footnote>
  <w:footnote w:id="323">
    <w:p w14:paraId="4FE784D3" w14:textId="464AFC03" w:rsidR="00E9463D" w:rsidRPr="00B806FD" w:rsidRDefault="00E946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3pgigtoeb","properties":{"formattedCitation":"{\\i{}Id.} Complaint.","plainCitation":"Id. Complaint.","noteIndex":323},"citationItems":[{"id":7943,"uris":["http://zotero.org/users/10395840/items/W4RDIDTS"],"itemData":{"id":7943,"type":"legal_case","authority":"Fla. Cir. Ct.","container-title":"Fla. Cir. Ct.","number":"No. 2022-ca-000666","title":"Black Voters Matter Capacity Building Inst., Inc. v. Lee","volume":"No. 2022-ca-000666","issued":{"date-parts":[["2022",4,22]]}},"locator":"4","label":"page","suffix":"Complaint"}],"schema":"https://github.com/citation-style-language/schema/raw/master/csl-citation.json"} </w:instrText>
      </w:r>
      <w:r w:rsidRPr="00B806FD">
        <w:fldChar w:fldCharType="separate"/>
      </w:r>
      <w:r w:rsidRPr="00B806FD">
        <w:rPr>
          <w:i/>
          <w:iCs/>
        </w:rPr>
        <w:t>Id.</w:t>
      </w:r>
      <w:r w:rsidRPr="00B806FD" w:rsidDel="00744EE7">
        <w:t xml:space="preserve"> </w:t>
      </w:r>
      <w:r w:rsidRPr="00B806FD">
        <w:fldChar w:fldCharType="end"/>
      </w:r>
    </w:p>
  </w:footnote>
  <w:footnote w:id="324">
    <w:p w14:paraId="7FDF7D46" w14:textId="45B2DDE0" w:rsidR="00E9463D" w:rsidRPr="00B806FD" w:rsidRDefault="00E9463D" w:rsidP="00B806FD">
      <w:pPr>
        <w:pStyle w:val="FootnoteText"/>
      </w:pPr>
      <w:r w:rsidRPr="00B806FD">
        <w:rPr>
          <w:rStyle w:val="FootnoteReference"/>
        </w:rPr>
        <w:footnoteRef/>
      </w:r>
      <w:r w:rsidRPr="00B806FD">
        <w:t xml:space="preserve"> </w:t>
      </w:r>
      <w:r w:rsidRPr="00B806FD">
        <w:tab/>
      </w:r>
      <w:r w:rsidRPr="00B806FD">
        <w:t>Fl. Const. art. III, § 20.</w:t>
      </w:r>
    </w:p>
  </w:footnote>
  <w:footnote w:id="325">
    <w:p w14:paraId="3BD5D27A" w14:textId="79F6AB98" w:rsidR="00E9463D" w:rsidRPr="00B806FD" w:rsidRDefault="00E9463D" w:rsidP="00B806FD">
      <w:pPr>
        <w:pStyle w:val="FootnoteText"/>
      </w:pPr>
      <w:r w:rsidRPr="00B806FD">
        <w:rPr>
          <w:rStyle w:val="FootnoteReference"/>
        </w:rPr>
        <w:footnoteRef/>
      </w:r>
      <w:r w:rsidRPr="00B806FD">
        <w:t xml:space="preserve"> </w:t>
      </w:r>
      <w:r w:rsidRPr="00B806FD">
        <w:tab/>
      </w:r>
      <w:proofErr w:type="spellStart"/>
      <w:r w:rsidRPr="00B806FD">
        <w:t>Compl</w:t>
      </w:r>
      <w:proofErr w:type="spellEnd"/>
      <w:r w:rsidRPr="00B806FD">
        <w:t xml:space="preserve">. at 25-32, </w:t>
      </w:r>
      <w:r w:rsidRPr="00B806FD">
        <w:fldChar w:fldCharType="begin"/>
      </w:r>
      <w:r w:rsidRPr="00B806FD">
        <w:instrText xml:space="preserve"> ADDIN ZOTERO_ITEM CSL_CITATION {"citationID":"a1plncud9rk","properties":{"formattedCitation":"Black Voters Matter Capacity Building Inst., Inc. v. Lee, {\\i{}supra} note 273 at 25\\uc0\\u8211{}32 Complaint.","plainCitation":"Black Voters Matter Capacity Building Inst., Inc. v. Lee, supra note 273 at 25–32 Complaint.","noteIndex":325},"citationItems":[{"id":7943,"uris":["http://zotero.org/users/10395840/items/W4RDIDTS"],"itemData":{"id":7943,"type":"legal_case","authority":"Fla. Cir. Ct.","container-title":"Fla. Cir. Ct.","number":"No. 2022-ca-000666","title":"Black Voters Matter Capacity Building Inst., Inc. v. Lee","volume":"No. 2022-ca-000666","issued":{"date-parts":[["2022",4,22]]}},"locator":"25-32","label":"page","suffix":"Complaint"}],"schema":"https://github.com/citation-style-language/schema/raw/master/csl-citation.json"} </w:instrText>
      </w:r>
      <w:r w:rsidRPr="00B806FD">
        <w:fldChar w:fldCharType="separate"/>
      </w:r>
      <w:r w:rsidRPr="00B806FD">
        <w:t>Black Voters Matter Capacity Building Inst., Inc. v. Lee, No. 2022-CA-000666 (Fla. Cir. Ct. 2022).</w:t>
      </w:r>
      <w:r w:rsidRPr="00B806FD">
        <w:fldChar w:fldCharType="end"/>
      </w:r>
    </w:p>
  </w:footnote>
  <w:footnote w:id="326">
    <w:p w14:paraId="14F86977" w14:textId="0721E287" w:rsidR="00E9463D" w:rsidRPr="00B806FD" w:rsidRDefault="00E9463D" w:rsidP="00B806FD">
      <w:pPr>
        <w:pStyle w:val="FootnoteText"/>
      </w:pPr>
      <w:r w:rsidRPr="00B806FD">
        <w:rPr>
          <w:rStyle w:val="FootnoteReference"/>
        </w:rPr>
        <w:footnoteRef/>
      </w:r>
      <w:r w:rsidRPr="00B806FD">
        <w:t xml:space="preserve"> </w:t>
      </w:r>
      <w:r w:rsidRPr="00B806FD">
        <w:tab/>
      </w:r>
      <w:r w:rsidRPr="00B806FD">
        <w:rPr>
          <w:i/>
          <w:iCs/>
        </w:rPr>
        <w:t xml:space="preserve">See </w:t>
      </w:r>
      <w:r w:rsidRPr="00B806FD">
        <w:fldChar w:fldCharType="begin"/>
      </w:r>
      <w:r w:rsidRPr="00B806FD">
        <w:instrText xml:space="preserve"> ADDIN ZOTERO_ITEM CSL_CITATION {"citationID":"a1hc09njbjd","properties":{"formattedCitation":"{\\i{}Id.} Complaint.","plainCitation":"Id. Complaint.","noteIndex":326},"citationItems":[{"id":7943,"uris":["http://zotero.org/users/10395840/items/W4RDIDTS"],"itemData":{"id":7943,"type":"legal_case","authority":"Fla. Cir. Ct.","container-title":"Fla. Cir. Ct.","number":"No. 2022-ca-000666","title":"Black Voters Matter Capacity Building Inst., Inc. v. Lee","volume":"No. 2022-ca-000666","issued":{"date-parts":[["2022",4,22]]}},"locator":"25-32","label":"page","suffix":"Complaint"}],"schema":"https://github.com/citation-style-language/schema/raw/master/csl-citation.json"} </w:instrText>
      </w:r>
      <w:r w:rsidRPr="00B806FD">
        <w:fldChar w:fldCharType="separate"/>
      </w:r>
      <w:r w:rsidRPr="00B806FD">
        <w:rPr>
          <w:i/>
          <w:iCs/>
        </w:rPr>
        <w:t>id.</w:t>
      </w:r>
      <w:r w:rsidRPr="00B806FD">
        <w:fldChar w:fldCharType="end"/>
      </w:r>
    </w:p>
  </w:footnote>
  <w:footnote w:id="327">
    <w:p w14:paraId="52754D96" w14:textId="011C5A1C" w:rsidR="005A65E3" w:rsidRPr="00B806FD" w:rsidRDefault="005A65E3"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XBlpj92g","properties":{"formattedCitation":"Party control of Kentucky state government, {\\scaps Ballotpedia}, https://ballotpedia.org/Party_control_of_Kentucky_state_government (last visited Dec 24, 2022).","plainCitation":"Party control of Kentucky state government, Ballotpedia, https://ballotpedia.org/Party_control_of_Kentucky_state_government (last visited Dec 24, 2022).","noteIndex":327},"citationItems":[{"id":7976,"uris":["http://zotero.org/users/10395840/items/DMPFITU9"],"itemData":{"id":7976,"type":"webpage","abstract":"Ballotpedia: The Encyclopedia of American Politics","container-title":"Ballotpedia","language":"en","title":"Party control of Kentucky state government","URL":"https://ballotpedia.org/Party_control_of_Kentucky_state_government","accessed":{"date-parts":[["2022",12,24]]}}}],"schema":"https://github.com/citation-style-language/schema/raw/master/csl-citation.json"} </w:instrText>
      </w:r>
      <w:r w:rsidRPr="00B806FD">
        <w:fldChar w:fldCharType="separate"/>
      </w:r>
      <w:r w:rsidRPr="00B806FD">
        <w:rPr>
          <w:i/>
          <w:iCs/>
        </w:rPr>
        <w:t>Party Control of Kentucky State Government</w:t>
      </w:r>
      <w:r w:rsidRPr="00B806FD">
        <w:t xml:space="preserve">, </w:t>
      </w:r>
      <w:r w:rsidRPr="00B806FD">
        <w:rPr>
          <w:smallCaps/>
        </w:rPr>
        <w:t>Ballotpedia</w:t>
      </w:r>
      <w:r w:rsidRPr="00B806FD">
        <w:t>, https://ballotpedia.org/Party_control_of_Kentucky_state_government [https://perma.cc/RK7E-76AD] (last visited Dec. 24, 2022).</w:t>
      </w:r>
      <w:r w:rsidRPr="00B806FD">
        <w:fldChar w:fldCharType="end"/>
      </w:r>
    </w:p>
  </w:footnote>
  <w:footnote w:id="328">
    <w:p w14:paraId="792E57AB" w14:textId="37B99F84" w:rsidR="005A65E3" w:rsidRPr="00B806FD" w:rsidRDefault="005A65E3" w:rsidP="00B806FD">
      <w:pPr>
        <w:pStyle w:val="FootnoteText"/>
      </w:pPr>
      <w:r w:rsidRPr="00B806FD">
        <w:rPr>
          <w:rStyle w:val="FootnoteReference"/>
        </w:rPr>
        <w:footnoteRef/>
      </w:r>
      <w:r w:rsidRPr="00B806FD">
        <w:t xml:space="preserve"> </w:t>
      </w:r>
      <w:r w:rsidRPr="00B806FD">
        <w:tab/>
      </w:r>
      <w:proofErr w:type="spellStart"/>
      <w:r w:rsidRPr="00B806FD">
        <w:t>Compl</w:t>
      </w:r>
      <w:proofErr w:type="spellEnd"/>
      <w:r w:rsidRPr="00B806FD">
        <w:t xml:space="preserve">. at 2-3, </w:t>
      </w:r>
      <w:r w:rsidRPr="00B806FD">
        <w:fldChar w:fldCharType="begin"/>
      </w:r>
      <w:r w:rsidRPr="00B806FD">
        <w:instrText xml:space="preserve"> ADDIN ZOTERO_ITEM CSL_CITATION {"citationID":"ka4P540d","properties":{"formattedCitation":"{\\i{}Graham v. Adams (Complaint)}, {\\i{}supra} note 124 at 2\\uc0\\u8211{}3.","plainCitation":"Graham v. Adams (Complaint), supra note 124 at 2–3.","noteIndex":328},"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2-3","label":"page"}],"schema":"https://github.com/citation-style-language/schema/raw/master/csl-citation.json"} </w:instrText>
      </w:r>
      <w:r w:rsidRPr="00B806FD">
        <w:fldChar w:fldCharType="separate"/>
      </w:r>
      <w:r w:rsidRPr="00B806FD">
        <w:t>Graham v. Adams, No. 22-CI-00047 (Ky. Cir. Ct. 2022).</w:t>
      </w:r>
      <w:r w:rsidRPr="00B806FD">
        <w:fldChar w:fldCharType="end"/>
      </w:r>
    </w:p>
  </w:footnote>
  <w:footnote w:id="329">
    <w:p w14:paraId="01E635B5" w14:textId="67295F65" w:rsidR="005A65E3" w:rsidRPr="00B806FD" w:rsidRDefault="005A65E3" w:rsidP="00B806FD">
      <w:pPr>
        <w:pStyle w:val="FootnoteText"/>
      </w:pPr>
      <w:r w:rsidRPr="00B806FD">
        <w:rPr>
          <w:rStyle w:val="FootnoteReference"/>
        </w:rPr>
        <w:footnoteRef/>
      </w:r>
      <w:r w:rsidRPr="00B806FD">
        <w:t xml:space="preserve"> </w:t>
      </w:r>
      <w:r w:rsidRPr="00B806FD">
        <w:tab/>
      </w:r>
      <w:r w:rsidRPr="00B806FD">
        <w:rPr>
          <w:i/>
          <w:iCs/>
        </w:rPr>
        <w:t>See id.</w:t>
      </w:r>
      <w:r w:rsidRPr="00B806FD">
        <w:t xml:space="preserve"> at 2.</w:t>
      </w:r>
      <w:r w:rsidRPr="00B806FD">
        <w:rPr>
          <w:i/>
          <w:iCs/>
        </w:rPr>
        <w:t xml:space="preserve"> </w:t>
      </w:r>
      <w:r w:rsidRPr="00B806FD">
        <w:fldChar w:fldCharType="begin"/>
      </w:r>
      <w:r w:rsidRPr="00B806FD">
        <w:instrText xml:space="preserve"> ADDIN ZOTERO_ITEM CSL_CITATION {"citationID":"6xpRpKyw","properties":{"formattedCitation":"Graham v. Adams, (2022).","plainCitation":"Graham v. Adams, (2022).","dontUpdate":true,"noteIndex":329},"citationItems":[{"id":7845,"uris":["http://zotero.org/users/10395840/items/CVEANL9K"],"itemData":{"id":7845,"type":"legal_case","authority":"COMMONWEALTH OF KENTUCKY FRANKLIN CIRCUIT COURT DIVISION II","number":"No. 22-CI-00047","title":"Graham v. Adams","title-short":"Graham v. Adams (Opinion)","issued":{"date-parts":[["2022",11,10]]}}},{"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schema":"https://github.com/citation-style-language/schema/raw/master/csl-citation.json"} </w:instrText>
      </w:r>
      <w:r w:rsidRPr="00B806FD">
        <w:fldChar w:fldCharType="end"/>
      </w:r>
    </w:p>
  </w:footnote>
  <w:footnote w:id="330">
    <w:p w14:paraId="77A71A85" w14:textId="393DA632" w:rsidR="005A65E3" w:rsidRPr="00B806FD" w:rsidRDefault="005A65E3"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1or5s8brqv","properties":{"formattedCitation":"{\\i{}Graham v. Adams (Complaint)}, {\\i{}supra} note 124 at 50.","plainCitation":"Graham v. Adams (Complaint), supra note 124 at 50.","noteIndex":330},"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50","label":"page"}],"schema":"https://github.com/citation-style-language/schema/raw/master/csl-citation.json"} </w:instrText>
      </w:r>
      <w:r w:rsidRPr="00B806FD">
        <w:fldChar w:fldCharType="separate"/>
      </w:r>
      <w:r w:rsidRPr="00B806FD">
        <w:rPr>
          <w:i/>
          <w:iCs/>
        </w:rPr>
        <w:t>See id.</w:t>
      </w:r>
      <w:r w:rsidRPr="00B806FD">
        <w:t xml:space="preserve"> at 50.</w:t>
      </w:r>
      <w:r w:rsidRPr="00B806FD">
        <w:fldChar w:fldCharType="end"/>
      </w:r>
    </w:p>
  </w:footnote>
  <w:footnote w:id="331">
    <w:p w14:paraId="60B1623E" w14:textId="0D1D9359" w:rsidR="005A65E3" w:rsidRPr="00B806FD" w:rsidRDefault="005A65E3"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BeM1nYx6","properties":{"formattedCitation":"{\\i{}Graham v. Adams (Complaint)}, {\\i{}supra} note 124.","plainCitation":"Graham v. Adams (Complaint), supra note 124.","noteIndex":331},"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schema":"https://github.com/citation-style-language/schema/raw/master/csl-citation.json"} </w:instrText>
      </w:r>
      <w:r w:rsidRPr="00B806FD">
        <w:fldChar w:fldCharType="separate"/>
      </w:r>
      <w:r w:rsidRPr="00B806FD">
        <w:rPr>
          <w:i/>
          <w:iCs/>
        </w:rPr>
        <w:t xml:space="preserve">See id. </w:t>
      </w:r>
      <w:r w:rsidRPr="00B806FD">
        <w:t>at 2.</w:t>
      </w:r>
      <w:r w:rsidRPr="00B806FD">
        <w:fldChar w:fldCharType="end"/>
      </w:r>
    </w:p>
  </w:footnote>
  <w:footnote w:id="332">
    <w:p w14:paraId="1012D418" w14:textId="42AA863D" w:rsidR="005A65E3" w:rsidRPr="00B806FD" w:rsidRDefault="005A65E3"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r3nef14lj","properties":{"formattedCitation":"{\\i{}Id.} at *69-71.","plainCitation":"Id. at *69-71.","noteIndex":332},"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69-71","label":"page"}],"schema":"https://github.com/citation-style-language/schema/raw/master/csl-citation.json"} </w:instrText>
      </w:r>
      <w:r w:rsidRPr="00B806FD">
        <w:fldChar w:fldCharType="separate"/>
      </w:r>
      <w:r w:rsidRPr="00B806FD">
        <w:rPr>
          <w:i/>
          <w:iCs/>
        </w:rPr>
        <w:t>Id.</w:t>
      </w:r>
      <w:r w:rsidRPr="00B806FD">
        <w:t xml:space="preserve"> at 69-71.</w:t>
      </w:r>
      <w:r w:rsidRPr="00B806FD">
        <w:fldChar w:fldCharType="end"/>
      </w:r>
    </w:p>
  </w:footnote>
  <w:footnote w:id="333">
    <w:p w14:paraId="3D5F61F4" w14:textId="22ECA1E3" w:rsidR="005A65E3" w:rsidRPr="00B806FD" w:rsidRDefault="005A65E3"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1iO7Ow3G","properties":{"formattedCitation":"{\\i{}Id.}","plainCitation":"Id.","noteIndex":333},"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69-71","label":"page"}],"schema":"https://github.com/citation-style-language/schema/raw/master/csl-citation.json"} </w:instrText>
      </w:r>
      <w:r w:rsidRPr="00B806FD">
        <w:fldChar w:fldCharType="separate"/>
      </w:r>
      <w:r w:rsidRPr="00B806FD">
        <w:rPr>
          <w:i/>
          <w:iCs/>
        </w:rPr>
        <w:t>Id.</w:t>
      </w:r>
      <w:r w:rsidRPr="00B806FD">
        <w:fldChar w:fldCharType="end"/>
      </w:r>
    </w:p>
  </w:footnote>
  <w:footnote w:id="334">
    <w:p w14:paraId="0F3DA130" w14:textId="6B0B3F21" w:rsidR="005A65E3" w:rsidRPr="00B806FD" w:rsidRDefault="005A65E3"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86pth9q9a","properties":{"formattedCitation":"{\\i{}Id.} at 51, with internal citations to Harper v. Hall, 868 S.E.2d 499, 533 (N.C. 2022).","plainCitation":"Id. at 51, with internal citations to Harper v. Hall, 868 S.E.2d 499, 533 (N.C. 2022).","noteIndex":334},"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51","label":"page","suffix":", with internal citations to Harper v. Hall, 868 S.E.2d 499, 533 (N.C. 2022)."}],"schema":"https://github.com/citation-style-language/schema/raw/master/csl-citation.json"} </w:instrText>
      </w:r>
      <w:r w:rsidRPr="00B806FD">
        <w:fldChar w:fldCharType="separate"/>
      </w:r>
      <w:r w:rsidRPr="00B806FD">
        <w:rPr>
          <w:i/>
          <w:iCs/>
        </w:rPr>
        <w:t>Id.</w:t>
      </w:r>
      <w:r w:rsidRPr="00B806FD">
        <w:t xml:space="preserve"> at 51 (citing to Harper v. Hall, 868 S.E.2d 499, 533 (N.C. 2022)).</w:t>
      </w:r>
      <w:r w:rsidRPr="00B806FD">
        <w:fldChar w:fldCharType="end"/>
      </w:r>
    </w:p>
  </w:footnote>
  <w:footnote w:id="335">
    <w:p w14:paraId="4A5D7638" w14:textId="2981C1A3" w:rsidR="005A65E3" w:rsidRPr="00B806FD" w:rsidRDefault="005A65E3"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YaJ4mrDV","properties":{"formattedCitation":"{\\i{}Id.}, with internal citations to Harper v. Hall, 868 S.E.2d 499, 533 (N.C. 2022).","plainCitation":"Id., with internal citations to Harper v. Hall, 868 S.E.2d 499, 533 (N.C. 2022).","noteIndex":335},"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51","label":"page","suffix":", with internal citations to Harper v. Hall, 868 S.E.2d 499, 533 (N.C. 2022)."}],"schema":"https://github.com/citation-style-language/schema/raw/master/csl-citation.json"} </w:instrText>
      </w:r>
      <w:r w:rsidRPr="00B806FD">
        <w:fldChar w:fldCharType="separate"/>
      </w:r>
      <w:r w:rsidRPr="00B806FD">
        <w:rPr>
          <w:i/>
          <w:iCs/>
        </w:rPr>
        <w:t>Id.</w:t>
      </w:r>
      <w:r w:rsidRPr="00B806FD">
        <w:t>, with internal citations to Harper v. Hall, 868 S.E.2d 499, 533 (N.C. 2022).</w:t>
      </w:r>
      <w:r w:rsidRPr="00B806FD">
        <w:fldChar w:fldCharType="end"/>
      </w:r>
    </w:p>
  </w:footnote>
  <w:footnote w:id="336">
    <w:p w14:paraId="7E8D1CA1" w14:textId="6423AC7C" w:rsidR="005A65E3" w:rsidRPr="00B806FD" w:rsidRDefault="005A65E3" w:rsidP="00B806FD">
      <w:pPr>
        <w:pStyle w:val="FootnoteText"/>
      </w:pPr>
      <w:r w:rsidRPr="00B806FD">
        <w:rPr>
          <w:rStyle w:val="FootnoteReference"/>
        </w:rPr>
        <w:footnoteRef/>
      </w:r>
      <w:r w:rsidRPr="00B806FD">
        <w:t xml:space="preserve"> </w:t>
      </w:r>
      <w:r w:rsidR="007E5D63" w:rsidRPr="00B806FD">
        <w:tab/>
      </w:r>
      <w:r w:rsidRPr="00B806FD">
        <w:fldChar w:fldCharType="begin"/>
      </w:r>
      <w:r w:rsidRPr="00B806FD">
        <w:instrText xml:space="preserve"> ADDIN ZOTERO_ITEM CSL_CITATION {"citationID":"d5AoQg6q","properties":{"formattedCitation":"{\\i{}Id.} at 52.","plainCitation":"Id. at 52.","noteIndex":336},"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52","label":"page"}],"schema":"https://github.com/citation-style-language/schema/raw/master/csl-citation.json"} </w:instrText>
      </w:r>
      <w:r w:rsidRPr="00B806FD">
        <w:fldChar w:fldCharType="separate"/>
      </w:r>
      <w:r w:rsidRPr="00B806FD">
        <w:rPr>
          <w:i/>
          <w:iCs/>
        </w:rPr>
        <w:t>Id.</w:t>
      </w:r>
      <w:r w:rsidRPr="00B806FD">
        <w:t xml:space="preserve"> at 52.</w:t>
      </w:r>
      <w:r w:rsidRPr="00B806FD">
        <w:fldChar w:fldCharType="end"/>
      </w:r>
    </w:p>
  </w:footnote>
  <w:footnote w:id="337">
    <w:p w14:paraId="069047F9" w14:textId="479D0AA8" w:rsidR="005A65E3" w:rsidRPr="00B806FD" w:rsidRDefault="005A65E3" w:rsidP="00B806FD">
      <w:pPr>
        <w:pStyle w:val="FootnoteText"/>
      </w:pPr>
      <w:r w:rsidRPr="00B806FD">
        <w:rPr>
          <w:rStyle w:val="FootnoteReference"/>
        </w:rPr>
        <w:footnoteRef/>
      </w:r>
      <w:r w:rsidRPr="00B806FD">
        <w:t xml:space="preserve"> </w:t>
      </w:r>
      <w:r w:rsidR="007E5D63" w:rsidRPr="00B806FD">
        <w:tab/>
      </w:r>
      <w:r w:rsidRPr="00B806FD">
        <w:fldChar w:fldCharType="begin"/>
      </w:r>
      <w:r w:rsidRPr="00B806FD">
        <w:instrText xml:space="preserve"> ADDIN ZOTERO_ITEM CSL_CITATION {"citationID":"DIW1YJsM","properties":{"formattedCitation":"{\\i{}Id.} at 56.","plainCitation":"Id. at 56.","noteIndex":337},"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56","label":"page"}],"schema":"https://github.com/citation-style-language/schema/raw/master/csl-citation.json"} </w:instrText>
      </w:r>
      <w:r w:rsidRPr="00B806FD">
        <w:fldChar w:fldCharType="separate"/>
      </w:r>
      <w:r w:rsidRPr="00B806FD">
        <w:rPr>
          <w:i/>
          <w:iCs/>
        </w:rPr>
        <w:t>Id.</w:t>
      </w:r>
      <w:r w:rsidRPr="00B806FD">
        <w:t xml:space="preserve"> at 56.</w:t>
      </w:r>
      <w:r w:rsidRPr="00B806FD">
        <w:fldChar w:fldCharType="end"/>
      </w:r>
    </w:p>
  </w:footnote>
  <w:footnote w:id="338">
    <w:p w14:paraId="6825DC1E" w14:textId="6EAEA14D" w:rsidR="005A65E3" w:rsidRPr="00B806FD" w:rsidRDefault="005A65E3" w:rsidP="00B806FD">
      <w:pPr>
        <w:pStyle w:val="FootnoteText"/>
      </w:pPr>
      <w:r w:rsidRPr="00B806FD">
        <w:rPr>
          <w:rStyle w:val="FootnoteReference"/>
        </w:rPr>
        <w:footnoteRef/>
      </w:r>
      <w:r w:rsidRPr="00B806FD">
        <w:t xml:space="preserve"> </w:t>
      </w:r>
      <w:r w:rsidR="007E5D63" w:rsidRPr="00B806FD">
        <w:tab/>
      </w:r>
      <w:r w:rsidRPr="00B806FD">
        <w:fldChar w:fldCharType="begin"/>
      </w:r>
      <w:r w:rsidRPr="00B806FD">
        <w:instrText xml:space="preserve"> ADDIN ZOTERO_ITEM CSL_CITATION {"citationID":"7f4h6VR4","properties":{"formattedCitation":"{\\i{}Id.} at 71.","plainCitation":"Id. at 71.","noteIndex":338},"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71","label":"page"}],"schema":"https://github.com/citation-style-language/schema/raw/master/csl-citation.json"} </w:instrText>
      </w:r>
      <w:r w:rsidRPr="00B806FD">
        <w:fldChar w:fldCharType="separate"/>
      </w:r>
      <w:r w:rsidRPr="00B806FD">
        <w:rPr>
          <w:i/>
          <w:iCs/>
        </w:rPr>
        <w:t>Id.</w:t>
      </w:r>
      <w:r w:rsidRPr="00B806FD">
        <w:t xml:space="preserve"> at 71.</w:t>
      </w:r>
      <w:r w:rsidRPr="00B806FD">
        <w:fldChar w:fldCharType="end"/>
      </w:r>
    </w:p>
  </w:footnote>
  <w:footnote w:id="339">
    <w:p w14:paraId="3D12954D" w14:textId="3C6EF1BF" w:rsidR="007E5D63" w:rsidRPr="00B806FD" w:rsidRDefault="007E5D63"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ORvroXQD","properties":{"formattedCitation":"Party control of New Mexico state government, {\\scaps Ballotpedia}, https://ballotpedia.org/Party_control_of_New_Mexico_state_government (last visited Dec 24, 2022).","plainCitation":"Party control of New Mexico state government, Ballotpedia, https://ballotpedia.org/Party_control_of_New_Mexico_state_government (last visited Dec 24, 2022).","noteIndex":339},"citationItems":[{"id":7977,"uris":["http://zotero.org/users/10395840/items/XXDV8EKI"],"itemData":{"id":7977,"type":"webpage","abstract":"Ballotpedia: The Encyclopedia of American Politics","container-title":"Ballotpedia","language":"en","title":"Party control of New Mexico state government","URL":"https://ballotpedia.org/Party_control_of_New_Mexico_state_government","accessed":{"date-parts":[["2022",12,24]]}}}],"schema":"https://github.com/citation-style-language/schema/raw/master/csl-citation.json"} </w:instrText>
      </w:r>
      <w:r w:rsidRPr="00B806FD">
        <w:fldChar w:fldCharType="separate"/>
      </w:r>
      <w:r w:rsidRPr="00B806FD">
        <w:rPr>
          <w:i/>
          <w:iCs/>
        </w:rPr>
        <w:t>Party Control of New Mexico State Government</w:t>
      </w:r>
      <w:r w:rsidRPr="00B806FD">
        <w:t xml:space="preserve">, </w:t>
      </w:r>
      <w:r w:rsidRPr="00B806FD">
        <w:rPr>
          <w:smallCaps/>
        </w:rPr>
        <w:t>Ballotpedia</w:t>
      </w:r>
      <w:r w:rsidRPr="00B806FD">
        <w:t>, https://ballotpedia.org/Party_control_of_New_Mexico_state_government [https://perma.cc/FVJ5-7326] (last visited Dec. 24, 2022).</w:t>
      </w:r>
      <w:r w:rsidRPr="00B806FD">
        <w:fldChar w:fldCharType="end"/>
      </w:r>
    </w:p>
  </w:footnote>
  <w:footnote w:id="340">
    <w:p w14:paraId="0CF67681" w14:textId="073D0016" w:rsidR="007E5D63" w:rsidRPr="00B806FD" w:rsidRDefault="007E5D63" w:rsidP="00B806FD">
      <w:pPr>
        <w:pStyle w:val="FootnoteText"/>
      </w:pPr>
      <w:r w:rsidRPr="00B806FD">
        <w:rPr>
          <w:rStyle w:val="FootnoteReference"/>
        </w:rPr>
        <w:footnoteRef/>
      </w:r>
      <w:r w:rsidRPr="00B806FD">
        <w:t xml:space="preserve"> </w:t>
      </w:r>
      <w:r w:rsidRPr="00B806FD">
        <w:fldChar w:fldCharType="begin"/>
      </w:r>
      <w:r w:rsidRPr="00B806FD">
        <w:instrText xml:space="preserve"> ADDIN ZOTERO_ITEM CSL_CITATION {"citationID":"WVDJI8vl","properties":{"formattedCitation":"{\\i{}Republican Party of New Mexico v. Oliver}, {\\i{}supra} note 273 at 12\\uc0\\u8211{}14.","plainCitation":"Republican Party of New Mexico v. Oliver, supra note 273 at 12–14.","noteIndex":340},"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2-14","label":"page"}],"schema":"https://github.com/citation-style-language/schema/raw/master/csl-citation.json"} </w:instrText>
      </w:r>
      <w:r w:rsidRPr="00B806FD">
        <w:fldChar w:fldCharType="separate"/>
      </w:r>
      <w:r w:rsidRPr="00B806FD">
        <w:t xml:space="preserve"> </w:t>
      </w:r>
      <w:bookmarkStart w:id="50" w:name="_Hlk133926101"/>
      <w:r w:rsidRPr="00B806FD">
        <w:tab/>
      </w:r>
      <w:r w:rsidRPr="00B806FD">
        <w:t>Republican Party of New Mexico v. Oliver, No. D-506-CV-202200041 at *12-14 (N.M. D. Ct. Jan. 21, 2022).</w:t>
      </w:r>
      <w:bookmarkEnd w:id="50"/>
      <w:r w:rsidRPr="00B806FD">
        <w:fldChar w:fldCharType="end"/>
      </w:r>
    </w:p>
  </w:footnote>
  <w:footnote w:id="341">
    <w:p w14:paraId="662CE9EF" w14:textId="4A38FB59" w:rsidR="007E5D63" w:rsidRPr="00B806FD" w:rsidRDefault="007E5D63"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JttSEtqh","properties":{"formattedCitation":"{\\i{}Id.} at 15.","plainCitation":"Id. at 15.","noteIndex":341},"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5","label":"page"}],"schema":"https://github.com/citation-style-language/schema/raw/master/csl-citation.json"} </w:instrText>
      </w:r>
      <w:r w:rsidRPr="00B806FD">
        <w:fldChar w:fldCharType="separate"/>
      </w:r>
      <w:r w:rsidRPr="00B806FD">
        <w:rPr>
          <w:i/>
          <w:iCs/>
        </w:rPr>
        <w:t>Id.</w:t>
      </w:r>
      <w:r w:rsidRPr="00B806FD">
        <w:t xml:space="preserve"> at *15.</w:t>
      </w:r>
      <w:r w:rsidRPr="00B806FD">
        <w:fldChar w:fldCharType="end"/>
      </w:r>
    </w:p>
  </w:footnote>
  <w:footnote w:id="342">
    <w:p w14:paraId="64176311" w14:textId="070F5762" w:rsidR="007E5D63" w:rsidRPr="00B806FD" w:rsidRDefault="007E5D63"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Q1icUma1","properties":{"formattedCitation":"{\\i{}Id.} at 16.","plainCitation":"Id. at 16.","noteIndex":342},"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6","label":"page"}],"schema":"https://github.com/citation-style-language/schema/raw/master/csl-citation.json"} </w:instrText>
      </w:r>
      <w:r w:rsidRPr="00B806FD">
        <w:fldChar w:fldCharType="separate"/>
      </w:r>
      <w:r w:rsidRPr="00B806FD">
        <w:rPr>
          <w:i/>
          <w:iCs/>
        </w:rPr>
        <w:t>Id.</w:t>
      </w:r>
      <w:r w:rsidRPr="00B806FD">
        <w:t xml:space="preserve"> at *16.</w:t>
      </w:r>
      <w:r w:rsidRPr="00B806FD">
        <w:fldChar w:fldCharType="end"/>
      </w:r>
    </w:p>
  </w:footnote>
  <w:footnote w:id="343">
    <w:p w14:paraId="70407CEE" w14:textId="7297FA1A" w:rsidR="007E5D63" w:rsidRPr="00B806FD" w:rsidRDefault="007E5D63"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wPMcnkT5","properties":{"formattedCitation":"{\\i{}Id.}","plainCitation":"Id.","noteIndex":343},"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6","label":"page"}],"schema":"https://github.com/citation-style-language/schema/raw/master/csl-citation.json"} </w:instrText>
      </w:r>
      <w:r w:rsidRPr="00B806FD">
        <w:fldChar w:fldCharType="separate"/>
      </w:r>
      <w:r w:rsidRPr="00B806FD">
        <w:rPr>
          <w:i/>
          <w:iCs/>
        </w:rPr>
        <w:t>Id.</w:t>
      </w:r>
      <w:r w:rsidRPr="00B806FD">
        <w:fldChar w:fldCharType="end"/>
      </w:r>
    </w:p>
  </w:footnote>
  <w:footnote w:id="344">
    <w:p w14:paraId="7505BD07" w14:textId="4B62BDCB" w:rsidR="007E5D63" w:rsidRPr="00B806FD" w:rsidRDefault="007E5D63"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uH6jlrTR","properties":{"formattedCitation":"{\\i{}Id.}","plainCitation":"Id.","noteIndex":344},"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6","label":"page"}],"schema":"https://github.com/citation-style-language/schema/raw/master/csl-citation.json"} </w:instrText>
      </w:r>
      <w:r w:rsidRPr="00B806FD">
        <w:fldChar w:fldCharType="separate"/>
      </w:r>
      <w:r w:rsidRPr="00B806FD">
        <w:rPr>
          <w:i/>
          <w:iCs/>
        </w:rPr>
        <w:t>Id.</w:t>
      </w:r>
      <w:r w:rsidRPr="00B806FD">
        <w:fldChar w:fldCharType="end"/>
      </w:r>
    </w:p>
  </w:footnote>
  <w:footnote w:id="345">
    <w:p w14:paraId="7831BE6F" w14:textId="2617E273" w:rsidR="007E5D63" w:rsidRPr="00B806FD" w:rsidRDefault="007E5D63"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rTEJiXdH","properties":{"formattedCitation":"Gov. Lujan Grisham signs new Congressional map approved by N.M. Legislature, {\\scaps Office of the Governor - Michelle Lujan Grisham}, Dec. 17, 2021, https://www.governor.state.nm.us/2021/12/17/gov-lujan-grisham-signs-new-congressional-map-approved-by-n-m-legislature/ (last visited Dec 23, 2022).","plainCitation":"Gov. Lujan Grisham signs new Congressional map approved by N.M. Legislature, Office of the Governor - Michelle Lujan Grisham, Dec. 17, 2021, https://www.governor.state.nm.us/2021/12/17/gov-lujan-grisham-signs-new-congressional-map-approved-by-n-m-legislature/ (last visited Dec 23, 2022).","noteIndex":345},"citationItems":[{"id":7944,"uris":["http://zotero.org/users/10395840/items/HQ5EBC7N"],"itemData":{"id":7944,"type":"article-newspaper","container-title":"Office of the Governor - Michelle Lujan Grisham","language":"en-US","title":"Gov. Lujan Grisham signs new Congressional map approved by N.M. Legislature","URL":"https://www.governor.state.nm.us/2021/12/17/gov-lujan-grisham-signs-new-congressional-map-approved-by-n-m-legislature/","accessed":{"date-parts":[["2022",12,23]]},"issued":{"date-parts":[["2021",12,17]]}}}],"schema":"https://github.com/citation-style-language/schema/raw/master/csl-citation.json"} </w:instrText>
      </w:r>
      <w:r w:rsidRPr="00B806FD">
        <w:fldChar w:fldCharType="separate"/>
      </w:r>
      <w:r w:rsidRPr="00B806FD">
        <w:rPr>
          <w:i/>
          <w:iCs/>
        </w:rPr>
        <w:t>Gov. Lujan Grisham Signs New Congressional Map Approved by N.M. Legislature</w:t>
      </w:r>
      <w:r w:rsidRPr="00B806FD">
        <w:t xml:space="preserve">, </w:t>
      </w:r>
      <w:r w:rsidRPr="00B806FD">
        <w:rPr>
          <w:smallCaps/>
        </w:rPr>
        <w:t>Office of the Governor - Michelle Lujan Grisham</w:t>
      </w:r>
      <w:r w:rsidRPr="00B806FD">
        <w:t xml:space="preserve"> (Dec. 17, 2021), https://www.governor.state.nm.us/2021/12/17/gov-lujan-grisham-signs-new-congressional-map-approved-by-n-m-legislature/ [https://perma.cc/6LF3-723K] (last visited Dec. 23, 2022).</w:t>
      </w:r>
      <w:r w:rsidRPr="00B806FD">
        <w:fldChar w:fldCharType="end"/>
      </w:r>
    </w:p>
  </w:footnote>
  <w:footnote w:id="346">
    <w:p w14:paraId="2763A322" w14:textId="7D57171D" w:rsidR="007E5D63" w:rsidRPr="00B806FD" w:rsidRDefault="007E5D63" w:rsidP="00B806FD">
      <w:pPr>
        <w:pStyle w:val="FootnoteText"/>
      </w:pPr>
      <w:r w:rsidRPr="00B806FD">
        <w:rPr>
          <w:rStyle w:val="FootnoteReference"/>
        </w:rPr>
        <w:footnoteRef/>
      </w:r>
      <w:r w:rsidRPr="00B806FD">
        <w:t xml:space="preserve"> </w:t>
      </w:r>
      <w:r w:rsidRPr="00B806FD">
        <w:tab/>
      </w:r>
      <w:r w:rsidRPr="00B806FD">
        <w:t>Republican Party of New Mexico v. Oliver, No. D-506-CV-202200041 at *6 (N.M. D. Ct. Jan. 21, 2022).</w:t>
      </w:r>
    </w:p>
  </w:footnote>
  <w:footnote w:id="347">
    <w:p w14:paraId="34761E1A" w14:textId="111E9C5D" w:rsidR="007E5D63" w:rsidRPr="00B806FD" w:rsidRDefault="007E5D63"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n3ExuCsh","properties":{"formattedCitation":"{\\i{}Id.} at 6.","plainCitation":"Id. at 6.","noteIndex":347},"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6","label":"page"}],"schema":"https://github.com/citation-style-language/schema/raw/master/csl-citation.json"} </w:instrText>
      </w:r>
      <w:r w:rsidRPr="00B806FD">
        <w:fldChar w:fldCharType="separate"/>
      </w:r>
      <w:r w:rsidRPr="00B806FD">
        <w:rPr>
          <w:i/>
          <w:iCs/>
        </w:rPr>
        <w:t>Id</w:t>
      </w:r>
      <w:r w:rsidRPr="00B806FD">
        <w:t>.</w:t>
      </w:r>
      <w:r w:rsidRPr="00B806FD">
        <w:fldChar w:fldCharType="end"/>
      </w:r>
    </w:p>
  </w:footnote>
  <w:footnote w:id="348">
    <w:p w14:paraId="326DA19D" w14:textId="5E6153C1" w:rsidR="007E5D63" w:rsidRPr="00B806FD" w:rsidRDefault="007E5D63"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wgtx7sgm","properties":{"formattedCitation":"N.M. Const. art. II, \\uc0\\u167{} 18.","plainCitation":"N.M. Const. art. II, § 18.","noteIndex":348},"citationItems":[{"id":7851,"uris":["http://zotero.org/users/10395840/items/PHLBE64N"],"itemData":{"id":7851,"type":"legislation","title":"N.M. Const. art. II, § 18","title-short":"N.M. Const. art. II, § 18"}}],"schema":"https://github.com/citation-style-language/schema/raw/master/csl-citation.json"} </w:instrText>
      </w:r>
      <w:r w:rsidRPr="00B806FD">
        <w:fldChar w:fldCharType="separate"/>
      </w:r>
      <w:r w:rsidRPr="00B806FD">
        <w:t xml:space="preserve">N.M. Const. art. II, § 18; </w:t>
      </w:r>
      <w:r w:rsidRPr="00B806FD">
        <w:rPr>
          <w:i/>
          <w:iCs/>
        </w:rPr>
        <w:t>Republican Party of New Mexico</w:t>
      </w:r>
      <w:r w:rsidRPr="00B806FD">
        <w:t>, No. D-506-CV-202200041 at *6.</w:t>
      </w:r>
      <w:r w:rsidRPr="00B806FD">
        <w:fldChar w:fldCharType="end"/>
      </w:r>
    </w:p>
  </w:footnote>
  <w:footnote w:id="349">
    <w:p w14:paraId="32DDD988" w14:textId="56D70740" w:rsidR="007E5D63" w:rsidRPr="00B806FD" w:rsidRDefault="007E5D63"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wOmgOKMz","properties":{"formattedCitation":"{\\i{}Republican Party of New Mexico v. Oliver}, {\\i{}supra} note 273 at 18.","plainCitation":"Republican Party of New Mexico v. Oliver, supra note 273 at 18.","noteIndex":349},"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8","label":"page"}],"schema":"https://github.com/citation-style-language/schema/raw/master/csl-citation.json"} </w:instrText>
      </w:r>
      <w:r w:rsidRPr="00B806FD">
        <w:fldChar w:fldCharType="separate"/>
      </w:r>
      <w:r w:rsidRPr="00B806FD">
        <w:rPr>
          <w:i/>
          <w:iCs/>
        </w:rPr>
        <w:t>Republican Party of New Mexico</w:t>
      </w:r>
      <w:r w:rsidRPr="00B806FD">
        <w:t>, No. D-506-CV-202200041 at *18.</w:t>
      </w:r>
      <w:r w:rsidRPr="00B806FD">
        <w:fldChar w:fldCharType="end"/>
      </w:r>
    </w:p>
  </w:footnote>
  <w:footnote w:id="350">
    <w:p w14:paraId="03EEF38D" w14:textId="123E10EC" w:rsidR="007E5D63" w:rsidRPr="00B806FD" w:rsidRDefault="007E5D63" w:rsidP="00B806FD">
      <w:pPr>
        <w:pStyle w:val="FootnoteText"/>
      </w:pPr>
      <w:r w:rsidRPr="00B806FD">
        <w:rPr>
          <w:rStyle w:val="FootnoteReference"/>
        </w:rPr>
        <w:footnoteRef/>
      </w:r>
      <w:r w:rsidRPr="00B806FD">
        <w:rPr>
          <w:i/>
          <w:iCs/>
        </w:rPr>
        <w:t xml:space="preserve"> </w:t>
      </w:r>
      <w:r w:rsidRPr="00B806FD">
        <w:rPr>
          <w:i/>
          <w:iCs/>
        </w:rPr>
        <w:tab/>
      </w:r>
      <w:r w:rsidRPr="00B806FD">
        <w:rPr>
          <w:i/>
          <w:iCs/>
        </w:rPr>
        <w:t>Republican Party of New Mexico v. Oliver</w:t>
      </w:r>
      <w:r w:rsidRPr="00B806FD">
        <w:t xml:space="preserve">, </w:t>
      </w:r>
      <w:r w:rsidRPr="00B806FD">
        <w:rPr>
          <w:smallCaps/>
        </w:rPr>
        <w:t>All About Redistricting</w:t>
      </w:r>
      <w:r w:rsidRPr="00B806FD">
        <w:t xml:space="preserve">, </w:t>
      </w:r>
      <w:hyperlink r:id="rId11" w:history="1">
        <w:r w:rsidRPr="00B806FD">
          <w:rPr>
            <w:rStyle w:val="Hyperlink"/>
            <w:color w:val="auto"/>
            <w:u w:val="none"/>
          </w:rPr>
          <w:t>https://redistricting.lls.edu/case/republican-party-of-nm-v-oliver/</w:t>
        </w:r>
      </w:hyperlink>
      <w:r w:rsidRPr="00B806FD">
        <w:t xml:space="preserve"> [https://perma.cc/E8FH-R9QA] (last visited Dec. 23, 2022).</w:t>
      </w:r>
    </w:p>
  </w:footnote>
  <w:footnote w:id="351">
    <w:p w14:paraId="4DCECE89" w14:textId="656BF1AF" w:rsidR="00DC00AE" w:rsidRPr="00B806FD" w:rsidRDefault="00DC00AE"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1alt7e135g","properties":{"formattedCitation":"DeArbea Walker, {\\i{}Utah voters want independent redistricting. GOP lawmakers are fighting it.}, {\\scaps Center for Public Integrity} (2022), http://publicintegrity.org/politics/elections/who-counts/utah-voters-want-independent-redistricting-gop-lawmakers-are-fighting-it/ (last visited Jan 7, 2023).","plainCitation":"DeArbea Walker, Utah voters want independent redistricting. GOP lawmakers are fighting it., Center for Public Integrity (2022), http://publicintegrity.org/politics/elections/who-counts/utah-voters-want-independent-redistricting-gop-lawmakers-are-fighting-it/ (last visited Jan 7, 2023).","noteIndex":352},"citationItems":[{"id":8168,"uris":["http://zotero.org/users/10395840/items/8CEBNG3B"],"itemData":{"id":8168,"type":"webpage","abstract":"Over the past year, partisan gerrymandering during Utah’s redistricting process has resulted in protests at the state capitol and legal challenges by voting rights groups.  The League of Women Voters of Utah and the Mormon Women for Ethical Government filed a lawsuit alleging that the new maps — which were created last year after 2020 […]","container-title":"Center for Public Integrity","language":"en-US","title":"Utah voters want independent redistricting. GOP lawmakers are fighting it.","URL":"http://publicintegrity.org/politics/elections/who-counts/utah-voters-want-independent-redistricting-gop-lawmakers-are-fighting-it/","author":[{"family":"Walker","given":"DeArbea"}],"accessed":{"date-parts":[["2023",1,7]]},"issued":{"date-parts":[["2022",10,6]]}}}],"schema":"https://github.com/citation-style-language/schema/raw/master/csl-citation.json"} </w:instrText>
      </w:r>
      <w:r w:rsidRPr="00B806FD">
        <w:fldChar w:fldCharType="separate"/>
      </w:r>
      <w:proofErr w:type="spellStart"/>
      <w:r w:rsidRPr="00B806FD">
        <w:t>DeArbea</w:t>
      </w:r>
      <w:proofErr w:type="spellEnd"/>
      <w:r w:rsidRPr="00B806FD">
        <w:t xml:space="preserve"> Walker, </w:t>
      </w:r>
      <w:r w:rsidRPr="00B806FD">
        <w:rPr>
          <w:i/>
          <w:iCs/>
        </w:rPr>
        <w:t>Utah Voters Want Independent Redistricting.  GOP Lawmakers are Fighting It.</w:t>
      </w:r>
      <w:r w:rsidRPr="00B806FD">
        <w:t xml:space="preserve">, </w:t>
      </w:r>
      <w:r w:rsidRPr="00B806FD">
        <w:rPr>
          <w:smallCaps/>
        </w:rPr>
        <w:t>Center for Public Integrity</w:t>
      </w:r>
      <w:r w:rsidRPr="00B806FD">
        <w:t xml:space="preserve"> (Oct. 6, 2022), http://publicintegrity.org/politics/elections/who-counts/utah-voters-want-independent-redistricting-gop-lawmakers-are-fighting-it/ [https://perma.cc/XF3F-FQR2].</w:t>
      </w:r>
      <w:r w:rsidRPr="00B806FD">
        <w:fldChar w:fldCharType="end"/>
      </w:r>
    </w:p>
  </w:footnote>
  <w:footnote w:id="352">
    <w:p w14:paraId="11D6385C" w14:textId="63550802" w:rsidR="00DC00AE" w:rsidRPr="00B806FD" w:rsidRDefault="00DC00AE" w:rsidP="00B806FD">
      <w:pPr>
        <w:pStyle w:val="FootnoteText"/>
      </w:pPr>
      <w:r w:rsidRPr="00B806FD">
        <w:rPr>
          <w:rStyle w:val="FootnoteReference"/>
        </w:rPr>
        <w:footnoteRef/>
      </w:r>
      <w:r w:rsidRPr="00B806FD">
        <w:t xml:space="preserve"> </w:t>
      </w:r>
      <w:r w:rsidRPr="00B806FD">
        <w:tab/>
      </w:r>
      <w:r w:rsidRPr="00B806FD">
        <w:t>“The committee or the Legislature may, but is not required to, vote on or adopt a map submitted to the committee or the Legislature by the commission.”  Utah Code § 20A-20-303(5).</w:t>
      </w:r>
    </w:p>
  </w:footnote>
  <w:footnote w:id="353">
    <w:p w14:paraId="623CEC0C" w14:textId="50211E13" w:rsidR="00DC00AE" w:rsidRPr="00B806FD" w:rsidRDefault="00DC00AE"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2ks2nrfhne","properties":{"formattedCitation":"Walker, {\\i{}supra} note 352.","plainCitation":"Walker, supra note 352.","noteIndex":354},"citationItems":[{"id":8168,"uris":["http://zotero.org/users/10395840/items/8CEBNG3B"],"itemData":{"id":8168,"type":"webpage","abstract":"Over the past year, partisan gerrymandering during Utah’s redistricting process has resulted in protests at the state capitol and legal challenges by voting rights groups.  The League of Women Voters of Utah and the Mormon Women for Ethical Government filed a lawsuit alleging that the new maps — which were created last year after 2020 […]","container-title":"Center for Public Integrity","language":"en-US","title":"Utah voters want independent redistricting. GOP lawmakers are fighting it.","URL":"http://publicintegrity.org/politics/elections/who-counts/utah-voters-want-independent-redistricting-gop-lawmakers-are-fighting-it/","author":[{"family":"Walker","given":"DeArbea"}],"accessed":{"date-parts":[["2023",1,7]]},"issued":{"date-parts":[["2022",10,6]]}}}],"schema":"https://github.com/citation-style-language/schema/raw/master/csl-citation.json"} </w:instrText>
      </w:r>
      <w:r w:rsidRPr="00B806FD">
        <w:fldChar w:fldCharType="separate"/>
      </w:r>
      <w:r w:rsidRPr="00B806FD">
        <w:t xml:space="preserve">Walker, </w:t>
      </w:r>
      <w:r w:rsidRPr="00B806FD">
        <w:rPr>
          <w:i/>
          <w:iCs/>
        </w:rPr>
        <w:t>supra</w:t>
      </w:r>
      <w:r w:rsidRPr="00B806FD">
        <w:t xml:space="preserve"> note 351.</w:t>
      </w:r>
      <w:r w:rsidRPr="00B806FD">
        <w:fldChar w:fldCharType="end"/>
      </w:r>
    </w:p>
  </w:footnote>
  <w:footnote w:id="354">
    <w:p w14:paraId="56388544" w14:textId="218BA794" w:rsidR="00DC00AE" w:rsidRPr="00B806FD" w:rsidRDefault="00DC00AE"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bPgoJYLq","properties":{"formattedCitation":"{\\i{}League of Women Voters of Utah v. Utah State Legislature, No. 220901712 (Utah D. Ct. Mar. 17, 2022)}, {\\i{}supra} note 273.","plainCitation":"League of Women Voters of Utah v. Utah State Legislature, No. 220901712 (Utah D. Ct. Mar. 17, 2022), supra note 273.","noteIndex":354},"citationItems":[{"id":7852,"uris":["http://zotero.org/users/10395840/items/ZZWKI3EQ"],"itemData":{"id":7852,"type":"legal_case","title":"League of Women Voters of Utah v. Utah State Legislature, No. 220901712 (Utah D. Ct. Mar. 17, 2022)","title-short":"League of Women Voters of Utah v. Utah State Legislature, No. 220901712 (Utah D. Ct. Mar. 17, 2022)"}}],"schema":"https://github.com/citation-style-language/schema/raw/master/csl-citation.json"} </w:instrText>
      </w:r>
      <w:r w:rsidRPr="00B806FD">
        <w:fldChar w:fldCharType="separate"/>
      </w:r>
      <w:r w:rsidRPr="00B806FD">
        <w:t>League of Women Voters of Utah v. Utah State Legislature, No. 220901712 at *1-2 (Utah D. Ct. Mar. 17, 2022).</w:t>
      </w:r>
      <w:r w:rsidRPr="00B806FD">
        <w:fldChar w:fldCharType="end"/>
      </w:r>
    </w:p>
  </w:footnote>
  <w:footnote w:id="355">
    <w:p w14:paraId="515D53AD" w14:textId="05A8A918" w:rsidR="00DC00AE" w:rsidRPr="00B806FD" w:rsidRDefault="00DC00AE" w:rsidP="00B806FD">
      <w:pPr>
        <w:pStyle w:val="FootnoteText"/>
      </w:pPr>
      <w:r w:rsidRPr="00B806FD">
        <w:rPr>
          <w:rStyle w:val="FootnoteReference"/>
        </w:rPr>
        <w:footnoteRef/>
      </w:r>
      <w:r w:rsidRPr="00B806FD">
        <w:t xml:space="preserve"> </w:t>
      </w:r>
      <w:r w:rsidRPr="00B806FD">
        <w:tab/>
      </w:r>
      <w:r w:rsidRPr="00B806FD">
        <w:t>Utah Const. art. I, §§ 1, 2, 15, 17, 24; Utah Const. art. IV, § 2.</w:t>
      </w:r>
    </w:p>
  </w:footnote>
  <w:footnote w:id="356">
    <w:p w14:paraId="045FE2C0" w14:textId="326BA668" w:rsidR="00DC00AE" w:rsidRPr="00B806FD" w:rsidRDefault="00DC00AE" w:rsidP="00B806FD">
      <w:pPr>
        <w:pStyle w:val="FootnoteText"/>
      </w:pPr>
      <w:r w:rsidRPr="00B806FD">
        <w:rPr>
          <w:rStyle w:val="FootnoteReference"/>
        </w:rPr>
        <w:footnoteRef/>
      </w:r>
      <w:r w:rsidRPr="00B806FD">
        <w:t xml:space="preserve"> </w:t>
      </w:r>
      <w:r w:rsidRPr="00B806FD">
        <w:tab/>
      </w:r>
      <w:r w:rsidRPr="00B806FD">
        <w:rPr>
          <w:i/>
          <w:iCs/>
        </w:rPr>
        <w:t>League of Women Voters of Utah</w:t>
      </w:r>
      <w:r w:rsidRPr="00B806FD">
        <w:t>, No. 220901712 at *80.</w:t>
      </w:r>
    </w:p>
  </w:footnote>
  <w:footnote w:id="357">
    <w:p w14:paraId="3F1B6A21" w14:textId="16D11F8E" w:rsidR="00C11C4C" w:rsidRPr="00B806FD" w:rsidRDefault="00C11C4C" w:rsidP="00B806FD">
      <w:pPr>
        <w:pStyle w:val="FootnoteText"/>
      </w:pPr>
      <w:r w:rsidRPr="00B806FD">
        <w:rPr>
          <w:rStyle w:val="FootnoteReference"/>
        </w:rPr>
        <w:footnoteRef/>
      </w:r>
      <w:r w:rsidRPr="00B806FD">
        <w:t xml:space="preserve"> </w:t>
      </w:r>
      <w:r w:rsidR="00AB2444" w:rsidRPr="00B806FD">
        <w:tab/>
      </w:r>
      <w:r w:rsidRPr="00B806FD">
        <w:fldChar w:fldCharType="begin"/>
      </w:r>
      <w:r w:rsidRPr="00B806FD">
        <w:instrText xml:space="preserve"> ADDIN ZOTERO_ITEM CSL_CITATION {"citationID":"QF4KuLHy","properties":{"formattedCitation":"Party control of Connecticut state government, {\\scaps Ballotpedia}, https://ballotpedia.org/Party_control_of_Connecticut_state_government (last visited Dec 24, 2022).","plainCitation":"Party control of Connecticut state government, Ballotpedia, https://ballotpedia.org/Party_control_of_Connecticut_state_government (last visited Dec 24, 2022).","noteIndex":357},"citationItems":[{"id":7978,"uris":["http://zotero.org/users/10395840/items/F9YIUFFX"],"itemData":{"id":7978,"type":"webpage","abstract":"Ballotpedia: The Encyclopedia of American Politics","container-title":"Ballotpedia","language":"en","title":"Party control of Connecticut state government","URL":"https://ballotpedia.org/Party_control_of_Connecticut_state_government","accessed":{"date-parts":[["2022",12,24]]}}}],"schema":"https://github.com/citation-style-language/schema/raw/master/csl-citation.json"} </w:instrText>
      </w:r>
      <w:r w:rsidRPr="00B806FD">
        <w:fldChar w:fldCharType="separate"/>
      </w:r>
      <w:r w:rsidRPr="00B806FD">
        <w:rPr>
          <w:i/>
          <w:iCs/>
        </w:rPr>
        <w:t>Party Control of Connecticut State Government</w:t>
      </w:r>
      <w:r w:rsidRPr="00B806FD">
        <w:t xml:space="preserve">, </w:t>
      </w:r>
      <w:r w:rsidRPr="00B806FD">
        <w:rPr>
          <w:smallCaps/>
        </w:rPr>
        <w:t>Ballotpedia</w:t>
      </w:r>
      <w:r w:rsidRPr="00B806FD">
        <w:t>, https://ballotpedia.org/Party_control_of_Connecticut_state_government [</w:t>
      </w:r>
      <w:proofErr w:type="gramStart"/>
      <w:r w:rsidRPr="00B806FD">
        <w:t>https://perma.cc/J4ST-9ESY]</w:t>
      </w:r>
      <w:r w:rsidRPr="00B806FD">
        <w:rPr>
          <w:rFonts w:ascii="Times New Roman" w:hAnsi="Times New Roman" w:cs="Times New Roman"/>
        </w:rPr>
        <w:t> </w:t>
      </w:r>
      <w:r w:rsidRPr="00B806FD">
        <w:t xml:space="preserve"> (</w:t>
      </w:r>
      <w:proofErr w:type="gramEnd"/>
      <w:r w:rsidRPr="00B806FD">
        <w:t>last visited Dec. 24, 2022).</w:t>
      </w:r>
      <w:r w:rsidRPr="00B806FD">
        <w:fldChar w:fldCharType="end"/>
      </w:r>
    </w:p>
  </w:footnote>
  <w:footnote w:id="358">
    <w:p w14:paraId="19C3485C" w14:textId="6A9DB72D" w:rsidR="00C11C4C" w:rsidRPr="00B806FD" w:rsidRDefault="00C11C4C" w:rsidP="00B806FD">
      <w:pPr>
        <w:pStyle w:val="FootnoteText"/>
      </w:pPr>
      <w:r w:rsidRPr="00B806FD">
        <w:rPr>
          <w:rStyle w:val="FootnoteReference"/>
        </w:rPr>
        <w:footnoteRef/>
      </w:r>
      <w:r w:rsidRPr="00B806FD">
        <w:t xml:space="preserve"> </w:t>
      </w:r>
      <w:r w:rsidR="004764FC" w:rsidRPr="00B806FD">
        <w:tab/>
      </w:r>
      <w:r w:rsidRPr="00B806FD">
        <w:fldChar w:fldCharType="begin"/>
      </w:r>
      <w:r w:rsidRPr="00B806FD">
        <w:instrText xml:space="preserve"> ADDIN ZOTERO_ITEM CSL_CITATION {"citationID":"88q88loI","properties":{"formattedCitation":"Levitt, {\\i{}supra} note 134.","plainCitation":"Levitt, supra note 134.","noteIndex":358},"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rsidRPr="00B806FD">
        <w:fldChar w:fldCharType="separate"/>
      </w:r>
      <w:r w:rsidRPr="00B806FD">
        <w:t xml:space="preserve">Levitt, </w:t>
      </w:r>
      <w:r w:rsidRPr="00B806FD">
        <w:rPr>
          <w:i/>
          <w:iCs/>
        </w:rPr>
        <w:t>supra</w:t>
      </w:r>
      <w:r w:rsidRPr="00B806FD">
        <w:t xml:space="preserve"> note 134.</w:t>
      </w:r>
      <w:r w:rsidRPr="00B806FD">
        <w:fldChar w:fldCharType="end"/>
      </w:r>
    </w:p>
  </w:footnote>
  <w:footnote w:id="359">
    <w:p w14:paraId="73BBB920" w14:textId="3F893AE6" w:rsidR="00C11C4C" w:rsidRPr="00B806FD" w:rsidRDefault="00C11C4C" w:rsidP="00B806FD">
      <w:pPr>
        <w:pStyle w:val="FootnoteText"/>
      </w:pPr>
      <w:r w:rsidRPr="00B806FD">
        <w:rPr>
          <w:rStyle w:val="FootnoteReference"/>
        </w:rPr>
        <w:footnoteRef/>
      </w:r>
      <w:r w:rsidRPr="00B806FD">
        <w:t xml:space="preserve"> </w:t>
      </w:r>
      <w:r w:rsidR="004764FC" w:rsidRPr="00B806FD">
        <w:tab/>
      </w:r>
      <w:r w:rsidRPr="00B806FD">
        <w:t>While the Census Bureau provided redistricting data in an older format in mid-August, there were questions about whether that data would change when the full dataset was delivered on September 16.  The data was identical.</w:t>
      </w:r>
    </w:p>
  </w:footnote>
  <w:footnote w:id="360">
    <w:p w14:paraId="03B9FA50" w14:textId="0EA56592" w:rsidR="00C11C4C" w:rsidRPr="00B806FD" w:rsidRDefault="00C11C4C" w:rsidP="00B806FD">
      <w:pPr>
        <w:pStyle w:val="FootnoteText"/>
      </w:pPr>
      <w:r w:rsidRPr="00B806FD">
        <w:rPr>
          <w:rStyle w:val="FootnoteReference"/>
        </w:rPr>
        <w:footnoteRef/>
      </w:r>
      <w:r w:rsidRPr="00B806FD">
        <w:t xml:space="preserve"> </w:t>
      </w:r>
      <w:r w:rsidR="004764FC" w:rsidRPr="00B806FD">
        <w:tab/>
      </w:r>
      <w:r w:rsidRPr="00B806FD">
        <w:t xml:space="preserve">Order at 1, In re Petition of Reapportionment Commission ex rel., No. SC 20661 (Feb. 10, 2022) (stating how “the Court hereby adopts as the established plan of congressional districting the plan depicted and described in exhibits 1 and 4 of the Report and Plan of the Special Master, Nathaniel </w:t>
      </w:r>
      <w:proofErr w:type="spellStart"/>
      <w:r w:rsidRPr="00B806FD">
        <w:t>Persily</w:t>
      </w:r>
      <w:proofErr w:type="spellEnd"/>
      <w:r w:rsidRPr="00B806FD">
        <w:t>, dated January 18, 2022.”).</w:t>
      </w:r>
    </w:p>
  </w:footnote>
  <w:footnote w:id="361">
    <w:p w14:paraId="10C481F1" w14:textId="7A36479C" w:rsidR="00C11C4C" w:rsidRPr="00B806FD" w:rsidRDefault="00C11C4C" w:rsidP="00B806FD">
      <w:pPr>
        <w:pStyle w:val="FootnoteText"/>
      </w:pPr>
      <w:r w:rsidRPr="00B806FD">
        <w:rPr>
          <w:rStyle w:val="FootnoteReference"/>
        </w:rPr>
        <w:footnoteRef/>
      </w:r>
      <w:r w:rsidRPr="00B806FD">
        <w:t xml:space="preserve"> </w:t>
      </w:r>
      <w:r w:rsidR="004764FC" w:rsidRPr="00B806FD">
        <w:tab/>
      </w:r>
      <w:r w:rsidRPr="00B806FD">
        <w:rPr>
          <w:i/>
          <w:iCs/>
        </w:rPr>
        <w:t>Id.</w:t>
      </w:r>
    </w:p>
  </w:footnote>
  <w:footnote w:id="362">
    <w:p w14:paraId="2A935978" w14:textId="32342DE3" w:rsidR="00AB2444" w:rsidRPr="00B806FD" w:rsidRDefault="00AB2444"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T4ysMPOO","properties":{"formattedCitation":"Party control of Minnesota state government, {\\scaps Ballotpedia}, https://ballotpedia.org/Party_control_of_Minnesota_state_government (last visited Dec 24, 2022).","plainCitation":"Party control of Minnesota state government, Ballotpedia, https://ballotpedia.org/Party_control_of_Minnesota_state_government (last visited Dec 24, 2022).","noteIndex":363},"citationItems":[{"id":7980,"uris":["http://zotero.org/users/10395840/items/66DVZV99"],"itemData":{"id":7980,"type":"webpage","container-title":"Ballotpedia","title":"Party control of Minnesota state government","URL":"https://ballotpedia.org/Party_control_of_Minnesota_state_government","accessed":{"date-parts":[["2022",12,24]]}}}],"schema":"https://github.com/citation-style-language/schema/raw/master/csl-citation.json"} </w:instrText>
      </w:r>
      <w:r w:rsidRPr="00B806FD">
        <w:fldChar w:fldCharType="separate"/>
      </w:r>
      <w:r w:rsidRPr="00B806FD">
        <w:rPr>
          <w:i/>
          <w:iCs/>
        </w:rPr>
        <w:t>Party Control of Minnesota State Government</w:t>
      </w:r>
      <w:r w:rsidRPr="00B806FD">
        <w:t xml:space="preserve">, </w:t>
      </w:r>
      <w:r w:rsidRPr="00B806FD">
        <w:rPr>
          <w:smallCaps/>
        </w:rPr>
        <w:t>Ballotpedia</w:t>
      </w:r>
      <w:r w:rsidRPr="00B806FD">
        <w:t>, https://ballotpedia.org/Party_control_of_Minnesota_state_government [https://perma.cc/9HW4-JNGL] (last visited Dec. 24, 2022).</w:t>
      </w:r>
      <w:r w:rsidRPr="00B806FD">
        <w:fldChar w:fldCharType="end"/>
      </w:r>
    </w:p>
  </w:footnote>
  <w:footnote w:id="363">
    <w:p w14:paraId="71DC1B4B" w14:textId="4CAA0950" w:rsidR="00AB2444" w:rsidRPr="00B806FD" w:rsidRDefault="00AB2444"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dqMkRVwP","properties":{"formattedCitation":"{\\i{}Id.}","plainCitation":"Id.","noteIndex":364},"citationItems":[{"id":7980,"uris":["http://zotero.org/users/10395840/items/66DVZV99"],"itemData":{"id":7980,"type":"webpage","container-title":"Ballotpedia","title":"Party control of Minnesota state government","URL":"https://ballotpedia.org/Party_control_of_Minnesota_state_government","accessed":{"date-parts":[["2022",12,24]]}}}],"schema":"https://github.com/citation-style-language/schema/raw/master/csl-citation.json"} </w:instrText>
      </w:r>
      <w:r w:rsidRPr="00B806FD">
        <w:fldChar w:fldCharType="separate"/>
      </w:r>
      <w:r w:rsidRPr="00B806FD">
        <w:rPr>
          <w:i/>
          <w:iCs/>
        </w:rPr>
        <w:t>Id.</w:t>
      </w:r>
      <w:r w:rsidRPr="00B806FD">
        <w:fldChar w:fldCharType="end"/>
      </w:r>
    </w:p>
  </w:footnote>
  <w:footnote w:id="364">
    <w:p w14:paraId="2410101F" w14:textId="4A52371D" w:rsidR="00AB2444" w:rsidRPr="00B806FD" w:rsidRDefault="00AB2444" w:rsidP="00B806FD">
      <w:pPr>
        <w:pStyle w:val="FootnoteText"/>
      </w:pPr>
      <w:r w:rsidRPr="00B806FD">
        <w:rPr>
          <w:rStyle w:val="FootnoteReference"/>
        </w:rPr>
        <w:footnoteRef/>
      </w:r>
      <w:r w:rsidRPr="00B806FD">
        <w:t xml:space="preserve"> </w:t>
      </w:r>
      <w:r w:rsidR="006C56F7" w:rsidRPr="00B806FD">
        <w:tab/>
      </w:r>
      <w:r w:rsidRPr="00B806FD">
        <w:t xml:space="preserve">Minnesota has a long history of court-drawn maps.  </w:t>
      </w:r>
      <w:r w:rsidRPr="00B806FD">
        <w:fldChar w:fldCharType="begin"/>
      </w:r>
      <w:r w:rsidRPr="00B806FD">
        <w:instrText xml:space="preserve"> ADDIN ZOTERO_ITEM CSL_CITATION {"citationID":"7QIBOYXw","properties":{"formattedCitation":"{\\scaps Alexis C Stangl &amp; Matt Gehring}, {\\i{}History of Minnesota Congressional Redistricting}, (2018), https://www.gis.lcc.mn.gov/html/history_of_congressional_redistricting.pdf.","plainCitation":"Alexis C Stangl &amp; Matt Gehring, History of Minnesota Congressional Redistricting, (2018), https://www.gis.lcc.mn.gov/html/history_of_congressional_redistricting.pdf.","noteIndex":364},"citationItems":[{"id":7854,"uris":["http://zotero.org/users/10395840/items/3HXIVJVN"],"itemData":{"id":7854,"type":"report","language":"en","source":"Zotero","title":"History of Minnesota Congressional Redistricting","URL":"https://www.gis.lcc.mn.gov/html/history_of_congressional_redistricting.pdf","author":[{"literal":"Alexis C Stangl"},{"literal":"Matt Gehring"}],"issued":{"date-parts":[["2018",11]]}}}],"schema":"https://github.com/citation-style-language/schema/raw/master/csl-citation.json"} </w:instrText>
      </w:r>
      <w:r w:rsidRPr="00B806FD">
        <w:fldChar w:fldCharType="separate"/>
      </w:r>
      <w:r w:rsidRPr="00B806FD">
        <w:t xml:space="preserve">Alexis C </w:t>
      </w:r>
      <w:proofErr w:type="spellStart"/>
      <w:r w:rsidRPr="00B806FD">
        <w:t>Stangl</w:t>
      </w:r>
      <w:proofErr w:type="spellEnd"/>
      <w:r w:rsidRPr="00B806FD">
        <w:t xml:space="preserve"> &amp; Matt Gehring, </w:t>
      </w:r>
      <w:r w:rsidRPr="00B806FD">
        <w:rPr>
          <w:i/>
          <w:iCs/>
        </w:rPr>
        <w:t>History of Minnesota Congressional Redistricting</w:t>
      </w:r>
      <w:r w:rsidRPr="00B806FD">
        <w:t xml:space="preserve">, </w:t>
      </w:r>
      <w:r w:rsidRPr="00B806FD">
        <w:rPr>
          <w:smallCaps/>
        </w:rPr>
        <w:t xml:space="preserve">Minnesota Legislature: Legislative Coordinating Comm'n </w:t>
      </w:r>
      <w:r w:rsidRPr="00B806FD">
        <w:t>(Nov. 2018), https://www.gis.lcc.mn.gov/html/history_of_congressional_redistricting.pdf.</w:t>
      </w:r>
      <w:r w:rsidRPr="00B806FD">
        <w:fldChar w:fldCharType="end"/>
      </w:r>
      <w:r w:rsidRPr="00B806FD">
        <w:t xml:space="preserve"> [https://perma.cc/D33K-G6PB] (stating that “[s]</w:t>
      </w:r>
      <w:proofErr w:type="spellStart"/>
      <w:r w:rsidRPr="00B806FD">
        <w:t>ince</w:t>
      </w:r>
      <w:proofErr w:type="spellEnd"/>
      <w:r w:rsidRPr="00B806FD">
        <w:t xml:space="preserve"> the 1980 census, the courts have drawn the congressional districts in absence of enacted redistricting plans.”).</w:t>
      </w:r>
    </w:p>
  </w:footnote>
  <w:footnote w:id="365">
    <w:p w14:paraId="1747431D" w14:textId="4F19292D" w:rsidR="00AB2444" w:rsidRPr="00B806FD" w:rsidRDefault="00AB2444" w:rsidP="00B806FD">
      <w:pPr>
        <w:pStyle w:val="FootnoteText"/>
      </w:pPr>
      <w:r w:rsidRPr="00B806FD">
        <w:rPr>
          <w:rStyle w:val="FootnoteReference"/>
        </w:rPr>
        <w:footnoteRef/>
      </w:r>
      <w:r w:rsidRPr="00B806FD">
        <w:t xml:space="preserve"> </w:t>
      </w:r>
      <w:r w:rsidR="006C56F7" w:rsidRPr="00B806FD">
        <w:tab/>
      </w:r>
      <w:r w:rsidRPr="00B806FD">
        <w:t>The “</w:t>
      </w:r>
      <w:proofErr w:type="spellStart"/>
      <w:r w:rsidRPr="00B806FD">
        <w:rPr>
          <w:i/>
          <w:iCs/>
        </w:rPr>
        <w:t>Wattson</w:t>
      </w:r>
      <w:proofErr w:type="spellEnd"/>
      <w:r w:rsidRPr="00B806FD">
        <w:t xml:space="preserve">” redistricting panel consisted of five judges.  Final Order Adopting </w:t>
      </w:r>
      <w:proofErr w:type="gramStart"/>
      <w:r w:rsidRPr="00B806FD">
        <w:t>A</w:t>
      </w:r>
      <w:proofErr w:type="gramEnd"/>
      <w:r w:rsidRPr="00B806FD">
        <w:t xml:space="preserve"> Congressional Redistricting Plan, </w:t>
      </w:r>
      <w:proofErr w:type="spellStart"/>
      <w:r w:rsidRPr="00B806FD">
        <w:t>Wattson</w:t>
      </w:r>
      <w:proofErr w:type="spellEnd"/>
      <w:r w:rsidRPr="00B806FD">
        <w:t xml:space="preserve"> v. Anderson, Nos. A21-0243, A21-0546 at 20 (Minn. Feb. 15, 2022).</w:t>
      </w:r>
      <w:hyperlink w:history="1"/>
    </w:p>
  </w:footnote>
  <w:footnote w:id="366">
    <w:p w14:paraId="23E67ED0" w14:textId="134D94CB" w:rsidR="00AB2444" w:rsidRPr="00B806FD" w:rsidRDefault="00AB2444" w:rsidP="00B806FD">
      <w:pPr>
        <w:pStyle w:val="FootnoteText"/>
        <w:rPr>
          <w:i/>
          <w:iCs/>
        </w:rPr>
      </w:pPr>
      <w:r w:rsidRPr="00B806FD">
        <w:rPr>
          <w:rStyle w:val="FootnoteReference"/>
        </w:rPr>
        <w:footnoteRef/>
      </w:r>
      <w:r w:rsidRPr="00B806FD">
        <w:t xml:space="preserve"> </w:t>
      </w:r>
      <w:r w:rsidR="006C56F7" w:rsidRPr="00B806FD">
        <w:tab/>
      </w:r>
      <w:r w:rsidRPr="00B806FD">
        <w:rPr>
          <w:i/>
          <w:iCs/>
        </w:rPr>
        <w:t>Id.</w:t>
      </w:r>
    </w:p>
  </w:footnote>
  <w:footnote w:id="367">
    <w:p w14:paraId="23C43077" w14:textId="2251E360" w:rsidR="006C56F7" w:rsidRPr="00B806FD" w:rsidRDefault="006C56F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G2ijwgJC","properties":{"formattedCitation":"Party control of New Hampshire state government, {\\scaps Ballotpedia}, https://ballotpedia.org/Party_control_of_New_Hampshire_state_government (last visited Dec 24, 2022).","plainCitation":"Party control of New Hampshire state government, Ballotpedia, https://ballotpedia.org/Party_control_of_New_Hampshire_state_government (last visited Dec 24, 2022).","noteIndex":367},"citationItems":[{"id":7983,"uris":["http://zotero.org/users/10395840/items/RASWVPP9"],"itemData":{"id":7983,"type":"webpage","abstract":"Ballotpedia: The Encyclopedia of American Politics","container-title":"Ballotpedia","language":"en","title":"Party control of New Hampshire state government","URL":"https://ballotpedia.org/Party_control_of_New_Hampshire_state_government","accessed":{"date-parts":[["2022",12,24]]}}}],"schema":"https://github.com/citation-style-language/schema/raw/master/csl-citation.json"} </w:instrText>
      </w:r>
      <w:r w:rsidRPr="00B806FD">
        <w:fldChar w:fldCharType="separate"/>
      </w:r>
      <w:r w:rsidRPr="00B806FD">
        <w:rPr>
          <w:i/>
          <w:iCs/>
        </w:rPr>
        <w:t>Party Control of New Hampshire State Government</w:t>
      </w:r>
      <w:r w:rsidRPr="00B806FD">
        <w:t xml:space="preserve">, </w:t>
      </w:r>
      <w:r w:rsidRPr="00B806FD">
        <w:rPr>
          <w:smallCaps/>
        </w:rPr>
        <w:t>Ballotpedia</w:t>
      </w:r>
      <w:r w:rsidRPr="00B806FD">
        <w:t>, https://ballotpedia.org/Party_control_of_New_Hampshire_state_government [https://perma.cc/QM54-4UJY] (last visited Dec. 24, 2022).</w:t>
      </w:r>
      <w:r w:rsidRPr="00B806FD">
        <w:fldChar w:fldCharType="end"/>
      </w:r>
    </w:p>
  </w:footnote>
  <w:footnote w:id="368">
    <w:p w14:paraId="38840BAA" w14:textId="3A8C931F" w:rsidR="006C56F7" w:rsidRPr="00B806FD" w:rsidRDefault="006C56F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nuly8ncs","properties":{"formattedCitation":"David Weigel, {\\i{}Primary season concludes with bitterly contested GOP races in N.H.}, {\\scaps Washington Post}, Sep. 12, 2022, https://www.washingtonpost.com/politics/2022/09/11/new-hampshire-bolduc-morse-senate-house/ (last visited Dec 24, 2022).","plainCitation":"David Weigel, Primary season concludes with bitterly contested GOP races in N.H., Washington Post, Sep. 12, 2022, https://www.washingtonpost.com/politics/2022/09/11/new-hampshire-bolduc-morse-senate-house/ (last visited Dec 24, 2022).","noteIndex":368},"citationItems":[{"id":7987,"uris":["http://zotero.org/users/10395840/items/S7RLBLEM"],"itemData":{"id":7987,"type":"article-newspaper","abstract":"Candidates aligned with GOP state and congressional leaders are running against provocative far-right rivals in three closely-watched contests.","container-title":"Washington Post","ISSN":"0190-8286","language":"en-US","source":"www.washingtonpost.com","title":"Primary season concludes with bitterly contested GOP races in N.H.","URL":"https://www.washingtonpost.com/politics/2022/09/11/new-hampshire-bolduc-morse-senate-house/","author":[{"family":"Weigel","given":"David"}],"accessed":{"date-parts":[["2022",12,24]]},"issued":{"date-parts":[["2022",9,12]]}}}],"schema":"https://github.com/citation-style-language/schema/raw/master/csl-citation.json"} </w:instrText>
      </w:r>
      <w:r w:rsidRPr="00B806FD">
        <w:fldChar w:fldCharType="separate"/>
      </w:r>
      <w:r w:rsidRPr="00B806FD">
        <w:t xml:space="preserve">David Weigel, </w:t>
      </w:r>
      <w:r w:rsidRPr="00B806FD">
        <w:rPr>
          <w:i/>
          <w:iCs/>
        </w:rPr>
        <w:t>Primary Season Concludes with Bitterly Contested GOP Races in N.H.</w:t>
      </w:r>
      <w:r w:rsidRPr="00B806FD">
        <w:t xml:space="preserve">, </w:t>
      </w:r>
      <w:r w:rsidRPr="00B806FD">
        <w:rPr>
          <w:smallCaps/>
        </w:rPr>
        <w:t>Wash. Post</w:t>
      </w:r>
      <w:r w:rsidRPr="00B806FD">
        <w:t xml:space="preserve"> (Sep. 12, 2022), https://www.washingtonpost.com/politics/2022/09/11/new-hampshire-bolduc-morse-senate-house/ https://perma.cc/QGU8-3RWS] (last visited Dec. 24, 2022).</w:t>
      </w:r>
      <w:r w:rsidRPr="00B806FD">
        <w:fldChar w:fldCharType="end"/>
      </w:r>
    </w:p>
  </w:footnote>
  <w:footnote w:id="369">
    <w:p w14:paraId="3CC048B5" w14:textId="3DF4DD69" w:rsidR="006C56F7" w:rsidRPr="00B806FD" w:rsidRDefault="006C56F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EDgzZrfE","properties":{"formattedCitation":"Amanda Gokee, New Hampshire Bulletin May 12, &amp; 2022, {\\i{}New Hampshire Supreme Court rules current congressional districts unconstitutional}, {\\scaps New Hampshire Bulletin}, https://newhampshirebulletin.com/briefs/new-hampshire-supreme-court-rules-current-congressional-districts-unconstitutional/ (last visited Dec 24, 2022).","plainCitation":"Amanda Gokee, New Hampshire Bulletin May 12, &amp; 2022, New Hampshire Supreme Court rules current congressional districts unconstitutional, New Hampshire Bulletin, https://newhampshirebulletin.com/briefs/new-hampshire-supreme-court-rules-current-congressional-districts-unconstitutional/ (last visited Dec 24, 2022).","noteIndex":369},"citationItems":[{"id":7984,"uris":["http://zotero.org/users/10395840/items/QWJT4H32"],"itemData":{"id":7984,"type":"post-weblog","abstract":"The New Hampshire Supreme Court in a unanimous opinion issued Thursday ruled that the state’s current congressional districts, which have been in place since 2012, are unconstitutional given shifts in the state population.","container-title":"New Hampshire Bulletin","language":"en-US","title":"New Hampshire Supreme Court rules current congressional districts unconstitutional","URL":"https://newhampshirebulletin.com/briefs/new-hampshire-supreme-court-rules-current-congressional-districts-unconstitutional/","author":[{"family":"Gokee","given":"Amanda"},{"family":"May 12","given":"New Hampshire Bulletin"},{"literal":"2022"}],"accessed":{"date-parts":[["2022",12,24]]}}}],"schema":"https://github.com/citation-style-language/schema/raw/master/csl-citation.json"} </w:instrText>
      </w:r>
      <w:r w:rsidRPr="00B806FD">
        <w:fldChar w:fldCharType="separate"/>
      </w:r>
      <w:r w:rsidRPr="00B806FD">
        <w:t xml:space="preserve">Amanda </w:t>
      </w:r>
      <w:proofErr w:type="spellStart"/>
      <w:r w:rsidRPr="00B806FD">
        <w:t>Gokee</w:t>
      </w:r>
      <w:proofErr w:type="spellEnd"/>
      <w:r w:rsidRPr="00B806FD">
        <w:t xml:space="preserve">, </w:t>
      </w:r>
      <w:r w:rsidRPr="00B806FD">
        <w:rPr>
          <w:i/>
          <w:iCs/>
        </w:rPr>
        <w:t>New Hampshire Supreme Court Rules Current Congressional Districts Unconstitutional</w:t>
      </w:r>
      <w:r w:rsidRPr="00B806FD">
        <w:t xml:space="preserve">, </w:t>
      </w:r>
      <w:r w:rsidRPr="00B806FD">
        <w:rPr>
          <w:smallCaps/>
        </w:rPr>
        <w:t>New Hampshire Bulletin</w:t>
      </w:r>
      <w:r w:rsidRPr="00B806FD">
        <w:t xml:space="preserve"> (May 12, 2022), https://newhampshirebulletin.com/briefs/new-hampshire-supreme-court-rules-current-congressional-districts-unconstitutional/ [https://perma.cc/X69D-9ZKU] (last visited Dec. 24, 2022).</w:t>
      </w:r>
      <w:r w:rsidRPr="00B806FD">
        <w:fldChar w:fldCharType="end"/>
      </w:r>
    </w:p>
  </w:footnote>
  <w:footnote w:id="370">
    <w:p w14:paraId="37B21A53" w14:textId="75DED41E" w:rsidR="006C56F7" w:rsidRPr="00B806FD" w:rsidRDefault="006C56F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6OmdXRWz","properties":{"formattedCitation":"Todd Bookman, {\\i{}Competitive congressional districts are on the decline. New Hampshire bucks the trend}, {\\scaps NPR}, Jun. 10, 2022, https://www.npr.org/2022/06/10/1104025539/new-hampshire-redistricting-competitive-districts-sununu (last visited Dec 24, 2022).","plainCitation":"Todd Bookman, Competitive congressional districts are on the decline. New Hampshire bucks the trend, NPR, Jun. 10, 2022, https://www.npr.org/2022/06/10/1104025539/new-hampshire-redistricting-competitive-districts-sununu (last visited Dec 24, 2022).","noteIndex":370},"citationItems":[{"id":7989,"uris":["http://zotero.org/users/10395840/items/77G5JLPF"],"itemData":{"id":7989,"type":"article-newspaper","abstract":"The GOP-led legislature passed a map to dramatically redraw the state's two districts. But Republican Gov. Chris Sununu wanted both of the districts to remain competitive.","container-title":"NPR","language":"en","section":"Elections","source":"NPR","title":"Competitive congressional districts are on the decline. New Hampshire bucks the trend","URL":"https://www.npr.org/2022/06/10/1104025539/new-hampshire-redistricting-competitive-districts-sununu","author":[{"family":"Bookman","given":"Todd"}],"accessed":{"date-parts":[["2022",12,24]]},"issued":{"date-parts":[["2022",6,10]]}}}],"schema":"https://github.com/citation-style-language/schema/raw/master/csl-citation.json"} </w:instrText>
      </w:r>
      <w:r w:rsidRPr="00B806FD">
        <w:fldChar w:fldCharType="separate"/>
      </w:r>
      <w:r w:rsidRPr="00B806FD">
        <w:t xml:space="preserve">Todd Bookman, </w:t>
      </w:r>
      <w:r w:rsidRPr="00B806FD">
        <w:rPr>
          <w:i/>
          <w:iCs/>
        </w:rPr>
        <w:t>Competitive Congressional Districts are on the Decline. New Hampshire Bucks the Trend</w:t>
      </w:r>
      <w:r w:rsidRPr="00B806FD">
        <w:t xml:space="preserve">, </w:t>
      </w:r>
      <w:r w:rsidRPr="00B806FD">
        <w:rPr>
          <w:smallCaps/>
        </w:rPr>
        <w:t>NPR</w:t>
      </w:r>
      <w:r w:rsidRPr="00B806FD">
        <w:t xml:space="preserve"> (Jun. 10, 2022), https://www.npr.org/2022/06/10/1104025539/new-hampshire-redistricting-competitive-districts-sununu [https://perma.cc/YLG2-CPLT] (last visited Dec. 24, 2022).</w:t>
      </w:r>
      <w:r w:rsidRPr="00B806FD">
        <w:fldChar w:fldCharType="end"/>
      </w:r>
    </w:p>
  </w:footnote>
  <w:footnote w:id="371">
    <w:p w14:paraId="46A8C26F" w14:textId="007C6DFA" w:rsidR="006C56F7" w:rsidRPr="00B806FD" w:rsidRDefault="006C56F7" w:rsidP="00B806FD">
      <w:pPr>
        <w:pStyle w:val="FootnoteText"/>
      </w:pPr>
      <w:r w:rsidRPr="00B806FD">
        <w:rPr>
          <w:rStyle w:val="FootnoteReference"/>
        </w:rPr>
        <w:footnoteRef/>
      </w:r>
      <w:r w:rsidRPr="00B806FD">
        <w:t xml:space="preserve"> </w:t>
      </w:r>
      <w:r w:rsidRPr="00B806FD">
        <w:tab/>
      </w:r>
      <w:r w:rsidRPr="00B806FD">
        <w:rPr>
          <w:i/>
          <w:iCs/>
        </w:rPr>
        <w:t>Id.</w:t>
      </w:r>
    </w:p>
  </w:footnote>
  <w:footnote w:id="372">
    <w:p w14:paraId="533805D3" w14:textId="4093B2AA" w:rsidR="006C56F7" w:rsidRPr="00B806FD" w:rsidRDefault="006C56F7" w:rsidP="00B806FD">
      <w:pPr>
        <w:pStyle w:val="FootnoteText"/>
      </w:pPr>
      <w:r w:rsidRPr="00B806FD">
        <w:rPr>
          <w:rStyle w:val="FootnoteReference"/>
        </w:rPr>
        <w:footnoteRef/>
      </w:r>
      <w:r w:rsidRPr="00B806FD">
        <w:t xml:space="preserve"> </w:t>
      </w:r>
      <w:r w:rsidRPr="00B806FD">
        <w:tab/>
      </w:r>
      <w:proofErr w:type="spellStart"/>
      <w:r w:rsidRPr="00B806FD">
        <w:t>Norelli</w:t>
      </w:r>
      <w:proofErr w:type="spellEnd"/>
      <w:r w:rsidRPr="00B806FD">
        <w:t xml:space="preserve"> v. Secretary of State, 2022 WL 1747769 (N.H. May 31, 2022) (stating that the “court hereby adopts as the congressional district plan for New Hampshire the plan recommended by the special master </w:t>
      </w:r>
      <w:proofErr w:type="gramStart"/>
      <w:r w:rsidRPr="00B806FD">
        <w:t>. . . ”</w:t>
      </w:r>
      <w:proofErr w:type="gramEnd"/>
      <w:r w:rsidRPr="00B806FD">
        <w:t>).</w:t>
      </w:r>
    </w:p>
  </w:footnote>
  <w:footnote w:id="373">
    <w:p w14:paraId="27443FE7" w14:textId="7D39E8FD" w:rsidR="006C56F7" w:rsidRPr="00B806FD" w:rsidRDefault="006C56F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2PY8bquE","properties":{"formattedCitation":"Morrissey, {\\i{}supra} note 167.","plainCitation":"Morrissey, supra note 167.","noteIndex":373},"citationItems":[{"id":7990,"uris":["http://zotero.org/users/10395840/items/L7BMMA3G"],"itemData":{"id":7990,"type":"post-weblog","language":"en-US","title":"New Hampshire becomes final state to enact congressional map – Ballotpedia News","URL":"https://news.ballotpedia.org/2022/06/01/new-hampshire-becomes-final-state-to-enact-congressional-map/","author":[{"family":"Morrissey","given":"Ellen"}],"accessed":{"date-parts":[["2022",12,24]]}}}],"schema":"https://github.com/citation-style-language/schema/raw/master/csl-citation.json"} </w:instrText>
      </w:r>
      <w:r w:rsidRPr="00B806FD">
        <w:fldChar w:fldCharType="separate"/>
      </w:r>
      <w:r w:rsidRPr="00B806FD">
        <w:t xml:space="preserve">Morrissey, </w:t>
      </w:r>
      <w:r w:rsidRPr="00B806FD">
        <w:rPr>
          <w:i/>
          <w:iCs/>
        </w:rPr>
        <w:t>supra</w:t>
      </w:r>
      <w:r w:rsidRPr="00B806FD">
        <w:t xml:space="preserve"> note 166.</w:t>
      </w:r>
      <w:r w:rsidRPr="00B806FD">
        <w:fldChar w:fldCharType="end"/>
      </w:r>
      <w:r w:rsidRPr="00B806FD">
        <w:t xml:space="preserve">  As identified in the section above, there are still states where resolution of lawsuits </w:t>
      </w:r>
      <w:proofErr w:type="gramStart"/>
      <w:r w:rsidRPr="00B806FD">
        <w:t>were</w:t>
      </w:r>
      <w:proofErr w:type="gramEnd"/>
      <w:r w:rsidRPr="00B806FD">
        <w:t xml:space="preserve"> postponed until after the November 2022 elections.</w:t>
      </w:r>
    </w:p>
  </w:footnote>
  <w:footnote w:id="374">
    <w:p w14:paraId="755BECF8" w14:textId="2019EC8C" w:rsidR="00E74CC8" w:rsidRPr="00B806FD" w:rsidRDefault="00E74CC8"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FKQ09Td0","properties":{"formattedCitation":"Cervas and Grofman, {\\i{}supra} note 57; {\\scaps McGann et al.}, {\\i{}supra} note 29; Samuel S.-H. Wang, Brian A. Remlinger &amp; Ben Williams, {\\i{}An Antidote for Gobbledygook: Organizing the Judge\\uc0\\u8217{}s Partisan Gerrymandering Toolkit into Tests of Opportunity and Outcome}, 17 {\\scaps Election Law J. Rules Polit. Policy} 302 (2018), https://www.liebertpub.com/doi/10.1089/elj.2018.0526 (last visited Oct 18, 2022).","plainCitation":"Cervas and Grofman, supra note 57; McGann et al., supra note 29; Samuel S.-H. Wang, Brian A. Remlinger &amp; Ben Williams, An Antidote for Gobbledygook: Organizing the Judge’s Partisan Gerrymandering Toolkit into Tests of Opportunity and Outcome, 17 Election Law J. Rules Polit. Policy 302 (2018), https://www.liebertpub.com/doi/10.1089/elj.2018.0526 (last visited Oct 18, 2022).","noteIndex":374},"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URL":"https://linkinghub.elsevier.com/retrieve/pii/S0962629818303342","volume":"76","author":[{"family":"Cervas","given":"Jonathan R."},{"family":"Grofman","given":"Bernard"}],"accessed":{"date-parts":[["2022",10,18]]},"issued":{"date-parts":[["2020",1]]}}},{"id":3731,"uris":["http://zotero.org/users/10395840/items/NSEG3IBQ"],"itemData":{"id":3731,"type":"book","call-number":"KF4905 .M29 2016","event-place":"Cambridge, United Kingdom ; New York, NY, USA","ISBN":"978-1-107-14325-8","language":"en","number-of-pages":"261","publisher":"Cambridge University Press","publisher-place":"Cambridge, United Kingdom ; New York, NY, USA","source":"Library of Congress ISBN","title":"Gerrymandering in America: the House of Representatives, the Supreme Court, and the future of popular sovereignty","title-short":"Gerrymandering in America","author":[{"family":"McGann","given":"Anthony J."},{"family":"Smith","given":"Charles Anthony"},{"family":"Latner","given":"Michael"},{"family":"Keena","given":"Alex"}],"issued":{"date-parts":[["2016"]]}}},{"id":5814,"uris":["http://zotero.org/users/10395840/items/S8Q4PS7P"],"itemData":{"id":5814,"type":"article-journal","abstract":"Despite recent setbacks, litigation-based challenges to extreme partisan gerrymandering continue, and quantitative methods for detection are more important than ever. Many measurement tools have emerged that probe the question of whether a redistricting map is extreme or violates the principle of partisan symmetry. Such tools were used successfully in a lawsuit concerning Pennsylvania congressional districts under that state’s constitution. Here we provide a framework for categorizing these tests for future use in state and federal constitutional cases. Our framework explains how measures should be interpreted and identifies which tests will be most effective given the specific facts of a particular state. Broadly, the tests can be divided into two categories: those that identify inequality of opportunity, i.e., a systematic effort to deprive of a group’s ability to elect representatives; and those that identify inequality of outcome, i.e., a durable distortion in the amount of representation. In each case, the measures examine the difference between the existing map and what would occur under a districting process in which partisan interests are not the overriding consideration. A general thread is that of ‘‘significance testing,’’ in which a district or statewide districting scheme can be defined as more extreme than the great majority of possibilities that could arise through unbiased means. Such tests are most often done with well-established classical statistical tests but can also include recently developed measures such as the efficiency gap. It is even now possible to evaluate, with mathematical rigor, whether a specific scheme is extreme relative to the virtually uncountable universe of possible maps. Taken together, these methods for detecting extremes comprise a statistical toolbox to address a wide variety of circumstances that may arise in any of the 50 states.","container-title":"Election Law Journal: Rules, Politics, and Policy","DOI":"10.1089/elj.2018.0526","ISSN":"1533-1296, 1557-8062","issue":"4","journalAbbreviation":"Election Law Journal: Rules, Politics, and Policy","language":"en","page":"302-314","source":"DOI.org (Crossref)","title":"An Antidote for Gobbledygook: Organizing the Judge's Partisan Gerrymandering Toolkit into Tests of Opportunity and Outcome","title-short":"An Antidote for Gobbledygook","URL":"https://www.liebertpub.com/doi/10.1089/elj.2018.0526","volume":"17","author":[{"family":"Wang","given":"Samuel S.-H."},{"family":"Remlinger","given":"Brian A."},{"family":"Williams","given":"Ben"}],"accessed":{"date-parts":[["2022",10,18]]},"issued":{"date-parts":[["2018",12]]}}}],"schema":"https://github.com/citation-style-language/schema/raw/master/csl-citation.json"} </w:instrText>
      </w:r>
      <w:r w:rsidRPr="00B806FD">
        <w:fldChar w:fldCharType="separate"/>
      </w:r>
      <w:proofErr w:type="spellStart"/>
      <w:r w:rsidRPr="00B806FD">
        <w:t>Cervas</w:t>
      </w:r>
      <w:proofErr w:type="spellEnd"/>
      <w:r w:rsidRPr="00B806FD">
        <w:t xml:space="preserve"> and </w:t>
      </w:r>
      <w:proofErr w:type="spellStart"/>
      <w:r w:rsidRPr="00B806FD">
        <w:t>Grofman</w:t>
      </w:r>
      <w:proofErr w:type="spellEnd"/>
      <w:r w:rsidRPr="00B806FD">
        <w:t xml:space="preserve">, </w:t>
      </w:r>
      <w:r w:rsidRPr="00B806FD">
        <w:rPr>
          <w:i/>
          <w:iCs/>
        </w:rPr>
        <w:t>supra</w:t>
      </w:r>
      <w:r w:rsidRPr="00B806FD">
        <w:t xml:space="preserve"> note 57, at 1; </w:t>
      </w:r>
      <w:r w:rsidRPr="00B806FD">
        <w:rPr>
          <w:smallCaps/>
        </w:rPr>
        <w:t>McGann et al.</w:t>
      </w:r>
      <w:r w:rsidRPr="00B806FD">
        <w:t xml:space="preserve">, </w:t>
      </w:r>
      <w:r w:rsidRPr="00B806FD">
        <w:rPr>
          <w:i/>
          <w:iCs/>
        </w:rPr>
        <w:t>supra</w:t>
      </w:r>
      <w:r w:rsidRPr="00B806FD">
        <w:t xml:space="preserve"> note 29; Samuel S.-H. Wang, Brian A. </w:t>
      </w:r>
      <w:proofErr w:type="spellStart"/>
      <w:r w:rsidRPr="00B806FD">
        <w:t>Remlinger</w:t>
      </w:r>
      <w:proofErr w:type="spellEnd"/>
      <w:r w:rsidRPr="00B806FD">
        <w:t xml:space="preserve"> &amp; Ben Williams, </w:t>
      </w:r>
      <w:r w:rsidRPr="00B806FD">
        <w:rPr>
          <w:i/>
          <w:iCs/>
        </w:rPr>
        <w:t>An Antidote for Gobbledygook: Organizing the Judge’s Partisan Gerrymandering Toolkit into Tests of Opportunity and Outcome</w:t>
      </w:r>
      <w:r w:rsidRPr="00B806FD">
        <w:t xml:space="preserve">, 17 </w:t>
      </w:r>
      <w:r w:rsidRPr="00B806FD">
        <w:rPr>
          <w:smallCaps/>
        </w:rPr>
        <w:t xml:space="preserve">Election Law J. Rules Pol. </w:t>
      </w:r>
      <w:proofErr w:type="spellStart"/>
      <w:r w:rsidRPr="00B806FD">
        <w:rPr>
          <w:smallCaps/>
        </w:rPr>
        <w:t>Pol'y</w:t>
      </w:r>
      <w:proofErr w:type="spellEnd"/>
      <w:r w:rsidRPr="00B806FD">
        <w:t xml:space="preserve"> 302 (2018).</w:t>
      </w:r>
      <w:r w:rsidRPr="00B806FD">
        <w:fldChar w:fldCharType="end"/>
      </w:r>
    </w:p>
  </w:footnote>
  <w:footnote w:id="375">
    <w:p w14:paraId="629ECD6B" w14:textId="1D9489A8" w:rsidR="00E74CC8" w:rsidRPr="00B806FD" w:rsidRDefault="00E74CC8"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0x7rurAy","properties":{"formattedCitation":"Cervas and Grofman, {\\i{}supra} note 57.","plainCitation":"Cervas and Grofman, supra note 57.","noteIndex":375},"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URL":"https://linkinghub.elsevier.com/retrieve/pii/S0962629818303342","volume":"76","author":[{"family":"Cervas","given":"Jonathan R."},{"family":"Grofman","given":"Bernard"}],"accessed":{"date-parts":[["2022",10,18]]},"issued":{"date-parts":[["2020",1]]}},"label":"page"}],"schema":"https://github.com/citation-style-language/schema/raw/master/csl-citation.json"} </w:instrText>
      </w:r>
      <w:r w:rsidRPr="00B806FD">
        <w:fldChar w:fldCharType="separate"/>
      </w:r>
      <w:proofErr w:type="spellStart"/>
      <w:r w:rsidRPr="00B806FD">
        <w:t>Cervas</w:t>
      </w:r>
      <w:proofErr w:type="spellEnd"/>
      <w:r w:rsidRPr="00B806FD">
        <w:t xml:space="preserve"> and </w:t>
      </w:r>
      <w:proofErr w:type="spellStart"/>
      <w:r w:rsidRPr="00B806FD">
        <w:t>Grofman</w:t>
      </w:r>
      <w:proofErr w:type="spellEnd"/>
      <w:r w:rsidRPr="00B806FD">
        <w:t xml:space="preserve">, </w:t>
      </w:r>
      <w:r w:rsidRPr="00B806FD">
        <w:rPr>
          <w:i/>
          <w:iCs/>
        </w:rPr>
        <w:t>supra</w:t>
      </w:r>
      <w:r w:rsidRPr="00B806FD">
        <w:t xml:space="preserve"> note 57.</w:t>
      </w:r>
      <w:r w:rsidRPr="00B806FD">
        <w:fldChar w:fldCharType="end"/>
      </w:r>
    </w:p>
  </w:footnote>
  <w:footnote w:id="376">
    <w:p w14:paraId="013B6E4C" w14:textId="6671C0DB" w:rsidR="00E74CC8" w:rsidRPr="00B806FD" w:rsidRDefault="00E74CC8"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CfXFYSIH","properties":{"formattedCitation":"{\\i{}League of Women Voters of Pa. v. Commonwealth, 178 A.3d 737 (Pa. 2018)}, {\\i{}supra} note 12.","plainCitation":"League of Women Voters of Pa. v. Commonwealth, 178 A.3d 737 (Pa. 2018), supra note 12.","noteIndex":376},"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schema":"https://github.com/citation-style-language/schema/raw/master/csl-citation.json"} </w:instrText>
      </w:r>
      <w:r w:rsidRPr="00B806FD">
        <w:fldChar w:fldCharType="separate"/>
      </w:r>
      <w:r w:rsidRPr="00B806FD">
        <w:t>League of Women Voters of Pa. v. Commonwealth, 178 A.3d 737, 825 (Pa. 2018).</w:t>
      </w:r>
      <w:r w:rsidRPr="00B806FD">
        <w:fldChar w:fldCharType="end"/>
      </w:r>
    </w:p>
  </w:footnote>
  <w:footnote w:id="377">
    <w:p w14:paraId="600306B7" w14:textId="35006EB2" w:rsidR="00E74CC8" w:rsidRPr="00B806FD" w:rsidRDefault="00E74CC8"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D9GBa6GF","properties":{"formattedCitation":"{\\i{}Id.}","plainCitation":"Id.","noteIndex":377},"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schema":"https://github.com/citation-style-language/schema/raw/master/csl-citation.json"} </w:instrText>
      </w:r>
      <w:r w:rsidRPr="00B806FD">
        <w:fldChar w:fldCharType="separate"/>
      </w:r>
      <w:r w:rsidRPr="00B806FD">
        <w:rPr>
          <w:i/>
          <w:iCs/>
        </w:rPr>
        <w:t>Id.</w:t>
      </w:r>
      <w:r w:rsidRPr="00B806FD">
        <w:fldChar w:fldCharType="end"/>
      </w:r>
      <w:r w:rsidRPr="00B806FD">
        <w:t xml:space="preserve"> at 740.</w:t>
      </w:r>
    </w:p>
  </w:footnote>
  <w:footnote w:id="378">
    <w:p w14:paraId="6F2581A8" w14:textId="6CA37409" w:rsidR="00E74CC8" w:rsidRPr="00B806FD" w:rsidRDefault="00E74CC8" w:rsidP="00B806FD">
      <w:pPr>
        <w:pStyle w:val="FootnoteText"/>
      </w:pPr>
      <w:r w:rsidRPr="00B806FD">
        <w:rPr>
          <w:rStyle w:val="FootnoteReference"/>
        </w:rPr>
        <w:footnoteRef/>
      </w:r>
      <w:r w:rsidRPr="00B806FD">
        <w:t xml:space="preserve"> </w:t>
      </w:r>
      <w:r w:rsidRPr="00B806FD">
        <w:tab/>
      </w:r>
      <w:r w:rsidRPr="00B806FD">
        <w:t>Pa. Const. art I, § 5 (stating that “[e]lections shall be free and equal; and no power, civil or military, shall at any time interfere to prevent the free exercise of the right of suffrage.”).</w:t>
      </w:r>
    </w:p>
  </w:footnote>
  <w:footnote w:id="379">
    <w:p w14:paraId="0CEBF3E9" w14:textId="55A76126" w:rsidR="00E74CC8" w:rsidRPr="00B806FD" w:rsidRDefault="00E74CC8"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8jW0o1vb","properties":{"formattedCitation":"{\\i{}League of Women Voters of Pa. v. Commonwealth, 178 A.3d 737 (Pa. 2018)}, {\\i{}supra} note 12 at 814.","plainCitation":"League of Women Voters of Pa. v. Commonwealth, 178 A.3d 737 (Pa. 2018), supra note 12 at 814.","noteIndex":379},"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locator":"814","label":"page"}],"schema":"https://github.com/citation-style-language/schema/raw/master/csl-citation.json"} </w:instrText>
      </w:r>
      <w:r w:rsidRPr="00B806FD">
        <w:fldChar w:fldCharType="separate"/>
      </w:r>
      <w:r w:rsidRPr="00B806FD">
        <w:rPr>
          <w:i/>
          <w:iCs/>
        </w:rPr>
        <w:t>League of Women Voters of Pa.</w:t>
      </w:r>
      <w:r w:rsidRPr="00B806FD">
        <w:t>, 178 A.3d at 814.</w:t>
      </w:r>
      <w:r w:rsidRPr="00B806FD">
        <w:fldChar w:fldCharType="end"/>
      </w:r>
    </w:p>
  </w:footnote>
  <w:footnote w:id="380">
    <w:p w14:paraId="52F8D815" w14:textId="1146CD98" w:rsidR="00E74CC8" w:rsidRPr="00B806FD" w:rsidRDefault="00E74CC8"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O13BIALI","properties":{"formattedCitation":"Democrats have won nine of Pennsylvania\\uc0\\u8217{}s 17 U.S. House seats, {\\scaps Politico}, Dec. 23, 2022, https://www.politico.com/2022-election/results/pennsylvania/house/ (last visited Dec 24, 2022).","plainCitation":"Democrats have won nine of Pennsylvania’s 17 U.S. House seats, Politico, Dec. 23, 2022, https://www.politico.com/2022-election/results/pennsylvania/house/ (last visited Dec 24, 2022).","noteIndex":380},"citationItems":[{"id":7992,"uris":["http://zotero.org/users/10395840/items/9UARTZ56"],"itemData":{"id":7992,"type":"article-newspaper","container-title":"Politico","title":"Democrats have won nine of Pennsylvania's 17 U.S. House seats","URL":"https://www.politico.com/2022-election/results/pennsylvania/house/","accessed":{"date-parts":[["2022",12,24]]},"issued":{"date-parts":[["2022",12,23]]}}}],"schema":"https://github.com/citation-style-language/schema/raw/master/csl-citation.json"} </w:instrText>
      </w:r>
      <w:r w:rsidRPr="00B806FD">
        <w:fldChar w:fldCharType="separate"/>
      </w:r>
      <w:r w:rsidRPr="00B806FD">
        <w:rPr>
          <w:i/>
          <w:iCs/>
        </w:rPr>
        <w:t>Democrats Have Won Nine of Pennsylvania’s 17 U.S. House Seats</w:t>
      </w:r>
      <w:r w:rsidRPr="00B806FD">
        <w:t xml:space="preserve">, </w:t>
      </w:r>
      <w:r w:rsidRPr="00B806FD">
        <w:rPr>
          <w:smallCaps/>
        </w:rPr>
        <w:t>Politico</w:t>
      </w:r>
      <w:r w:rsidRPr="00B806FD">
        <w:t xml:space="preserve"> (Dec. 23, 2022), https://www.politico.com/2022-election/results/pennsylvania/house/ [ https://perma.cc/VM7A-ZZXA].</w:t>
      </w:r>
      <w:r w:rsidRPr="00B806FD">
        <w:fldChar w:fldCharType="end"/>
      </w:r>
    </w:p>
  </w:footnote>
  <w:footnote w:id="381">
    <w:p w14:paraId="2F867E70" w14:textId="6449EB13" w:rsidR="00E74CC8" w:rsidRPr="00B806FD" w:rsidRDefault="00E74CC8"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s9fo48iht","properties":{"formattedCitation":"Party control of Pennsylvania state government, {\\scaps Ballotpedia}, https://ballotpedia.org/Party_control_of_Pennsylvania_state_government (last visited Dec 28, 2022).","plainCitation":"Party control of Pennsylvania state government, Ballotpedia, https://ballotpedia.org/Party_control_of_Pennsylvania_state_government (last visited Dec 28, 2022).","noteIndex":381},"citationItems":[{"id":8004,"uris":["http://zotero.org/users/10395840/items/9B8FW56Q"],"itemData":{"id":8004,"type":"webpage","container-title":"Ballotpedia","title":"Party control of Pennsylvania state government","URL":"https://ballotpedia.org/Party_control_of_Pennsylvania_state_government","accessed":{"date-parts":[["2022",12,28]]}}}],"schema":"https://github.com/citation-style-language/schema/raw/master/csl-citation.json"} </w:instrText>
      </w:r>
      <w:r w:rsidRPr="00B806FD">
        <w:fldChar w:fldCharType="separate"/>
      </w:r>
      <w:r w:rsidRPr="00B806FD">
        <w:rPr>
          <w:i/>
          <w:iCs/>
        </w:rPr>
        <w:t>Party Control of Pennsylvania State Government</w:t>
      </w:r>
      <w:r w:rsidRPr="00B806FD">
        <w:t xml:space="preserve">, </w:t>
      </w:r>
      <w:r w:rsidRPr="00B806FD">
        <w:rPr>
          <w:smallCaps/>
        </w:rPr>
        <w:t>Ballotpedia</w:t>
      </w:r>
      <w:r w:rsidRPr="00B806FD">
        <w:t>, https://ballotpedia.org/Party_control_of_Pennsylvania_state_government [https://perma.cc/VZ69-E3ZG] (last visited Dec. 28, 2022).</w:t>
      </w:r>
      <w:r w:rsidRPr="00B806FD">
        <w:fldChar w:fldCharType="end"/>
      </w:r>
    </w:p>
  </w:footnote>
  <w:footnote w:id="382">
    <w:p w14:paraId="55AD5C3D" w14:textId="02CC3436" w:rsidR="00E74CC8" w:rsidRPr="00B806FD" w:rsidRDefault="00E74CC8"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4uQLC8N8","properties":{"formattedCitation":"Carter v. Chapman, 270 A3dPaSupreme Court 444 (2022) (per curiam).","plainCitation":"Carter v. Chapman, 270 A3dPaSupreme Court 444 (2022) (per curiam).","noteIndex":383},"citationItems":[{"id":7913,"uris":["http://zotero.org/users/10395840/items/76QW68RT"],"itemData":{"id":7913,"type":"legal_case","authority":"Pa: Supreme Court","container-title":"A.3d.Pa:Supreme Court","number":"No. 7 MM 2022","page":"444","title":"Carter v. Chapman","volume":"270","issued":{"date-parts":[["2022",3,9]]}},"label":"page","suffix":"(per curiam)"}],"schema":"https://github.com/citation-style-language/schema/raw/master/csl-citation.json"} </w:instrText>
      </w:r>
      <w:r w:rsidRPr="00B806FD">
        <w:fldChar w:fldCharType="separate"/>
      </w:r>
      <w:r w:rsidRPr="00B806FD">
        <w:t xml:space="preserve">Carter v. Chapman, 270 A.3d 444, 450 (Pa. 2022) (per </w:t>
      </w:r>
      <w:proofErr w:type="spellStart"/>
      <w:r w:rsidRPr="00B806FD">
        <w:t>curiam</w:t>
      </w:r>
      <w:proofErr w:type="spellEnd"/>
      <w:r w:rsidRPr="00B806FD">
        <w:t>).</w:t>
      </w:r>
      <w:r w:rsidRPr="00B806FD">
        <w:fldChar w:fldCharType="end"/>
      </w:r>
    </w:p>
  </w:footnote>
  <w:footnote w:id="383">
    <w:p w14:paraId="76B869EC" w14:textId="6EFBBC34" w:rsidR="00E74CC8" w:rsidRPr="00B806FD" w:rsidRDefault="00E74CC8"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zhpnCysJ","properties":{"formattedCitation":"{\\i{}Id.} at 450\\uc0\\u8211{}451 (per curiam).","plainCitation":"Id. at 450–451 (per curiam).","noteIndex":384},"citationItems":[{"id":7913,"uris":["http://zotero.org/users/10395840/items/76QW68RT"],"itemData":{"id":7913,"type":"legal_case","authority":"Pa: Supreme Court","container-title":"A.3d.Pa:Supreme Court","number":"No. 7 MM 2022","page":"444","title":"Carter v. Chapman","volume":"270","issued":{"date-parts":[["2022",3,9]]}},"locator":"450-451","label":"page","suffix":"(per curiam)"}],"schema":"https://github.com/citation-style-language/schema/raw/master/csl-citation.json"} </w:instrText>
      </w:r>
      <w:r w:rsidRPr="00B806FD">
        <w:fldChar w:fldCharType="separate"/>
      </w:r>
      <w:r w:rsidRPr="00B806FD">
        <w:rPr>
          <w:i/>
          <w:iCs/>
        </w:rPr>
        <w:t>Id.</w:t>
      </w:r>
      <w:r w:rsidRPr="00B806FD">
        <w:t xml:space="preserve"> at 450–51.</w:t>
      </w:r>
      <w:r w:rsidRPr="00B806FD">
        <w:fldChar w:fldCharType="end"/>
      </w:r>
    </w:p>
  </w:footnote>
  <w:footnote w:id="384">
    <w:p w14:paraId="1BC473CE" w14:textId="4A7006C3" w:rsidR="00E74CC8" w:rsidRPr="00B806FD" w:rsidRDefault="00E74CC8"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7le713dt4","properties":{"formattedCitation":"{\\i{}Id.}","plainCitation":"Id.","noteIndex":385},"citationItems":[{"id":7913,"uris":["http://zotero.org/users/10395840/items/76QW68RT"],"itemData":{"id":7913,"type":"legal_case","authority":"Pa: Supreme Court","container-title":"A.3d.Pa:Supreme Court","number":"No. 7 MM 2022","page":"444","title":"Carter v. Chapman","volume":"270","issued":{"date-parts":[["2022",3,9]]}},"locator":"450-451","label":"page"}],"schema":"https://github.com/citation-style-language/schema/raw/master/csl-citation.json"} </w:instrText>
      </w:r>
      <w:r w:rsidRPr="00B806FD">
        <w:fldChar w:fldCharType="separate"/>
      </w:r>
      <w:r w:rsidRPr="00B806FD">
        <w:rPr>
          <w:i/>
          <w:iCs/>
        </w:rPr>
        <w:t>Id.</w:t>
      </w:r>
      <w:r w:rsidRPr="00B806FD">
        <w:fldChar w:fldCharType="end"/>
      </w:r>
    </w:p>
  </w:footnote>
  <w:footnote w:id="385">
    <w:p w14:paraId="5A9B5D0F" w14:textId="46C03896" w:rsidR="00E74CC8" w:rsidRPr="00B806FD" w:rsidRDefault="00E74CC8"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gzhI7Lww","properties":{"formattedCitation":"{\\i{}Id.} at 470.","plainCitation":"Id. at 470.","noteIndex":386},"citationItems":[{"id":7913,"uris":["http://zotero.org/users/10395840/items/76QW68RT"],"itemData":{"id":7913,"type":"legal_case","authority":"Pa: Supreme Court","container-title":"A.3d.Pa:Supreme Court","number":"No. 7 MM 2022","page":"444","title":"Carter v. Chapman","volume":"270","issued":{"date-parts":[["2022",3,9]]}},"locator":"470","label":"page"}],"schema":"https://github.com/citation-style-language/schema/raw/master/csl-citation.json"} </w:instrText>
      </w:r>
      <w:r w:rsidRPr="00B806FD">
        <w:fldChar w:fldCharType="separate"/>
      </w:r>
      <w:r w:rsidRPr="00B806FD">
        <w:rPr>
          <w:i/>
          <w:iCs/>
        </w:rPr>
        <w:t>Id.</w:t>
      </w:r>
      <w:r w:rsidRPr="00B806FD">
        <w:t xml:space="preserve"> at 470.</w:t>
      </w:r>
      <w:r w:rsidRPr="00B806FD">
        <w:fldChar w:fldCharType="end"/>
      </w:r>
    </w:p>
  </w:footnote>
  <w:footnote w:id="386">
    <w:p w14:paraId="326974EA" w14:textId="4DC48F40" w:rsidR="00A833DF" w:rsidRPr="00B806FD" w:rsidRDefault="00A833DF" w:rsidP="00B806FD">
      <w:pPr>
        <w:pStyle w:val="FootnoteText"/>
        <w:rPr>
          <w:b/>
        </w:rPr>
      </w:pPr>
      <w:r w:rsidRPr="00B806FD">
        <w:rPr>
          <w:rStyle w:val="FootnoteReference"/>
        </w:rPr>
        <w:footnoteRef/>
      </w:r>
      <w:r w:rsidRPr="00B806FD">
        <w:t xml:space="preserve"> </w:t>
      </w:r>
      <w:r w:rsidRPr="00B806FD">
        <w:tab/>
      </w:r>
      <w:r w:rsidRPr="00B806FD">
        <w:rPr>
          <w:bCs/>
        </w:rPr>
        <w:t xml:space="preserve">Disclosure:  Bernard </w:t>
      </w:r>
      <w:proofErr w:type="spellStart"/>
      <w:r w:rsidRPr="00B806FD">
        <w:rPr>
          <w:bCs/>
        </w:rPr>
        <w:t>Grofman</w:t>
      </w:r>
      <w:proofErr w:type="spellEnd"/>
      <w:r w:rsidRPr="00B806FD">
        <w:rPr>
          <w:bCs/>
        </w:rPr>
        <w:t xml:space="preserve"> served as the special master in </w:t>
      </w:r>
      <w:proofErr w:type="spellStart"/>
      <w:r w:rsidRPr="00B806FD">
        <w:rPr>
          <w:bCs/>
        </w:rPr>
        <w:t>Personhuballah</w:t>
      </w:r>
      <w:proofErr w:type="spellEnd"/>
      <w:r w:rsidRPr="00B806FD">
        <w:rPr>
          <w:bCs/>
          <w:i/>
          <w:iCs/>
        </w:rPr>
        <w:t xml:space="preserve"> </w:t>
      </w:r>
      <w:r w:rsidRPr="00B806FD">
        <w:rPr>
          <w:bCs/>
        </w:rPr>
        <w:t>v. Alcorn, 155 F. Supp. 3d 552 (E.D. Va. 2016)</w:t>
      </w:r>
      <w:r w:rsidRPr="00B806FD">
        <w:rPr>
          <w:bCs/>
          <w:i/>
          <w:iCs/>
        </w:rPr>
        <w:t>.</w:t>
      </w:r>
    </w:p>
  </w:footnote>
  <w:footnote w:id="387">
    <w:p w14:paraId="12B70F4D" w14:textId="08B875ED" w:rsidR="00A833DF" w:rsidRPr="00B806FD" w:rsidRDefault="00A833DF" w:rsidP="00B806FD">
      <w:pPr>
        <w:pStyle w:val="FootnoteText"/>
      </w:pPr>
      <w:r w:rsidRPr="00B806FD">
        <w:rPr>
          <w:rStyle w:val="FootnoteReference"/>
        </w:rPr>
        <w:footnoteRef/>
      </w:r>
      <w:r w:rsidRPr="00B806FD">
        <w:t xml:space="preserve"> </w:t>
      </w:r>
      <w:r w:rsidRPr="00B806FD">
        <w:tab/>
      </w:r>
      <w:r w:rsidRPr="00B806FD">
        <w:rPr>
          <w:i/>
          <w:iCs/>
        </w:rPr>
        <w:t>See id.</w:t>
      </w:r>
      <w:r w:rsidRPr="00B806FD">
        <w:t xml:space="preserve">; Page v. Va. State Bd. of Elections, 2015 WL 3604029 (E.D. Va. 2015), (appeal dismissed for lack of standing sub nom. Wittman v. </w:t>
      </w:r>
      <w:proofErr w:type="spellStart"/>
      <w:r w:rsidRPr="00B806FD">
        <w:t>Personhuballah</w:t>
      </w:r>
      <w:proofErr w:type="spellEnd"/>
      <w:r w:rsidRPr="00B806FD">
        <w:t>, 136 S. Ct. 1732 (2016)).</w:t>
      </w:r>
    </w:p>
  </w:footnote>
  <w:footnote w:id="388">
    <w:p w14:paraId="13D2ABBB" w14:textId="2790B940" w:rsidR="00A833DF" w:rsidRPr="00B806FD" w:rsidRDefault="00A833DF" w:rsidP="00B806FD">
      <w:pPr>
        <w:pStyle w:val="FootnoteText"/>
        <w:rPr>
          <w:bCs/>
        </w:rPr>
      </w:pPr>
      <w:r w:rsidRPr="00B806FD">
        <w:rPr>
          <w:rStyle w:val="FootnoteReference"/>
        </w:rPr>
        <w:footnoteRef/>
      </w:r>
      <w:r w:rsidRPr="00B806FD">
        <w:t xml:space="preserve"> </w:t>
      </w:r>
      <w:r w:rsidRPr="00B806FD">
        <w:tab/>
      </w:r>
      <w:r w:rsidRPr="00B806FD">
        <w:rPr>
          <w:bCs/>
        </w:rPr>
        <w:t>That seat, VA-04, was an open seat since the previous Republican incumbent chose to contest a Republican primary with a fellow incumbent rather than to run again within the boundaries of a considerably redrawn district that was less favorable to Republicans.  The change in this district came about because the previous Black majority district, VA-03, had been unpacked.  That district had two distinct pieces spanning a large distance, each of which had a large minority population, with the two pieces connected in part only by water.  When VA-03 was redrawn in a good government fashion, one of those pieces became the core of a district, the new VA-03, where the Black incumbent resided, the other became the core of a new VA-04, also redrawn to satisfy good government criteria more closely.</w:t>
      </w:r>
    </w:p>
  </w:footnote>
  <w:footnote w:id="389">
    <w:p w14:paraId="1412E59A" w14:textId="3291F7A5" w:rsidR="00A833DF" w:rsidRPr="00B806FD" w:rsidRDefault="00A833DF" w:rsidP="00B806FD">
      <w:pPr>
        <w:pStyle w:val="FootnoteText"/>
      </w:pPr>
      <w:r w:rsidRPr="00B806FD">
        <w:rPr>
          <w:rStyle w:val="FootnoteReference"/>
        </w:rPr>
        <w:footnoteRef/>
      </w:r>
      <w:r w:rsidRPr="00B806FD">
        <w:t xml:space="preserve"> </w:t>
      </w:r>
      <w:r w:rsidRPr="00B806FD">
        <w:tab/>
      </w:r>
      <w:r w:rsidRPr="00B806FD">
        <w:t xml:space="preserve">Graham </w:t>
      </w:r>
      <w:proofErr w:type="spellStart"/>
      <w:r w:rsidRPr="00B806FD">
        <w:t>Moomaw</w:t>
      </w:r>
      <w:proofErr w:type="spellEnd"/>
      <w:r w:rsidRPr="00B806FD">
        <w:t xml:space="preserve">, </w:t>
      </w:r>
      <w:r w:rsidRPr="00B806FD">
        <w:rPr>
          <w:i/>
          <w:iCs/>
        </w:rPr>
        <w:t>Va. Political Leaders Name 8 Legislators Who’ll Serve on New Redistricting Commission</w:t>
      </w:r>
      <w:r w:rsidRPr="00B806FD">
        <w:t xml:space="preserve">, </w:t>
      </w:r>
      <w:r w:rsidRPr="00B806FD">
        <w:rPr>
          <w:smallCaps/>
        </w:rPr>
        <w:t>Virginia Mercury</w:t>
      </w:r>
      <w:r w:rsidRPr="00B806FD">
        <w:t xml:space="preserve"> (Dec. 1, 2020), https://www.virginiamercury.com/2020/12/01/va-political-leaders-name-8-legislators-wholl-serve-on-new-redistricting-commission/ </w:t>
      </w:r>
      <w:r w:rsidRPr="00B806FD">
        <w:rPr>
          <w:rStyle w:val="Hyperlink"/>
          <w:color w:val="auto"/>
          <w:u w:val="none"/>
        </w:rPr>
        <w:t>[https://perma.cc/SKU8-89QY]</w:t>
      </w:r>
      <w:r w:rsidRPr="00B806FD">
        <w:t xml:space="preserve">; Meagan Flynn, </w:t>
      </w:r>
      <w:r w:rsidRPr="00B806FD">
        <w:rPr>
          <w:i/>
          <w:iCs/>
        </w:rPr>
        <w:t>Partisan Biases Laid Bare on Virginia Redistricting Commission as More Gridlock Stymies Congressional Map</w:t>
      </w:r>
      <w:r w:rsidRPr="00B806FD">
        <w:t xml:space="preserve">, </w:t>
      </w:r>
      <w:r w:rsidRPr="00B806FD">
        <w:rPr>
          <w:smallCaps/>
        </w:rPr>
        <w:t>Wash. Post</w:t>
      </w:r>
      <w:r w:rsidRPr="00B806FD">
        <w:t xml:space="preserve"> (Oct. 20, 2021), </w:t>
      </w:r>
      <w:hyperlink r:id="rId12" w:history="1">
        <w:r w:rsidRPr="00B806FD">
          <w:rPr>
            <w:rStyle w:val="Hyperlink"/>
            <w:color w:val="auto"/>
            <w:u w:val="none"/>
          </w:rPr>
          <w:t>https://www.washingtonpost.com/dc-md-va/2021/10/20/virginia-congressional-redistricting-gridlock/</w:t>
        </w:r>
      </w:hyperlink>
      <w:r w:rsidRPr="00B806FD">
        <w:t xml:space="preserve"> </w:t>
      </w:r>
      <w:r w:rsidRPr="00B806FD">
        <w:rPr>
          <w:rStyle w:val="Hyperlink"/>
          <w:color w:val="auto"/>
          <w:u w:val="none"/>
        </w:rPr>
        <w:t>[https://perma.cc/RR86-E783]</w:t>
      </w:r>
      <w:r w:rsidRPr="00B806FD">
        <w:t>.</w:t>
      </w:r>
    </w:p>
  </w:footnote>
  <w:footnote w:id="390">
    <w:p w14:paraId="33FEEF0E" w14:textId="33E0B84F" w:rsidR="00A833DF" w:rsidRPr="00B806FD" w:rsidRDefault="00A833DF" w:rsidP="00B806FD">
      <w:pPr>
        <w:pStyle w:val="FootnoteText"/>
        <w:rPr>
          <w:bCs/>
        </w:rPr>
      </w:pPr>
      <w:r w:rsidRPr="00B806FD">
        <w:rPr>
          <w:rStyle w:val="FootnoteReference"/>
        </w:rPr>
        <w:footnoteRef/>
      </w:r>
      <w:r w:rsidRPr="00B806FD">
        <w:rPr>
          <w:bCs/>
        </w:rPr>
        <w:t xml:space="preserve"> </w:t>
      </w:r>
      <w:r w:rsidRPr="00B806FD">
        <w:rPr>
          <w:bCs/>
        </w:rPr>
        <w:tab/>
      </w:r>
      <w:r w:rsidRPr="00B806FD">
        <w:rPr>
          <w:bCs/>
        </w:rPr>
        <w:t xml:space="preserve">Disclosure:  Bernard </w:t>
      </w:r>
      <w:proofErr w:type="spellStart"/>
      <w:r w:rsidRPr="00B806FD">
        <w:rPr>
          <w:bCs/>
        </w:rPr>
        <w:t>Grofman</w:t>
      </w:r>
      <w:proofErr w:type="spellEnd"/>
      <w:r w:rsidRPr="00B806FD">
        <w:rPr>
          <w:bCs/>
        </w:rPr>
        <w:t xml:space="preserve"> served as one of the two special masters in Virginia.</w:t>
      </w:r>
    </w:p>
  </w:footnote>
  <w:footnote w:id="391">
    <w:p w14:paraId="5625C912" w14:textId="4F0B8072" w:rsidR="00A833DF" w:rsidRPr="00B806FD" w:rsidRDefault="00A833DF" w:rsidP="00B806FD">
      <w:pPr>
        <w:pStyle w:val="FootnoteText"/>
        <w:rPr>
          <w:b/>
        </w:rPr>
      </w:pPr>
      <w:r w:rsidRPr="00B806FD">
        <w:rPr>
          <w:rStyle w:val="FootnoteReference"/>
        </w:rPr>
        <w:footnoteRef/>
      </w:r>
      <w:r w:rsidRPr="00B806FD">
        <w:rPr>
          <w:bCs/>
        </w:rPr>
        <w:t xml:space="preserve"> </w:t>
      </w:r>
      <w:r w:rsidRPr="00B806FD">
        <w:rPr>
          <w:bCs/>
        </w:rPr>
        <w:tab/>
      </w:r>
      <w:r w:rsidRPr="00B806FD">
        <w:rPr>
          <w:bCs/>
        </w:rPr>
        <w:t xml:space="preserve">As in other states, such as New York, the </w:t>
      </w:r>
      <w:proofErr w:type="gramStart"/>
      <w:r w:rsidRPr="00B806FD">
        <w:rPr>
          <w:bCs/>
        </w:rPr>
        <w:t>court</w:t>
      </w:r>
      <w:proofErr w:type="gramEnd"/>
      <w:r w:rsidRPr="00B806FD">
        <w:rPr>
          <w:bCs/>
        </w:rPr>
        <w:t xml:space="preserve"> and special masters (a) directly solicited public input and (b) had a two-round process such that a preliminary map was unveiled and then revised based in part on the nature of the comments received, with special attention paid to issues involving communities of interest.</w:t>
      </w:r>
      <w:r w:rsidRPr="00B806FD">
        <w:rPr>
          <w:b/>
        </w:rPr>
        <w:t xml:space="preserve"> </w:t>
      </w:r>
    </w:p>
  </w:footnote>
  <w:footnote w:id="392">
    <w:p w14:paraId="38DE9149" w14:textId="28E87820" w:rsidR="00A92740" w:rsidRPr="00B806FD" w:rsidRDefault="00A92740" w:rsidP="00B806FD">
      <w:pPr>
        <w:pStyle w:val="FootnoteText"/>
      </w:pPr>
      <w:r w:rsidRPr="00B806FD">
        <w:rPr>
          <w:rStyle w:val="FootnoteReference"/>
        </w:rPr>
        <w:footnoteRef/>
      </w:r>
      <w:r w:rsidRPr="00B806FD">
        <w:t xml:space="preserve"> </w:t>
      </w:r>
      <w:r w:rsidRPr="00B806FD">
        <w:tab/>
      </w:r>
      <w:r w:rsidRPr="00B806FD">
        <w:rPr>
          <w:i/>
          <w:iCs/>
        </w:rPr>
        <w:t>Infra</w:t>
      </w:r>
      <w:r w:rsidRPr="00B806FD">
        <w:t xml:space="preserve"> </w:t>
      </w:r>
      <w:r w:rsidRPr="00B806FD">
        <w:fldChar w:fldCharType="begin"/>
      </w:r>
      <w:r w:rsidRPr="00B806FD">
        <w:instrText xml:space="preserve"> REF _Ref123138351 \h </w:instrText>
      </w:r>
      <w:r w:rsidRPr="00B806FD">
        <w:instrText xml:space="preserve"> \* MERGEFORMAT </w:instrText>
      </w:r>
      <w:r w:rsidRPr="00B806FD">
        <w:fldChar w:fldCharType="separate"/>
      </w:r>
      <w:proofErr w:type="spellStart"/>
      <w:r w:rsidRPr="00B806FD">
        <w:t>tbl</w:t>
      </w:r>
      <w:proofErr w:type="spellEnd"/>
      <w:r w:rsidRPr="00B806FD">
        <w:t xml:space="preserve">. </w:t>
      </w:r>
      <w:r w:rsidRPr="00B806FD">
        <w:rPr>
          <w:noProof/>
        </w:rPr>
        <w:t>6</w:t>
      </w:r>
      <w:r w:rsidRPr="00B806FD">
        <w:fldChar w:fldCharType="end"/>
      </w:r>
      <w:r w:rsidRPr="00B806FD">
        <w:t>.</w:t>
      </w:r>
    </w:p>
  </w:footnote>
  <w:footnote w:id="393">
    <w:p w14:paraId="4D78764F" w14:textId="0102BA91" w:rsidR="00A92740" w:rsidRPr="00B806FD" w:rsidRDefault="00A92740" w:rsidP="00B806FD">
      <w:pPr>
        <w:pStyle w:val="Heading3"/>
        <w:numPr>
          <w:ilvl w:val="0"/>
          <w:numId w:val="0"/>
        </w:numPr>
        <w:shd w:val="clear" w:color="auto" w:fill="FFFFFF"/>
        <w:spacing w:before="0" w:after="45"/>
        <w:jc w:val="both"/>
        <w:rPr>
          <w:sz w:val="18"/>
          <w:szCs w:val="18"/>
        </w:rPr>
      </w:pPr>
      <w:r w:rsidRPr="00B806FD">
        <w:rPr>
          <w:rStyle w:val="FootnoteReference"/>
          <w:sz w:val="18"/>
          <w:szCs w:val="18"/>
        </w:rPr>
        <w:footnoteRef/>
      </w:r>
      <w:r w:rsidRPr="00B806FD">
        <w:rPr>
          <w:sz w:val="18"/>
          <w:szCs w:val="18"/>
        </w:rPr>
        <w:t xml:space="preserve"> </w:t>
      </w:r>
      <w:r w:rsidRPr="00B806FD">
        <w:rPr>
          <w:sz w:val="18"/>
          <w:szCs w:val="18"/>
        </w:rPr>
        <w:tab/>
      </w:r>
      <w:r w:rsidRPr="00B806FD">
        <w:rPr>
          <w:sz w:val="18"/>
          <w:szCs w:val="18"/>
        </w:rPr>
        <w:fldChar w:fldCharType="begin"/>
      </w:r>
      <w:r w:rsidRPr="00B806FD">
        <w:rPr>
          <w:sz w:val="18"/>
          <w:szCs w:val="18"/>
        </w:rPr>
        <w:instrText xml:space="preserve"> ADDIN ZOTERO_ITEM CSL_CITATION {"citationID":"e0o2c3My","properties":{"formattedCitation":"Levitt, {\\i{}supra} note 134.","plainCitation":"Levitt, supra note 134.","noteIndex":393},"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rsidRPr="00B806FD">
        <w:rPr>
          <w:sz w:val="18"/>
          <w:szCs w:val="18"/>
        </w:rPr>
        <w:fldChar w:fldCharType="separate"/>
      </w:r>
      <w:r w:rsidRPr="00B806FD">
        <w:rPr>
          <w:sz w:val="18"/>
          <w:szCs w:val="18"/>
        </w:rPr>
        <w:t xml:space="preserve">Spencer, </w:t>
      </w:r>
      <w:r w:rsidRPr="00B806FD">
        <w:rPr>
          <w:i/>
          <w:iCs/>
          <w:sz w:val="18"/>
          <w:szCs w:val="18"/>
        </w:rPr>
        <w:t>supra</w:t>
      </w:r>
      <w:r w:rsidRPr="00B806FD">
        <w:rPr>
          <w:sz w:val="18"/>
          <w:szCs w:val="18"/>
        </w:rPr>
        <w:t xml:space="preserve"> note 133.</w:t>
      </w:r>
      <w:r w:rsidRPr="00B806FD">
        <w:rPr>
          <w:sz w:val="18"/>
          <w:szCs w:val="18"/>
        </w:rPr>
        <w:fldChar w:fldCharType="end"/>
      </w:r>
    </w:p>
  </w:footnote>
  <w:footnote w:id="394">
    <w:p w14:paraId="215F97E8" w14:textId="60BC0A6A" w:rsidR="00A92740" w:rsidRPr="00B806FD" w:rsidRDefault="00A92740"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Xh7dy0ra","properties":{"formattedCitation":"{\\i{}Id.}","plainCitation":"Id.","noteIndex":394},"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rsidRPr="00B806FD">
        <w:fldChar w:fldCharType="separate"/>
      </w:r>
      <w:r w:rsidRPr="00B806FD">
        <w:rPr>
          <w:i/>
          <w:iCs/>
        </w:rPr>
        <w:t>Id.</w:t>
      </w:r>
      <w:r w:rsidRPr="00B806FD">
        <w:fldChar w:fldCharType="end"/>
      </w:r>
    </w:p>
  </w:footnote>
  <w:footnote w:id="395">
    <w:p w14:paraId="7E7515CB" w14:textId="6026A408" w:rsidR="002A6025" w:rsidRPr="00B806FD" w:rsidRDefault="002A6025" w:rsidP="00B806FD">
      <w:pPr>
        <w:pStyle w:val="FootnoteText"/>
      </w:pPr>
      <w:r w:rsidRPr="00B806FD">
        <w:rPr>
          <w:rStyle w:val="FootnoteReference"/>
        </w:rPr>
        <w:footnoteRef/>
      </w:r>
      <w:r w:rsidRPr="00B806FD">
        <w:t xml:space="preserve"> </w:t>
      </w:r>
      <w:r w:rsidRPr="00B806FD">
        <w:tab/>
      </w:r>
      <w:r w:rsidRPr="00B806FD">
        <w:rPr>
          <w:i/>
          <w:iCs/>
        </w:rPr>
        <w:t>Welcome to Dave’s Redistricting</w:t>
      </w:r>
      <w:r w:rsidRPr="00B806FD">
        <w:t xml:space="preserve">, </w:t>
      </w:r>
      <w:r w:rsidRPr="00B806FD">
        <w:rPr>
          <w:smallCaps/>
        </w:rPr>
        <w:t>Dave’s Redistricting</w:t>
      </w:r>
      <w:r w:rsidRPr="00B806FD">
        <w:t>, https://davesredistricting.org/ [https://perma.cc/DK5X-9E52].</w:t>
      </w:r>
    </w:p>
  </w:footnote>
  <w:footnote w:id="396">
    <w:p w14:paraId="6CD214AA" w14:textId="23B1F635" w:rsidR="002A6025" w:rsidRPr="00B806FD" w:rsidRDefault="002A6025" w:rsidP="00B806FD">
      <w:pPr>
        <w:pStyle w:val="FootnoteText"/>
      </w:pPr>
      <w:r w:rsidRPr="00B806FD">
        <w:rPr>
          <w:rStyle w:val="FootnoteReference"/>
        </w:rPr>
        <w:footnoteRef/>
      </w:r>
      <w:r w:rsidRPr="00B806FD">
        <w:t xml:space="preserve"> </w:t>
      </w:r>
      <w:r w:rsidR="00EF1C50" w:rsidRPr="00B806FD">
        <w:tab/>
      </w:r>
      <w:r w:rsidRPr="00B806FD">
        <w:fldChar w:fldCharType="begin"/>
      </w:r>
      <w:r w:rsidRPr="00B806FD">
        <w:instrText xml:space="preserve"> ADDIN ZOTERO_ITEM CSL_CITATION {"citationID":"YDutYCg3","properties":{"formattedCitation":"Aaron R. Kaufman, Gary King &amp; Mayya Komisarchik, {\\i{}How to Measure Legislative District Compactness If You Only Know It When You See It}, 65 {\\scaps Am. J. Polit. Sci.} 533 (2021), https://onlinelibrary.wiley.com/doi/10.1111/ajps.12603 (last visited Oct 18, 2022).","plainCitation":"Aaron R. Kaufman, Gary King &amp; Mayya Komisarchik, How to Measure Legislative District Compactness If You Only Know It When You See It, 65 Am. J. Polit. Sci. 533 (2021), https://onlinelibrary.wiley.com/doi/10.1111/ajps.12603 (last visited Oct 18, 2022).","noteIndex":396},"citationItems":[{"id":5338,"uris":["http://zotero.org/users/10395840/items/D5Y96QK3"],"itemData":{"id":5338,"type":"article-journal","abstract":"To deter gerrymandering, many state constitutions require legislative districts to be “compact.” Yet, the law offers few precise definitions other than “you know it when you see it,” which effectively implies a common understanding of the concept. In contrast, academics have shown that compactness has multiple dimensions and have generated many conflicting measures. We hypothesize that both are correct—that compactness is complex and multidimensional, but a common understanding exists across people. We develop a survey to elicit this understanding, with high reliability (in data where the standard paired comparisons approach fails). We create a statistical model that predicts, with high accuracy, solely from the geometric features of the district, compactness evaluations by judges and public officials responsible for redistricting, among others. We also offer compactness data from our validated measure for 17,896 state legislative and congressional districts, as well as software to compute this measure from any district.","container-title":"American Journal of Political Science","DOI":"10.1111/ajps.12603","ISSN":"0092-5853, 1540-5907","issue":"3","journalAbbreviation":"American Journal of Political Science","language":"en","page":"533-550","source":"DOI.org (Crossref)","title":"How to Measure Legislative District Compactness If You Only Know It When You See It","URL":"https://onlinelibrary.wiley.com/doi/10.1111/ajps.12603","volume":"65","author":[{"family":"Kaufman","given":"Aaron R."},{"family":"King","given":"Gary"},{"family":"Komisarchik","given":"Mayya"}],"accessed":{"date-parts":[["2022",10,18]]},"issued":{"date-parts":[["2021",7]]}}}],"schema":"https://github.com/citation-style-language/schema/raw/master/csl-citation.json"} </w:instrText>
      </w:r>
      <w:r w:rsidRPr="00B806FD">
        <w:fldChar w:fldCharType="separate"/>
      </w:r>
      <w:r w:rsidRPr="00B806FD">
        <w:t xml:space="preserve">Aaron R. Kaufman, Gary King &amp; </w:t>
      </w:r>
      <w:proofErr w:type="spellStart"/>
      <w:r w:rsidRPr="00B806FD">
        <w:t>Mayya</w:t>
      </w:r>
      <w:proofErr w:type="spellEnd"/>
      <w:r w:rsidRPr="00B806FD">
        <w:t xml:space="preserve"> </w:t>
      </w:r>
      <w:proofErr w:type="spellStart"/>
      <w:r w:rsidRPr="00B806FD">
        <w:t>Komisarchik</w:t>
      </w:r>
      <w:proofErr w:type="spellEnd"/>
      <w:r w:rsidRPr="00B806FD">
        <w:t xml:space="preserve">, </w:t>
      </w:r>
      <w:r w:rsidRPr="00B806FD">
        <w:rPr>
          <w:i/>
          <w:iCs/>
        </w:rPr>
        <w:t>How to Measure Legislative District Compactness If You Only Know It When You See It</w:t>
      </w:r>
      <w:r w:rsidRPr="00B806FD">
        <w:t xml:space="preserve">, 65 </w:t>
      </w:r>
      <w:r w:rsidRPr="00B806FD">
        <w:rPr>
          <w:smallCaps/>
        </w:rPr>
        <w:t>Am. J. Pol. Sci.</w:t>
      </w:r>
      <w:r w:rsidRPr="00B806FD">
        <w:t xml:space="preserve"> 533 (2021).</w:t>
      </w:r>
      <w:r w:rsidRPr="00B806FD">
        <w:fldChar w:fldCharType="end"/>
      </w:r>
    </w:p>
  </w:footnote>
  <w:footnote w:id="397">
    <w:p w14:paraId="7E51906A" w14:textId="56BA6A32" w:rsidR="00EF1C50" w:rsidRPr="00B806FD" w:rsidRDefault="00EF1C50" w:rsidP="00B806FD">
      <w:pPr>
        <w:pStyle w:val="FootnoteText"/>
      </w:pPr>
      <w:r w:rsidRPr="00B806FD">
        <w:rPr>
          <w:rStyle w:val="FootnoteReference"/>
        </w:rPr>
        <w:footnoteRef/>
      </w:r>
      <w:r w:rsidRPr="00B806FD">
        <w:t xml:space="preserve"> </w:t>
      </w:r>
      <w:r w:rsidRPr="00B806FD">
        <w:tab/>
      </w:r>
      <w:r w:rsidRPr="00B806FD">
        <w:rPr>
          <w:i/>
          <w:iCs/>
        </w:rPr>
        <w:t>See Supra</w:t>
      </w:r>
      <w:r w:rsidRPr="00B806FD">
        <w:t xml:space="preserve"> </w:t>
      </w:r>
      <w:r w:rsidRPr="00B806FD">
        <w:fldChar w:fldCharType="begin"/>
      </w:r>
      <w:r w:rsidRPr="00B806FD">
        <w:instrText xml:space="preserve"> REF _Ref123138351 \h </w:instrText>
      </w:r>
      <w:r w:rsidRPr="00B806FD">
        <w:instrText xml:space="preserve"> \* MERGEFORMAT </w:instrText>
      </w:r>
      <w:r w:rsidRPr="00B806FD">
        <w:fldChar w:fldCharType="separate"/>
      </w:r>
      <w:proofErr w:type="spellStart"/>
      <w:r w:rsidRPr="00B806FD">
        <w:t>tbl</w:t>
      </w:r>
      <w:proofErr w:type="spellEnd"/>
      <w:r w:rsidRPr="00B806FD">
        <w:t xml:space="preserve">. </w:t>
      </w:r>
      <w:r w:rsidRPr="00B806FD">
        <w:rPr>
          <w:noProof/>
        </w:rPr>
        <w:t>6</w:t>
      </w:r>
      <w:r w:rsidRPr="00B806FD">
        <w:fldChar w:fldCharType="end"/>
      </w:r>
    </w:p>
  </w:footnote>
  <w:footnote w:id="398">
    <w:p w14:paraId="1A1E4033" w14:textId="790D26ED" w:rsidR="00EF1C50" w:rsidRPr="00B806FD" w:rsidRDefault="00EF1C50" w:rsidP="00B806FD">
      <w:pPr>
        <w:pStyle w:val="FootnoteText"/>
        <w:rPr>
          <w:i/>
          <w:iCs/>
        </w:rPr>
      </w:pPr>
      <w:r w:rsidRPr="00B806FD">
        <w:rPr>
          <w:rStyle w:val="FootnoteReference"/>
        </w:rPr>
        <w:footnoteRef/>
      </w:r>
      <w:r w:rsidRPr="00B806FD">
        <w:t xml:space="preserve"> </w:t>
      </w:r>
      <w:r w:rsidRPr="00B806FD">
        <w:tab/>
      </w:r>
      <w:r w:rsidRPr="00B806FD">
        <w:rPr>
          <w:i/>
          <w:iCs/>
        </w:rPr>
        <w:t>See id.</w:t>
      </w:r>
    </w:p>
  </w:footnote>
  <w:footnote w:id="399">
    <w:p w14:paraId="1591AA97" w14:textId="089B409F" w:rsidR="00EF1C50" w:rsidRPr="00B806FD" w:rsidRDefault="00EF1C50" w:rsidP="00B806FD">
      <w:pPr>
        <w:pStyle w:val="FootnoteText"/>
      </w:pPr>
      <w:r w:rsidRPr="00B806FD">
        <w:rPr>
          <w:rStyle w:val="FootnoteReference"/>
        </w:rPr>
        <w:footnoteRef/>
      </w:r>
      <w:r w:rsidRPr="00B806FD">
        <w:t xml:space="preserve"> </w:t>
      </w:r>
      <w:r w:rsidRPr="00B806FD">
        <w:tab/>
      </w:r>
      <w:r w:rsidRPr="00B806FD">
        <w:rPr>
          <w:i/>
          <w:iCs/>
        </w:rPr>
        <w:t>See id.</w:t>
      </w:r>
    </w:p>
  </w:footnote>
  <w:footnote w:id="400">
    <w:p w14:paraId="104A0FF7" w14:textId="470AC43D" w:rsidR="00EF1C50" w:rsidRPr="00B806FD" w:rsidRDefault="00EF1C50" w:rsidP="00B806FD">
      <w:pPr>
        <w:pStyle w:val="FootnoteText"/>
      </w:pPr>
      <w:r w:rsidRPr="00B806FD">
        <w:rPr>
          <w:rStyle w:val="FootnoteReference"/>
        </w:rPr>
        <w:footnoteRef/>
      </w:r>
      <w:r w:rsidRPr="00B806FD">
        <w:t xml:space="preserve"> </w:t>
      </w:r>
      <w:r w:rsidRPr="00B806FD">
        <w:tab/>
      </w:r>
      <w:r w:rsidRPr="00B806FD">
        <w:rPr>
          <w:i/>
          <w:iCs/>
        </w:rPr>
        <w:t>See id.</w:t>
      </w:r>
    </w:p>
  </w:footnote>
  <w:footnote w:id="401">
    <w:p w14:paraId="0453378C" w14:textId="03174602" w:rsidR="00EF1C50" w:rsidRPr="00B806FD" w:rsidRDefault="00EF1C50" w:rsidP="00B806FD">
      <w:pPr>
        <w:pStyle w:val="FootnoteText"/>
      </w:pPr>
      <w:r w:rsidRPr="00B806FD">
        <w:rPr>
          <w:rStyle w:val="FootnoteReference"/>
        </w:rPr>
        <w:footnoteRef/>
      </w:r>
      <w:r w:rsidRPr="00B806FD">
        <w:t xml:space="preserve"> </w:t>
      </w:r>
      <w:r w:rsidRPr="00B806FD">
        <w:tab/>
      </w:r>
      <w:r w:rsidRPr="00B806FD">
        <w:rPr>
          <w:i/>
          <w:iCs/>
        </w:rPr>
        <w:t>See id.</w:t>
      </w:r>
    </w:p>
  </w:footnote>
  <w:footnote w:id="402">
    <w:p w14:paraId="0786ADE9" w14:textId="2EE57925" w:rsidR="00EF1C50" w:rsidRPr="00B806FD" w:rsidRDefault="00EF1C50" w:rsidP="00B806FD">
      <w:pPr>
        <w:jc w:val="both"/>
        <w:rPr>
          <w:sz w:val="18"/>
          <w:szCs w:val="18"/>
        </w:rPr>
      </w:pPr>
      <w:r w:rsidRPr="00B806FD">
        <w:rPr>
          <w:rStyle w:val="FootnoteReference"/>
          <w:sz w:val="18"/>
          <w:szCs w:val="18"/>
        </w:rPr>
        <w:footnoteRef/>
      </w:r>
      <w:r w:rsidRPr="00B806FD">
        <w:rPr>
          <w:sz w:val="18"/>
          <w:szCs w:val="18"/>
        </w:rPr>
        <w:t xml:space="preserve"> </w:t>
      </w:r>
      <w:r w:rsidRPr="00B806FD">
        <w:rPr>
          <w:sz w:val="18"/>
          <w:szCs w:val="18"/>
        </w:rPr>
        <w:tab/>
      </w:r>
      <w:r w:rsidRPr="00B806FD">
        <w:rPr>
          <w:i/>
          <w:iCs/>
          <w:sz w:val="18"/>
          <w:szCs w:val="18"/>
        </w:rPr>
        <w:t xml:space="preserve">See generally </w:t>
      </w:r>
      <w:r w:rsidRPr="00B806FD">
        <w:rPr>
          <w:i/>
          <w:iCs/>
          <w:sz w:val="18"/>
          <w:szCs w:val="18"/>
        </w:rPr>
        <w:fldChar w:fldCharType="begin"/>
      </w:r>
      <w:r w:rsidRPr="00B806FD">
        <w:rPr>
          <w:i/>
          <w:iCs/>
          <w:sz w:val="18"/>
          <w:szCs w:val="18"/>
        </w:rPr>
        <w:instrText xml:space="preserve"> ADDIN ZOTERO_ITEM CSL_CITATION {"citationID":"a2flj013lu7","properties":{"formattedCitation":"Dave Leip, {\\i{}Dave Leip\\uc0\\u8217{}s Atlas of U.S. Presidential Elections}, https://uselectionatlas.org/RESULTS/ (last visited Jan 7, 2023).","plainCitation":"Dave Leip, Dave Leip’s Atlas of U.S. Presidential Elections, https://uselectionatlas.org/RESULTS/ (last visited Jan 7, 2023).","noteIndex":402},"citationItems":[{"id":8170,"uris":["http://zotero.org/users/10395840/items/EVVG3BZM"],"itemData":{"id":8170,"type":"webpage","title":"Dave Leip's Atlas of U.S. Presidential Elections","URL":"https://uselectionatlas.org/RESULTS/","author":[{"family":"Leip","given":"Dave"}],"accessed":{"date-parts":[["2023",1,7]]}}}],"schema":"https://github.com/citation-style-language/schema/raw/master/csl-citation.json"} </w:instrText>
      </w:r>
      <w:r w:rsidRPr="00B806FD">
        <w:rPr>
          <w:i/>
          <w:iCs/>
          <w:sz w:val="18"/>
          <w:szCs w:val="18"/>
        </w:rPr>
        <w:fldChar w:fldCharType="separate"/>
      </w:r>
      <w:r w:rsidRPr="00B806FD">
        <w:rPr>
          <w:sz w:val="18"/>
          <w:szCs w:val="18"/>
        </w:rPr>
        <w:t xml:space="preserve">Dave </w:t>
      </w:r>
      <w:proofErr w:type="spellStart"/>
      <w:r w:rsidRPr="00B806FD">
        <w:rPr>
          <w:sz w:val="18"/>
          <w:szCs w:val="18"/>
        </w:rPr>
        <w:t>Leip</w:t>
      </w:r>
      <w:proofErr w:type="spellEnd"/>
      <w:r w:rsidRPr="00B806FD">
        <w:rPr>
          <w:sz w:val="18"/>
          <w:szCs w:val="18"/>
        </w:rPr>
        <w:t xml:space="preserve">, </w:t>
      </w:r>
      <w:r w:rsidRPr="00B806FD">
        <w:rPr>
          <w:i/>
          <w:iCs/>
          <w:sz w:val="18"/>
          <w:szCs w:val="18"/>
        </w:rPr>
        <w:t xml:space="preserve">Dave </w:t>
      </w:r>
      <w:proofErr w:type="spellStart"/>
      <w:r w:rsidRPr="00B806FD">
        <w:rPr>
          <w:i/>
          <w:iCs/>
          <w:sz w:val="18"/>
          <w:szCs w:val="18"/>
        </w:rPr>
        <w:t>Leip’s</w:t>
      </w:r>
      <w:proofErr w:type="spellEnd"/>
      <w:r w:rsidRPr="00B806FD">
        <w:rPr>
          <w:i/>
          <w:iCs/>
          <w:sz w:val="18"/>
          <w:szCs w:val="18"/>
        </w:rPr>
        <w:t xml:space="preserve"> Atlas of U.S. Presidential Elections</w:t>
      </w:r>
      <w:r w:rsidRPr="00B806FD">
        <w:rPr>
          <w:sz w:val="18"/>
          <w:szCs w:val="18"/>
        </w:rPr>
        <w:t>, https://uselectionatlas.org/RESULTS/ [https://perma.cc/9QZD-D28J] (last visited Jan 7, 2023).</w:t>
      </w:r>
      <w:r w:rsidRPr="00B806FD">
        <w:rPr>
          <w:i/>
          <w:iCs/>
          <w:sz w:val="18"/>
          <w:szCs w:val="18"/>
        </w:rPr>
        <w:fldChar w:fldCharType="end"/>
      </w:r>
    </w:p>
  </w:footnote>
  <w:footnote w:id="403">
    <w:p w14:paraId="54CA7206" w14:textId="34653FAF" w:rsidR="00EF1C50" w:rsidRPr="00B806FD" w:rsidRDefault="00EF1C50" w:rsidP="00B806FD">
      <w:pPr>
        <w:pStyle w:val="FootnoteText"/>
      </w:pPr>
      <w:r w:rsidRPr="00B806FD">
        <w:rPr>
          <w:rStyle w:val="FootnoteReference"/>
        </w:rPr>
        <w:footnoteRef/>
      </w:r>
      <w:r w:rsidRPr="00B806FD">
        <w:t xml:space="preserve"> </w:t>
      </w:r>
      <w:r w:rsidRPr="00B806FD">
        <w:tab/>
      </w:r>
      <w:r w:rsidRPr="00B806FD">
        <w:rPr>
          <w:i/>
          <w:iCs/>
        </w:rPr>
        <w:fldChar w:fldCharType="begin"/>
      </w:r>
      <w:r w:rsidRPr="00B806FD">
        <w:rPr>
          <w:i/>
          <w:iCs/>
        </w:rPr>
        <w:instrText xml:space="preserve"> ADDIN ZOTERO_ITEM CSL_CITATION {"citationID":"a1u8ajouuu5","properties":{"formattedCitation":"Party control of Minnesota state government, {\\i{}supra} note 363.","plainCitation":"Party control of Minnesota state government, supra note 363.","noteIndex":404},"citationItems":[{"id":7980,"uris":["http://zotero.org/users/10395840/items/66DVZV99"],"itemData":{"id":7980,"type":"webpage","container-title":"Ballotpedia","title":"Party control of Minnesota state government","URL":"https://ballotpedia.org/Party_control_of_Minnesota_state_government","accessed":{"date-parts":[["2022",12,24]]}}}],"schema":"https://github.com/citation-style-language/schema/raw/master/csl-citation.json"} </w:instrText>
      </w:r>
      <w:r w:rsidRPr="00B806FD">
        <w:rPr>
          <w:i/>
          <w:iCs/>
        </w:rPr>
        <w:fldChar w:fldCharType="separate"/>
      </w:r>
      <w:r w:rsidRPr="00B806FD">
        <w:rPr>
          <w:i/>
          <w:iCs/>
        </w:rPr>
        <w:t xml:space="preserve">Party Control of Minnesota State Government, supra </w:t>
      </w:r>
      <w:r w:rsidRPr="00B806FD">
        <w:t>note 363</w:t>
      </w:r>
      <w:r w:rsidRPr="00B806FD">
        <w:rPr>
          <w:i/>
          <w:iCs/>
        </w:rPr>
        <w:t>.</w:t>
      </w:r>
      <w:r w:rsidRPr="00B806FD">
        <w:rPr>
          <w:i/>
          <w:iCs/>
        </w:rPr>
        <w:fldChar w:fldCharType="end"/>
      </w:r>
    </w:p>
  </w:footnote>
  <w:footnote w:id="404">
    <w:p w14:paraId="75853ABA" w14:textId="2B48F2BE" w:rsidR="00EF1C50" w:rsidRPr="00B806FD" w:rsidRDefault="00EF1C50"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637d9m93f","properties":{"formattedCitation":"U.S. House Election Results: Republicans Win, {\\scaps The New York Times}, Nov. 8, 2022, https://www.nytimes.com/interactive/2022/11/08/us/elections/results-house.html (last visited Jan 7, 2023).","plainCitation":"U.S. House Election Results: Republicans Win, The New York Times, Nov. 8, 2022, https://www.nytimes.com/interactive/2022/11/08/us/elections/results-house.html (last visited Jan 7, 2023).","noteIndex":404},"citationItems":[{"id":8172,"uris":["http://zotero.org/users/10395840/items/VWF5EQKA"],"itemData":{"id":8172,"type":"article-newspaper","abstract":"See full results and maps from the 2022 midterm elections for the U.S. House of Representatives.","container-title":"The New York Times","ISSN":"0362-4331","language":"en-US","section":"U.S.","source":"NYTimes.com","title":"U.S. House Election Results: Republicans Win","title-short":"U.S. House Election Results","URL":"https://www.nytimes.com/interactive/2022/11/08/us/elections/results-house.html","accessed":{"date-parts":[["2023",1,7]]},"issued":{"date-parts":[["2022",11,8]]}}}],"schema":"https://github.com/citation-style-language/schema/raw/master/csl-citation.json"} </w:instrText>
      </w:r>
      <w:r w:rsidRPr="00B806FD">
        <w:fldChar w:fldCharType="separate"/>
      </w:r>
      <w:r w:rsidRPr="00B806FD">
        <w:rPr>
          <w:i/>
          <w:iCs/>
        </w:rPr>
        <w:t>U.S. House Election Results: Republicans Win</w:t>
      </w:r>
      <w:r w:rsidRPr="00B806FD">
        <w:t xml:space="preserve">, </w:t>
      </w:r>
      <w:r w:rsidRPr="00B806FD">
        <w:rPr>
          <w:smallCaps/>
        </w:rPr>
        <w:t>N.Y. Times</w:t>
      </w:r>
      <w:r w:rsidRPr="00B806FD">
        <w:t xml:space="preserve"> (Nov. 8, 2022), https://www.nytimes.com/interactive/2022/11/08/us/elections/results-house.html [https://perma.cc/3K9K-NUHL].</w:t>
      </w:r>
      <w:r w:rsidRPr="00B806FD">
        <w:fldChar w:fldCharType="end"/>
      </w:r>
    </w:p>
  </w:footnote>
  <w:footnote w:id="405">
    <w:p w14:paraId="132AD6A7" w14:textId="7B4A2388" w:rsidR="00EF1C50" w:rsidRPr="00B806FD" w:rsidRDefault="00EF1C50"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f469ElGO","properties":{"formattedCitation":"Nicholas Fandos, {\\i{}Meet the Voters Who Fueled New York\\uc0\\u8217{}s Seismic Tilt Toward the G.O.P.}, {\\scaps The New York Times}, Nov. 27, 2022, https://www.nytimes.com/2022/11/27/nyregion/republicans-election-ny-suburbs.html (last visited Dec 28, 2022).","plainCitation":"Nicholas Fandos, Meet the Voters Who Fueled New York’s Seismic Tilt Toward the G.O.P., The New York Times, Nov. 27, 2022, https://www.nytimes.com/2022/11/27/nyregion/republicans-election-ny-suburbs.html (last visited Dec 28, 2022).","noteIndex":405},"citationItems":[{"id":7997,"uris":["http://zotero.org/users/10395840/items/8I8S5YWI"],"itemData":{"id":7997,"type":"article-newspaper","abstract":"Republicans used doomsday-style ads to capitalize on suburban voters’ fear of crime in New York, helping to flip enough seats to capture the House.","container-title":"The New York Times","ISSN":"0362-4331","language":"en-US","section":"New York","source":"NYTimes.com","title":"Meet the Voters Who Fueled New York’s Seismic Tilt Toward the G.O.P.","URL":"https://www.nytimes.com/2022/11/27/nyregion/republicans-election-ny-suburbs.html","author":[{"family":"Fandos","given":"Nicholas"}],"accessed":{"date-parts":[["2022",12,28]]},"issued":{"date-parts":[["2022",11,27]]}}}],"schema":"https://github.com/citation-style-language/schema/raw/master/csl-citation.json"} </w:instrText>
      </w:r>
      <w:r w:rsidRPr="00B806FD">
        <w:fldChar w:fldCharType="separate"/>
      </w:r>
      <w:r w:rsidRPr="00B806FD">
        <w:t xml:space="preserve">Nicholas </w:t>
      </w:r>
      <w:proofErr w:type="spellStart"/>
      <w:r w:rsidRPr="00B806FD">
        <w:t>Fandos</w:t>
      </w:r>
      <w:proofErr w:type="spellEnd"/>
      <w:r w:rsidRPr="00B806FD">
        <w:t xml:space="preserve">, </w:t>
      </w:r>
      <w:r w:rsidRPr="00B806FD">
        <w:rPr>
          <w:i/>
          <w:iCs/>
        </w:rPr>
        <w:t>Meet the Voters Who Fueled New York’s Seismic Tilt Toward the G.O.P.</w:t>
      </w:r>
      <w:r w:rsidRPr="00B806FD">
        <w:t xml:space="preserve">, </w:t>
      </w:r>
      <w:r w:rsidRPr="00B806FD">
        <w:rPr>
          <w:smallCaps/>
        </w:rPr>
        <w:t>N.Y. Times</w:t>
      </w:r>
      <w:r w:rsidRPr="00B806FD">
        <w:t xml:space="preserve"> (Nov. 27, 2022), https://www.nytimes.com/2022/11/27/nyregion/republicans-election-ny-suburbs.html [https://perma.cc/46NE-MKU5].</w:t>
      </w:r>
      <w:r w:rsidRPr="00B806FD">
        <w:fldChar w:fldCharType="end"/>
      </w:r>
    </w:p>
  </w:footnote>
  <w:footnote w:id="406">
    <w:p w14:paraId="6D79797D" w14:textId="66420D38" w:rsidR="00EF1C50" w:rsidRPr="00B806FD" w:rsidRDefault="00EF1C50"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WmEw6YAh","properties":{"formattedCitation":"Joshua Soloman &amp; Alexandra Harris, {\\i{}GOP voter turnout at presidential levels, outpaces Democrats in N.Y. governor\\uc0\\u8217{}s race}, {\\scaps Times Union}, Nov. 26, 2022, https://www.timesunion.com/state/article/Voter-turnout-of-Republicans-far-outpaces-17605110.php (last visited Dec 28, 2022).","plainCitation":"Joshua Soloman &amp; Alexandra Harris, GOP voter turnout at presidential levels, outpaces Democrats in N.Y. governor’s race, Times Union, Nov. 26, 2022, https://www.timesunion.com/state/article/Voter-turnout-of-Republicans-far-outpaces-17605110.php (last visited Dec 28, 2022).","noteIndex":406},"citationItems":[{"id":7999,"uris":["http://zotero.org/users/10395840/items/7Z5U7VS7"],"itemData":{"id":7999,"type":"article-newspaper","container-title":"Times Union","title":"GOP voter turnout at presidential levels, outpaces Democrats in N.Y. governor's race","URL":"https://www.timesunion.com/state/article/Voter-turnout-of-Republicans-far-outpaces-17605110.php","author":[{"family":"Soloman","given":"Joshua"},{"family":"Harris","given":"Alexandra"}],"accessed":{"date-parts":[["2022",12,28]]},"issued":{"date-parts":[["2022",11,26]]}}}],"schema":"https://github.com/citation-style-language/schema/raw/master/csl-citation.json"} </w:instrText>
      </w:r>
      <w:r w:rsidRPr="00B806FD">
        <w:fldChar w:fldCharType="separate"/>
      </w:r>
      <w:r w:rsidRPr="00B806FD">
        <w:t xml:space="preserve">Joshua </w:t>
      </w:r>
      <w:proofErr w:type="spellStart"/>
      <w:r w:rsidRPr="00B806FD">
        <w:t>Soloman</w:t>
      </w:r>
      <w:proofErr w:type="spellEnd"/>
      <w:r w:rsidRPr="00B806FD">
        <w:t xml:space="preserve"> &amp; Alexandra Harris, </w:t>
      </w:r>
      <w:r w:rsidRPr="00B806FD">
        <w:rPr>
          <w:i/>
          <w:iCs/>
        </w:rPr>
        <w:t>GOP Voter Turnout at Presidential Levels, Outpaces Democrats in N.Y. Governor’s Race</w:t>
      </w:r>
      <w:r w:rsidRPr="00B806FD">
        <w:t xml:space="preserve">, </w:t>
      </w:r>
      <w:r w:rsidRPr="00B806FD">
        <w:rPr>
          <w:smallCaps/>
        </w:rPr>
        <w:t>Times Union</w:t>
      </w:r>
      <w:r w:rsidRPr="00B806FD">
        <w:t xml:space="preserve"> (Nov. 26, 2022), https://www.timesunion.com/state/article/Voter-turnout-of-Republicans-far-outpaces-17605110.php [https://perma.cc/ZQ5Z-84H7].</w:t>
      </w:r>
      <w:r w:rsidRPr="00B806FD">
        <w:fldChar w:fldCharType="end"/>
      </w:r>
    </w:p>
  </w:footnote>
  <w:footnote w:id="407">
    <w:p w14:paraId="6836B2C9" w14:textId="0F01FE14" w:rsidR="00EF1C50" w:rsidRPr="00B806FD" w:rsidRDefault="00EF1C50" w:rsidP="00B806FD">
      <w:pPr>
        <w:pStyle w:val="FootnoteText"/>
        <w:rPr>
          <w:color w:val="202020"/>
        </w:rPr>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Q3b7Drhr","properties":{"formattedCitation":"Daniel Marans, {\\i{}New York Democrats May Have Cost Their Party The House. What Happened?}, {\\scaps Huffpost}, Nov. 18, 2022, https://www.huffpost.com/entry/new-york-democrats-house-kathy-hochul_n_6377ad06e4b0a97fec7c1537 (last visited Dec 28, 2022).","plainCitation":"Daniel Marans, New York Democrats May Have Cost Their Party The House. What Happened?, Huffpost, Nov. 18, 2022, https://www.huffpost.com/entry/new-york-democrats-house-kathy-hochul_n_6377ad06e4b0a97fec7c1537 (last visited Dec 28, 2022).","noteIndex":407},"citationItems":[{"id":8001,"uris":["http://zotero.org/users/10395840/items/77BFY6D7"],"itemData":{"id":8001,"type":"article-newspaper","container-title":"Huffpost","title":"New York Democrats May Have Cost Their Party The House. What Happened?","URL":"https://www.huffpost.com/entry/new-york-democrats-house-kathy-hochul_n_6377ad06e4b0a97fec7c1537","author":[{"family":"Marans","given":"Daniel"}],"accessed":{"date-parts":[["2022",12,28]]},"issued":{"date-parts":[["2022",11,18]]}}}],"schema":"https://github.com/citation-style-language/schema/raw/master/csl-citation.json"} </w:instrText>
      </w:r>
      <w:r w:rsidRPr="00B806FD">
        <w:fldChar w:fldCharType="separate"/>
      </w:r>
      <w:r w:rsidRPr="00B806FD">
        <w:t xml:space="preserve">Daniel Marans, </w:t>
      </w:r>
      <w:r w:rsidRPr="00B806FD">
        <w:rPr>
          <w:i/>
          <w:iCs/>
        </w:rPr>
        <w:t xml:space="preserve">New York Democrats May Have Cost Their Party </w:t>
      </w:r>
      <w:proofErr w:type="gramStart"/>
      <w:r w:rsidRPr="00B806FD">
        <w:rPr>
          <w:i/>
          <w:iCs/>
        </w:rPr>
        <w:t>The</w:t>
      </w:r>
      <w:proofErr w:type="gramEnd"/>
      <w:r w:rsidRPr="00B806FD">
        <w:rPr>
          <w:i/>
          <w:iCs/>
        </w:rPr>
        <w:t xml:space="preserve"> House. What </w:t>
      </w:r>
      <w:proofErr w:type="gramStart"/>
      <w:r w:rsidRPr="00B806FD">
        <w:rPr>
          <w:i/>
          <w:iCs/>
        </w:rPr>
        <w:t>Happened?</w:t>
      </w:r>
      <w:r w:rsidRPr="00B806FD">
        <w:t>,</w:t>
      </w:r>
      <w:proofErr w:type="gramEnd"/>
      <w:r w:rsidRPr="00B806FD">
        <w:t xml:space="preserve"> </w:t>
      </w:r>
      <w:proofErr w:type="spellStart"/>
      <w:r w:rsidRPr="00B806FD">
        <w:rPr>
          <w:smallCaps/>
        </w:rPr>
        <w:t>Huffpost</w:t>
      </w:r>
      <w:proofErr w:type="spellEnd"/>
      <w:r w:rsidRPr="00B806FD">
        <w:t xml:space="preserve"> (Nov. 18, 2022), https://www.huffpost.com/entry/new-york-democrats-house-kathy-hochul_n_6377ad06e4b0a97fec7c1537 [h</w:t>
      </w:r>
      <w:r w:rsidRPr="00B806FD">
        <w:rPr>
          <w:rStyle w:val="normaltextrun"/>
          <w:color w:val="D13438"/>
          <w:bdr w:val="none" w:sz="0" w:space="0" w:color="auto" w:frame="1"/>
        </w:rPr>
        <w:t>ttps://perma.cc/9GGU-26WS]</w:t>
      </w:r>
      <w:r w:rsidRPr="00B806FD">
        <w:t>.</w:t>
      </w:r>
      <w:r w:rsidRPr="00B806FD">
        <w:fldChar w:fldCharType="end"/>
      </w:r>
    </w:p>
  </w:footnote>
  <w:footnote w:id="408">
    <w:p w14:paraId="1575A4F6" w14:textId="5A7D0BD9" w:rsidR="00EF1C50" w:rsidRPr="00B806FD" w:rsidRDefault="00EF1C50"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s5mqft8vr","properties":{"formattedCitation":"Cohn, {\\i{}supra} note 143.","plainCitation":"Cohn, supra note 143.","noteIndex":408},"citationItems":[{"id":7803,"uris":["http://zotero.org/users/10395840/items/STQK8IL8"],"itemData":{"id":7803,"type":"article-newspaper","container-title":"The New York Times","title":"How Republicans Lost Despite Winning the Popular Vote","URL":"https://www.nytimes.com/2022/12/13/upshot/2022-republicans-midterms-analysis.html","author":[{"family":"Cohn","given":"Nate"}],"accessed":{"date-parts":[["2022",12,21]]},"issued":{"date-parts":[["2022",12,13]]}}}],"schema":"https://github.com/citation-style-language/schema/raw/master/csl-citation.json"} </w:instrText>
      </w:r>
      <w:r w:rsidRPr="00B806FD">
        <w:fldChar w:fldCharType="separate"/>
      </w:r>
      <w:r w:rsidRPr="00B806FD">
        <w:t xml:space="preserve">Cohn, </w:t>
      </w:r>
      <w:r w:rsidRPr="00B806FD">
        <w:rPr>
          <w:i/>
          <w:iCs/>
        </w:rPr>
        <w:t>supra</w:t>
      </w:r>
      <w:r w:rsidRPr="00B806FD">
        <w:t xml:space="preserve"> note 142.</w:t>
      </w:r>
      <w:r w:rsidRPr="00B806FD">
        <w:fldChar w:fldCharType="end"/>
      </w:r>
    </w:p>
  </w:footnote>
  <w:footnote w:id="409">
    <w:p w14:paraId="5D461FF9" w14:textId="0A3C61B9" w:rsidR="00EF1C50" w:rsidRPr="00B806FD" w:rsidRDefault="00EF1C50"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NZ8VGLbL","properties":{"formattedCitation":"Michael Wines, {\\i{}supra} note 120; Michael Wines, {\\i{}Federal Panel Rules South Carolina Congressional District Is Illegal Gerrymander}, {\\scaps The New York Times}, Jan. 6, 2023, https://www.nytimes.com/2023/01/06/us/south-carolina-gerrymandering.html (last visited Feb 20, 2023).","plainCitation":"Michael Wines, supra note 120; Michael Wines, Federal Panel Rules South Carolina Congressional District Is Illegal Gerrymander, The New York Times, Jan. 6, 2023, https://www.nytimes.com/2023/01/06/us/south-carolina-gerrymandering.html (last visited Feb 20, 2023).","noteIndex":410},"citationItems":[{"id":7856,"uris":["http://zotero.org/users/10395840/items/SACGWF9D"],"itemData":{"id":7856,"type":"article-newspaper","container-title":"The New York Times","page":"16","section":"A","title":"Four States Will Use Congressional Maps Rejected by Courts, Helping G.O.P. Odds","URL":"https://www.nytimes.com/2022/08/08/us/elections/gerrymandering-maps-elections-republicans.html","author":[{"literal":"Michael Wines"}],"accessed":{"date-parts":[["2022",12,23]]},"issued":{"date-parts":[["2022",8,9]]}},"label":"page"},{"id":8462,"uris":["http://zotero.org/users/10395840/items/3K6K6IIA"],"itemData":{"id":8462,"type":"article-newspaper","abstract":"A three-judge federal panel unanimously ruled that South Carolina’s redrawn First Congressional District illegally removed 62 percent of the Black voters in Charleston County.","container-title":"The New York Times","ISSN":"0362-4331","language":"en-US","section":"U.S.","source":"NYTimes.com","title":"Federal Panel Rules South Carolina Congressional District Is Illegal Gerrymander","URL":"https://www.nytimes.com/2023/01/06/us/south-carolina-gerrymandering.html","author":[{"family":"Wines","given":"Michael"}],"accessed":{"date-parts":[["2023",2,20]]},"issued":{"date-parts":[["2023",1,6]]}}}],"schema":"https://github.com/citation-style-language/schema/raw/master/csl-citation.json"} </w:instrText>
      </w:r>
      <w:r w:rsidRPr="00B806FD">
        <w:fldChar w:fldCharType="separate"/>
      </w:r>
      <w:r w:rsidRPr="00B806FD">
        <w:t xml:space="preserve">Wines, </w:t>
      </w:r>
      <w:r w:rsidRPr="00B806FD">
        <w:rPr>
          <w:i/>
          <w:iCs/>
        </w:rPr>
        <w:t>supra</w:t>
      </w:r>
      <w:r w:rsidRPr="00B806FD">
        <w:t xml:space="preserve"> note 119; Michael Wines, </w:t>
      </w:r>
      <w:r w:rsidRPr="00B806FD">
        <w:rPr>
          <w:i/>
          <w:iCs/>
        </w:rPr>
        <w:t>Federal Panel Rules South Carolina Congressional District Is Illegal Gerrymander</w:t>
      </w:r>
      <w:r w:rsidRPr="00B806FD">
        <w:t xml:space="preserve">, </w:t>
      </w:r>
      <w:r w:rsidRPr="00B806FD">
        <w:rPr>
          <w:smallCaps/>
        </w:rPr>
        <w:t>N.Y. Times</w:t>
      </w:r>
      <w:r w:rsidRPr="00B806FD">
        <w:t xml:space="preserve"> (Jan. 6, 2023), https://www.nytimes.com/2023/01/06/us/south-carolina-gerrymandering.html [https://perma.cc/H3JM-TYLF].</w:t>
      </w:r>
      <w:r w:rsidRPr="00B806FD">
        <w:fldChar w:fldCharType="end"/>
      </w:r>
    </w:p>
  </w:footnote>
  <w:footnote w:id="410">
    <w:p w14:paraId="66456C8B" w14:textId="497D9A2C" w:rsidR="00EF1C50" w:rsidRPr="00B806FD" w:rsidRDefault="00EF1C50"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NyNTqqN3","properties":{"formattedCitation":"Michael Wines, {\\i{}supra} note 120.","plainCitation":"Michael Wines, supra note 120.","noteIndex":411},"citationItems":[{"id":7856,"uris":["http://zotero.org/users/10395840/items/SACGWF9D"],"itemData":{"id":7856,"type":"article-newspaper","container-title":"The New York Times","page":"16","section":"A","title":"Four States Will Use Congressional Maps Rejected by Courts, Helping G.O.P. Odds","URL":"https://www.nytimes.com/2022/08/08/us/elections/gerrymandering-maps-elections-republicans.html","author":[{"literal":"Michael Wines"}],"accessed":{"date-parts":[["2022",12,23]]},"issued":{"date-parts":[["2022",8,9]]}}}],"schema":"https://github.com/citation-style-language/schema/raw/master/csl-citation.json"} </w:instrText>
      </w:r>
      <w:r w:rsidRPr="00B806FD">
        <w:fldChar w:fldCharType="separate"/>
      </w:r>
      <w:r w:rsidRPr="00B806FD">
        <w:t xml:space="preserve">Wines, </w:t>
      </w:r>
      <w:r w:rsidRPr="00B806FD">
        <w:rPr>
          <w:i/>
          <w:iCs/>
        </w:rPr>
        <w:t>supra</w:t>
      </w:r>
      <w:r w:rsidRPr="00B806FD">
        <w:t xml:space="preserve"> note 119.</w:t>
      </w:r>
      <w:r w:rsidRPr="00B806FD">
        <w:fldChar w:fldCharType="end"/>
      </w:r>
    </w:p>
  </w:footnote>
  <w:footnote w:id="411">
    <w:p w14:paraId="10620F94" w14:textId="72906B04" w:rsidR="00EF1C50" w:rsidRPr="00B806FD" w:rsidRDefault="00EF1C50" w:rsidP="00B806FD">
      <w:pPr>
        <w:pStyle w:val="FootnoteText"/>
        <w:rPr>
          <w:i/>
          <w:iCs/>
        </w:rPr>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JSSevNam","properties":{"formattedCitation":"League of United Latin American Citizens v. Perry, 548 U.S. 399 (2006).","plainCitation":"League of United Latin American Citizens v. Perry, 548 U.S. 399 (2006).","noteIndex":411},"citationItems":[{"id":7858,"uris":["http://zotero.org/users/10395840/items/U6XZYQTQ"],"itemData":{"id":7858,"type":"legal_case","container-title":"U.S.","page":"399","title":"League of United Latin American Citizens v. Perry","volume":"548","issued":{"date-parts":[["2006"]]}}}],"schema":"https://github.com/citation-style-language/schema/raw/master/csl-citation.json"} </w:instrText>
      </w:r>
      <w:r w:rsidRPr="00B806FD">
        <w:fldChar w:fldCharType="separate"/>
      </w:r>
      <w:r w:rsidRPr="00B806FD">
        <w:rPr>
          <w:noProof/>
        </w:rPr>
        <w:t>League of United Latin American Citizens v. Perry, 548 U.S. 399, 415 (2006).</w:t>
      </w:r>
      <w:r w:rsidRPr="00B806FD">
        <w:fldChar w:fldCharType="end"/>
      </w:r>
    </w:p>
  </w:footnote>
  <w:footnote w:id="412">
    <w:p w14:paraId="1CFC56A4" w14:textId="29665AE9" w:rsidR="00EF1C50" w:rsidRPr="00B806FD" w:rsidRDefault="00EF1C50" w:rsidP="00B806FD">
      <w:pPr>
        <w:jc w:val="both"/>
        <w:rPr>
          <w:i/>
          <w:sz w:val="18"/>
          <w:szCs w:val="18"/>
        </w:rPr>
      </w:pPr>
      <w:r w:rsidRPr="00B806FD">
        <w:rPr>
          <w:rStyle w:val="FootnoteReference"/>
          <w:sz w:val="18"/>
          <w:szCs w:val="18"/>
        </w:rPr>
        <w:footnoteRef/>
      </w:r>
      <w:r w:rsidRPr="00B806FD">
        <w:rPr>
          <w:sz w:val="18"/>
          <w:szCs w:val="18"/>
        </w:rPr>
        <w:t xml:space="preserve"> </w:t>
      </w:r>
      <w:r w:rsidRPr="00B806FD">
        <w:rPr>
          <w:sz w:val="18"/>
          <w:szCs w:val="18"/>
        </w:rPr>
        <w:tab/>
      </w:r>
      <w:r w:rsidRPr="00B806FD">
        <w:rPr>
          <w:sz w:val="18"/>
          <w:szCs w:val="18"/>
        </w:rPr>
        <w:t xml:space="preserve">There is historic precedent for mid-decade redistricting.  </w:t>
      </w:r>
      <w:r w:rsidRPr="00B806FD">
        <w:rPr>
          <w:sz w:val="18"/>
          <w:szCs w:val="18"/>
        </w:rPr>
        <w:fldChar w:fldCharType="begin"/>
      </w:r>
      <w:r w:rsidRPr="00B806FD">
        <w:rPr>
          <w:sz w:val="18"/>
          <w:szCs w:val="18"/>
        </w:rPr>
        <w:instrText xml:space="preserve"> ADDIN ZOTERO_ITEM CSL_CITATION {"citationID":"4qNI2QtJ","properties":{"formattedCitation":"{\\scaps Erik J. Engstrom}, {\\scaps Partisan Gerrymandering and the Construction of American Democracy} (2013), http://www.jstor.org/stable/10.2307/j.ctt1gk086k (last visited Oct 21, 2022).","plainCitation":"Erik J. Engstrom, Partisan Gerrymandering and the Construction of American Democracy (2013), http://www.jstor.org/stable/10.2307/j.ctt1gk086k (last visited Oct 21, 2022).","noteIndex":412},"citationItems":[{"id":7525,"uris":["http://zotero.org/users/10395840/items/IHLJRPIE"],"itemData":{"id":7525,"type":"book","ISBN":"978-0-472-90001-5","note":"DOI: 10.2307/j.ctt1gk086k","publisher":"University of Michigan Press","source":"DOI.org (Crossref)","title":"Partisan Gerrymandering and the Construction of American Democracy","URL":"http://www.jstor.org/stable/10.2307/j.ctt1gk086k","author":[{"family":"Engstrom","given":"Erik J."}],"accessed":{"date-parts":[["2022",10,21]]},"issued":{"date-parts":[["2013",9,30]]}}}],"schema":"https://github.com/citation-style-language/schema/raw/master/csl-citation.json"} </w:instrText>
      </w:r>
      <w:r w:rsidRPr="00B806FD">
        <w:rPr>
          <w:sz w:val="18"/>
          <w:szCs w:val="18"/>
        </w:rPr>
        <w:fldChar w:fldCharType="separate"/>
      </w:r>
      <w:r w:rsidRPr="00B806FD">
        <w:rPr>
          <w:smallCaps/>
          <w:sz w:val="18"/>
          <w:szCs w:val="18"/>
        </w:rPr>
        <w:t>Erik J. Engstrom</w:t>
      </w:r>
      <w:r w:rsidRPr="00B806FD">
        <w:rPr>
          <w:sz w:val="18"/>
          <w:szCs w:val="18"/>
        </w:rPr>
        <w:t xml:space="preserve">, </w:t>
      </w:r>
      <w:r w:rsidRPr="00B806FD">
        <w:rPr>
          <w:smallCaps/>
          <w:sz w:val="18"/>
          <w:szCs w:val="18"/>
        </w:rPr>
        <w:t>Partisan Gerrymandering and the Construction of American Democracy</w:t>
      </w:r>
      <w:r w:rsidRPr="00B806FD">
        <w:rPr>
          <w:sz w:val="18"/>
          <w:szCs w:val="18"/>
        </w:rPr>
        <w:t xml:space="preserve"> (2013).</w:t>
      </w:r>
      <w:r w:rsidRPr="00B806FD">
        <w:rPr>
          <w:sz w:val="18"/>
          <w:szCs w:val="18"/>
        </w:rPr>
        <w:fldChar w:fldCharType="end"/>
      </w:r>
    </w:p>
  </w:footnote>
  <w:footnote w:id="413">
    <w:p w14:paraId="6A40BCAB" w14:textId="46077CC8" w:rsidR="00B806FD" w:rsidRPr="00B806FD" w:rsidRDefault="00B806FD" w:rsidP="00B806FD">
      <w:pPr>
        <w:pStyle w:val="FootnoteText"/>
      </w:pPr>
      <w:r w:rsidRPr="00B806FD">
        <w:rPr>
          <w:rStyle w:val="FootnoteReference"/>
        </w:rPr>
        <w:footnoteRef/>
      </w:r>
      <w:r w:rsidRPr="00B806FD">
        <w:t xml:space="preserve"> </w:t>
      </w:r>
      <w:r w:rsidR="00823F57">
        <w:tab/>
      </w:r>
      <w:r w:rsidRPr="00B806FD">
        <w:t>Oregon is a notable exception.</w:t>
      </w:r>
      <w:r w:rsidRPr="00B806FD">
        <w:rPr>
          <w:bCs/>
        </w:rPr>
        <w:t xml:space="preserve">  In Oregon, the state court accepted expert witness testimony from a state’s expert demonstrating flaws in testimony about gerrymandering metrics proffered by plaintiffs.  </w:t>
      </w:r>
      <w:r w:rsidRPr="00B806FD">
        <w:rPr>
          <w:i/>
        </w:rPr>
        <w:t>See</w:t>
      </w:r>
      <w:r w:rsidRPr="00B806FD">
        <w:rPr>
          <w:bCs/>
        </w:rPr>
        <w:t xml:space="preserve"> </w:t>
      </w:r>
      <w:r w:rsidRPr="00B806FD">
        <w:rPr>
          <w:bCs/>
          <w:i/>
          <w:iCs/>
        </w:rPr>
        <w:t xml:space="preserve">supra </w:t>
      </w:r>
      <w:r w:rsidRPr="00B806FD">
        <w:rPr>
          <w:bCs/>
        </w:rPr>
        <w:t>text accompanying notes 251-70 for earlier discussion of Oregon redistricting in 2020.</w:t>
      </w:r>
    </w:p>
  </w:footnote>
  <w:footnote w:id="414">
    <w:p w14:paraId="5092D4F2" w14:textId="68880A7E" w:rsidR="00B806FD" w:rsidRPr="00B806FD" w:rsidRDefault="00B806FD" w:rsidP="00B806FD">
      <w:pPr>
        <w:pStyle w:val="FootnoteText"/>
      </w:pPr>
      <w:r w:rsidRPr="00B806FD">
        <w:rPr>
          <w:rStyle w:val="FootnoteReference"/>
        </w:rPr>
        <w:footnoteRef/>
      </w:r>
      <w:r w:rsidRPr="00B806FD">
        <w:t xml:space="preserve"> </w:t>
      </w:r>
      <w:r w:rsidR="00823F57">
        <w:tab/>
      </w:r>
      <w:r w:rsidRPr="00B806FD">
        <w:t xml:space="preserve">See, </w:t>
      </w:r>
      <w:proofErr w:type="gramStart"/>
      <w:r w:rsidRPr="00B806FD">
        <w:t>e.g.</w:t>
      </w:r>
      <w:proofErr w:type="gramEnd"/>
      <w:r w:rsidRPr="00B806FD">
        <w:t xml:space="preserve"> </w:t>
      </w:r>
      <w:r w:rsidRPr="00B806FD">
        <w:rPr>
          <w:rStyle w:val="normaltextrun"/>
          <w:color w:val="000000"/>
          <w:shd w:val="clear" w:color="auto" w:fill="FFFFFF"/>
        </w:rPr>
        <w:t>League of Women Voters of PA. v. Commonwealth, 178 A.3d 737 (2018)</w:t>
      </w:r>
      <w:r w:rsidRPr="00B806FD">
        <w:t xml:space="preserve">; </w:t>
      </w:r>
      <w:r w:rsidRPr="00B806FD">
        <w:rPr>
          <w:i/>
          <w:iCs/>
        </w:rPr>
        <w:t xml:space="preserve">see also </w:t>
      </w:r>
      <w:r w:rsidRPr="00B806FD">
        <w:rPr>
          <w:rStyle w:val="normaltextrun"/>
          <w:color w:val="000000"/>
          <w:shd w:val="clear" w:color="auto" w:fill="FFFFFF"/>
        </w:rPr>
        <w:t>League of Women Voters of Fla. v. Detzner, 172 So.3d 363 (2015).</w:t>
      </w:r>
    </w:p>
  </w:footnote>
  <w:footnote w:id="415">
    <w:p w14:paraId="2C00262D" w14:textId="04AFD4EC" w:rsidR="00B806FD" w:rsidRPr="00B806FD" w:rsidRDefault="00B806FD" w:rsidP="00B806FD">
      <w:pPr>
        <w:pStyle w:val="FootnoteText"/>
      </w:pPr>
      <w:r w:rsidRPr="00B806FD">
        <w:rPr>
          <w:rStyle w:val="FootnoteReference"/>
        </w:rPr>
        <w:footnoteRef/>
      </w:r>
      <w:r w:rsidRPr="00B806FD">
        <w:t xml:space="preserve"> </w:t>
      </w:r>
      <w:r w:rsidR="00823F57">
        <w:tab/>
      </w:r>
      <w:r w:rsidRPr="00B806FD">
        <w:rPr>
          <w:i/>
          <w:iCs/>
        </w:rPr>
        <w:t>See</w:t>
      </w:r>
      <w:r w:rsidRPr="00B806FD">
        <w:t xml:space="preserve"> </w:t>
      </w:r>
      <w:r w:rsidRPr="00B806FD">
        <w:rPr>
          <w:i/>
          <w:iCs/>
        </w:rPr>
        <w:t>supra</w:t>
      </w:r>
      <w:r w:rsidRPr="00B806FD">
        <w:t xml:space="preserve"> </w:t>
      </w:r>
      <w:r w:rsidRPr="00B806FD">
        <w:fldChar w:fldCharType="begin"/>
      </w:r>
      <w:r w:rsidRPr="00B806FD">
        <w:instrText xml:space="preserve"> REF _Ref123137422 \h </w:instrText>
      </w:r>
      <w:r w:rsidRPr="00B806FD">
        <w:instrText xml:space="preserve"> \* MERGEFORMAT </w:instrText>
      </w:r>
      <w:r w:rsidRPr="00B806FD">
        <w:fldChar w:fldCharType="separate"/>
      </w:r>
      <w:proofErr w:type="spellStart"/>
      <w:r w:rsidRPr="00B806FD">
        <w:t>tbl</w:t>
      </w:r>
      <w:proofErr w:type="spellEnd"/>
      <w:r w:rsidRPr="00B806FD">
        <w:t xml:space="preserve">. </w:t>
      </w:r>
      <w:r w:rsidRPr="00B806FD">
        <w:rPr>
          <w:noProof/>
        </w:rPr>
        <w:t>1</w:t>
      </w:r>
      <w:r w:rsidRPr="00B806FD">
        <w:fldChar w:fldCharType="end"/>
      </w:r>
      <w:r w:rsidRPr="00B806FD">
        <w:t>.</w:t>
      </w:r>
    </w:p>
  </w:footnote>
  <w:footnote w:id="416">
    <w:p w14:paraId="1CC55328" w14:textId="48BC8E67" w:rsidR="00B806FD" w:rsidRPr="00B806FD" w:rsidRDefault="00B806FD" w:rsidP="00B806FD">
      <w:pPr>
        <w:pStyle w:val="FootnoteText"/>
        <w:rPr>
          <w:b/>
        </w:rPr>
      </w:pPr>
      <w:r w:rsidRPr="00B806FD">
        <w:rPr>
          <w:rStyle w:val="FootnoteReference"/>
        </w:rPr>
        <w:footnoteRef/>
      </w:r>
      <w:r w:rsidRPr="00B806FD">
        <w:t xml:space="preserve"> </w:t>
      </w:r>
      <w:r w:rsidR="00823F57">
        <w:tab/>
      </w:r>
      <w:r w:rsidRPr="00B806FD">
        <w:rPr>
          <w:bCs/>
        </w:rPr>
        <w:t>Of course, it is also true that a relatively limited pool of experts (for each side) is providing testimony about partisan gerrymandering, and they are drawing on the same body of academic literature.</w:t>
      </w:r>
    </w:p>
  </w:footnote>
  <w:footnote w:id="417">
    <w:p w14:paraId="5913F1F5" w14:textId="4ED7D2BD" w:rsidR="00B806FD" w:rsidRPr="00B806FD" w:rsidRDefault="00B806FD" w:rsidP="00B806FD">
      <w:pPr>
        <w:pStyle w:val="FootnoteText"/>
      </w:pPr>
      <w:r w:rsidRPr="00B806FD">
        <w:rPr>
          <w:rStyle w:val="FootnoteReference"/>
        </w:rPr>
        <w:footnoteRef/>
      </w:r>
      <w:r w:rsidRPr="00B806FD">
        <w:t xml:space="preserve"> </w:t>
      </w:r>
      <w:r w:rsidR="00823F57">
        <w:tab/>
      </w:r>
      <w:r w:rsidRPr="00B806FD">
        <w:rPr>
          <w:i/>
          <w:iCs/>
        </w:rPr>
        <w:t>See</w:t>
      </w:r>
      <w:r w:rsidRPr="00B806FD">
        <w:t xml:space="preserve"> </w:t>
      </w:r>
      <w:r w:rsidRPr="00B806FD">
        <w:fldChar w:fldCharType="begin"/>
      </w:r>
      <w:r w:rsidRPr="00B806FD">
        <w:instrText xml:space="preserve"> ADDIN ZOTERO_ITEM CSL_CITATION {"citationID":"BnYdt5Sx","properties":{"formattedCitation":"{\\scaps National Conference of State Legislatures}, {\\i{}supra} note 7.","plainCitation":"National Conference of State Legislatures, supra note 7.","noteIndex":417},"citationItems":[{"id":7646,"uris":["http://zotero.org/users/10395840/items/A3F96CZQ"],"itemData":{"id":7646,"type":"book","publisher":"National Conference of State Legislatures","title":"Redistricting Law 2020","author":[{"family":"National Conference of State Legislatures","given":""}],"issued":{"date-parts":[["2019"]]}}}],"schema":"https://github.com/citation-style-language/schema/raw/master/csl-citation.json"} </w:instrText>
      </w:r>
      <w:r w:rsidRPr="00B806FD">
        <w:fldChar w:fldCharType="separate"/>
      </w:r>
      <w:r w:rsidRPr="00B806FD">
        <w:rPr>
          <w:smallCaps/>
        </w:rPr>
        <w:t>National Conference of State Legislatures</w:t>
      </w:r>
      <w:r w:rsidRPr="00B806FD">
        <w:t xml:space="preserve">, </w:t>
      </w:r>
      <w:r w:rsidRPr="00B806FD">
        <w:rPr>
          <w:i/>
          <w:iCs/>
        </w:rPr>
        <w:t>supra</w:t>
      </w:r>
      <w:r w:rsidRPr="00B806FD">
        <w:t xml:space="preserve"> note 7 at 96.</w:t>
      </w:r>
      <w:r w:rsidRPr="00B806FD">
        <w:fldChar w:fldCharType="end"/>
      </w:r>
    </w:p>
  </w:footnote>
  <w:footnote w:id="418">
    <w:p w14:paraId="6D362855" w14:textId="686391A8" w:rsidR="00B806FD" w:rsidRPr="00B806FD" w:rsidRDefault="00B806FD" w:rsidP="00B806FD">
      <w:pPr>
        <w:pStyle w:val="FootnoteText"/>
      </w:pPr>
      <w:r w:rsidRPr="00B806FD">
        <w:rPr>
          <w:rStyle w:val="FootnoteReference"/>
        </w:rPr>
        <w:footnoteRef/>
      </w:r>
      <w:r w:rsidRPr="00B806FD">
        <w:t xml:space="preserve"> </w:t>
      </w:r>
      <w:r w:rsidR="00823F57">
        <w:tab/>
      </w:r>
      <w:r w:rsidRPr="00B806FD">
        <w:rPr>
          <w:i/>
          <w:iCs/>
        </w:rPr>
        <w:t>See supra</w:t>
      </w:r>
      <w:r w:rsidRPr="00B806FD">
        <w:t xml:space="preserve"> </w:t>
      </w:r>
      <w:r w:rsidRPr="00B806FD">
        <w:fldChar w:fldCharType="begin"/>
      </w:r>
      <w:r w:rsidRPr="00B806FD">
        <w:instrText xml:space="preserve"> REF _Ref123138351 \h </w:instrText>
      </w:r>
      <w:r w:rsidRPr="00B806FD">
        <w:instrText xml:space="preserve"> \* MERGEFORMAT </w:instrText>
      </w:r>
      <w:r w:rsidRPr="00B806FD">
        <w:fldChar w:fldCharType="separate"/>
      </w:r>
      <w:proofErr w:type="spellStart"/>
      <w:r w:rsidRPr="00B806FD">
        <w:t>tbl</w:t>
      </w:r>
      <w:proofErr w:type="spellEnd"/>
      <w:r w:rsidRPr="00B806FD">
        <w:t xml:space="preserve">. </w:t>
      </w:r>
      <w:r w:rsidRPr="00B806FD">
        <w:rPr>
          <w:noProof/>
        </w:rPr>
        <w:t>6</w:t>
      </w:r>
      <w:r w:rsidRPr="00B806FD">
        <w:fldChar w:fldCharType="end"/>
      </w:r>
      <w:r w:rsidRPr="00B806FD">
        <w:rPr>
          <w:i/>
          <w:iCs/>
        </w:rPr>
        <w:t>.</w:t>
      </w:r>
    </w:p>
  </w:footnote>
  <w:footnote w:id="419">
    <w:p w14:paraId="51B62709" w14:textId="37CE97F0" w:rsidR="00B806FD" w:rsidRPr="00B806FD" w:rsidRDefault="00B806FD" w:rsidP="00B806FD">
      <w:pPr>
        <w:pStyle w:val="FootnoteText"/>
      </w:pPr>
      <w:r w:rsidRPr="00B806FD">
        <w:rPr>
          <w:rStyle w:val="FootnoteReference"/>
        </w:rPr>
        <w:footnoteRef/>
      </w:r>
      <w:r w:rsidRPr="00B806FD">
        <w:t xml:space="preserve"> </w:t>
      </w:r>
      <w:r w:rsidR="00823F57">
        <w:tab/>
      </w:r>
      <w:r w:rsidRPr="00B806FD">
        <w:t xml:space="preserve">State court intervention is not a substitute for federal intervention.  State courts are often political, change membership more often, and state court decisions are only applicable to single states.  Not all states have provisions against partisan gerrymandering or the ability to create those laws without a legislature giving up the power voluntarily.  Setting federal standards for redistricting Congress makes sense, given that it is a federal body, but doing so would require action by Congress, and that is unlikely.  In principle, there could be a finding by the U.S. Supreme Court that recent state court decisions had shown the potential for manageable judicial standards to constrain gerrymandering, and thus show the need to revisit </w:t>
      </w:r>
      <w:proofErr w:type="spellStart"/>
      <w:r w:rsidRPr="00B806FD">
        <w:rPr>
          <w:i/>
          <w:iCs/>
        </w:rPr>
        <w:t>Rucho</w:t>
      </w:r>
      <w:proofErr w:type="spellEnd"/>
      <w:r w:rsidRPr="00B806FD">
        <w:t xml:space="preserve">, but we do not see a reversal of </w:t>
      </w:r>
      <w:proofErr w:type="spellStart"/>
      <w:r w:rsidRPr="00B806FD">
        <w:rPr>
          <w:i/>
          <w:iCs/>
        </w:rPr>
        <w:t>Rucho</w:t>
      </w:r>
      <w:proofErr w:type="spellEnd"/>
      <w:r w:rsidRPr="00B806FD">
        <w:t xml:space="preserve"> as likely.</w:t>
      </w:r>
    </w:p>
  </w:footnote>
  <w:footnote w:id="420">
    <w:p w14:paraId="54045C4F" w14:textId="0BA7B0C0" w:rsidR="00B806FD" w:rsidRPr="00B806FD" w:rsidRDefault="00B806FD" w:rsidP="00B806FD">
      <w:pPr>
        <w:pStyle w:val="FootnoteText"/>
      </w:pPr>
      <w:r w:rsidRPr="00B806FD">
        <w:rPr>
          <w:rStyle w:val="FootnoteReference"/>
        </w:rPr>
        <w:footnoteRef/>
      </w:r>
      <w:r w:rsidRPr="00B806FD">
        <w:t xml:space="preserve"> </w:t>
      </w:r>
      <w:r w:rsidR="00823F57">
        <w:tab/>
      </w:r>
      <w:r w:rsidRPr="00B806FD">
        <w:fldChar w:fldCharType="begin"/>
      </w:r>
      <w:r w:rsidRPr="00B806FD">
        <w:instrText xml:space="preserve"> ADDIN ZOTERO_ITEM CSL_CITATION {"citationID":"uaqIekZz","properties":{"formattedCitation":"Douglas Keith, {\\i{}New Money and Messages in Judicial Elections This Year}, {\\scaps Brennan Center for Justice}, Oct. 21, 2022, https://www.brennancenter.org/our-work/analysis-opinion/new-money-and-messages-judicial-elections-year (last visited Dec 23, 2022).","plainCitation":"Douglas Keith, New Money and Messages in Judicial Elections This Year, Brennan Center for Justice, Oct. 21, 2022, https://www.brennancenter.org/our-work/analysis-opinion/new-money-and-messages-judicial-elections-year (last visited Dec 23, 2022).","noteIndex":420},"citationItems":[{"id":7859,"uris":["http://zotero.org/users/10395840/items/RWSH6JSN"],"itemData":{"id":7859,"type":"article-newspaper","container-title":"Brennan Center for Justice","title":"New Money and Messages in Judicial Elections This Year","URL":"https://www.brennancenter.org/our-work/analysis-opinion/new-money-and-messages-judicial-elections-year","author":[{"literal":"Douglas Keith"}],"accessed":{"date-parts":[["2022",12,23]]},"issued":{"date-parts":[["2022",10,21]]}}}],"schema":"https://github.com/citation-style-language/schema/raw/master/csl-citation.json"} </w:instrText>
      </w:r>
      <w:r w:rsidRPr="00B806FD">
        <w:fldChar w:fldCharType="separate"/>
      </w:r>
      <w:r w:rsidRPr="00B806FD">
        <w:t xml:space="preserve">Douglas Keith, </w:t>
      </w:r>
      <w:r w:rsidRPr="00B806FD">
        <w:rPr>
          <w:i/>
          <w:iCs/>
        </w:rPr>
        <w:t>New Money and Messages in Judicial Elections This Year</w:t>
      </w:r>
      <w:r w:rsidRPr="00B806FD">
        <w:t xml:space="preserve">, </w:t>
      </w:r>
      <w:r w:rsidRPr="00B806FD">
        <w:rPr>
          <w:smallCaps/>
        </w:rPr>
        <w:t>Brennan Center for Justice</w:t>
      </w:r>
      <w:r w:rsidRPr="00B806FD">
        <w:t xml:space="preserve"> (Oct. 21, 2022), https://www.brennancenter.org/our-work/analysis-opinion/new-money-and-messages-judicial-elections-year [https://perma.cc/CR2T-N7VH].</w:t>
      </w:r>
      <w:r w:rsidRPr="00B806FD">
        <w:fldChar w:fldCharType="end"/>
      </w:r>
    </w:p>
  </w:footnote>
  <w:footnote w:id="421">
    <w:p w14:paraId="46562CF3" w14:textId="3B347211" w:rsidR="00B806FD" w:rsidRPr="00B806FD" w:rsidRDefault="00B806FD" w:rsidP="00B806FD">
      <w:pPr>
        <w:pStyle w:val="FootnoteText"/>
      </w:pPr>
      <w:r w:rsidRPr="00B806FD">
        <w:rPr>
          <w:rStyle w:val="FootnoteReference"/>
        </w:rPr>
        <w:footnoteRef/>
      </w:r>
      <w:r w:rsidRPr="00B806FD">
        <w:t xml:space="preserve"> </w:t>
      </w:r>
      <w:r w:rsidR="00823F57">
        <w:tab/>
      </w:r>
      <w:r w:rsidRPr="00B806FD">
        <w:fldChar w:fldCharType="begin"/>
      </w:r>
      <w:r w:rsidRPr="00B806FD">
        <w:instrText xml:space="preserve"> ADDIN ZOTERO_ITEM CSL_CITATION {"citationID":"a22s6oukp3q","properties":{"formattedCitation":"Steve Reilly, {\\i{}Conservative activist Leonard Leo is remaking state high courts}, {\\scaps Grid}, Dec. 27, 2022, https://www.grid.news/story/politics/2022/12/27/leonard-leo-is-quietly-remaking-state-high-courts-in-his-conservative-image/ (last visited Dec 28, 2022).","plainCitation":"Steve Reilly, Conservative activist Leonard Leo is remaking state high courts, Grid, Dec. 27, 2022, https://www.grid.news/story/politics/2022/12/27/leonard-leo-is-quietly-remaking-state-high-courts-in-his-conservative-image/ (last visited Dec 28, 2022).","noteIndex":421},"citationItems":[{"id":8002,"uris":["http://zotero.org/users/10395840/items/ZGIJFQVN"],"itemData":{"id":8002,"type":"article-newspaper","container-title":"Grid","title":"Conservative activist Leonard Leo is remaking state high courts","URL":"https://www.grid.news/story/politics/2022/12/27/leonard-leo-is-quietly-remaking-state-high-courts-in-his-conservative-image/","author":[{"family":"Reilly","given":"Steve"}],"accessed":{"date-parts":[["2022",12,28]]},"issued":{"date-parts":[["2022",12,27]]}}}],"schema":"https://github.com/citation-style-language/schema/raw/master/csl-citation.json"} </w:instrText>
      </w:r>
      <w:r w:rsidRPr="00B806FD">
        <w:fldChar w:fldCharType="separate"/>
      </w:r>
      <w:r w:rsidRPr="00B806FD">
        <w:t xml:space="preserve">Steve Reilly, </w:t>
      </w:r>
      <w:r w:rsidRPr="00B806FD">
        <w:rPr>
          <w:i/>
          <w:iCs/>
        </w:rPr>
        <w:t>Conservative Activist Leonard Leo is Remaking State High Courts</w:t>
      </w:r>
      <w:r w:rsidRPr="00B806FD">
        <w:t xml:space="preserve">, </w:t>
      </w:r>
      <w:r w:rsidRPr="00B806FD">
        <w:rPr>
          <w:smallCaps/>
        </w:rPr>
        <w:t>Grid</w:t>
      </w:r>
      <w:r w:rsidRPr="00B806FD">
        <w:t xml:space="preserve"> (Dec. 27, 2022), https://www.grid.news/story/politics/2022/12/27/leonard-leo-is-quietly-remaking-state-high-courts-in-his-conservative-image/ [https://perma.cc/RL9U-J2KY].</w:t>
      </w:r>
      <w:r w:rsidRPr="00B806FD">
        <w:fldChar w:fldCharType="end"/>
      </w:r>
    </w:p>
  </w:footnote>
  <w:footnote w:id="422">
    <w:p w14:paraId="73072F7B" w14:textId="6608D87B" w:rsidR="00B806FD" w:rsidRPr="00B806FD" w:rsidRDefault="00B806FD" w:rsidP="00B806FD">
      <w:pPr>
        <w:pStyle w:val="FootnoteText"/>
      </w:pPr>
      <w:r w:rsidRPr="00B806FD">
        <w:rPr>
          <w:rStyle w:val="FootnoteReference"/>
        </w:rPr>
        <w:footnoteRef/>
      </w:r>
      <w:r w:rsidRPr="00B806FD">
        <w:t xml:space="preserve"> </w:t>
      </w:r>
      <w:r w:rsidR="00823F57">
        <w:tab/>
      </w:r>
      <w:r w:rsidRPr="00B806FD">
        <w:rPr>
          <w:i/>
          <w:iCs/>
        </w:rPr>
        <w:t>See generally</w:t>
      </w:r>
      <w:r w:rsidRPr="00B806FD">
        <w:t xml:space="preserve"> </w:t>
      </w:r>
      <w:r w:rsidRPr="00B806FD">
        <w:fldChar w:fldCharType="begin"/>
      </w:r>
      <w:r w:rsidRPr="00B806FD">
        <w:instrText xml:space="preserve"> ADDIN ZOTERO_ITEM CSL_CITATION {"citationID":"a2cidj30a2g","properties":{"formattedCitation":"Pildes, {\\i{}supra} note 89.","plainCitation":"Pildes, supra note 89.","noteIndex":419},"citationItems":[{"id":5015,"uris":["http://zotero.org/users/10395840/items/KIJF7RNA"],"itemData":{"id":5015,"type":"article-journal","container-title":"California Law Review","issue":"2","language":"en","page":"62","source":"Zotero","title":"Why the Center Does Not Hold: The Causes of Hyperpolarized Democracy in America","volume":"99","author":[{"family":"Pildes","given":"Richard H"}],"issued":{"date-parts":[["2011"]]}}}],"schema":"https://github.com/citation-style-language/schema/raw/master/csl-citation.json"} </w:instrText>
      </w:r>
      <w:r w:rsidRPr="00B806FD">
        <w:fldChar w:fldCharType="separate"/>
      </w:r>
      <w:proofErr w:type="spellStart"/>
      <w:r w:rsidRPr="00B806FD">
        <w:t>Pildes</w:t>
      </w:r>
      <w:proofErr w:type="spellEnd"/>
      <w:r w:rsidRPr="00B806FD">
        <w:t xml:space="preserve">, </w:t>
      </w:r>
      <w:r w:rsidRPr="00B806FD">
        <w:rPr>
          <w:i/>
          <w:iCs/>
        </w:rPr>
        <w:t>supra</w:t>
      </w:r>
      <w:r w:rsidRPr="00B806FD">
        <w:t xml:space="preserve"> note 88.</w:t>
      </w:r>
      <w:r w:rsidRPr="00B806FD">
        <w:fldChar w:fldCharType="end"/>
      </w:r>
    </w:p>
  </w:footnote>
  <w:footnote w:id="423">
    <w:p w14:paraId="75B56D47" w14:textId="7C65CC82" w:rsidR="00B806FD" w:rsidRPr="00B806FD" w:rsidRDefault="00B806FD" w:rsidP="00B806FD">
      <w:pPr>
        <w:pStyle w:val="FootnoteText"/>
        <w:rPr>
          <w:bCs/>
        </w:rPr>
      </w:pPr>
      <w:r w:rsidRPr="00B806FD">
        <w:rPr>
          <w:rStyle w:val="FootnoteReference"/>
        </w:rPr>
        <w:footnoteRef/>
      </w:r>
      <w:r w:rsidRPr="00B806FD">
        <w:t xml:space="preserve"> </w:t>
      </w:r>
      <w:r w:rsidR="00823F57">
        <w:tab/>
      </w:r>
      <w:r w:rsidRPr="00B806FD">
        <w:rPr>
          <w:bCs/>
        </w:rPr>
        <w:t>Some of the cases where a partisan gerrymandering challenge was successful were won by narrow margins and only because one or two justices whose party was advantaged by the challenged gerrymander nonetheless joined with justices affiliated with the other party in striking the gerrymandering down.  Thus, changes in the composition of state courts can change state court outcomes.</w:t>
      </w:r>
    </w:p>
  </w:footnote>
  <w:footnote w:id="424">
    <w:p w14:paraId="4C2E36B3" w14:textId="1B3D9929" w:rsidR="00B806FD" w:rsidRPr="00B806FD" w:rsidRDefault="00B806FD" w:rsidP="00B806FD">
      <w:pPr>
        <w:jc w:val="both"/>
        <w:rPr>
          <w:sz w:val="18"/>
          <w:szCs w:val="18"/>
        </w:rPr>
      </w:pPr>
      <w:r w:rsidRPr="00B806FD">
        <w:rPr>
          <w:rStyle w:val="FootnoteReference"/>
          <w:sz w:val="18"/>
          <w:szCs w:val="18"/>
        </w:rPr>
        <w:footnoteRef/>
      </w:r>
      <w:r w:rsidRPr="00B806FD">
        <w:rPr>
          <w:sz w:val="18"/>
          <w:szCs w:val="18"/>
        </w:rPr>
        <w:t xml:space="preserve"> </w:t>
      </w:r>
      <w:r>
        <w:rPr>
          <w:sz w:val="18"/>
          <w:szCs w:val="18"/>
        </w:rPr>
        <w:tab/>
      </w:r>
      <w:r w:rsidRPr="00B806FD">
        <w:rPr>
          <w:sz w:val="18"/>
          <w:szCs w:val="18"/>
        </w:rPr>
        <w:t xml:space="preserve">Also, a new challenge has emerged that would threaten the power of state courts to hold accountable political manipulation of district maps in </w:t>
      </w:r>
      <w:r w:rsidRPr="00B806FD">
        <w:rPr>
          <w:sz w:val="18"/>
          <w:szCs w:val="18"/>
          <w:u w:val="single"/>
        </w:rPr>
        <w:t>federal</w:t>
      </w:r>
      <w:r w:rsidRPr="00B806FD">
        <w:rPr>
          <w:sz w:val="18"/>
          <w:szCs w:val="18"/>
        </w:rPr>
        <w:t xml:space="preserve"> elections.  The “independent state legislature” theory asserts that the Electors Clause and Elections Clause found in Article 2, Section Two, and Article I, Section 4, respectively, “vests state legislatures with plenary power to craft rules for Congressional and Presidential elections </w:t>
      </w:r>
      <w:r w:rsidRPr="00B806FD">
        <w:rPr>
          <w:sz w:val="18"/>
          <w:szCs w:val="18"/>
          <w:u w:val="single"/>
        </w:rPr>
        <w:t>unbound by state constitutions and free from review by state courts</w:t>
      </w:r>
      <w:r w:rsidRPr="00B806FD">
        <w:rPr>
          <w:sz w:val="18"/>
          <w:szCs w:val="18"/>
        </w:rPr>
        <w:t xml:space="preserve">”  </w:t>
      </w:r>
      <w:r w:rsidRPr="00B806FD">
        <w:rPr>
          <w:sz w:val="18"/>
          <w:szCs w:val="18"/>
        </w:rPr>
        <w:fldChar w:fldCharType="begin"/>
      </w:r>
      <w:r w:rsidRPr="00B806FD">
        <w:rPr>
          <w:sz w:val="18"/>
          <w:szCs w:val="18"/>
        </w:rPr>
        <w:instrText xml:space="preserve"> ADDIN ZOTERO_ITEM CSL_CITATION {"citationID":"1kecwDQb","properties":{"formattedCitation":"Michael Weingartner, {\\i{}Liquidating the Independent State Legislature Theory}, 46 {\\scaps Harv. J. Law Public Policy} ___ (2021), https://www.ssrn.com/abstract=4044138 (last visited Oct 18, 2022) emphasis added.","plainCitation":"Michael Weingartner, Liquidating the Independent State Legislature Theory, 46 Harv. J. Law Public Policy ___ (2021), https://www.ssrn.com/abstract=4044138 (last visited Oct 18, 2022) emphasis added.","noteIndex":424},"citationItems":[{"id":725,"uris":["http://zotero.org/users/10395840/items/9BYAGPF6"],"itemData":{"id":725,"type":"article-journal","container-title":"Harvard Journal of Law and Public Policy","DOI":"10.2139/ssrn.4044138","ISSN":"1556-5068","journalAbbreviation":"SSRN Journal","language":"en","page":"___","source":"DOI.org (Crossref)","title":"Liquidating the Independent State Legislature Theory","URL":"https://www.ssrn.com/abstract=4044138","volume":"46","author":[{"family":"Weingartner","given":"Michael"}],"accessed":{"date-parts":[["2022",10,18]]},"issued":{"date-parts":[["2021"]]}},"label":"page","suffix":"emphasis added"}],"schema":"https://github.com/citation-style-language/schema/raw/master/csl-citation.json"} </w:instrText>
      </w:r>
      <w:r w:rsidRPr="00B806FD">
        <w:rPr>
          <w:sz w:val="18"/>
          <w:szCs w:val="18"/>
        </w:rPr>
        <w:fldChar w:fldCharType="separate"/>
      </w:r>
      <w:r w:rsidRPr="00B806FD">
        <w:rPr>
          <w:sz w:val="18"/>
          <w:szCs w:val="18"/>
        </w:rPr>
        <w:t xml:space="preserve">Michael </w:t>
      </w:r>
      <w:proofErr w:type="spellStart"/>
      <w:r w:rsidRPr="00B806FD">
        <w:rPr>
          <w:sz w:val="18"/>
          <w:szCs w:val="18"/>
        </w:rPr>
        <w:t>Weingartner</w:t>
      </w:r>
      <w:proofErr w:type="spellEnd"/>
      <w:r w:rsidRPr="00B806FD">
        <w:rPr>
          <w:sz w:val="18"/>
          <w:szCs w:val="18"/>
        </w:rPr>
        <w:t xml:space="preserve">, </w:t>
      </w:r>
      <w:r w:rsidRPr="00B806FD">
        <w:rPr>
          <w:i/>
          <w:iCs/>
          <w:sz w:val="18"/>
          <w:szCs w:val="18"/>
        </w:rPr>
        <w:t>Liquidating the Independent State Legislature Theory</w:t>
      </w:r>
      <w:r w:rsidRPr="00B806FD">
        <w:rPr>
          <w:sz w:val="18"/>
          <w:szCs w:val="18"/>
        </w:rPr>
        <w:t xml:space="preserve">, 46 </w:t>
      </w:r>
      <w:r w:rsidRPr="00B806FD">
        <w:rPr>
          <w:smallCaps/>
          <w:sz w:val="18"/>
          <w:szCs w:val="18"/>
        </w:rPr>
        <w:t xml:space="preserve">Harv. J. L. Public </w:t>
      </w:r>
      <w:proofErr w:type="spellStart"/>
      <w:r w:rsidRPr="00B806FD">
        <w:rPr>
          <w:smallCaps/>
          <w:sz w:val="18"/>
          <w:szCs w:val="18"/>
        </w:rPr>
        <w:t>Pol'y</w:t>
      </w:r>
      <w:proofErr w:type="spellEnd"/>
      <w:r w:rsidRPr="00B806FD">
        <w:rPr>
          <w:sz w:val="18"/>
          <w:szCs w:val="18"/>
        </w:rPr>
        <w:t xml:space="preserve"> ___ (Forthcoming 2023) (emphasis added).</w:t>
      </w:r>
      <w:r w:rsidRPr="00B806FD">
        <w:rPr>
          <w:sz w:val="18"/>
          <w:szCs w:val="18"/>
        </w:rPr>
        <w:fldChar w:fldCharType="end"/>
      </w:r>
      <w:r w:rsidRPr="00B806FD">
        <w:rPr>
          <w:sz w:val="18"/>
          <w:szCs w:val="18"/>
        </w:rPr>
        <w:t xml:space="preserve">  This theory was offered in a federal challenge brought by Republicans in Pennsylvania to that state’s court-ordered congressional map, but the Supreme Court denied </w:t>
      </w:r>
      <w:r w:rsidRPr="00B806FD">
        <w:rPr>
          <w:i/>
          <w:sz w:val="18"/>
          <w:szCs w:val="18"/>
        </w:rPr>
        <w:t>cert</w:t>
      </w:r>
      <w:r w:rsidRPr="00B806FD">
        <w:rPr>
          <w:sz w:val="18"/>
          <w:szCs w:val="18"/>
        </w:rPr>
        <w:t xml:space="preserve">.  But the theory is not yet dead.  The Supreme Court has agreed to hear a case in the October 2022 term that challenges the North Carolina Supreme Court’s ability to replace a congressional plan from the state legislature with one of their own after having ruled that the legislature’s plan violates the state constitution.  If the petitioners are successful in </w:t>
      </w:r>
      <w:r w:rsidRPr="00B806FD">
        <w:rPr>
          <w:sz w:val="18"/>
          <w:szCs w:val="18"/>
        </w:rPr>
        <w:fldChar w:fldCharType="begin"/>
      </w:r>
      <w:r w:rsidRPr="00B806FD">
        <w:rPr>
          <w:sz w:val="18"/>
          <w:szCs w:val="18"/>
        </w:rPr>
        <w:instrText xml:space="preserve"> ADDIN ZOTERO_ITEM CSL_CITATION {"citationID":"6nBdwZme","properties":{"formattedCitation":"Moore v. Harper, 142 S.Ct. 1089 (2022).","plainCitation":"Moore v. Harper, 142 S.Ct. 1089 (2022).","noteIndex":424},"citationItems":[{"id":7861,"uris":["http://zotero.org/users/10395840/items/GTWCRA48"],"itemData":{"id":7861,"type":"legal_case","container-title":"S.Ct.","page":"1089","title":"Moore v. Harper","volume":"142","issued":{"date-parts":[["2022"]]}},"label":"page"}],"schema":"https://github.com/citation-style-language/schema/raw/master/csl-citation.json"} </w:instrText>
      </w:r>
      <w:r w:rsidRPr="00B806FD">
        <w:rPr>
          <w:sz w:val="18"/>
          <w:szCs w:val="18"/>
        </w:rPr>
        <w:fldChar w:fldCharType="separate"/>
      </w:r>
      <w:r w:rsidRPr="00B806FD">
        <w:rPr>
          <w:noProof/>
          <w:sz w:val="18"/>
          <w:szCs w:val="18"/>
        </w:rPr>
        <w:t>Moore v. Harper, 142 S.Ct. 1089 (2022),</w:t>
      </w:r>
      <w:r w:rsidRPr="00B806FD">
        <w:rPr>
          <w:sz w:val="18"/>
          <w:szCs w:val="18"/>
        </w:rPr>
        <w:fldChar w:fldCharType="end"/>
      </w:r>
      <w:r w:rsidRPr="00B806FD">
        <w:rPr>
          <w:sz w:val="18"/>
          <w:szCs w:val="18"/>
        </w:rPr>
        <w:t xml:space="preserve"> congressional plans such as the 2022 map in New York might also be unconstitutional since it too was put into place by a state court.  Of course, were the U.S. Supreme Court to adopt the independent state legislature theory, it would appear to have to reject one of its own recent precedents.  In </w:t>
      </w:r>
      <w:proofErr w:type="spellStart"/>
      <w:r w:rsidRPr="00B806FD">
        <w:rPr>
          <w:i/>
          <w:iCs/>
          <w:sz w:val="18"/>
          <w:szCs w:val="18"/>
        </w:rPr>
        <w:t>Rucho</w:t>
      </w:r>
      <w:proofErr w:type="spellEnd"/>
      <w:r w:rsidRPr="00B806FD">
        <w:rPr>
          <w:sz w:val="18"/>
          <w:szCs w:val="18"/>
        </w:rPr>
        <w:t xml:space="preserve">, </w:t>
      </w:r>
      <w:r w:rsidRPr="00B806FD">
        <w:rPr>
          <w:iCs/>
          <w:sz w:val="18"/>
          <w:szCs w:val="18"/>
        </w:rPr>
        <w:t>after its own condemnation of excessive partisan gerrymandering,</w:t>
      </w:r>
      <w:r w:rsidRPr="00B806FD">
        <w:rPr>
          <w:sz w:val="18"/>
          <w:szCs w:val="18"/>
        </w:rPr>
        <w:t xml:space="preserve"> in language quoted earlier in this essay, the Court points to state courts as a potential remedy for partisan gerrymander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01D12E" w14:textId="6329DD5B" w:rsidR="00B81143" w:rsidRPr="00B81143" w:rsidRDefault="00B81143" w:rsidP="00B81143">
    <w:pPr>
      <w:pStyle w:val="Header"/>
      <w:rPr>
        <w:rFonts w:ascii="Myriad Pro Semibold" w:hAnsi="Myriad Pro Semibold" w:cs="Times New Roman"/>
        <w:b w:val="0"/>
        <w:szCs w:val="15"/>
      </w:rPr>
    </w:pPr>
    <w:r w:rsidRPr="00B81143">
      <w:rPr>
        <w:rStyle w:val="PageNumber"/>
        <w:rFonts w:ascii="Myriad Pro" w:hAnsi="Myriad Pro" w:cs="Times New Roman"/>
        <w:sz w:val="15"/>
        <w:szCs w:val="15"/>
      </w:rPr>
      <w:t>The UNIVERSITY</w:t>
    </w:r>
    <w:r w:rsidRPr="00B81143">
      <w:rPr>
        <w:rFonts w:cs="Times New Roman"/>
        <w:szCs w:val="15"/>
      </w:rPr>
      <w:t xml:space="preserve"> of New Hampshire LAW REVIEW</w:t>
    </w:r>
    <w:r w:rsidRPr="00B81143">
      <w:rPr>
        <w:rFonts w:cs="Times New Roman"/>
        <w:szCs w:val="15"/>
      </w:rPr>
      <w:ptab w:relativeTo="margin" w:alignment="right" w:leader="none"/>
    </w:r>
    <w:r w:rsidR="008D703D">
      <w:rPr>
        <w:rFonts w:cs="Times New Roman"/>
        <w:b w:val="0"/>
        <w:szCs w:val="15"/>
      </w:rPr>
      <w:t>21</w:t>
    </w:r>
    <w:r w:rsidRPr="001939F5">
      <w:rPr>
        <w:rFonts w:cs="Times New Roman"/>
        <w:b w:val="0"/>
        <w:szCs w:val="15"/>
      </w:rPr>
      <w:t>:</w:t>
    </w:r>
    <w:r w:rsidR="008D703D">
      <w:rPr>
        <w:rFonts w:cs="Times New Roman"/>
        <w:b w:val="0"/>
        <w:szCs w:val="15"/>
      </w:rPr>
      <w:t>2</w:t>
    </w:r>
    <w:r w:rsidRPr="001939F5">
      <w:rPr>
        <w:rFonts w:cs="Times New Roman"/>
        <w:b w:val="0"/>
        <w:szCs w:val="15"/>
      </w:rPr>
      <w:t xml:space="preserve"> (20</w:t>
    </w:r>
    <w:r w:rsidR="008D703D">
      <w:rPr>
        <w:rFonts w:cs="Times New Roman"/>
        <w:b w:val="0"/>
        <w:szCs w:val="15"/>
      </w:rPr>
      <w:t>23</w:t>
    </w:r>
    <w:r w:rsidRPr="001939F5">
      <w:rPr>
        <w:rFonts w:cs="Times New Roman"/>
        <w:b w:val="0"/>
        <w:szCs w:val="15"/>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7668DC" w14:textId="20A7E2FD" w:rsidR="00B81143" w:rsidRPr="00B81143" w:rsidRDefault="008D703D" w:rsidP="00B81143">
    <w:pPr>
      <w:pStyle w:val="Header"/>
      <w:jc w:val="right"/>
      <w:rPr>
        <w:rFonts w:ascii="Myriad Pro Semibold" w:hAnsi="Myriad Pro Semibold" w:cs="Times New Roman"/>
        <w:b w:val="0"/>
        <w:szCs w:val="15"/>
      </w:rPr>
    </w:pPr>
    <w:r>
      <w:rPr>
        <w:rStyle w:val="PageNumber"/>
        <w:rFonts w:ascii="Myriad Pro" w:hAnsi="Myriad Pro" w:cs="Times New Roman"/>
        <w:sz w:val="15"/>
        <w:szCs w:val="15"/>
      </w:rPr>
      <w:t>The role of state court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360"/>
      <w:gridCol w:w="2360"/>
      <w:gridCol w:w="2360"/>
    </w:tblGrid>
    <w:tr w:rsidR="72C9C8C4" w14:paraId="59A740C2" w14:textId="77777777" w:rsidTr="72C9C8C4">
      <w:tc>
        <w:tcPr>
          <w:tcW w:w="2360" w:type="dxa"/>
        </w:tcPr>
        <w:p w14:paraId="2EDC1E90" w14:textId="4071316E" w:rsidR="72C9C8C4" w:rsidRDefault="72C9C8C4" w:rsidP="72C9C8C4">
          <w:pPr>
            <w:ind w:left="-115"/>
          </w:pPr>
        </w:p>
      </w:tc>
      <w:tc>
        <w:tcPr>
          <w:tcW w:w="2360" w:type="dxa"/>
        </w:tcPr>
        <w:p w14:paraId="2A097661" w14:textId="22478EA5" w:rsidR="72C9C8C4" w:rsidRDefault="72C9C8C4" w:rsidP="72C9C8C4">
          <w:pPr>
            <w:jc w:val="center"/>
          </w:pPr>
        </w:p>
      </w:tc>
      <w:tc>
        <w:tcPr>
          <w:tcW w:w="2360" w:type="dxa"/>
        </w:tcPr>
        <w:p w14:paraId="1F520C60" w14:textId="4AB6DF8E" w:rsidR="72C9C8C4" w:rsidRDefault="72C9C8C4" w:rsidP="72C9C8C4">
          <w:pPr>
            <w:ind w:right="-115"/>
            <w:jc w:val="right"/>
          </w:pPr>
        </w:p>
      </w:tc>
    </w:tr>
  </w:tbl>
  <w:p w14:paraId="4610639E" w14:textId="469DAC86" w:rsidR="72C9C8C4" w:rsidRDefault="72C9C8C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B904512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BA029A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D44DCB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13EC74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378B47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42CF63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340129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F44DE9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CEA738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8E2798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3A68B8"/>
    <w:multiLevelType w:val="multilevel"/>
    <w:tmpl w:val="2D50BE4C"/>
    <w:styleLink w:val="CurrentList1"/>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243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1" w15:restartNumberingAfterBreak="0">
    <w:nsid w:val="03935F3A"/>
    <w:multiLevelType w:val="hybridMultilevel"/>
    <w:tmpl w:val="71509CB8"/>
    <w:lvl w:ilvl="0" w:tplc="FFFFFFFF">
      <w:start w:val="1"/>
      <w:numFmt w:val="lowerLetter"/>
      <w:lvlText w:val="%1."/>
      <w:lvlJc w:val="left"/>
      <w:pPr>
        <w:ind w:left="2520" w:hanging="360"/>
      </w:pPr>
      <w:rPr>
        <w:rFonts w:ascii="Alegreya" w:hAnsi="Alegreya" w:hint="default"/>
        <w:b w:val="0"/>
        <w:i/>
        <w:kern w:val="0"/>
        <w:sz w:val="21"/>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03DC3432"/>
    <w:multiLevelType w:val="multilevel"/>
    <w:tmpl w:val="B35A33D4"/>
    <w:lvl w:ilvl="0">
      <w:start w:val="1"/>
      <w:numFmt w:val="upperRoman"/>
      <w:lvlText w:val="%1."/>
      <w:lvlJc w:val="left"/>
      <w:pPr>
        <w:tabs>
          <w:tab w:val="num" w:pos="475"/>
        </w:tabs>
        <w:ind w:left="475" w:hanging="475"/>
      </w:pPr>
      <w:rPr>
        <w:rFonts w:hint="default"/>
      </w:rPr>
    </w:lvl>
    <w:lvl w:ilvl="1">
      <w:start w:val="1"/>
      <w:numFmt w:val="decimal"/>
      <w:pStyle w:val="Heading3"/>
      <w:lvlText w:val="%2."/>
      <w:lvlJc w:val="left"/>
      <w:pPr>
        <w:tabs>
          <w:tab w:val="num" w:pos="1080"/>
        </w:tabs>
        <w:ind w:left="1080" w:hanging="360"/>
      </w:pPr>
      <w:rPr>
        <w:rFonts w:hint="default"/>
        <w:b w:val="0"/>
      </w:rPr>
    </w:lvl>
    <w:lvl w:ilvl="2">
      <w:start w:val="1"/>
      <w:numFmt w:val="decimal"/>
      <w:lvlText w:val="%3."/>
      <w:lvlJc w:val="left"/>
      <w:pPr>
        <w:ind w:left="1080" w:hanging="36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3" w15:restartNumberingAfterBreak="0">
    <w:nsid w:val="09937E45"/>
    <w:multiLevelType w:val="multilevel"/>
    <w:tmpl w:val="C5969D7E"/>
    <w:styleLink w:val="CurrentList6"/>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135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4" w15:restartNumberingAfterBreak="0">
    <w:nsid w:val="0BB717B9"/>
    <w:multiLevelType w:val="hybridMultilevel"/>
    <w:tmpl w:val="EF5E9216"/>
    <w:lvl w:ilvl="0" w:tplc="00E46760">
      <w:start w:val="1"/>
      <w:numFmt w:val="lowerLetter"/>
      <w:lvlText w:val="%1."/>
      <w:lvlJc w:val="left"/>
      <w:pPr>
        <w:ind w:left="2520" w:hanging="360"/>
      </w:pPr>
      <w:rPr>
        <w:rFonts w:ascii="Alegreya" w:hAnsi="Alegreya" w:hint="default"/>
        <w:b w:val="0"/>
        <w:i/>
        <w:kern w:val="0"/>
        <w:sz w:val="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8E95365"/>
    <w:multiLevelType w:val="hybridMultilevel"/>
    <w:tmpl w:val="28D87532"/>
    <w:lvl w:ilvl="0" w:tplc="FFFFFFFF">
      <w:start w:val="1"/>
      <w:numFmt w:val="lowerLetter"/>
      <w:lvlText w:val="%1."/>
      <w:lvlJc w:val="left"/>
      <w:pPr>
        <w:ind w:left="2520" w:hanging="360"/>
      </w:pPr>
      <w:rPr>
        <w:rFonts w:ascii="Alegreya" w:hAnsi="Alegreya" w:hint="default"/>
        <w:b w:val="0"/>
        <w:i/>
        <w:kern w:val="0"/>
        <w:sz w:val="21"/>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1A660433"/>
    <w:multiLevelType w:val="hybridMultilevel"/>
    <w:tmpl w:val="28D87532"/>
    <w:lvl w:ilvl="0" w:tplc="FFFFFFFF">
      <w:start w:val="1"/>
      <w:numFmt w:val="lowerLetter"/>
      <w:lvlText w:val="%1."/>
      <w:lvlJc w:val="left"/>
      <w:pPr>
        <w:ind w:left="2520" w:hanging="360"/>
      </w:pPr>
      <w:rPr>
        <w:rFonts w:ascii="Alegreya" w:hAnsi="Alegreya" w:hint="default"/>
        <w:b w:val="0"/>
        <w:i/>
        <w:kern w:val="0"/>
        <w:sz w:val="21"/>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7203557"/>
    <w:multiLevelType w:val="hybridMultilevel"/>
    <w:tmpl w:val="E910C372"/>
    <w:lvl w:ilvl="0" w:tplc="FFFFFFFF">
      <w:start w:val="1"/>
      <w:numFmt w:val="lowerLetter"/>
      <w:lvlText w:val="%1."/>
      <w:lvlJc w:val="left"/>
      <w:pPr>
        <w:ind w:left="2520" w:hanging="360"/>
      </w:pPr>
      <w:rPr>
        <w:rFonts w:ascii="Alegreya" w:hAnsi="Alegreya" w:hint="default"/>
        <w:b w:val="0"/>
        <w:i/>
        <w:kern w:val="0"/>
        <w:sz w:val="21"/>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E39008F"/>
    <w:multiLevelType w:val="multilevel"/>
    <w:tmpl w:val="E64A6722"/>
    <w:styleLink w:val="CurrentList3"/>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360" w:hanging="360"/>
      </w:pPr>
      <w:rPr>
        <w:rFonts w:hint="default"/>
      </w:rPr>
    </w:lvl>
    <w:lvl w:ilvl="2">
      <w:start w:val="1"/>
      <w:numFmt w:val="upperRoman"/>
      <w:lvlText w:val="%3."/>
      <w:lvlJc w:val="right"/>
      <w:pPr>
        <w:ind w:left="180" w:hanging="180"/>
      </w:p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9" w15:restartNumberingAfterBreak="0">
    <w:nsid w:val="33EB0E26"/>
    <w:multiLevelType w:val="hybridMultilevel"/>
    <w:tmpl w:val="EF5E9216"/>
    <w:lvl w:ilvl="0" w:tplc="FFFFFFFF">
      <w:start w:val="1"/>
      <w:numFmt w:val="lowerLetter"/>
      <w:lvlText w:val="%1."/>
      <w:lvlJc w:val="left"/>
      <w:pPr>
        <w:ind w:left="2520" w:hanging="360"/>
      </w:pPr>
      <w:rPr>
        <w:rFonts w:ascii="Alegreya" w:hAnsi="Alegreya" w:hint="default"/>
        <w:b w:val="0"/>
        <w:i/>
        <w:kern w:val="0"/>
        <w:sz w:val="21"/>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3D9C3FD4"/>
    <w:multiLevelType w:val="multilevel"/>
    <w:tmpl w:val="872E8642"/>
    <w:lvl w:ilvl="0">
      <w:start w:val="1"/>
      <w:numFmt w:val="upperRoman"/>
      <w:lvlText w:val="%1."/>
      <w:lvlJc w:val="left"/>
      <w:pPr>
        <w:tabs>
          <w:tab w:val="num" w:pos="475"/>
        </w:tabs>
        <w:ind w:left="475" w:hanging="475"/>
      </w:pPr>
      <w:rPr>
        <w:rFonts w:hint="default"/>
      </w:rPr>
    </w:lvl>
    <w:lvl w:ilvl="1">
      <w:start w:val="1"/>
      <w:numFmt w:val="lowerLetter"/>
      <w:pStyle w:val="Heading4"/>
      <w:lvlText w:val="%2."/>
      <w:lvlJc w:val="left"/>
      <w:pPr>
        <w:tabs>
          <w:tab w:val="num" w:pos="1440"/>
        </w:tabs>
        <w:ind w:left="1440" w:hanging="360"/>
      </w:pPr>
      <w:rPr>
        <w:rFonts w:hint="default"/>
        <w:b w:val="0"/>
      </w:rPr>
    </w:lvl>
    <w:lvl w:ilvl="2">
      <w:start w:val="1"/>
      <w:numFmt w:val="decimal"/>
      <w:lvlText w:val="%3."/>
      <w:lvlJc w:val="left"/>
      <w:pPr>
        <w:ind w:left="1080" w:hanging="36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21" w15:restartNumberingAfterBreak="0">
    <w:nsid w:val="45050749"/>
    <w:multiLevelType w:val="hybridMultilevel"/>
    <w:tmpl w:val="0792B5C0"/>
    <w:lvl w:ilvl="0" w:tplc="FFFFFFFF">
      <w:start w:val="1"/>
      <w:numFmt w:val="lowerLetter"/>
      <w:lvlText w:val="%1."/>
      <w:lvlJc w:val="left"/>
      <w:pPr>
        <w:ind w:left="2520" w:hanging="360"/>
      </w:pPr>
      <w:rPr>
        <w:rFonts w:ascii="Alegreya" w:hAnsi="Alegreya" w:hint="default"/>
        <w:b w:val="0"/>
        <w:i/>
        <w:kern w:val="0"/>
        <w:sz w:val="21"/>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577F7362"/>
    <w:multiLevelType w:val="multilevel"/>
    <w:tmpl w:val="2D50BE4C"/>
    <w:styleLink w:val="CurrentList2"/>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36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23" w15:restartNumberingAfterBreak="0">
    <w:nsid w:val="58254681"/>
    <w:multiLevelType w:val="hybridMultilevel"/>
    <w:tmpl w:val="58B21DA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F2274C6"/>
    <w:multiLevelType w:val="multilevel"/>
    <w:tmpl w:val="7B806C20"/>
    <w:styleLink w:val="CurrentList4"/>
    <w:lvl w:ilvl="0">
      <w:start w:val="1"/>
      <w:numFmt w:val="lowerRoman"/>
      <w:lvlText w:val="%1."/>
      <w:lvlJc w:val="righ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5" w15:restartNumberingAfterBreak="0">
    <w:nsid w:val="64A44192"/>
    <w:multiLevelType w:val="hybridMultilevel"/>
    <w:tmpl w:val="71509CB8"/>
    <w:lvl w:ilvl="0" w:tplc="FFFFFFFF">
      <w:start w:val="1"/>
      <w:numFmt w:val="lowerLetter"/>
      <w:lvlText w:val="%1."/>
      <w:lvlJc w:val="left"/>
      <w:pPr>
        <w:ind w:left="2520" w:hanging="360"/>
      </w:pPr>
      <w:rPr>
        <w:rFonts w:ascii="Alegreya" w:hAnsi="Alegreya" w:hint="default"/>
        <w:b w:val="0"/>
        <w:i/>
        <w:kern w:val="0"/>
        <w:sz w:val="21"/>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67FD2790"/>
    <w:multiLevelType w:val="multilevel"/>
    <w:tmpl w:val="81A8795A"/>
    <w:lvl w:ilvl="0">
      <w:start w:val="1"/>
      <w:numFmt w:val="upperRoman"/>
      <w:pStyle w:val="Heading1"/>
      <w:lvlText w:val="%1."/>
      <w:lvlJc w:val="left"/>
      <w:pPr>
        <w:tabs>
          <w:tab w:val="num" w:pos="360"/>
        </w:tabs>
        <w:ind w:left="360" w:hanging="360"/>
      </w:pPr>
      <w:rPr>
        <w:rFonts w:hint="default"/>
        <w:b/>
        <w:i w:val="0"/>
        <w:caps/>
        <w:color w:val="000000" w:themeColor="text1"/>
        <w:spacing w:val="20"/>
        <w:sz w:val="18"/>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27" w15:restartNumberingAfterBreak="0">
    <w:nsid w:val="6AF33989"/>
    <w:multiLevelType w:val="hybridMultilevel"/>
    <w:tmpl w:val="49C0CF92"/>
    <w:lvl w:ilvl="0" w:tplc="FFFFFFFF">
      <w:start w:val="1"/>
      <w:numFmt w:val="lowerLetter"/>
      <w:lvlText w:val="%1."/>
      <w:lvlJc w:val="left"/>
      <w:pPr>
        <w:ind w:left="2520" w:hanging="360"/>
      </w:pPr>
      <w:rPr>
        <w:rFonts w:ascii="Alegreya" w:hAnsi="Alegreya" w:hint="default"/>
        <w:b w:val="0"/>
        <w:i/>
        <w:kern w:val="0"/>
        <w:sz w:val="21"/>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6B614922"/>
    <w:multiLevelType w:val="multilevel"/>
    <w:tmpl w:val="01AC62DC"/>
    <w:styleLink w:val="CurrentList5"/>
    <w:lvl w:ilvl="0">
      <w:start w:val="5"/>
      <w:numFmt w:val="lowerRoman"/>
      <w:lvlText w:val="%1."/>
      <w:lvlJc w:val="righ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9" w15:restartNumberingAfterBreak="0">
    <w:nsid w:val="6EF1717E"/>
    <w:multiLevelType w:val="hybridMultilevel"/>
    <w:tmpl w:val="28D87532"/>
    <w:lvl w:ilvl="0" w:tplc="FFFFFFFF">
      <w:start w:val="1"/>
      <w:numFmt w:val="lowerLetter"/>
      <w:lvlText w:val="%1."/>
      <w:lvlJc w:val="left"/>
      <w:pPr>
        <w:ind w:left="2520" w:hanging="360"/>
      </w:pPr>
      <w:rPr>
        <w:rFonts w:ascii="Alegreya" w:hAnsi="Alegreya" w:hint="default"/>
        <w:b w:val="0"/>
        <w:i/>
        <w:kern w:val="0"/>
        <w:sz w:val="21"/>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70664CC8"/>
    <w:multiLevelType w:val="multilevel"/>
    <w:tmpl w:val="F80C90D4"/>
    <w:lvl w:ilvl="0">
      <w:start w:val="1"/>
      <w:numFmt w:val="upperRoman"/>
      <w:lvlText w:val="%1."/>
      <w:lvlJc w:val="left"/>
      <w:pPr>
        <w:tabs>
          <w:tab w:val="num" w:pos="475"/>
        </w:tabs>
        <w:ind w:left="475" w:hanging="475"/>
      </w:pPr>
      <w:rPr>
        <w:rFonts w:hint="default"/>
      </w:rPr>
    </w:lvl>
    <w:lvl w:ilvl="1">
      <w:start w:val="1"/>
      <w:numFmt w:val="upperLetter"/>
      <w:pStyle w:val="Heading2"/>
      <w:lvlText w:val="%2."/>
      <w:lvlJc w:val="left"/>
      <w:pPr>
        <w:ind w:left="720" w:hanging="360"/>
      </w:pPr>
      <w:rPr>
        <w:rFonts w:hint="default"/>
        <w:b/>
      </w:rPr>
    </w:lvl>
    <w:lvl w:ilvl="2">
      <w:start w:val="1"/>
      <w:numFmt w:val="decimal"/>
      <w:lvlText w:val="%3."/>
      <w:lvlJc w:val="left"/>
      <w:pPr>
        <w:ind w:left="1080" w:hanging="360"/>
      </w:pPr>
      <w:rPr>
        <w:rFonts w:hint="default"/>
        <w:i w:val="0"/>
        <w:iCs w:val="0"/>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31" w15:restartNumberingAfterBreak="0">
    <w:nsid w:val="7D991F83"/>
    <w:multiLevelType w:val="hybridMultilevel"/>
    <w:tmpl w:val="4AF29CEA"/>
    <w:lvl w:ilvl="0" w:tplc="FFFFFFFF">
      <w:start w:val="1"/>
      <w:numFmt w:val="lowerLetter"/>
      <w:pStyle w:val="LetteredList"/>
      <w:lvlText w:val="(%1)"/>
      <w:lvlJc w:val="left"/>
      <w:pPr>
        <w:tabs>
          <w:tab w:val="num" w:pos="1170"/>
        </w:tabs>
        <w:ind w:left="1170" w:hanging="360"/>
      </w:pPr>
      <w:rPr>
        <w:rFonts w:hint="default"/>
      </w:r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num w:numId="1" w16cid:durableId="1565801268">
    <w:abstractNumId w:val="26"/>
  </w:num>
  <w:num w:numId="2" w16cid:durableId="1382748468">
    <w:abstractNumId w:val="30"/>
  </w:num>
  <w:num w:numId="3" w16cid:durableId="1385183062">
    <w:abstractNumId w:val="12"/>
  </w:num>
  <w:num w:numId="4" w16cid:durableId="1570918485">
    <w:abstractNumId w:val="20"/>
  </w:num>
  <w:num w:numId="5" w16cid:durableId="1727336330">
    <w:abstractNumId w:val="26"/>
  </w:num>
  <w:num w:numId="6" w16cid:durableId="1859849591">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35484129">
    <w:abstractNumId w:val="31"/>
  </w:num>
  <w:num w:numId="8" w16cid:durableId="1196039057">
    <w:abstractNumId w:val="10"/>
  </w:num>
  <w:num w:numId="9" w16cid:durableId="2034912598">
    <w:abstractNumId w:val="22"/>
  </w:num>
  <w:num w:numId="10" w16cid:durableId="692656874">
    <w:abstractNumId w:val="18"/>
  </w:num>
  <w:num w:numId="11" w16cid:durableId="1096100136">
    <w:abstractNumId w:val="24"/>
  </w:num>
  <w:num w:numId="12" w16cid:durableId="475221484">
    <w:abstractNumId w:val="28"/>
  </w:num>
  <w:num w:numId="13" w16cid:durableId="316494125">
    <w:abstractNumId w:val="13"/>
  </w:num>
  <w:num w:numId="14" w16cid:durableId="1535074568">
    <w:abstractNumId w:val="30"/>
    <w:lvlOverride w:ilvl="0">
      <w:startOverride w:val="1"/>
    </w:lvlOverride>
    <w:lvlOverride w:ilvl="1">
      <w:startOverride w:val="1"/>
    </w:lvlOverride>
    <w:lvlOverride w:ilvl="2">
      <w:startOverride w:val="14"/>
    </w:lvlOverride>
  </w:num>
  <w:num w:numId="15" w16cid:durableId="1520310871">
    <w:abstractNumId w:val="30"/>
    <w:lvlOverride w:ilvl="0">
      <w:startOverride w:val="1"/>
    </w:lvlOverride>
    <w:lvlOverride w:ilvl="1">
      <w:startOverride w:val="1"/>
    </w:lvlOverride>
    <w:lvlOverride w:ilvl="2">
      <w:startOverride w:val="14"/>
    </w:lvlOverride>
  </w:num>
  <w:num w:numId="16" w16cid:durableId="1164319705">
    <w:abstractNumId w:val="0"/>
  </w:num>
  <w:num w:numId="17" w16cid:durableId="494104190">
    <w:abstractNumId w:val="1"/>
  </w:num>
  <w:num w:numId="18" w16cid:durableId="1961914185">
    <w:abstractNumId w:val="2"/>
  </w:num>
  <w:num w:numId="19" w16cid:durableId="1356154535">
    <w:abstractNumId w:val="3"/>
  </w:num>
  <w:num w:numId="20" w16cid:durableId="291641124">
    <w:abstractNumId w:val="8"/>
  </w:num>
  <w:num w:numId="21" w16cid:durableId="1678656948">
    <w:abstractNumId w:val="4"/>
  </w:num>
  <w:num w:numId="22" w16cid:durableId="97988060">
    <w:abstractNumId w:val="5"/>
  </w:num>
  <w:num w:numId="23" w16cid:durableId="1084258605">
    <w:abstractNumId w:val="6"/>
  </w:num>
  <w:num w:numId="24" w16cid:durableId="1659769004">
    <w:abstractNumId w:val="7"/>
  </w:num>
  <w:num w:numId="25" w16cid:durableId="2145079478">
    <w:abstractNumId w:val="9"/>
  </w:num>
  <w:num w:numId="26" w16cid:durableId="1572622150">
    <w:abstractNumId w:val="0"/>
  </w:num>
  <w:num w:numId="27" w16cid:durableId="1291398015">
    <w:abstractNumId w:val="1"/>
  </w:num>
  <w:num w:numId="28" w16cid:durableId="1768303435">
    <w:abstractNumId w:val="2"/>
  </w:num>
  <w:num w:numId="29" w16cid:durableId="845173092">
    <w:abstractNumId w:val="3"/>
  </w:num>
  <w:num w:numId="30" w16cid:durableId="1211304556">
    <w:abstractNumId w:val="8"/>
  </w:num>
  <w:num w:numId="31" w16cid:durableId="2007590127">
    <w:abstractNumId w:val="4"/>
  </w:num>
  <w:num w:numId="32" w16cid:durableId="358090613">
    <w:abstractNumId w:val="5"/>
  </w:num>
  <w:num w:numId="33" w16cid:durableId="1493568851">
    <w:abstractNumId w:val="6"/>
  </w:num>
  <w:num w:numId="34" w16cid:durableId="1479300182">
    <w:abstractNumId w:val="7"/>
  </w:num>
  <w:num w:numId="35" w16cid:durableId="876625872">
    <w:abstractNumId w:val="9"/>
  </w:num>
  <w:num w:numId="36" w16cid:durableId="214581432">
    <w:abstractNumId w:val="9"/>
  </w:num>
  <w:num w:numId="37" w16cid:durableId="1351375180">
    <w:abstractNumId w:val="0"/>
  </w:num>
  <w:num w:numId="38" w16cid:durableId="605693059">
    <w:abstractNumId w:val="0"/>
  </w:num>
  <w:num w:numId="39" w16cid:durableId="779647055">
    <w:abstractNumId w:val="1"/>
  </w:num>
  <w:num w:numId="40" w16cid:durableId="964655672">
    <w:abstractNumId w:val="2"/>
  </w:num>
  <w:num w:numId="41" w16cid:durableId="1203860225">
    <w:abstractNumId w:val="3"/>
  </w:num>
  <w:num w:numId="42" w16cid:durableId="115487643">
    <w:abstractNumId w:val="8"/>
  </w:num>
  <w:num w:numId="43" w16cid:durableId="104274430">
    <w:abstractNumId w:val="4"/>
  </w:num>
  <w:num w:numId="44" w16cid:durableId="1799257889">
    <w:abstractNumId w:val="5"/>
  </w:num>
  <w:num w:numId="45" w16cid:durableId="2137604509">
    <w:abstractNumId w:val="6"/>
  </w:num>
  <w:num w:numId="46" w16cid:durableId="848636624">
    <w:abstractNumId w:val="7"/>
  </w:num>
  <w:num w:numId="47" w16cid:durableId="155801292">
    <w:abstractNumId w:val="9"/>
  </w:num>
  <w:num w:numId="48" w16cid:durableId="1122311313">
    <w:abstractNumId w:val="14"/>
  </w:num>
  <w:num w:numId="49" w16cid:durableId="1230774511">
    <w:abstractNumId w:val="14"/>
  </w:num>
  <w:num w:numId="50" w16cid:durableId="581522496">
    <w:abstractNumId w:val="21"/>
  </w:num>
  <w:num w:numId="51" w16cid:durableId="1225141336">
    <w:abstractNumId w:val="25"/>
  </w:num>
  <w:num w:numId="52" w16cid:durableId="2013215188">
    <w:abstractNumId w:val="19"/>
  </w:num>
  <w:num w:numId="53" w16cid:durableId="79329330">
    <w:abstractNumId w:val="27"/>
  </w:num>
  <w:num w:numId="54" w16cid:durableId="551580393">
    <w:abstractNumId w:val="15"/>
  </w:num>
  <w:num w:numId="55" w16cid:durableId="1897468091">
    <w:abstractNumId w:val="11"/>
  </w:num>
  <w:num w:numId="56" w16cid:durableId="1283418681">
    <w:abstractNumId w:val="16"/>
  </w:num>
  <w:num w:numId="57" w16cid:durableId="2070642651">
    <w:abstractNumId w:val="17"/>
  </w:num>
  <w:num w:numId="58" w16cid:durableId="1197735954">
    <w:abstractNumId w:val="29"/>
  </w:num>
  <w:num w:numId="59" w16cid:durableId="1814907358">
    <w:abstractNumId w:val="2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36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4848"/>
    <w:rsid w:val="0000124C"/>
    <w:rsid w:val="000111B5"/>
    <w:rsid w:val="00021202"/>
    <w:rsid w:val="000218D5"/>
    <w:rsid w:val="00052E1C"/>
    <w:rsid w:val="000714C5"/>
    <w:rsid w:val="00086F59"/>
    <w:rsid w:val="00087BD1"/>
    <w:rsid w:val="000C37A2"/>
    <w:rsid w:val="000C53D8"/>
    <w:rsid w:val="000D4B59"/>
    <w:rsid w:val="00114B20"/>
    <w:rsid w:val="00142C75"/>
    <w:rsid w:val="001546BD"/>
    <w:rsid w:val="001701F0"/>
    <w:rsid w:val="001939F5"/>
    <w:rsid w:val="001C2684"/>
    <w:rsid w:val="001C4C87"/>
    <w:rsid w:val="001E504D"/>
    <w:rsid w:val="00212B79"/>
    <w:rsid w:val="00214A92"/>
    <w:rsid w:val="00216324"/>
    <w:rsid w:val="00240ED7"/>
    <w:rsid w:val="002434F5"/>
    <w:rsid w:val="002525C4"/>
    <w:rsid w:val="00256AE2"/>
    <w:rsid w:val="00262B14"/>
    <w:rsid w:val="00272164"/>
    <w:rsid w:val="00295E34"/>
    <w:rsid w:val="002A4A48"/>
    <w:rsid w:val="002A6025"/>
    <w:rsid w:val="002C59A7"/>
    <w:rsid w:val="002D73C6"/>
    <w:rsid w:val="00310C4B"/>
    <w:rsid w:val="003343A1"/>
    <w:rsid w:val="00337B16"/>
    <w:rsid w:val="00354976"/>
    <w:rsid w:val="00381F07"/>
    <w:rsid w:val="00386D16"/>
    <w:rsid w:val="003A3201"/>
    <w:rsid w:val="003C5415"/>
    <w:rsid w:val="003C5671"/>
    <w:rsid w:val="003E172C"/>
    <w:rsid w:val="00414F57"/>
    <w:rsid w:val="00446A96"/>
    <w:rsid w:val="00461B7A"/>
    <w:rsid w:val="00475DCB"/>
    <w:rsid w:val="004764FC"/>
    <w:rsid w:val="004825C1"/>
    <w:rsid w:val="0049249B"/>
    <w:rsid w:val="004C4606"/>
    <w:rsid w:val="0050553B"/>
    <w:rsid w:val="005162DA"/>
    <w:rsid w:val="00532608"/>
    <w:rsid w:val="005503EC"/>
    <w:rsid w:val="00555B54"/>
    <w:rsid w:val="005A65E3"/>
    <w:rsid w:val="005B7708"/>
    <w:rsid w:val="005C56D1"/>
    <w:rsid w:val="005D1133"/>
    <w:rsid w:val="005E6959"/>
    <w:rsid w:val="0060124B"/>
    <w:rsid w:val="00607A1C"/>
    <w:rsid w:val="0065277B"/>
    <w:rsid w:val="006A75D6"/>
    <w:rsid w:val="006C56F7"/>
    <w:rsid w:val="00732B06"/>
    <w:rsid w:val="00743C64"/>
    <w:rsid w:val="00751018"/>
    <w:rsid w:val="0077694C"/>
    <w:rsid w:val="007B7652"/>
    <w:rsid w:val="007E5D63"/>
    <w:rsid w:val="00805C60"/>
    <w:rsid w:val="00807D7B"/>
    <w:rsid w:val="00823F57"/>
    <w:rsid w:val="008309CF"/>
    <w:rsid w:val="00873439"/>
    <w:rsid w:val="00886902"/>
    <w:rsid w:val="008C57D9"/>
    <w:rsid w:val="008D681D"/>
    <w:rsid w:val="008D703D"/>
    <w:rsid w:val="0095574B"/>
    <w:rsid w:val="009563A6"/>
    <w:rsid w:val="009B4969"/>
    <w:rsid w:val="009C2343"/>
    <w:rsid w:val="00A14541"/>
    <w:rsid w:val="00A406AB"/>
    <w:rsid w:val="00A43514"/>
    <w:rsid w:val="00A60ED5"/>
    <w:rsid w:val="00A61019"/>
    <w:rsid w:val="00A833DF"/>
    <w:rsid w:val="00A92740"/>
    <w:rsid w:val="00AB2444"/>
    <w:rsid w:val="00AC0D31"/>
    <w:rsid w:val="00AC42A3"/>
    <w:rsid w:val="00AD4848"/>
    <w:rsid w:val="00B26B27"/>
    <w:rsid w:val="00B35A12"/>
    <w:rsid w:val="00B56886"/>
    <w:rsid w:val="00B76868"/>
    <w:rsid w:val="00B806FD"/>
    <w:rsid w:val="00B81143"/>
    <w:rsid w:val="00C0170E"/>
    <w:rsid w:val="00C11C4C"/>
    <w:rsid w:val="00C133C9"/>
    <w:rsid w:val="00C20F2F"/>
    <w:rsid w:val="00C23B4F"/>
    <w:rsid w:val="00C2582E"/>
    <w:rsid w:val="00C42F7B"/>
    <w:rsid w:val="00C6478D"/>
    <w:rsid w:val="00C93FE1"/>
    <w:rsid w:val="00D15B1C"/>
    <w:rsid w:val="00D31817"/>
    <w:rsid w:val="00D37744"/>
    <w:rsid w:val="00D41874"/>
    <w:rsid w:val="00D625DD"/>
    <w:rsid w:val="00D779E2"/>
    <w:rsid w:val="00D9218E"/>
    <w:rsid w:val="00DB2A8D"/>
    <w:rsid w:val="00DC00AE"/>
    <w:rsid w:val="00DC1FE7"/>
    <w:rsid w:val="00E23501"/>
    <w:rsid w:val="00E2723C"/>
    <w:rsid w:val="00E57F10"/>
    <w:rsid w:val="00E65A03"/>
    <w:rsid w:val="00E70D0A"/>
    <w:rsid w:val="00E74CC8"/>
    <w:rsid w:val="00E9463D"/>
    <w:rsid w:val="00E96BE9"/>
    <w:rsid w:val="00ED7609"/>
    <w:rsid w:val="00ED7D47"/>
    <w:rsid w:val="00EF1C50"/>
    <w:rsid w:val="00EF4DFD"/>
    <w:rsid w:val="00F129F5"/>
    <w:rsid w:val="00F20C14"/>
    <w:rsid w:val="00F26BBA"/>
    <w:rsid w:val="00F32293"/>
    <w:rsid w:val="00F377A8"/>
    <w:rsid w:val="00F639B1"/>
    <w:rsid w:val="00F86C35"/>
    <w:rsid w:val="00FA4F11"/>
    <w:rsid w:val="00FB132A"/>
    <w:rsid w:val="00FB2A2D"/>
    <w:rsid w:val="72C9C8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D5FF8A"/>
  <w15:chartTrackingRefBased/>
  <w15:docId w15:val="{B5FB7854-4FB9-504D-BDAB-BE439FD63F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7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B7652"/>
    <w:pPr>
      <w:widowControl w:val="0"/>
    </w:pPr>
    <w:rPr>
      <w:rFonts w:ascii="Alegreya" w:eastAsiaTheme="minorEastAsia" w:hAnsi="Alegreya"/>
      <w:sz w:val="21"/>
    </w:rPr>
  </w:style>
  <w:style w:type="paragraph" w:styleId="Heading1">
    <w:name w:val="heading 1"/>
    <w:aliases w:val="UNHLR Heading 1"/>
    <w:basedOn w:val="Normal"/>
    <w:next w:val="Normal"/>
    <w:link w:val="Heading1Char"/>
    <w:autoRedefine/>
    <w:qFormat/>
    <w:rsid w:val="00D625DD"/>
    <w:pPr>
      <w:keepNext/>
      <w:keepLines/>
      <w:numPr>
        <w:numId w:val="5"/>
      </w:numPr>
      <w:suppressAutoHyphens/>
      <w:spacing w:before="360" w:after="120"/>
      <w:outlineLvl w:val="0"/>
    </w:pPr>
    <w:rPr>
      <w:rFonts w:ascii="Myriad Pro" w:eastAsiaTheme="majorEastAsia" w:hAnsi="Myriad Pro" w:cs="Times New Roman (Headings CS)"/>
      <w:b/>
      <w:caps/>
      <w:color w:val="000000" w:themeColor="text1"/>
      <w:spacing w:val="20"/>
      <w:w w:val="90"/>
      <w:sz w:val="20"/>
      <w:szCs w:val="32"/>
    </w:rPr>
  </w:style>
  <w:style w:type="paragraph" w:styleId="Heading2">
    <w:name w:val="heading 2"/>
    <w:aliases w:val="UNHLR Heading 2"/>
    <w:basedOn w:val="BodyText"/>
    <w:next w:val="Normal"/>
    <w:link w:val="Heading2Char"/>
    <w:unhideWhenUsed/>
    <w:qFormat/>
    <w:rsid w:val="00461B7A"/>
    <w:pPr>
      <w:keepNext/>
      <w:keepLines/>
      <w:numPr>
        <w:ilvl w:val="1"/>
        <w:numId w:val="2"/>
      </w:numPr>
      <w:suppressAutoHyphens/>
      <w:spacing w:before="240" w:after="120"/>
      <w:jc w:val="left"/>
      <w:outlineLvl w:val="1"/>
    </w:pPr>
    <w:rPr>
      <w:rFonts w:cs="Times New Roman (Body CS)"/>
      <w:b/>
      <w:i/>
      <w:spacing w:val="4"/>
      <w:sz w:val="20"/>
    </w:rPr>
  </w:style>
  <w:style w:type="paragraph" w:styleId="Heading3">
    <w:name w:val="heading 3"/>
    <w:aliases w:val="UNHLR Heading 3"/>
    <w:basedOn w:val="Heading2"/>
    <w:next w:val="Normal"/>
    <w:link w:val="Heading3Char"/>
    <w:unhideWhenUsed/>
    <w:qFormat/>
    <w:rsid w:val="007B7652"/>
    <w:pPr>
      <w:numPr>
        <w:numId w:val="3"/>
      </w:numPr>
      <w:spacing w:before="180" w:after="60"/>
      <w:outlineLvl w:val="2"/>
    </w:pPr>
    <w:rPr>
      <w:b w:val="0"/>
      <w:i w:val="0"/>
    </w:rPr>
  </w:style>
  <w:style w:type="paragraph" w:styleId="Heading4">
    <w:name w:val="heading 4"/>
    <w:aliases w:val="UNHLR Heading 4"/>
    <w:basedOn w:val="Heading3"/>
    <w:next w:val="Normal"/>
    <w:link w:val="Heading4Char"/>
    <w:unhideWhenUsed/>
    <w:qFormat/>
    <w:rsid w:val="007B7652"/>
    <w:pPr>
      <w:numPr>
        <w:numId w:val="4"/>
      </w:numPr>
      <w:spacing w:before="120"/>
      <w:outlineLvl w:val="3"/>
    </w:pPr>
    <w:rPr>
      <w:i/>
    </w:rPr>
  </w:style>
  <w:style w:type="paragraph" w:styleId="Heading5">
    <w:name w:val="heading 5"/>
    <w:basedOn w:val="Normal"/>
    <w:next w:val="Normal"/>
    <w:link w:val="Heading5Char"/>
    <w:unhideWhenUsed/>
    <w:qFormat/>
    <w:rsid w:val="007B7652"/>
    <w:pPr>
      <w:keepNext/>
      <w:keepLines/>
      <w:numPr>
        <w:ilvl w:val="4"/>
        <w:numId w:val="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7B7652"/>
    <w:pPr>
      <w:keepNext/>
      <w:keepLines/>
      <w:numPr>
        <w:ilvl w:val="5"/>
        <w:numId w:val="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nhideWhenUsed/>
    <w:qFormat/>
    <w:rsid w:val="007B7652"/>
    <w:pPr>
      <w:keepNext/>
      <w:keepLines/>
      <w:numPr>
        <w:ilvl w:val="6"/>
        <w:numId w:val="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nhideWhenUsed/>
    <w:qFormat/>
    <w:rsid w:val="007B7652"/>
    <w:pPr>
      <w:keepNext/>
      <w:keepLines/>
      <w:numPr>
        <w:ilvl w:val="7"/>
        <w:numId w:val="5"/>
      </w:numPr>
      <w:spacing w:before="4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nhideWhenUsed/>
    <w:qFormat/>
    <w:rsid w:val="007B7652"/>
    <w:pPr>
      <w:keepNext/>
      <w:keepLines/>
      <w:numPr>
        <w:ilvl w:val="8"/>
        <w:numId w:val="1"/>
      </w:numPr>
      <w:spacing w:before="4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UNHLRUNHlogo">
    <w:name w:val="UNHLR UNH logo"/>
    <w:basedOn w:val="Normal"/>
    <w:qFormat/>
    <w:rsid w:val="007B7652"/>
    <w:pPr>
      <w:spacing w:after="600"/>
    </w:pPr>
  </w:style>
  <w:style w:type="paragraph" w:customStyle="1" w:styleId="UNHLRAuthorName">
    <w:name w:val="UNHLR Author Name"/>
    <w:basedOn w:val="UNHLRUNHlogo"/>
    <w:qFormat/>
    <w:rsid w:val="00D779E2"/>
    <w:pPr>
      <w:spacing w:after="0"/>
    </w:pPr>
    <w:rPr>
      <w:sz w:val="20"/>
      <w:szCs w:val="18"/>
    </w:rPr>
  </w:style>
  <w:style w:type="paragraph" w:styleId="Title">
    <w:name w:val="Title"/>
    <w:aliases w:val="UNHLR Title"/>
    <w:basedOn w:val="UNHLRAuthorName"/>
    <w:next w:val="Normal"/>
    <w:link w:val="TitleChar"/>
    <w:uiPriority w:val="10"/>
    <w:qFormat/>
    <w:rsid w:val="007B7652"/>
    <w:pPr>
      <w:suppressAutoHyphens/>
      <w:spacing w:before="180" w:after="180"/>
    </w:pPr>
    <w:rPr>
      <w:sz w:val="30"/>
      <w:szCs w:val="30"/>
    </w:rPr>
  </w:style>
  <w:style w:type="character" w:customStyle="1" w:styleId="TitleChar">
    <w:name w:val="Title Char"/>
    <w:aliases w:val="UNHLR Title Char"/>
    <w:basedOn w:val="DefaultParagraphFont"/>
    <w:link w:val="Title"/>
    <w:uiPriority w:val="10"/>
    <w:rsid w:val="007B7652"/>
    <w:rPr>
      <w:rFonts w:ascii="Alegreya" w:eastAsiaTheme="minorEastAsia" w:hAnsi="Alegreya"/>
      <w:sz w:val="30"/>
      <w:szCs w:val="30"/>
    </w:rPr>
  </w:style>
  <w:style w:type="paragraph" w:customStyle="1" w:styleId="UNHLRFront-PageCitation">
    <w:name w:val="UNHLR Front-Page Citation"/>
    <w:basedOn w:val="Normal"/>
    <w:qFormat/>
    <w:rsid w:val="007B7652"/>
    <w:pPr>
      <w:spacing w:after="600"/>
    </w:pPr>
    <w:rPr>
      <w:rFonts w:ascii="Alegreya SC" w:hAnsi="Alegreya SC"/>
      <w:sz w:val="18"/>
      <w:szCs w:val="18"/>
    </w:rPr>
  </w:style>
  <w:style w:type="paragraph" w:customStyle="1" w:styleId="UNHLRAbstractbiofirstparagraph">
    <w:name w:val="UNHLR Abstract/bio first paragraph"/>
    <w:basedOn w:val="UNHLRFront-PageCitation"/>
    <w:qFormat/>
    <w:rsid w:val="007B7652"/>
    <w:pPr>
      <w:suppressAutoHyphens/>
      <w:spacing w:before="180" w:after="0"/>
      <w:jc w:val="both"/>
    </w:pPr>
    <w:rPr>
      <w:rFonts w:ascii="Alegreya" w:hAnsi="Alegreya"/>
    </w:rPr>
  </w:style>
  <w:style w:type="paragraph" w:customStyle="1" w:styleId="UNHLRAbstractbio">
    <w:name w:val="UNHLR Abstract/bio"/>
    <w:basedOn w:val="UNHLRAbstractbiofirstparagraph"/>
    <w:qFormat/>
    <w:rsid w:val="007B7652"/>
    <w:pPr>
      <w:spacing w:before="0"/>
      <w:ind w:firstLine="360"/>
    </w:pPr>
  </w:style>
  <w:style w:type="character" w:customStyle="1" w:styleId="UNHLRAbstractbiotitle">
    <w:name w:val="UNHLR Abstract/bio title"/>
    <w:basedOn w:val="DefaultParagraphFont"/>
    <w:uiPriority w:val="1"/>
    <w:qFormat/>
    <w:rsid w:val="00D779E2"/>
    <w:rPr>
      <w:rFonts w:ascii="Myriad Pro" w:hAnsi="Myriad Pro" w:cs="Times New Roman (Body CS)"/>
      <w:b/>
      <w:caps/>
      <w:spacing w:val="20"/>
      <w:sz w:val="16"/>
      <w:szCs w:val="14"/>
    </w:rPr>
  </w:style>
  <w:style w:type="paragraph" w:styleId="Header">
    <w:name w:val="header"/>
    <w:aliases w:val="UNHLR Header"/>
    <w:basedOn w:val="Normal"/>
    <w:link w:val="HeaderChar"/>
    <w:uiPriority w:val="99"/>
    <w:unhideWhenUsed/>
    <w:qFormat/>
    <w:rsid w:val="00AC42A3"/>
    <w:pPr>
      <w:tabs>
        <w:tab w:val="center" w:pos="4680"/>
        <w:tab w:val="right" w:pos="9360"/>
      </w:tabs>
    </w:pPr>
    <w:rPr>
      <w:rFonts w:ascii="Myriad Pro" w:hAnsi="Myriad Pro" w:cs="Times New Roman (Body CS)"/>
      <w:b/>
      <w:caps/>
      <w:spacing w:val="20"/>
      <w:sz w:val="15"/>
    </w:rPr>
  </w:style>
  <w:style w:type="character" w:customStyle="1" w:styleId="HeaderChar">
    <w:name w:val="Header Char"/>
    <w:aliases w:val="UNHLR Header Char"/>
    <w:basedOn w:val="DefaultParagraphFont"/>
    <w:link w:val="Header"/>
    <w:uiPriority w:val="99"/>
    <w:rsid w:val="00AC42A3"/>
    <w:rPr>
      <w:rFonts w:ascii="Myriad Pro" w:eastAsiaTheme="minorEastAsia" w:hAnsi="Myriad Pro" w:cs="Times New Roman (Body CS)"/>
      <w:b/>
      <w:caps/>
      <w:spacing w:val="20"/>
      <w:sz w:val="15"/>
    </w:rPr>
  </w:style>
  <w:style w:type="paragraph" w:styleId="Footer">
    <w:name w:val="footer"/>
    <w:aliases w:val="UNHLR"/>
    <w:basedOn w:val="Normal"/>
    <w:link w:val="FooterChar"/>
    <w:autoRedefine/>
    <w:uiPriority w:val="99"/>
    <w:unhideWhenUsed/>
    <w:qFormat/>
    <w:rsid w:val="00732B06"/>
    <w:pPr>
      <w:tabs>
        <w:tab w:val="center" w:pos="4680"/>
        <w:tab w:val="right" w:pos="9360"/>
      </w:tabs>
      <w:jc w:val="center"/>
    </w:pPr>
    <w:rPr>
      <w:rFonts w:cs="Times New Roman (Body CS)"/>
      <w14:numForm w14:val="oldStyle"/>
      <w14:numSpacing w14:val="proportional"/>
    </w:rPr>
  </w:style>
  <w:style w:type="character" w:customStyle="1" w:styleId="FooterChar">
    <w:name w:val="Footer Char"/>
    <w:aliases w:val="UNHLR Char"/>
    <w:basedOn w:val="DefaultParagraphFont"/>
    <w:link w:val="Footer"/>
    <w:uiPriority w:val="99"/>
    <w:rsid w:val="00732B06"/>
    <w:rPr>
      <w:rFonts w:ascii="Alegreya" w:eastAsiaTheme="minorEastAsia" w:hAnsi="Alegreya" w:cs="Times New Roman (Body CS)"/>
      <w:sz w:val="21"/>
      <w14:numForm w14:val="oldStyle"/>
      <w14:numSpacing w14:val="proportional"/>
    </w:rPr>
  </w:style>
  <w:style w:type="character" w:customStyle="1" w:styleId="Heading1Char">
    <w:name w:val="Heading 1 Char"/>
    <w:aliases w:val="UNHLR Heading 1 Char"/>
    <w:basedOn w:val="DefaultParagraphFont"/>
    <w:link w:val="Heading1"/>
    <w:rsid w:val="00D625DD"/>
    <w:rPr>
      <w:rFonts w:ascii="Myriad Pro" w:eastAsiaTheme="majorEastAsia" w:hAnsi="Myriad Pro" w:cs="Times New Roman (Headings CS)"/>
      <w:b/>
      <w:caps/>
      <w:color w:val="000000" w:themeColor="text1"/>
      <w:spacing w:val="20"/>
      <w:w w:val="90"/>
      <w:sz w:val="20"/>
      <w:szCs w:val="32"/>
    </w:rPr>
  </w:style>
  <w:style w:type="character" w:customStyle="1" w:styleId="Heading2Char">
    <w:name w:val="Heading 2 Char"/>
    <w:aliases w:val="UNHLR Heading 2 Char"/>
    <w:basedOn w:val="DefaultParagraphFont"/>
    <w:link w:val="Heading2"/>
    <w:rsid w:val="00461B7A"/>
    <w:rPr>
      <w:rFonts w:ascii="Alegreya" w:eastAsiaTheme="minorEastAsia" w:hAnsi="Alegreya" w:cs="Times New Roman (Body CS)"/>
      <w:b/>
      <w:i/>
      <w:spacing w:val="4"/>
      <w:sz w:val="20"/>
    </w:rPr>
  </w:style>
  <w:style w:type="character" w:customStyle="1" w:styleId="Heading3Char">
    <w:name w:val="Heading 3 Char"/>
    <w:aliases w:val="UNHLR Heading 3 Char"/>
    <w:basedOn w:val="DefaultParagraphFont"/>
    <w:link w:val="Heading3"/>
    <w:rsid w:val="007B7652"/>
    <w:rPr>
      <w:rFonts w:ascii="Alegreya" w:eastAsiaTheme="minorEastAsia" w:hAnsi="Alegreya" w:cs="Times New Roman (Body CS)"/>
      <w:spacing w:val="4"/>
      <w:sz w:val="20"/>
    </w:rPr>
  </w:style>
  <w:style w:type="character" w:customStyle="1" w:styleId="Heading4Char">
    <w:name w:val="Heading 4 Char"/>
    <w:aliases w:val="UNHLR Heading 4 Char"/>
    <w:basedOn w:val="DefaultParagraphFont"/>
    <w:link w:val="Heading4"/>
    <w:rsid w:val="007B7652"/>
    <w:rPr>
      <w:rFonts w:ascii="Alegreya" w:eastAsiaTheme="minorEastAsia" w:hAnsi="Alegreya" w:cs="Times New Roman (Body CS)"/>
      <w:i/>
      <w:spacing w:val="4"/>
      <w:sz w:val="20"/>
    </w:rPr>
  </w:style>
  <w:style w:type="character" w:customStyle="1" w:styleId="Heading5Char">
    <w:name w:val="Heading 5 Char"/>
    <w:basedOn w:val="DefaultParagraphFont"/>
    <w:link w:val="Heading5"/>
    <w:rsid w:val="007B7652"/>
    <w:rPr>
      <w:rFonts w:asciiTheme="majorHAnsi" w:eastAsiaTheme="majorEastAsia" w:hAnsiTheme="majorHAnsi" w:cstheme="majorBidi"/>
      <w:color w:val="2F5496" w:themeColor="accent1" w:themeShade="BF"/>
      <w:sz w:val="21"/>
    </w:rPr>
  </w:style>
  <w:style w:type="character" w:customStyle="1" w:styleId="Heading6Char">
    <w:name w:val="Heading 6 Char"/>
    <w:basedOn w:val="DefaultParagraphFont"/>
    <w:link w:val="Heading6"/>
    <w:rsid w:val="007B7652"/>
    <w:rPr>
      <w:rFonts w:asciiTheme="majorHAnsi" w:eastAsiaTheme="majorEastAsia" w:hAnsiTheme="majorHAnsi" w:cstheme="majorBidi"/>
      <w:color w:val="1F3763" w:themeColor="accent1" w:themeShade="7F"/>
      <w:sz w:val="21"/>
    </w:rPr>
  </w:style>
  <w:style w:type="character" w:customStyle="1" w:styleId="Heading7Char">
    <w:name w:val="Heading 7 Char"/>
    <w:basedOn w:val="DefaultParagraphFont"/>
    <w:link w:val="Heading7"/>
    <w:rsid w:val="007B7652"/>
    <w:rPr>
      <w:rFonts w:asciiTheme="majorHAnsi" w:eastAsiaTheme="majorEastAsia" w:hAnsiTheme="majorHAnsi" w:cstheme="majorBidi"/>
      <w:i/>
      <w:iCs/>
      <w:color w:val="1F3763" w:themeColor="accent1" w:themeShade="7F"/>
      <w:sz w:val="21"/>
    </w:rPr>
  </w:style>
  <w:style w:type="character" w:customStyle="1" w:styleId="Heading8Char">
    <w:name w:val="Heading 8 Char"/>
    <w:basedOn w:val="DefaultParagraphFont"/>
    <w:link w:val="Heading8"/>
    <w:rsid w:val="007B765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rsid w:val="007B7652"/>
    <w:rPr>
      <w:rFonts w:asciiTheme="majorHAnsi" w:eastAsiaTheme="majorEastAsia" w:hAnsiTheme="majorHAnsi" w:cstheme="majorBidi"/>
      <w:i/>
      <w:iCs/>
      <w:color w:val="272727" w:themeColor="text1" w:themeTint="D8"/>
      <w:sz w:val="21"/>
      <w:szCs w:val="21"/>
    </w:rPr>
  </w:style>
  <w:style w:type="paragraph" w:styleId="BodyText">
    <w:name w:val="Body Text"/>
    <w:aliases w:val="Body Text UNHLR"/>
    <w:basedOn w:val="Normal"/>
    <w:link w:val="BodyTextChar"/>
    <w:uiPriority w:val="99"/>
    <w:unhideWhenUsed/>
    <w:qFormat/>
    <w:rsid w:val="00212B79"/>
    <w:pPr>
      <w:ind w:firstLine="360"/>
      <w:jc w:val="both"/>
    </w:pPr>
  </w:style>
  <w:style w:type="character" w:customStyle="1" w:styleId="BodyTextChar">
    <w:name w:val="Body Text Char"/>
    <w:aliases w:val="Body Text UNHLR Char"/>
    <w:basedOn w:val="DefaultParagraphFont"/>
    <w:link w:val="BodyText"/>
    <w:uiPriority w:val="99"/>
    <w:rsid w:val="00212B79"/>
    <w:rPr>
      <w:rFonts w:ascii="Alegreya" w:eastAsiaTheme="minorEastAsia" w:hAnsi="Alegreya"/>
      <w:sz w:val="21"/>
    </w:rPr>
  </w:style>
  <w:style w:type="paragraph" w:customStyle="1" w:styleId="UNHLRBodyTextBlockQuote">
    <w:name w:val="UNHLR Body Text Block Quote"/>
    <w:basedOn w:val="BodyText"/>
    <w:qFormat/>
    <w:rsid w:val="007B7652"/>
    <w:pPr>
      <w:spacing w:before="60" w:after="60"/>
      <w:ind w:left="360" w:right="360" w:firstLine="0"/>
    </w:pPr>
    <w:rPr>
      <w:sz w:val="18"/>
      <w:szCs w:val="18"/>
    </w:rPr>
  </w:style>
  <w:style w:type="paragraph" w:customStyle="1" w:styleId="UNHLRBodyTextnoindent">
    <w:name w:val="UNHLR Body Text no indent"/>
    <w:basedOn w:val="BodyText"/>
    <w:autoRedefine/>
    <w:qFormat/>
    <w:rsid w:val="007B7652"/>
    <w:pPr>
      <w:ind w:firstLine="0"/>
    </w:pPr>
  </w:style>
  <w:style w:type="paragraph" w:styleId="FootnoteText">
    <w:name w:val="footnote text"/>
    <w:aliases w:val="UNHLR Footnote Text"/>
    <w:basedOn w:val="Normal"/>
    <w:link w:val="FootnoteTextChar"/>
    <w:uiPriority w:val="99"/>
    <w:unhideWhenUsed/>
    <w:qFormat/>
    <w:rsid w:val="00B81143"/>
    <w:pPr>
      <w:tabs>
        <w:tab w:val="left" w:pos="360"/>
      </w:tabs>
      <w:spacing w:before="60"/>
      <w:jc w:val="both"/>
    </w:pPr>
    <w:rPr>
      <w:sz w:val="18"/>
      <w:szCs w:val="18"/>
    </w:rPr>
  </w:style>
  <w:style w:type="character" w:customStyle="1" w:styleId="FootnoteTextChar">
    <w:name w:val="Footnote Text Char"/>
    <w:aliases w:val="UNHLR Footnote Text Char"/>
    <w:basedOn w:val="DefaultParagraphFont"/>
    <w:link w:val="FootnoteText"/>
    <w:uiPriority w:val="99"/>
    <w:rsid w:val="00B81143"/>
    <w:rPr>
      <w:rFonts w:ascii="Alegreya" w:eastAsiaTheme="minorEastAsia" w:hAnsi="Alegreya"/>
      <w:sz w:val="18"/>
      <w:szCs w:val="18"/>
    </w:rPr>
  </w:style>
  <w:style w:type="character" w:styleId="FootnoteReference">
    <w:name w:val="footnote reference"/>
    <w:basedOn w:val="DefaultParagraphFont"/>
    <w:uiPriority w:val="99"/>
    <w:semiHidden/>
    <w:unhideWhenUsed/>
    <w:rsid w:val="00B81143"/>
    <w:rPr>
      <w:vertAlign w:val="superscript"/>
    </w:rPr>
  </w:style>
  <w:style w:type="paragraph" w:customStyle="1" w:styleId="Footnoteblockquote">
    <w:name w:val="Footnote block quote"/>
    <w:basedOn w:val="FootnoteText"/>
    <w:qFormat/>
    <w:rsid w:val="007B7652"/>
    <w:pPr>
      <w:ind w:left="360" w:right="360"/>
    </w:pPr>
    <w:rPr>
      <w:sz w:val="15"/>
      <w:szCs w:val="15"/>
    </w:rPr>
  </w:style>
  <w:style w:type="character" w:customStyle="1" w:styleId="Footnotesmallcaps">
    <w:name w:val="Footnote small caps"/>
    <w:basedOn w:val="DefaultParagraphFont"/>
    <w:uiPriority w:val="1"/>
    <w:qFormat/>
    <w:rsid w:val="007B7652"/>
    <w:rPr>
      <w:rFonts w:ascii="Alegreya SC" w:hAnsi="Alegreya SC"/>
    </w:rPr>
  </w:style>
  <w:style w:type="character" w:styleId="PageNumber">
    <w:name w:val="page number"/>
    <w:basedOn w:val="DefaultParagraphFont"/>
    <w:unhideWhenUsed/>
    <w:rsid w:val="00B81143"/>
    <w:rPr>
      <w:rFonts w:ascii="Century Supra T3 Tab" w:hAnsi="Century Supra T3 Tab"/>
      <w:sz w:val="18"/>
    </w:rPr>
  </w:style>
  <w:style w:type="paragraph" w:styleId="TOC1">
    <w:name w:val="toc 1"/>
    <w:aliases w:val="UNHLR TOC 1"/>
    <w:basedOn w:val="Normal"/>
    <w:next w:val="Normal"/>
    <w:uiPriority w:val="39"/>
    <w:unhideWhenUsed/>
    <w:qFormat/>
    <w:rsid w:val="001939F5"/>
    <w:pPr>
      <w:keepNext/>
      <w:keepLines/>
      <w:tabs>
        <w:tab w:val="left" w:pos="360"/>
        <w:tab w:val="right" w:leader="dot" w:pos="7070"/>
      </w:tabs>
      <w:suppressAutoHyphens/>
      <w:spacing w:after="60"/>
      <w:ind w:left="360" w:right="360" w:hanging="360"/>
    </w:pPr>
    <w:rPr>
      <w:rFonts w:cs="Times New Roman (Body CS)"/>
      <w:caps/>
      <w:noProof/>
      <w:spacing w:val="6"/>
      <w:szCs w:val="21"/>
    </w:rPr>
  </w:style>
  <w:style w:type="paragraph" w:styleId="TOC2">
    <w:name w:val="toc 2"/>
    <w:aliases w:val="UNHLR TOC 2"/>
    <w:basedOn w:val="Normal"/>
    <w:next w:val="Normal"/>
    <w:autoRedefine/>
    <w:uiPriority w:val="39"/>
    <w:unhideWhenUsed/>
    <w:qFormat/>
    <w:rsid w:val="00D37744"/>
    <w:pPr>
      <w:keepNext/>
      <w:keepLines/>
      <w:tabs>
        <w:tab w:val="left" w:pos="720"/>
        <w:tab w:val="right" w:leader="dot" w:pos="7070"/>
      </w:tabs>
      <w:suppressAutoHyphens/>
      <w:spacing w:after="60"/>
      <w:ind w:left="720" w:right="360" w:hanging="360"/>
    </w:pPr>
    <w:rPr>
      <w:rFonts w:cs="Times New Roman (Body CS)"/>
      <w:i/>
      <w:noProof/>
      <w:spacing w:val="4"/>
      <w:szCs w:val="21"/>
    </w:rPr>
  </w:style>
  <w:style w:type="paragraph" w:styleId="TOC3">
    <w:name w:val="toc 3"/>
    <w:basedOn w:val="Normal"/>
    <w:next w:val="Normal"/>
    <w:autoRedefine/>
    <w:uiPriority w:val="39"/>
    <w:unhideWhenUsed/>
    <w:rsid w:val="00D37744"/>
    <w:pPr>
      <w:keepNext/>
      <w:keepLines/>
      <w:tabs>
        <w:tab w:val="left" w:pos="1080"/>
        <w:tab w:val="right" w:leader="dot" w:pos="7070"/>
      </w:tabs>
      <w:suppressAutoHyphens/>
      <w:spacing w:after="60"/>
      <w:ind w:left="1080" w:right="360" w:hanging="360"/>
    </w:pPr>
    <w:rPr>
      <w:rFonts w:cs="Times New Roman (Body CS)"/>
      <w:noProof/>
      <w:spacing w:val="4"/>
      <w:szCs w:val="18"/>
    </w:rPr>
  </w:style>
  <w:style w:type="paragraph" w:styleId="TOC4">
    <w:name w:val="toc 4"/>
    <w:basedOn w:val="Normal"/>
    <w:next w:val="Normal"/>
    <w:autoRedefine/>
    <w:unhideWhenUsed/>
    <w:rsid w:val="00D37744"/>
    <w:pPr>
      <w:keepNext/>
      <w:keepLines/>
      <w:tabs>
        <w:tab w:val="left" w:pos="1200"/>
        <w:tab w:val="left" w:pos="1680"/>
        <w:tab w:val="right" w:leader="dot" w:pos="7070"/>
      </w:tabs>
      <w:suppressAutoHyphens/>
      <w:spacing w:after="60"/>
      <w:ind w:left="1440" w:right="360" w:hanging="360"/>
    </w:pPr>
    <w:rPr>
      <w:rFonts w:cs="Times New Roman (Body CS)"/>
      <w:noProof/>
      <w:spacing w:val="4"/>
      <w:szCs w:val="18"/>
    </w:rPr>
  </w:style>
  <w:style w:type="character" w:styleId="Hyperlink">
    <w:name w:val="Hyperlink"/>
    <w:basedOn w:val="DefaultParagraphFont"/>
    <w:uiPriority w:val="99"/>
    <w:unhideWhenUsed/>
    <w:rsid w:val="00D37744"/>
    <w:rPr>
      <w:color w:val="0563C1" w:themeColor="hyperlink"/>
      <w:u w:val="single"/>
    </w:rPr>
  </w:style>
  <w:style w:type="paragraph" w:styleId="Caption">
    <w:name w:val="caption"/>
    <w:basedOn w:val="Normal"/>
    <w:next w:val="Normal"/>
    <w:uiPriority w:val="35"/>
    <w:unhideWhenUsed/>
    <w:qFormat/>
    <w:rsid w:val="007B7652"/>
    <w:pPr>
      <w:spacing w:after="200"/>
    </w:pPr>
    <w:rPr>
      <w:i/>
      <w:iCs/>
      <w:color w:val="44546A" w:themeColor="text2"/>
      <w:sz w:val="18"/>
      <w:szCs w:val="18"/>
    </w:rPr>
  </w:style>
  <w:style w:type="paragraph" w:styleId="Subtitle">
    <w:name w:val="Subtitle"/>
    <w:basedOn w:val="Normal"/>
    <w:next w:val="Normal"/>
    <w:link w:val="SubtitleChar"/>
    <w:uiPriority w:val="11"/>
    <w:qFormat/>
    <w:rsid w:val="007B7652"/>
    <w:pPr>
      <w:numPr>
        <w:ilvl w:val="1"/>
      </w:numPr>
      <w:spacing w:after="160"/>
    </w:pPr>
    <w:rPr>
      <w:rFonts w:asciiTheme="minorHAnsi" w:hAnsiTheme="minorHAnsi"/>
      <w:color w:val="5A5A5A" w:themeColor="text1" w:themeTint="A5"/>
      <w:spacing w:val="15"/>
      <w:sz w:val="22"/>
      <w:szCs w:val="22"/>
    </w:rPr>
  </w:style>
  <w:style w:type="character" w:customStyle="1" w:styleId="SubtitleChar">
    <w:name w:val="Subtitle Char"/>
    <w:basedOn w:val="DefaultParagraphFont"/>
    <w:link w:val="Subtitle"/>
    <w:uiPriority w:val="11"/>
    <w:rsid w:val="007B7652"/>
    <w:rPr>
      <w:rFonts w:eastAsiaTheme="minorEastAsia"/>
      <w:color w:val="5A5A5A" w:themeColor="text1" w:themeTint="A5"/>
      <w:spacing w:val="15"/>
      <w:sz w:val="22"/>
      <w:szCs w:val="22"/>
    </w:rPr>
  </w:style>
  <w:style w:type="character" w:styleId="Strong">
    <w:name w:val="Strong"/>
    <w:uiPriority w:val="22"/>
    <w:qFormat/>
    <w:rsid w:val="007B7652"/>
    <w:rPr>
      <w:b/>
      <w:bCs/>
    </w:rPr>
  </w:style>
  <w:style w:type="character" w:styleId="Emphasis">
    <w:name w:val="Emphasis"/>
    <w:uiPriority w:val="20"/>
    <w:qFormat/>
    <w:rsid w:val="007B7652"/>
    <w:rPr>
      <w:i/>
      <w:iCs/>
    </w:rPr>
  </w:style>
  <w:style w:type="paragraph" w:styleId="NoSpacing">
    <w:name w:val="No Spacing"/>
    <w:basedOn w:val="Normal"/>
    <w:link w:val="NoSpacingChar"/>
    <w:uiPriority w:val="1"/>
    <w:qFormat/>
    <w:rsid w:val="007B7652"/>
  </w:style>
  <w:style w:type="character" w:customStyle="1" w:styleId="NoSpacingChar">
    <w:name w:val="No Spacing Char"/>
    <w:basedOn w:val="DefaultParagraphFont"/>
    <w:link w:val="NoSpacing"/>
    <w:uiPriority w:val="1"/>
    <w:rsid w:val="007B7652"/>
    <w:rPr>
      <w:rFonts w:ascii="Alegreya" w:eastAsiaTheme="minorEastAsia" w:hAnsi="Alegreya"/>
      <w:sz w:val="21"/>
    </w:rPr>
  </w:style>
  <w:style w:type="paragraph" w:styleId="ListParagraph">
    <w:name w:val="List Paragraph"/>
    <w:basedOn w:val="Normal"/>
    <w:uiPriority w:val="34"/>
    <w:qFormat/>
    <w:rsid w:val="007B7652"/>
    <w:pPr>
      <w:ind w:left="720"/>
      <w:contextualSpacing/>
    </w:pPr>
  </w:style>
  <w:style w:type="paragraph" w:styleId="Quote">
    <w:name w:val="Quote"/>
    <w:basedOn w:val="Normal"/>
    <w:next w:val="Normal"/>
    <w:link w:val="QuoteChar"/>
    <w:uiPriority w:val="29"/>
    <w:qFormat/>
    <w:rsid w:val="007B7652"/>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B7652"/>
    <w:rPr>
      <w:rFonts w:ascii="Alegreya" w:eastAsiaTheme="minorEastAsia" w:hAnsi="Alegreya"/>
      <w:i/>
      <w:iCs/>
      <w:color w:val="404040" w:themeColor="text1" w:themeTint="BF"/>
      <w:sz w:val="21"/>
    </w:rPr>
  </w:style>
  <w:style w:type="paragraph" w:styleId="IntenseQuote">
    <w:name w:val="Intense Quote"/>
    <w:basedOn w:val="Normal"/>
    <w:next w:val="Normal"/>
    <w:link w:val="IntenseQuoteChar"/>
    <w:uiPriority w:val="30"/>
    <w:qFormat/>
    <w:rsid w:val="007B765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7B7652"/>
    <w:rPr>
      <w:rFonts w:ascii="Alegreya" w:eastAsiaTheme="minorEastAsia" w:hAnsi="Alegreya"/>
      <w:i/>
      <w:iCs/>
      <w:color w:val="4472C4" w:themeColor="accent1"/>
      <w:sz w:val="21"/>
    </w:rPr>
  </w:style>
  <w:style w:type="character" w:styleId="SubtleEmphasis">
    <w:name w:val="Subtle Emphasis"/>
    <w:uiPriority w:val="19"/>
    <w:qFormat/>
    <w:rsid w:val="007B7652"/>
    <w:rPr>
      <w:i/>
      <w:iCs/>
      <w:color w:val="404040" w:themeColor="text1" w:themeTint="BF"/>
    </w:rPr>
  </w:style>
  <w:style w:type="character" w:styleId="IntenseEmphasis">
    <w:name w:val="Intense Emphasis"/>
    <w:uiPriority w:val="21"/>
    <w:qFormat/>
    <w:rsid w:val="007B7652"/>
    <w:rPr>
      <w:i/>
      <w:iCs/>
      <w:color w:val="4472C4" w:themeColor="accent1"/>
    </w:rPr>
  </w:style>
  <w:style w:type="character" w:styleId="SubtleReference">
    <w:name w:val="Subtle Reference"/>
    <w:uiPriority w:val="31"/>
    <w:qFormat/>
    <w:rsid w:val="007B7652"/>
    <w:rPr>
      <w:smallCaps/>
      <w:color w:val="5A5A5A" w:themeColor="text1" w:themeTint="A5"/>
    </w:rPr>
  </w:style>
  <w:style w:type="character" w:styleId="IntenseReference">
    <w:name w:val="Intense Reference"/>
    <w:uiPriority w:val="32"/>
    <w:qFormat/>
    <w:rsid w:val="007B7652"/>
    <w:rPr>
      <w:b/>
      <w:bCs/>
      <w:smallCaps/>
      <w:color w:val="4472C4" w:themeColor="accent1"/>
      <w:spacing w:val="5"/>
    </w:rPr>
  </w:style>
  <w:style w:type="character" w:styleId="BookTitle">
    <w:name w:val="Book Title"/>
    <w:uiPriority w:val="33"/>
    <w:qFormat/>
    <w:rsid w:val="007B7652"/>
    <w:rPr>
      <w:b/>
      <w:bCs/>
      <w:i/>
      <w:iCs/>
      <w:spacing w:val="5"/>
    </w:rPr>
  </w:style>
  <w:style w:type="paragraph" w:styleId="TOCHeading">
    <w:name w:val="TOC Heading"/>
    <w:basedOn w:val="Heading1"/>
    <w:next w:val="Normal"/>
    <w:uiPriority w:val="39"/>
    <w:semiHidden/>
    <w:unhideWhenUsed/>
    <w:qFormat/>
    <w:rsid w:val="007B7652"/>
    <w:pPr>
      <w:numPr>
        <w:numId w:val="0"/>
      </w:numPr>
      <w:suppressAutoHyphens w:val="0"/>
      <w:spacing w:before="240" w:after="0"/>
      <w:outlineLvl w:val="9"/>
    </w:pPr>
    <w:rPr>
      <w:rFonts w:asciiTheme="majorHAnsi" w:hAnsiTheme="majorHAnsi" w:cstheme="majorBidi"/>
      <w:b w:val="0"/>
      <w:caps w:val="0"/>
      <w:color w:val="2F5496" w:themeColor="accent1" w:themeShade="BF"/>
      <w:spacing w:val="0"/>
      <w:w w:val="100"/>
      <w:sz w:val="32"/>
    </w:rPr>
  </w:style>
  <w:style w:type="paragraph" w:customStyle="1" w:styleId="UNHLRIntroConcl">
    <w:name w:val="UNHLR Intro &amp; Concl"/>
    <w:basedOn w:val="Heading1"/>
    <w:qFormat/>
    <w:rsid w:val="00461B7A"/>
    <w:pPr>
      <w:numPr>
        <w:numId w:val="0"/>
      </w:numPr>
    </w:pPr>
  </w:style>
  <w:style w:type="paragraph" w:customStyle="1" w:styleId="UNHLRFootnoteblockquote">
    <w:name w:val="UNHLR Footnote block quote"/>
    <w:basedOn w:val="FootnoteText"/>
    <w:qFormat/>
    <w:rsid w:val="009B4969"/>
    <w:pPr>
      <w:ind w:left="360" w:right="360"/>
    </w:pPr>
    <w:rPr>
      <w:sz w:val="15"/>
      <w:szCs w:val="15"/>
    </w:rPr>
  </w:style>
  <w:style w:type="table" w:styleId="TableGrid">
    <w:name w:val="Table Grid"/>
    <w:basedOn w:val="TableNormal"/>
    <w:uiPriority w:val="3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uiPriority w:val="99"/>
    <w:semiHidden/>
    <w:rsid w:val="008D681D"/>
    <w:rPr>
      <w:sz w:val="16"/>
    </w:rPr>
  </w:style>
  <w:style w:type="paragraph" w:styleId="CommentText">
    <w:name w:val="annotation text"/>
    <w:basedOn w:val="Normal"/>
    <w:link w:val="CommentTextChar"/>
    <w:uiPriority w:val="99"/>
    <w:semiHidden/>
    <w:rsid w:val="008D681D"/>
    <w:pPr>
      <w:spacing w:before="20"/>
      <w:ind w:firstLine="360"/>
      <w:jc w:val="both"/>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8D681D"/>
    <w:rPr>
      <w:rFonts w:ascii="Times New Roman" w:eastAsia="Times New Roman" w:hAnsi="Times New Roman" w:cs="Times New Roman"/>
      <w:sz w:val="20"/>
      <w:szCs w:val="20"/>
    </w:rPr>
  </w:style>
  <w:style w:type="character" w:styleId="UnresolvedMention">
    <w:name w:val="Unresolved Mention"/>
    <w:basedOn w:val="DefaultParagraphFont"/>
    <w:uiPriority w:val="99"/>
    <w:rsid w:val="008D703D"/>
    <w:rPr>
      <w:color w:val="605E5C"/>
      <w:shd w:val="clear" w:color="auto" w:fill="E1DFDD"/>
    </w:rPr>
  </w:style>
  <w:style w:type="character" w:customStyle="1" w:styleId="normaltextrun">
    <w:name w:val="normaltextrun"/>
    <w:basedOn w:val="DefaultParagraphFont"/>
    <w:rsid w:val="008D703D"/>
  </w:style>
  <w:style w:type="character" w:customStyle="1" w:styleId="eop">
    <w:name w:val="eop"/>
    <w:basedOn w:val="DefaultParagraphFont"/>
    <w:rsid w:val="008D703D"/>
  </w:style>
  <w:style w:type="character" w:customStyle="1" w:styleId="CommentTextChar1">
    <w:name w:val="Comment Text Char1"/>
    <w:basedOn w:val="DefaultParagraphFont"/>
    <w:uiPriority w:val="99"/>
    <w:semiHidden/>
    <w:rsid w:val="008D703D"/>
  </w:style>
  <w:style w:type="paragraph" w:styleId="DocumentMap">
    <w:name w:val="Document Map"/>
    <w:basedOn w:val="Normal"/>
    <w:link w:val="DocumentMapChar"/>
    <w:semiHidden/>
    <w:rsid w:val="00414F57"/>
    <w:pPr>
      <w:shd w:val="clear" w:color="auto" w:fill="000080"/>
      <w:spacing w:before="20"/>
      <w:ind w:firstLine="360"/>
      <w:jc w:val="both"/>
    </w:pPr>
    <w:rPr>
      <w:rFonts w:ascii="Tahoma" w:eastAsia="Times New Roman" w:hAnsi="Tahoma" w:cs="Times New Roman"/>
      <w:sz w:val="24"/>
      <w:szCs w:val="20"/>
    </w:rPr>
  </w:style>
  <w:style w:type="character" w:customStyle="1" w:styleId="DocumentMapChar">
    <w:name w:val="Document Map Char"/>
    <w:basedOn w:val="DefaultParagraphFont"/>
    <w:link w:val="DocumentMap"/>
    <w:semiHidden/>
    <w:rsid w:val="00414F57"/>
    <w:rPr>
      <w:rFonts w:ascii="Tahoma" w:eastAsia="Times New Roman" w:hAnsi="Tahoma" w:cs="Times New Roman"/>
      <w:szCs w:val="20"/>
      <w:shd w:val="clear" w:color="auto" w:fill="000080"/>
    </w:rPr>
  </w:style>
  <w:style w:type="character" w:styleId="EndnoteReference">
    <w:name w:val="endnote reference"/>
    <w:semiHidden/>
    <w:rsid w:val="00414F57"/>
    <w:rPr>
      <w:vertAlign w:val="superscript"/>
    </w:rPr>
  </w:style>
  <w:style w:type="paragraph" w:styleId="EndnoteText">
    <w:name w:val="endnote text"/>
    <w:basedOn w:val="Normal"/>
    <w:link w:val="EndnoteTextChar"/>
    <w:semiHidden/>
    <w:rsid w:val="00414F57"/>
    <w:pPr>
      <w:spacing w:before="20"/>
      <w:ind w:firstLine="360"/>
      <w:jc w:val="both"/>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semiHidden/>
    <w:rsid w:val="00414F57"/>
    <w:rPr>
      <w:rFonts w:ascii="Times New Roman" w:eastAsia="Times New Roman" w:hAnsi="Times New Roman" w:cs="Times New Roman"/>
      <w:sz w:val="20"/>
      <w:szCs w:val="20"/>
    </w:rPr>
  </w:style>
  <w:style w:type="paragraph" w:customStyle="1" w:styleId="Footnote">
    <w:name w:val="Footnote"/>
    <w:rsid w:val="00414F57"/>
    <w:pPr>
      <w:widowControl w:val="0"/>
      <w:tabs>
        <w:tab w:val="left" w:pos="-720"/>
      </w:tabs>
      <w:suppressAutoHyphens/>
      <w:spacing w:line="200" w:lineRule="exact"/>
    </w:pPr>
    <w:rPr>
      <w:rFonts w:ascii="CG Times" w:eastAsia="Times New Roman" w:hAnsi="CG Times" w:cs="Times New Roman"/>
      <w:kern w:val="2"/>
      <w:sz w:val="20"/>
      <w:szCs w:val="20"/>
    </w:rPr>
  </w:style>
  <w:style w:type="paragraph" w:customStyle="1" w:styleId="Level1">
    <w:name w:val="Level 1"/>
    <w:basedOn w:val="Normal"/>
    <w:rsid w:val="00414F57"/>
    <w:pPr>
      <w:spacing w:before="20"/>
      <w:ind w:left="720" w:hanging="720"/>
      <w:jc w:val="both"/>
    </w:pPr>
    <w:rPr>
      <w:rFonts w:ascii="Times New Roman" w:eastAsia="Times New Roman" w:hAnsi="Times New Roman" w:cs="Times New Roman"/>
      <w:sz w:val="24"/>
      <w:szCs w:val="20"/>
    </w:rPr>
  </w:style>
  <w:style w:type="paragraph" w:customStyle="1" w:styleId="LetteredList">
    <w:name w:val="Lettered List"/>
    <w:basedOn w:val="Normal"/>
    <w:rsid w:val="00414F57"/>
    <w:pPr>
      <w:numPr>
        <w:numId w:val="7"/>
      </w:numPr>
      <w:spacing w:before="20"/>
      <w:jc w:val="both"/>
    </w:pPr>
    <w:rPr>
      <w:rFonts w:ascii="Times New Roman" w:eastAsia="Times New Roman" w:hAnsi="Times New Roman" w:cs="Times New Roman"/>
      <w:sz w:val="24"/>
      <w:szCs w:val="20"/>
    </w:rPr>
  </w:style>
  <w:style w:type="paragraph" w:styleId="TOC5">
    <w:name w:val="toc 5"/>
    <w:basedOn w:val="Normal"/>
    <w:next w:val="Normal"/>
    <w:autoRedefine/>
    <w:semiHidden/>
    <w:rsid w:val="00414F57"/>
    <w:pPr>
      <w:spacing w:before="20"/>
      <w:ind w:left="1040" w:firstLine="360"/>
      <w:jc w:val="both"/>
    </w:pPr>
    <w:rPr>
      <w:rFonts w:ascii="Times New Roman" w:eastAsia="Times New Roman" w:hAnsi="Times New Roman" w:cs="Times New Roman"/>
      <w:sz w:val="24"/>
      <w:szCs w:val="20"/>
    </w:rPr>
  </w:style>
  <w:style w:type="paragraph" w:styleId="TOC6">
    <w:name w:val="toc 6"/>
    <w:basedOn w:val="Normal"/>
    <w:next w:val="Normal"/>
    <w:autoRedefine/>
    <w:semiHidden/>
    <w:rsid w:val="00414F57"/>
    <w:pPr>
      <w:spacing w:before="20"/>
      <w:ind w:left="1300" w:firstLine="360"/>
      <w:jc w:val="both"/>
    </w:pPr>
    <w:rPr>
      <w:rFonts w:ascii="Times New Roman" w:eastAsia="Times New Roman" w:hAnsi="Times New Roman" w:cs="Times New Roman"/>
      <w:sz w:val="24"/>
      <w:szCs w:val="20"/>
    </w:rPr>
  </w:style>
  <w:style w:type="paragraph" w:styleId="TOC7">
    <w:name w:val="toc 7"/>
    <w:basedOn w:val="Normal"/>
    <w:next w:val="Normal"/>
    <w:autoRedefine/>
    <w:semiHidden/>
    <w:rsid w:val="00414F57"/>
    <w:pPr>
      <w:spacing w:before="20"/>
      <w:ind w:left="1560" w:firstLine="360"/>
      <w:jc w:val="both"/>
    </w:pPr>
    <w:rPr>
      <w:rFonts w:ascii="Times New Roman" w:eastAsia="Times New Roman" w:hAnsi="Times New Roman" w:cs="Times New Roman"/>
      <w:sz w:val="24"/>
      <w:szCs w:val="20"/>
    </w:rPr>
  </w:style>
  <w:style w:type="paragraph" w:styleId="TOC8">
    <w:name w:val="toc 8"/>
    <w:basedOn w:val="Normal"/>
    <w:next w:val="Normal"/>
    <w:autoRedefine/>
    <w:semiHidden/>
    <w:rsid w:val="00414F57"/>
    <w:pPr>
      <w:spacing w:before="20"/>
      <w:ind w:left="1820" w:firstLine="360"/>
      <w:jc w:val="both"/>
    </w:pPr>
    <w:rPr>
      <w:rFonts w:ascii="Times New Roman" w:eastAsia="Times New Roman" w:hAnsi="Times New Roman" w:cs="Times New Roman"/>
      <w:sz w:val="24"/>
      <w:szCs w:val="20"/>
    </w:rPr>
  </w:style>
  <w:style w:type="paragraph" w:styleId="TOC9">
    <w:name w:val="toc 9"/>
    <w:basedOn w:val="Normal"/>
    <w:next w:val="Normal"/>
    <w:autoRedefine/>
    <w:semiHidden/>
    <w:rsid w:val="00414F57"/>
    <w:pPr>
      <w:spacing w:before="20"/>
      <w:ind w:left="2080" w:firstLine="360"/>
      <w:jc w:val="both"/>
    </w:pPr>
    <w:rPr>
      <w:rFonts w:ascii="Times New Roman" w:eastAsia="Times New Roman" w:hAnsi="Times New Roman" w:cs="Times New Roman"/>
      <w:sz w:val="24"/>
      <w:szCs w:val="20"/>
    </w:rPr>
  </w:style>
  <w:style w:type="paragraph" w:customStyle="1" w:styleId="BlockQuote">
    <w:name w:val="Block Quote"/>
    <w:basedOn w:val="Normal"/>
    <w:qFormat/>
    <w:rsid w:val="00414F57"/>
    <w:pPr>
      <w:spacing w:before="120" w:after="100"/>
      <w:ind w:left="720" w:right="720"/>
      <w:jc w:val="both"/>
    </w:pPr>
    <w:rPr>
      <w:rFonts w:ascii="Times New Roman" w:eastAsia="Times New Roman" w:hAnsi="Times New Roman" w:cs="Times New Roman"/>
      <w:sz w:val="24"/>
      <w:szCs w:val="19"/>
    </w:rPr>
  </w:style>
  <w:style w:type="paragraph" w:customStyle="1" w:styleId="Epigraph">
    <w:name w:val="Epigraph"/>
    <w:basedOn w:val="Normal"/>
    <w:rsid w:val="00414F57"/>
    <w:pPr>
      <w:spacing w:before="20"/>
      <w:ind w:left="3600"/>
      <w:jc w:val="right"/>
    </w:pPr>
    <w:rPr>
      <w:rFonts w:ascii="Times New Roman" w:eastAsia="Times New Roman" w:hAnsi="Times New Roman" w:cs="Times New Roman"/>
      <w:szCs w:val="21"/>
    </w:rPr>
  </w:style>
  <w:style w:type="paragraph" w:customStyle="1" w:styleId="ArticleTitle">
    <w:name w:val="Article Title"/>
    <w:basedOn w:val="Normal"/>
    <w:rsid w:val="00414F57"/>
    <w:pPr>
      <w:spacing w:before="20"/>
      <w:jc w:val="center"/>
    </w:pPr>
    <w:rPr>
      <w:rFonts w:ascii="Times New Roman" w:eastAsia="Times New Roman" w:hAnsi="Times New Roman" w:cs="Times New Roman"/>
      <w:caps/>
      <w:sz w:val="32"/>
      <w:szCs w:val="20"/>
    </w:rPr>
  </w:style>
  <w:style w:type="paragraph" w:customStyle="1" w:styleId="YourName">
    <w:name w:val="Your Name"/>
    <w:basedOn w:val="Normal"/>
    <w:rsid w:val="00414F57"/>
    <w:pPr>
      <w:spacing w:before="20"/>
      <w:jc w:val="center"/>
    </w:pPr>
    <w:rPr>
      <w:rFonts w:ascii="Times New Roman" w:eastAsia="Times New Roman" w:hAnsi="Times New Roman" w:cs="Times New Roman"/>
      <w:iCs/>
      <w:sz w:val="28"/>
      <w:szCs w:val="20"/>
    </w:rPr>
  </w:style>
  <w:style w:type="paragraph" w:customStyle="1" w:styleId="BlockQuoteinFootnote">
    <w:name w:val="Block Quote in Footnote"/>
    <w:basedOn w:val="FootnoteText"/>
    <w:rsid w:val="00414F57"/>
    <w:pPr>
      <w:tabs>
        <w:tab w:val="clear" w:pos="360"/>
      </w:tabs>
      <w:spacing w:before="20"/>
      <w:ind w:left="360" w:right="360" w:firstLine="360"/>
    </w:pPr>
    <w:rPr>
      <w:rFonts w:ascii="Times New Roman" w:eastAsia="Times New Roman" w:hAnsi="Times New Roman" w:cs="Times New Roman"/>
      <w:sz w:val="22"/>
      <w:szCs w:val="20"/>
    </w:rPr>
  </w:style>
  <w:style w:type="character" w:styleId="PlaceholderText">
    <w:name w:val="Placeholder Text"/>
    <w:basedOn w:val="DefaultParagraphFont"/>
    <w:uiPriority w:val="99"/>
    <w:semiHidden/>
    <w:rsid w:val="00414F57"/>
    <w:rPr>
      <w:color w:val="808080"/>
    </w:rPr>
  </w:style>
  <w:style w:type="paragraph" w:styleId="NormalWeb">
    <w:name w:val="Normal (Web)"/>
    <w:basedOn w:val="Normal"/>
    <w:uiPriority w:val="99"/>
    <w:semiHidden/>
    <w:unhideWhenUsed/>
    <w:rsid w:val="00414F57"/>
    <w:pPr>
      <w:widowControl/>
      <w:spacing w:after="240"/>
    </w:pPr>
    <w:rPr>
      <w:rFonts w:ascii="Times New Roman" w:eastAsiaTheme="minorHAnsi" w:hAnsi="Times New Roman" w:cs="Times New Roman"/>
      <w:sz w:val="24"/>
    </w:rPr>
  </w:style>
  <w:style w:type="character" w:customStyle="1" w:styleId="apple-converted-space">
    <w:name w:val="apple-converted-space"/>
    <w:basedOn w:val="DefaultParagraphFont"/>
    <w:rsid w:val="00414F57"/>
  </w:style>
  <w:style w:type="character" w:customStyle="1" w:styleId="UnresolvedMention1">
    <w:name w:val="Unresolved Mention1"/>
    <w:basedOn w:val="DefaultParagraphFont"/>
    <w:uiPriority w:val="99"/>
    <w:semiHidden/>
    <w:unhideWhenUsed/>
    <w:rsid w:val="00414F57"/>
    <w:rPr>
      <w:color w:val="605E5C"/>
      <w:shd w:val="clear" w:color="auto" w:fill="E1DFDD"/>
    </w:rPr>
  </w:style>
  <w:style w:type="character" w:styleId="FollowedHyperlink">
    <w:name w:val="FollowedHyperlink"/>
    <w:basedOn w:val="DefaultParagraphFont"/>
    <w:uiPriority w:val="99"/>
    <w:semiHidden/>
    <w:unhideWhenUsed/>
    <w:rsid w:val="00414F57"/>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414F57"/>
    <w:pPr>
      <w:widowControl/>
      <w:spacing w:before="0" w:after="240"/>
      <w:ind w:firstLine="0"/>
      <w:jc w:val="left"/>
    </w:pPr>
    <w:rPr>
      <w:rFonts w:eastAsiaTheme="minorHAnsi" w:cstheme="minorBidi"/>
      <w:b/>
      <w:bCs/>
    </w:rPr>
  </w:style>
  <w:style w:type="character" w:customStyle="1" w:styleId="CommentSubjectChar">
    <w:name w:val="Comment Subject Char"/>
    <w:basedOn w:val="CommentTextChar"/>
    <w:link w:val="CommentSubject"/>
    <w:uiPriority w:val="99"/>
    <w:semiHidden/>
    <w:rsid w:val="00414F57"/>
    <w:rPr>
      <w:rFonts w:ascii="Times New Roman" w:eastAsia="Times New Roman" w:hAnsi="Times New Roman" w:cs="Times New Roman"/>
      <w:b/>
      <w:bCs/>
      <w:sz w:val="20"/>
      <w:szCs w:val="20"/>
    </w:rPr>
  </w:style>
  <w:style w:type="paragraph" w:customStyle="1" w:styleId="Default">
    <w:name w:val="Default"/>
    <w:rsid w:val="00414F57"/>
    <w:pPr>
      <w:autoSpaceDE w:val="0"/>
      <w:autoSpaceDN w:val="0"/>
      <w:adjustRightInd w:val="0"/>
    </w:pPr>
    <w:rPr>
      <w:rFonts w:ascii="Times New Roman" w:hAnsi="Times New Roman" w:cs="Times New Roman"/>
      <w:color w:val="000000"/>
    </w:rPr>
  </w:style>
  <w:style w:type="character" w:customStyle="1" w:styleId="serif">
    <w:name w:val="serif"/>
    <w:basedOn w:val="DefaultParagraphFont"/>
    <w:rsid w:val="00414F57"/>
  </w:style>
  <w:style w:type="numbering" w:customStyle="1" w:styleId="CurrentList1">
    <w:name w:val="Current List1"/>
    <w:uiPriority w:val="99"/>
    <w:rsid w:val="00414F57"/>
    <w:pPr>
      <w:numPr>
        <w:numId w:val="8"/>
      </w:numPr>
    </w:pPr>
  </w:style>
  <w:style w:type="numbering" w:customStyle="1" w:styleId="CurrentList2">
    <w:name w:val="Current List2"/>
    <w:uiPriority w:val="99"/>
    <w:rsid w:val="00414F57"/>
    <w:pPr>
      <w:numPr>
        <w:numId w:val="9"/>
      </w:numPr>
    </w:pPr>
  </w:style>
  <w:style w:type="numbering" w:customStyle="1" w:styleId="CurrentList3">
    <w:name w:val="Current List3"/>
    <w:uiPriority w:val="99"/>
    <w:rsid w:val="00414F57"/>
    <w:pPr>
      <w:numPr>
        <w:numId w:val="10"/>
      </w:numPr>
    </w:pPr>
  </w:style>
  <w:style w:type="numbering" w:customStyle="1" w:styleId="CurrentList4">
    <w:name w:val="Current List4"/>
    <w:uiPriority w:val="99"/>
    <w:rsid w:val="00414F57"/>
    <w:pPr>
      <w:numPr>
        <w:numId w:val="11"/>
      </w:numPr>
    </w:pPr>
  </w:style>
  <w:style w:type="numbering" w:customStyle="1" w:styleId="CurrentList5">
    <w:name w:val="Current List5"/>
    <w:uiPriority w:val="99"/>
    <w:rsid w:val="00414F57"/>
    <w:pPr>
      <w:numPr>
        <w:numId w:val="12"/>
      </w:numPr>
    </w:pPr>
  </w:style>
  <w:style w:type="numbering" w:customStyle="1" w:styleId="CurrentList6">
    <w:name w:val="Current List6"/>
    <w:uiPriority w:val="99"/>
    <w:rsid w:val="00414F57"/>
    <w:pPr>
      <w:numPr>
        <w:numId w:val="13"/>
      </w:numPr>
    </w:pPr>
  </w:style>
  <w:style w:type="paragraph" w:styleId="Bibliography">
    <w:name w:val="Bibliography"/>
    <w:basedOn w:val="Normal"/>
    <w:next w:val="Normal"/>
    <w:uiPriority w:val="70"/>
    <w:rsid w:val="00414F57"/>
    <w:pPr>
      <w:spacing w:before="20"/>
      <w:ind w:left="720" w:hanging="720"/>
      <w:jc w:val="both"/>
    </w:pPr>
    <w:rPr>
      <w:rFonts w:ascii="Times New Roman" w:eastAsia="Times New Roman" w:hAnsi="Times New Roman" w:cs="Times New Roman"/>
      <w:sz w:val="24"/>
      <w:szCs w:val="20"/>
    </w:rPr>
  </w:style>
  <w:style w:type="paragraph" w:styleId="BalloonText">
    <w:name w:val="Balloon Text"/>
    <w:basedOn w:val="Normal"/>
    <w:link w:val="BalloonTextChar"/>
    <w:uiPriority w:val="99"/>
    <w:semiHidden/>
    <w:unhideWhenUsed/>
    <w:rsid w:val="00414F57"/>
    <w:pPr>
      <w:ind w:firstLine="360"/>
      <w:jc w:val="both"/>
    </w:pPr>
    <w:rPr>
      <w:rFonts w:ascii="Segoe UI" w:eastAsia="Times New Roman" w:hAnsi="Segoe UI" w:cs="Segoe UI"/>
      <w:sz w:val="18"/>
      <w:szCs w:val="18"/>
    </w:rPr>
  </w:style>
  <w:style w:type="character" w:customStyle="1" w:styleId="BalloonTextChar">
    <w:name w:val="Balloon Text Char"/>
    <w:basedOn w:val="DefaultParagraphFont"/>
    <w:link w:val="BalloonText"/>
    <w:uiPriority w:val="99"/>
    <w:semiHidden/>
    <w:rsid w:val="00414F57"/>
    <w:rPr>
      <w:rFonts w:ascii="Segoe UI" w:eastAsia="Times New Roman" w:hAnsi="Segoe UI" w:cs="Segoe UI"/>
      <w:sz w:val="18"/>
      <w:szCs w:val="18"/>
    </w:rPr>
  </w:style>
  <w:style w:type="paragraph" w:styleId="Revision">
    <w:name w:val="Revision"/>
    <w:hidden/>
    <w:uiPriority w:val="71"/>
    <w:semiHidden/>
    <w:rsid w:val="00414F57"/>
    <w:rPr>
      <w:rFonts w:ascii="Times New Roman" w:eastAsia="Times New Roman" w:hAnsi="Times New Roman" w:cs="Times New Roman"/>
      <w:szCs w:val="20"/>
    </w:rPr>
  </w:style>
  <w:style w:type="character" w:customStyle="1" w:styleId="w8qarf">
    <w:name w:val="w8qarf"/>
    <w:basedOn w:val="DefaultParagraphFont"/>
    <w:rsid w:val="00414F57"/>
  </w:style>
  <w:style w:type="character" w:customStyle="1" w:styleId="etvozd">
    <w:name w:val="etvozd"/>
    <w:basedOn w:val="DefaultParagraphFont"/>
    <w:rsid w:val="00414F57"/>
  </w:style>
  <w:style w:type="character" w:customStyle="1" w:styleId="lrzxr">
    <w:name w:val="lrzxr"/>
    <w:basedOn w:val="DefaultParagraphFont"/>
    <w:rsid w:val="00414F57"/>
  </w:style>
  <w:style w:type="paragraph" w:customStyle="1" w:styleId="css-1n0orw4">
    <w:name w:val="css-1n0orw4"/>
    <w:basedOn w:val="Normal"/>
    <w:rsid w:val="00414F57"/>
    <w:pPr>
      <w:widowControl/>
      <w:spacing w:before="100" w:beforeAutospacing="1" w:after="100" w:afterAutospacing="1"/>
    </w:pPr>
    <w:rPr>
      <w:rFonts w:ascii="Times New Roman" w:eastAsia="Times New Roman" w:hAnsi="Times New Roman" w:cs="Times New Roman"/>
      <w:sz w:val="24"/>
    </w:rPr>
  </w:style>
  <w:style w:type="character" w:styleId="HTMLCite">
    <w:name w:val="HTML Cite"/>
    <w:basedOn w:val="DefaultParagraphFont"/>
    <w:uiPriority w:val="99"/>
    <w:semiHidden/>
    <w:unhideWhenUsed/>
    <w:rsid w:val="00414F57"/>
    <w:rPr>
      <w:i/>
      <w:iCs/>
    </w:rPr>
  </w:style>
  <w:style w:type="character" w:customStyle="1" w:styleId="dyjrff">
    <w:name w:val="dyjrff"/>
    <w:basedOn w:val="DefaultParagraphFont"/>
    <w:rsid w:val="00414F57"/>
  </w:style>
  <w:style w:type="character" w:customStyle="1" w:styleId="cf01">
    <w:name w:val="cf01"/>
    <w:basedOn w:val="DefaultParagraphFont"/>
    <w:rsid w:val="00414F57"/>
    <w:rPr>
      <w:rFonts w:ascii="Segoe UI" w:hAnsi="Segoe UI" w:cs="Segoe UI" w:hint="default"/>
      <w:sz w:val="18"/>
      <w:szCs w:val="18"/>
    </w:rPr>
  </w:style>
  <w:style w:type="character" w:customStyle="1" w:styleId="UnresolvedMention2">
    <w:name w:val="Unresolved Mention2"/>
    <w:basedOn w:val="DefaultParagraphFont"/>
    <w:uiPriority w:val="99"/>
    <w:semiHidden/>
    <w:unhideWhenUsed/>
    <w:rsid w:val="00414F57"/>
    <w:rPr>
      <w:color w:val="605E5C"/>
      <w:shd w:val="clear" w:color="auto" w:fill="E1DFDD"/>
    </w:rPr>
  </w:style>
  <w:style w:type="paragraph" w:styleId="HTMLPreformatted">
    <w:name w:val="HTML Preformatted"/>
    <w:basedOn w:val="Normal"/>
    <w:link w:val="HTMLPreformattedChar"/>
    <w:uiPriority w:val="99"/>
    <w:semiHidden/>
    <w:unhideWhenUsed/>
    <w:rsid w:val="00414F57"/>
    <w:pPr>
      <w:ind w:firstLine="360"/>
      <w:jc w:val="both"/>
    </w:pPr>
    <w:rPr>
      <w:rFonts w:ascii="Consolas" w:eastAsia="Times New Roman" w:hAnsi="Consolas" w:cs="Consolas"/>
      <w:sz w:val="20"/>
      <w:szCs w:val="20"/>
    </w:rPr>
  </w:style>
  <w:style w:type="character" w:customStyle="1" w:styleId="HTMLPreformattedChar">
    <w:name w:val="HTML Preformatted Char"/>
    <w:basedOn w:val="DefaultParagraphFont"/>
    <w:link w:val="HTMLPreformatted"/>
    <w:uiPriority w:val="99"/>
    <w:semiHidden/>
    <w:rsid w:val="00414F57"/>
    <w:rPr>
      <w:rFonts w:ascii="Consolas" w:eastAsia="Times New Roman" w:hAnsi="Consolas" w:cs="Consolas"/>
      <w:sz w:val="20"/>
      <w:szCs w:val="20"/>
    </w:rPr>
  </w:style>
  <w:style w:type="table" w:customStyle="1" w:styleId="UNHLRTable">
    <w:name w:val="UNHLR Table"/>
    <w:basedOn w:val="TableNormal"/>
    <w:uiPriority w:val="99"/>
    <w:rsid w:val="00C133C9"/>
    <w:rPr>
      <w:rFonts w:ascii="Alegreya" w:hAnsi="Alegreya"/>
    </w:rPr>
    <w:tblPr/>
  </w:style>
  <w:style w:type="table" w:customStyle="1" w:styleId="UNHLRTable1">
    <w:name w:val="UNHLR Table 1"/>
    <w:basedOn w:val="TableNormal"/>
    <w:uiPriority w:val="99"/>
    <w:rsid w:val="00B35A12"/>
    <w:rPr>
      <w:rFonts w:ascii="Alegreya" w:hAnsi="Alegreya"/>
    </w:rP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redistricting.lls.edu/wp-content/uploads/KY-graham-20220120-complaint.pdf"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8" Type="http://schemas.openxmlformats.org/officeDocument/2006/relationships/hyperlink" Target="https://www.cencus.gov/data/tables/2020/dec/2020-apportionment-data.html" TargetMode="External"/><Relationship Id="rId3" Type="http://schemas.openxmlformats.org/officeDocument/2006/relationships/hyperlink" Target="https://www.cnn.com/election/2020/exit-polls/president/south-carolina" TargetMode="External"/><Relationship Id="rId7" Type="http://schemas.openxmlformats.org/officeDocument/2006/relationships/hyperlink" Target="https://davesredistricting.org" TargetMode="External"/><Relationship Id="rId12" Type="http://schemas.openxmlformats.org/officeDocument/2006/relationships/hyperlink" Target="https://www.washingtonpost.com/dc-md-va/2021/10/20/virginia-congressional-redistricting-gridlock/" TargetMode="External"/><Relationship Id="rId2" Type="http://schemas.openxmlformats.org/officeDocument/2006/relationships/hyperlink" Target="https://www.cnn.com/election/2020/exit-polls/president/georgia" TargetMode="External"/><Relationship Id="rId1" Type="http://schemas.openxmlformats.org/officeDocument/2006/relationships/hyperlink" Target="https://perma.cc/5Y75-LM6A" TargetMode="External"/><Relationship Id="rId6" Type="http://schemas.openxmlformats.org/officeDocument/2006/relationships/hyperlink" Target="https://github.com/PlanScore" TargetMode="External"/><Relationship Id="rId11" Type="http://schemas.openxmlformats.org/officeDocument/2006/relationships/hyperlink" Target="https://redistricting.lls.edu/case/republican-party-of-nm-v-oliver/" TargetMode="External"/><Relationship Id="rId5" Type="http://schemas.openxmlformats.org/officeDocument/2006/relationships/hyperlink" Target="https://github.com/PlanScore" TargetMode="External"/><Relationship Id="rId10" Type="http://schemas.openxmlformats.org/officeDocument/2006/relationships/hyperlink" Target="https://content.govdelivery.com/accounts/WIGOV/bulletins/2fcd160" TargetMode="External"/><Relationship Id="rId4" Type="http://schemas.openxmlformats.org/officeDocument/2006/relationships/hyperlink" Target="https://davesredistricting.org/maps" TargetMode="External"/><Relationship Id="rId9" Type="http://schemas.openxmlformats.org/officeDocument/2006/relationships/hyperlink" Target="https://governor.kansas.gov/governor-laura-kelly-vetoes-congressional-redistricting-map-senate-bill-35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2F1BB7-0F12-4E4E-B2EF-9C0C15352B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2</Pages>
  <Words>15626</Words>
  <Characters>89074</Characters>
  <Application>Microsoft Office Word</Application>
  <DocSecurity>0</DocSecurity>
  <Lines>742</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rd, Roger</dc:creator>
  <cp:keywords/>
  <dc:description/>
  <cp:lastModifiedBy>Seth Corwin</cp:lastModifiedBy>
  <cp:revision>2</cp:revision>
  <cp:lastPrinted>2018-10-17T21:50:00Z</cp:lastPrinted>
  <dcterms:created xsi:type="dcterms:W3CDTF">2023-06-08T22:56:00Z</dcterms:created>
  <dcterms:modified xsi:type="dcterms:W3CDTF">2023-06-08T22:56:00Z</dcterms:modified>
</cp:coreProperties>
</file>